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025C0FE6" w14:textId="77777777" w:rsidR="002E6C77" w:rsidRPr="002E6C77" w:rsidRDefault="00F604EC" w:rsidP="002E6C77">
      <w:pPr>
        <w:spacing w:line="276" w:lineRule="auto"/>
        <w:ind w:left="720"/>
        <w:jc w:val="center"/>
        <w:rPr>
          <w:b/>
          <w:sz w:val="36"/>
          <w:szCs w:val="36"/>
        </w:rPr>
      </w:pPr>
      <w:r>
        <w:rPr>
          <w:b/>
          <w:sz w:val="36"/>
          <w:szCs w:val="36"/>
        </w:rPr>
        <w:t>Using Novel Human-Computer Interaction Mechanisms to Enable</w:t>
      </w:r>
      <w:r w:rsidR="002E6C77" w:rsidRPr="002E6C77">
        <w:rPr>
          <w:b/>
          <w:sz w:val="36"/>
          <w:szCs w:val="36"/>
        </w:rPr>
        <w:t xml:space="preserve"> </w:t>
      </w:r>
      <w:r>
        <w:rPr>
          <w:b/>
          <w:sz w:val="36"/>
          <w:szCs w:val="36"/>
        </w:rPr>
        <w:t>Dementia Patients' Creativity</w:t>
      </w:r>
    </w:p>
    <w:p w14:paraId="20DA98DD" w14:textId="77777777" w:rsidR="002E6C77" w:rsidRDefault="002E6C77" w:rsidP="00F33359">
      <w:pPr>
        <w:spacing w:line="276" w:lineRule="auto"/>
        <w:jc w:val="center"/>
      </w:pPr>
    </w:p>
    <w:p w14:paraId="7D271380" w14:textId="77777777" w:rsidR="002E6C77" w:rsidRDefault="002E6C77" w:rsidP="00F33359">
      <w:pPr>
        <w:spacing w:line="276" w:lineRule="auto"/>
        <w:jc w:val="center"/>
      </w:pPr>
    </w:p>
    <w:p w14:paraId="5F2415B3" w14:textId="77777777" w:rsidR="002E6C77" w:rsidRDefault="002E6C77" w:rsidP="00F33359">
      <w:pPr>
        <w:spacing w:line="276" w:lineRule="auto"/>
        <w:jc w:val="center"/>
        <w:rPr>
          <w:b/>
          <w:sz w:val="32"/>
          <w:szCs w:val="32"/>
        </w:rPr>
      </w:pPr>
    </w:p>
    <w:p w14:paraId="06616C24" w14:textId="77777777" w:rsidR="002E6C77" w:rsidRPr="002E6C77" w:rsidRDefault="002E6C77" w:rsidP="00F33359">
      <w:pPr>
        <w:spacing w:line="276" w:lineRule="auto"/>
        <w:jc w:val="center"/>
        <w:rPr>
          <w:b/>
          <w:sz w:val="32"/>
          <w:szCs w:val="32"/>
        </w:rPr>
      </w:pPr>
      <w:r w:rsidRPr="002E6C77">
        <w:rPr>
          <w:b/>
          <w:sz w:val="32"/>
          <w:szCs w:val="32"/>
        </w:rPr>
        <w:t>M. Eng</w:t>
      </w:r>
      <w:r w:rsidR="00FF050B">
        <w:rPr>
          <w:b/>
          <w:sz w:val="32"/>
          <w:szCs w:val="32"/>
        </w:rPr>
        <w:t>.</w:t>
      </w:r>
      <w:r w:rsidRPr="002E6C77">
        <w:rPr>
          <w:b/>
          <w:sz w:val="32"/>
          <w:szCs w:val="32"/>
        </w:rPr>
        <w:t xml:space="preserve"> Thesis</w:t>
      </w:r>
    </w:p>
    <w:p w14:paraId="627E5B12" w14:textId="77777777" w:rsidR="002E6C77" w:rsidRPr="00C62069" w:rsidRDefault="002E6C77" w:rsidP="00F33359">
      <w:pPr>
        <w:spacing w:line="276" w:lineRule="auto"/>
        <w:jc w:val="center"/>
        <w:rPr>
          <w:sz w:val="32"/>
          <w:szCs w:val="32"/>
        </w:rPr>
      </w:pPr>
      <w:r w:rsidRPr="00C62069">
        <w:rPr>
          <w:sz w:val="32"/>
          <w:szCs w:val="32"/>
        </w:rPr>
        <w:t>By</w:t>
      </w:r>
    </w:p>
    <w:p w14:paraId="2478B202" w14:textId="77777777" w:rsidR="002E6C77" w:rsidRPr="002E6C77" w:rsidRDefault="002E6C77" w:rsidP="00F33359">
      <w:pPr>
        <w:spacing w:line="276" w:lineRule="auto"/>
        <w:jc w:val="center"/>
        <w:rPr>
          <w:b/>
          <w:sz w:val="32"/>
          <w:szCs w:val="32"/>
        </w:rPr>
      </w:pPr>
      <w:r w:rsidRPr="002E6C77">
        <w:rPr>
          <w:b/>
          <w:sz w:val="32"/>
          <w:szCs w:val="32"/>
        </w:rPr>
        <w:t>Andrew McGlynn, B. Eng.</w:t>
      </w:r>
    </w:p>
    <w:p w14:paraId="4551C2DB" w14:textId="77777777" w:rsidR="002E6C77" w:rsidRPr="002E6C77" w:rsidRDefault="002E6C77" w:rsidP="00F33359">
      <w:pPr>
        <w:spacing w:line="276" w:lineRule="auto"/>
        <w:jc w:val="center"/>
        <w:rPr>
          <w:sz w:val="32"/>
          <w:szCs w:val="32"/>
        </w:rPr>
      </w:pPr>
    </w:p>
    <w:p w14:paraId="6CAD1403" w14:textId="77777777" w:rsidR="002E6C77" w:rsidRDefault="002E6C77" w:rsidP="00F33359">
      <w:pPr>
        <w:spacing w:line="276" w:lineRule="auto"/>
        <w:jc w:val="center"/>
        <w:rPr>
          <w:sz w:val="32"/>
          <w:szCs w:val="32"/>
        </w:rPr>
      </w:pPr>
    </w:p>
    <w:p w14:paraId="46E5A9BB" w14:textId="77777777" w:rsidR="002E6C77" w:rsidRPr="002E6C77" w:rsidRDefault="002E6C77" w:rsidP="00F33359">
      <w:pPr>
        <w:spacing w:line="276" w:lineRule="auto"/>
        <w:jc w:val="center"/>
        <w:rPr>
          <w:sz w:val="32"/>
          <w:szCs w:val="32"/>
        </w:rPr>
      </w:pPr>
      <w:r w:rsidRPr="002E6C77">
        <w:rPr>
          <w:sz w:val="32"/>
          <w:szCs w:val="32"/>
        </w:rPr>
        <w:t>Department of Electronic Engineering,</w:t>
      </w:r>
    </w:p>
    <w:p w14:paraId="73AD4179" w14:textId="77777777" w:rsidR="002E6C77" w:rsidRPr="002E6C77" w:rsidRDefault="002E6C77" w:rsidP="00F33359">
      <w:pPr>
        <w:spacing w:line="276" w:lineRule="auto"/>
        <w:jc w:val="center"/>
        <w:rPr>
          <w:sz w:val="32"/>
          <w:szCs w:val="32"/>
        </w:rPr>
      </w:pPr>
      <w:r w:rsidRPr="002E6C77">
        <w:rPr>
          <w:sz w:val="32"/>
          <w:szCs w:val="32"/>
        </w:rPr>
        <w:t>School of Engineering,</w:t>
      </w:r>
    </w:p>
    <w:p w14:paraId="58B5B74A" w14:textId="77777777" w:rsidR="002E6C77" w:rsidRPr="002E6C77" w:rsidRDefault="002E6C77" w:rsidP="00F33359">
      <w:pPr>
        <w:spacing w:line="276" w:lineRule="auto"/>
        <w:jc w:val="center"/>
        <w:rPr>
          <w:sz w:val="32"/>
          <w:szCs w:val="32"/>
        </w:rPr>
      </w:pPr>
      <w:r w:rsidRPr="002E6C77">
        <w:rPr>
          <w:sz w:val="32"/>
          <w:szCs w:val="32"/>
        </w:rPr>
        <w:t>Galway-Mayo Institute of Technology.</w:t>
      </w:r>
    </w:p>
    <w:p w14:paraId="4E45874B" w14:textId="77777777" w:rsidR="002E6C77" w:rsidRDefault="002E6C77" w:rsidP="00F33359">
      <w:pPr>
        <w:spacing w:line="276" w:lineRule="auto"/>
        <w:jc w:val="center"/>
        <w:rPr>
          <w:sz w:val="32"/>
          <w:szCs w:val="32"/>
        </w:rPr>
      </w:pPr>
    </w:p>
    <w:p w14:paraId="5C643A49" w14:textId="77777777" w:rsidR="002E6C77" w:rsidRDefault="002E6C77" w:rsidP="00F33359">
      <w:pPr>
        <w:spacing w:line="276" w:lineRule="auto"/>
        <w:jc w:val="center"/>
        <w:rPr>
          <w:sz w:val="32"/>
          <w:szCs w:val="32"/>
        </w:rPr>
      </w:pPr>
    </w:p>
    <w:p w14:paraId="0C1CEDE5" w14:textId="77777777" w:rsidR="002E6C77" w:rsidRPr="002E6C77" w:rsidRDefault="002E6C77" w:rsidP="00F33359">
      <w:pPr>
        <w:spacing w:line="276" w:lineRule="auto"/>
        <w:jc w:val="center"/>
        <w:rPr>
          <w:sz w:val="32"/>
          <w:szCs w:val="32"/>
        </w:rPr>
      </w:pPr>
      <w:r w:rsidRPr="002E6C77">
        <w:rPr>
          <w:sz w:val="32"/>
          <w:szCs w:val="32"/>
        </w:rPr>
        <w:t>Research Supervisor</w:t>
      </w:r>
    </w:p>
    <w:p w14:paraId="4CDF28D5" w14:textId="77777777" w:rsidR="002E6C77" w:rsidRPr="002E6C77" w:rsidRDefault="002E6C77" w:rsidP="00F33359">
      <w:pPr>
        <w:spacing w:line="276" w:lineRule="auto"/>
        <w:jc w:val="center"/>
        <w:rPr>
          <w:b/>
          <w:sz w:val="32"/>
          <w:szCs w:val="32"/>
        </w:rPr>
      </w:pPr>
      <w:r w:rsidRPr="002E6C77">
        <w:rPr>
          <w:b/>
          <w:sz w:val="32"/>
          <w:szCs w:val="32"/>
        </w:rPr>
        <w:t>Paul Dunne</w:t>
      </w:r>
    </w:p>
    <w:p w14:paraId="282E4786" w14:textId="77777777" w:rsidR="002E6C77" w:rsidRDefault="002E6C77" w:rsidP="00F33359">
      <w:pPr>
        <w:spacing w:line="276" w:lineRule="auto"/>
        <w:jc w:val="center"/>
        <w:rPr>
          <w:sz w:val="32"/>
          <w:szCs w:val="32"/>
        </w:rPr>
      </w:pPr>
    </w:p>
    <w:p w14:paraId="127AB8D9" w14:textId="77777777" w:rsidR="00A421BD" w:rsidRDefault="00A421BD" w:rsidP="00F33359">
      <w:pPr>
        <w:spacing w:line="276" w:lineRule="auto"/>
        <w:jc w:val="center"/>
        <w:rPr>
          <w:sz w:val="32"/>
          <w:szCs w:val="32"/>
        </w:rPr>
      </w:pPr>
    </w:p>
    <w:p w14:paraId="09121628" w14:textId="77777777" w:rsidR="002E6C77" w:rsidRDefault="002E6C77" w:rsidP="00F33359">
      <w:pPr>
        <w:spacing w:line="276" w:lineRule="auto"/>
        <w:jc w:val="center"/>
        <w:rPr>
          <w:sz w:val="32"/>
          <w:szCs w:val="32"/>
        </w:rPr>
      </w:pPr>
      <w:r>
        <w:rPr>
          <w:sz w:val="32"/>
          <w:szCs w:val="32"/>
        </w:rPr>
        <w:t>Submitted to the Higher Education and Training Awards Council,</w:t>
      </w:r>
    </w:p>
    <w:p w14:paraId="15E8AE49" w14:textId="77777777" w:rsidR="00564305" w:rsidRDefault="002E6C77" w:rsidP="00F33359">
      <w:pPr>
        <w:spacing w:line="276" w:lineRule="auto"/>
        <w:jc w:val="center"/>
        <w:sectPr w:rsidR="00564305" w:rsidSect="002A047E">
          <w:headerReference w:type="default" r:id="rId8"/>
          <w:footerReference w:type="default" r:id="rId9"/>
          <w:pgSz w:w="11906" w:h="16838"/>
          <w:pgMar w:top="1440" w:right="1440" w:bottom="1440" w:left="2007" w:header="709" w:footer="709" w:gutter="0"/>
          <w:cols w:space="708"/>
          <w:docGrid w:linePitch="360"/>
        </w:sectPr>
      </w:pPr>
      <w:r>
        <w:rPr>
          <w:sz w:val="32"/>
          <w:szCs w:val="32"/>
        </w:rPr>
        <w:t>June 2012</w:t>
      </w:r>
      <w:r w:rsidR="00F33359">
        <w:br w:type="page"/>
      </w:r>
    </w:p>
    <w:p w14:paraId="1A72F160" w14:textId="77777777" w:rsidR="00F33359" w:rsidRPr="00455D5E" w:rsidRDefault="00F33359" w:rsidP="00C62069">
      <w:pPr>
        <w:jc w:val="center"/>
        <w:rPr>
          <w:b/>
          <w:sz w:val="28"/>
          <w:szCs w:val="28"/>
        </w:rPr>
      </w:pPr>
      <w:r w:rsidRPr="00455D5E">
        <w:rPr>
          <w:b/>
          <w:sz w:val="28"/>
          <w:szCs w:val="28"/>
        </w:rPr>
        <w:lastRenderedPageBreak/>
        <w:t>Declaration</w:t>
      </w:r>
    </w:p>
    <w:p w14:paraId="46A2B4F5" w14:textId="77777777" w:rsidR="005F3B87" w:rsidRDefault="005F3B87">
      <w:pPr>
        <w:spacing w:line="276" w:lineRule="auto"/>
        <w:jc w:val="left"/>
      </w:pPr>
    </w:p>
    <w:p w14:paraId="6B0506F9" w14:textId="77777777" w:rsidR="005F3B87" w:rsidRDefault="005F3B87">
      <w:pPr>
        <w:spacing w:line="276" w:lineRule="auto"/>
        <w:jc w:val="left"/>
      </w:pPr>
    </w:p>
    <w:p w14:paraId="3AE974D8" w14:textId="77777777" w:rsidR="005F3B87" w:rsidRDefault="005F3B87" w:rsidP="006F7024">
      <w:r>
        <w:t>I hereby declare that the work presented in this thesis is my own work and that it has not been used to obtain a degree in this Institute of Technology or elsewhere.</w:t>
      </w:r>
    </w:p>
    <w:p w14:paraId="29345C03" w14:textId="77777777" w:rsidR="005F3B87" w:rsidRDefault="005F3B87">
      <w:pPr>
        <w:spacing w:line="276" w:lineRule="auto"/>
        <w:jc w:val="left"/>
      </w:pPr>
    </w:p>
    <w:p w14:paraId="58BA94E3" w14:textId="77777777" w:rsidR="00F82BA7" w:rsidRDefault="00F82BA7">
      <w:pPr>
        <w:spacing w:line="276" w:lineRule="auto"/>
        <w:jc w:val="left"/>
      </w:pPr>
    </w:p>
    <w:p w14:paraId="08EEB258" w14:textId="77777777" w:rsidR="005F3B87" w:rsidRDefault="005F3B87">
      <w:pPr>
        <w:spacing w:line="276" w:lineRule="auto"/>
        <w:jc w:val="left"/>
      </w:pPr>
      <w:r>
        <w:t>_________________________________</w:t>
      </w:r>
    </w:p>
    <w:p w14:paraId="483C8055" w14:textId="77777777" w:rsidR="00F33359" w:rsidRDefault="005F3B87">
      <w:pPr>
        <w:spacing w:line="276" w:lineRule="auto"/>
        <w:jc w:val="left"/>
      </w:pPr>
      <w:r>
        <w:t>Andrew McGlynn</w:t>
      </w:r>
      <w:r w:rsidR="00F33359">
        <w:br w:type="page"/>
      </w:r>
    </w:p>
    <w:p w14:paraId="541416B8" w14:textId="77777777" w:rsidR="005B3EDA" w:rsidRDefault="005B3EDA" w:rsidP="005B3EDA">
      <w:pPr>
        <w:spacing w:line="276" w:lineRule="auto"/>
        <w:jc w:val="center"/>
        <w:rPr>
          <w:i/>
          <w:sz w:val="28"/>
          <w:szCs w:val="28"/>
        </w:rPr>
      </w:pPr>
    </w:p>
    <w:p w14:paraId="21B86285" w14:textId="77777777" w:rsidR="005B3EDA" w:rsidRDefault="005B3EDA" w:rsidP="005B3EDA">
      <w:pPr>
        <w:spacing w:line="276" w:lineRule="auto"/>
        <w:jc w:val="center"/>
        <w:rPr>
          <w:i/>
          <w:sz w:val="28"/>
          <w:szCs w:val="28"/>
        </w:rPr>
      </w:pPr>
    </w:p>
    <w:p w14:paraId="39A83B58" w14:textId="77777777" w:rsidR="005B3EDA" w:rsidRDefault="005B3EDA" w:rsidP="005B3EDA">
      <w:pPr>
        <w:spacing w:line="276" w:lineRule="auto"/>
        <w:jc w:val="center"/>
        <w:rPr>
          <w:i/>
          <w:sz w:val="28"/>
          <w:szCs w:val="28"/>
        </w:rPr>
      </w:pPr>
    </w:p>
    <w:p w14:paraId="05F96D33" w14:textId="77777777" w:rsidR="005B3EDA" w:rsidRDefault="005B3EDA" w:rsidP="005B3EDA">
      <w:pPr>
        <w:spacing w:line="276" w:lineRule="auto"/>
        <w:jc w:val="center"/>
        <w:rPr>
          <w:i/>
          <w:sz w:val="28"/>
          <w:szCs w:val="28"/>
        </w:rPr>
      </w:pPr>
    </w:p>
    <w:p w14:paraId="4CDEE2EB" w14:textId="77777777" w:rsidR="005B3EDA" w:rsidRDefault="005B3EDA" w:rsidP="005B3EDA">
      <w:pPr>
        <w:spacing w:line="276" w:lineRule="auto"/>
        <w:jc w:val="center"/>
        <w:rPr>
          <w:i/>
          <w:sz w:val="28"/>
          <w:szCs w:val="28"/>
        </w:rPr>
      </w:pPr>
    </w:p>
    <w:p w14:paraId="1DB41D5A" w14:textId="77777777" w:rsidR="005B3EDA" w:rsidRDefault="005B3EDA" w:rsidP="005B3EDA">
      <w:pPr>
        <w:spacing w:line="276" w:lineRule="auto"/>
        <w:jc w:val="center"/>
        <w:rPr>
          <w:i/>
          <w:sz w:val="28"/>
          <w:szCs w:val="28"/>
        </w:rPr>
      </w:pPr>
    </w:p>
    <w:p w14:paraId="21D6C037" w14:textId="77777777" w:rsidR="005B3EDA" w:rsidRPr="002F6F3F" w:rsidRDefault="005B3EDA" w:rsidP="005B3EDA">
      <w:pPr>
        <w:spacing w:line="276" w:lineRule="auto"/>
        <w:jc w:val="center"/>
        <w:rPr>
          <w:i/>
          <w:sz w:val="28"/>
          <w:szCs w:val="28"/>
        </w:rPr>
      </w:pPr>
      <w:r w:rsidRPr="002F6F3F">
        <w:rPr>
          <w:i/>
          <w:sz w:val="28"/>
          <w:szCs w:val="28"/>
        </w:rPr>
        <w:t>To my girlfriend Mary and my family,</w:t>
      </w:r>
    </w:p>
    <w:p w14:paraId="4698D280" w14:textId="77777777" w:rsidR="005B3EDA" w:rsidRDefault="005B3EDA" w:rsidP="005B3EDA">
      <w:pPr>
        <w:spacing w:line="276" w:lineRule="auto"/>
        <w:jc w:val="center"/>
        <w:rPr>
          <w:i/>
          <w:sz w:val="28"/>
          <w:szCs w:val="28"/>
        </w:rPr>
      </w:pPr>
      <w:r w:rsidRPr="002F6F3F">
        <w:rPr>
          <w:i/>
          <w:sz w:val="28"/>
          <w:szCs w:val="28"/>
        </w:rPr>
        <w:t>for their continuous encouragement and support.</w:t>
      </w:r>
    </w:p>
    <w:p w14:paraId="6FD04E24" w14:textId="77777777" w:rsidR="00F33359" w:rsidRDefault="00F33359" w:rsidP="005B3EDA">
      <w:pPr>
        <w:spacing w:line="276" w:lineRule="auto"/>
        <w:jc w:val="left"/>
      </w:pPr>
      <w:r>
        <w:br w:type="page"/>
      </w:r>
    </w:p>
    <w:sdt>
      <w:sdtPr>
        <w:rPr>
          <w:rFonts w:ascii="Times New Roman" w:eastAsiaTheme="minorHAnsi" w:hAnsi="Times New Roman" w:cstheme="minorBidi"/>
          <w:b w:val="0"/>
          <w:bCs w:val="0"/>
          <w:color w:val="auto"/>
          <w:sz w:val="24"/>
          <w:szCs w:val="22"/>
          <w:lang w:val="en-IE"/>
        </w:rPr>
        <w:id w:val="257681080"/>
        <w:docPartObj>
          <w:docPartGallery w:val="Table of Contents"/>
          <w:docPartUnique/>
        </w:docPartObj>
      </w:sdtPr>
      <w:sdtEndPr/>
      <w:sdtContent>
        <w:p w14:paraId="2552AC86" w14:textId="77777777" w:rsidR="00984514" w:rsidRDefault="00984514">
          <w:pPr>
            <w:pStyle w:val="TOCHeading"/>
          </w:pPr>
          <w:r>
            <w:t>Contents</w:t>
          </w:r>
        </w:p>
        <w:p w14:paraId="6FB14474" w14:textId="77777777" w:rsidR="0033138C" w:rsidRPr="0033138C" w:rsidRDefault="0033138C" w:rsidP="0033138C">
          <w:pPr>
            <w:rPr>
              <w:lang w:val="en-US"/>
            </w:rPr>
          </w:pPr>
        </w:p>
        <w:p w14:paraId="7E9C03AF" w14:textId="77777777" w:rsidR="005D12D6" w:rsidRDefault="00DB57F7">
          <w:pPr>
            <w:pStyle w:val="TOC1"/>
            <w:tabs>
              <w:tab w:val="right" w:leader="dot" w:pos="8449"/>
            </w:tabs>
            <w:rPr>
              <w:rFonts w:asciiTheme="minorHAnsi" w:eastAsiaTheme="minorEastAsia" w:hAnsiTheme="minorHAnsi"/>
              <w:noProof/>
              <w:sz w:val="22"/>
              <w:lang w:eastAsia="en-IE"/>
            </w:rPr>
          </w:pPr>
          <w:r>
            <w:fldChar w:fldCharType="begin"/>
          </w:r>
          <w:r w:rsidR="00984514">
            <w:instrText xml:space="preserve"> TOC \o "1-3" \h \z \u </w:instrText>
          </w:r>
          <w:r>
            <w:fldChar w:fldCharType="separate"/>
          </w:r>
          <w:hyperlink w:anchor="_Toc327968434" w:history="1">
            <w:r w:rsidR="005D12D6" w:rsidRPr="00FC5B96">
              <w:rPr>
                <w:rStyle w:val="Hyperlink"/>
                <w:noProof/>
              </w:rPr>
              <w:t>List of Figures</w:t>
            </w:r>
            <w:r w:rsidR="005D12D6">
              <w:rPr>
                <w:noProof/>
                <w:webHidden/>
              </w:rPr>
              <w:tab/>
            </w:r>
            <w:r w:rsidR="005D12D6">
              <w:rPr>
                <w:noProof/>
                <w:webHidden/>
              </w:rPr>
              <w:fldChar w:fldCharType="begin"/>
            </w:r>
            <w:r w:rsidR="005D12D6">
              <w:rPr>
                <w:noProof/>
                <w:webHidden/>
              </w:rPr>
              <w:instrText xml:space="preserve"> PAGEREF _Toc327968434 \h </w:instrText>
            </w:r>
            <w:r w:rsidR="005D12D6">
              <w:rPr>
                <w:noProof/>
                <w:webHidden/>
              </w:rPr>
            </w:r>
            <w:r w:rsidR="005D12D6">
              <w:rPr>
                <w:noProof/>
                <w:webHidden/>
              </w:rPr>
              <w:fldChar w:fldCharType="separate"/>
            </w:r>
            <w:r w:rsidR="005D12D6">
              <w:rPr>
                <w:noProof/>
                <w:webHidden/>
              </w:rPr>
              <w:t>vii</w:t>
            </w:r>
            <w:r w:rsidR="005D12D6">
              <w:rPr>
                <w:noProof/>
                <w:webHidden/>
              </w:rPr>
              <w:fldChar w:fldCharType="end"/>
            </w:r>
          </w:hyperlink>
        </w:p>
        <w:p w14:paraId="42463FFE"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435" w:history="1">
            <w:r w:rsidR="005D12D6" w:rsidRPr="00FC5B96">
              <w:rPr>
                <w:rStyle w:val="Hyperlink"/>
                <w:noProof/>
              </w:rPr>
              <w:t>List of Tables</w:t>
            </w:r>
            <w:r w:rsidR="005D12D6">
              <w:rPr>
                <w:noProof/>
                <w:webHidden/>
              </w:rPr>
              <w:tab/>
            </w:r>
            <w:r w:rsidR="005D12D6">
              <w:rPr>
                <w:noProof/>
                <w:webHidden/>
              </w:rPr>
              <w:fldChar w:fldCharType="begin"/>
            </w:r>
            <w:r w:rsidR="005D12D6">
              <w:rPr>
                <w:noProof/>
                <w:webHidden/>
              </w:rPr>
              <w:instrText xml:space="preserve"> PAGEREF _Toc327968435 \h </w:instrText>
            </w:r>
            <w:r w:rsidR="005D12D6">
              <w:rPr>
                <w:noProof/>
                <w:webHidden/>
              </w:rPr>
            </w:r>
            <w:r w:rsidR="005D12D6">
              <w:rPr>
                <w:noProof/>
                <w:webHidden/>
              </w:rPr>
              <w:fldChar w:fldCharType="separate"/>
            </w:r>
            <w:r w:rsidR="005D12D6">
              <w:rPr>
                <w:noProof/>
                <w:webHidden/>
              </w:rPr>
              <w:t>ix</w:t>
            </w:r>
            <w:r w:rsidR="005D12D6">
              <w:rPr>
                <w:noProof/>
                <w:webHidden/>
              </w:rPr>
              <w:fldChar w:fldCharType="end"/>
            </w:r>
          </w:hyperlink>
        </w:p>
        <w:p w14:paraId="1C11D103"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436" w:history="1">
            <w:r w:rsidR="005D12D6" w:rsidRPr="00FC5B96">
              <w:rPr>
                <w:rStyle w:val="Hyperlink"/>
                <w:noProof/>
              </w:rPr>
              <w:t>Acronyms</w:t>
            </w:r>
            <w:r w:rsidR="005D12D6">
              <w:rPr>
                <w:noProof/>
                <w:webHidden/>
              </w:rPr>
              <w:tab/>
            </w:r>
            <w:r w:rsidR="005D12D6">
              <w:rPr>
                <w:noProof/>
                <w:webHidden/>
              </w:rPr>
              <w:fldChar w:fldCharType="begin"/>
            </w:r>
            <w:r w:rsidR="005D12D6">
              <w:rPr>
                <w:noProof/>
                <w:webHidden/>
              </w:rPr>
              <w:instrText xml:space="preserve"> PAGEREF _Toc327968436 \h </w:instrText>
            </w:r>
            <w:r w:rsidR="005D12D6">
              <w:rPr>
                <w:noProof/>
                <w:webHidden/>
              </w:rPr>
            </w:r>
            <w:r w:rsidR="005D12D6">
              <w:rPr>
                <w:noProof/>
                <w:webHidden/>
              </w:rPr>
              <w:fldChar w:fldCharType="separate"/>
            </w:r>
            <w:r w:rsidR="005D12D6">
              <w:rPr>
                <w:noProof/>
                <w:webHidden/>
              </w:rPr>
              <w:t>x</w:t>
            </w:r>
            <w:r w:rsidR="005D12D6">
              <w:rPr>
                <w:noProof/>
                <w:webHidden/>
              </w:rPr>
              <w:fldChar w:fldCharType="end"/>
            </w:r>
          </w:hyperlink>
        </w:p>
        <w:p w14:paraId="728C1C7B"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437" w:history="1">
            <w:r w:rsidR="005D12D6" w:rsidRPr="00FC5B96">
              <w:rPr>
                <w:rStyle w:val="Hyperlink"/>
                <w:noProof/>
              </w:rPr>
              <w:t>Acknowledgements</w:t>
            </w:r>
            <w:r w:rsidR="005D12D6">
              <w:rPr>
                <w:noProof/>
                <w:webHidden/>
              </w:rPr>
              <w:tab/>
            </w:r>
            <w:r w:rsidR="005D12D6">
              <w:rPr>
                <w:noProof/>
                <w:webHidden/>
              </w:rPr>
              <w:fldChar w:fldCharType="begin"/>
            </w:r>
            <w:r w:rsidR="005D12D6">
              <w:rPr>
                <w:noProof/>
                <w:webHidden/>
              </w:rPr>
              <w:instrText xml:space="preserve"> PAGEREF _Toc327968437 \h </w:instrText>
            </w:r>
            <w:r w:rsidR="005D12D6">
              <w:rPr>
                <w:noProof/>
                <w:webHidden/>
              </w:rPr>
            </w:r>
            <w:r w:rsidR="005D12D6">
              <w:rPr>
                <w:noProof/>
                <w:webHidden/>
              </w:rPr>
              <w:fldChar w:fldCharType="separate"/>
            </w:r>
            <w:r w:rsidR="005D12D6">
              <w:rPr>
                <w:noProof/>
                <w:webHidden/>
              </w:rPr>
              <w:t>xii</w:t>
            </w:r>
            <w:r w:rsidR="005D12D6">
              <w:rPr>
                <w:noProof/>
                <w:webHidden/>
              </w:rPr>
              <w:fldChar w:fldCharType="end"/>
            </w:r>
          </w:hyperlink>
        </w:p>
        <w:p w14:paraId="042D83F6"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438" w:history="1">
            <w:r w:rsidR="005D12D6" w:rsidRPr="00FC5B96">
              <w:rPr>
                <w:rStyle w:val="Hyperlink"/>
                <w:noProof/>
              </w:rPr>
              <w:t>Abstract</w:t>
            </w:r>
            <w:r w:rsidR="005D12D6">
              <w:rPr>
                <w:noProof/>
                <w:webHidden/>
              </w:rPr>
              <w:tab/>
            </w:r>
            <w:r w:rsidR="005D12D6">
              <w:rPr>
                <w:noProof/>
                <w:webHidden/>
              </w:rPr>
              <w:fldChar w:fldCharType="begin"/>
            </w:r>
            <w:r w:rsidR="005D12D6">
              <w:rPr>
                <w:noProof/>
                <w:webHidden/>
              </w:rPr>
              <w:instrText xml:space="preserve"> PAGEREF _Toc327968438 \h </w:instrText>
            </w:r>
            <w:r w:rsidR="005D12D6">
              <w:rPr>
                <w:noProof/>
                <w:webHidden/>
              </w:rPr>
            </w:r>
            <w:r w:rsidR="005D12D6">
              <w:rPr>
                <w:noProof/>
                <w:webHidden/>
              </w:rPr>
              <w:fldChar w:fldCharType="separate"/>
            </w:r>
            <w:r w:rsidR="005D12D6">
              <w:rPr>
                <w:noProof/>
                <w:webHidden/>
              </w:rPr>
              <w:t>xiii</w:t>
            </w:r>
            <w:r w:rsidR="005D12D6">
              <w:rPr>
                <w:noProof/>
                <w:webHidden/>
              </w:rPr>
              <w:fldChar w:fldCharType="end"/>
            </w:r>
          </w:hyperlink>
        </w:p>
        <w:p w14:paraId="612C2FC9"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439" w:history="1">
            <w:r w:rsidR="005D12D6" w:rsidRPr="00FC5B96">
              <w:rPr>
                <w:rStyle w:val="Hyperlink"/>
                <w:noProof/>
              </w:rPr>
              <w:t>CHAPTER 1: INTRODUCTION</w:t>
            </w:r>
            <w:r w:rsidR="005D12D6">
              <w:rPr>
                <w:noProof/>
                <w:webHidden/>
              </w:rPr>
              <w:tab/>
            </w:r>
            <w:r w:rsidR="005D12D6">
              <w:rPr>
                <w:noProof/>
                <w:webHidden/>
              </w:rPr>
              <w:fldChar w:fldCharType="begin"/>
            </w:r>
            <w:r w:rsidR="005D12D6">
              <w:rPr>
                <w:noProof/>
                <w:webHidden/>
              </w:rPr>
              <w:instrText xml:space="preserve"> PAGEREF _Toc327968439 \h </w:instrText>
            </w:r>
            <w:r w:rsidR="005D12D6">
              <w:rPr>
                <w:noProof/>
                <w:webHidden/>
              </w:rPr>
            </w:r>
            <w:r w:rsidR="005D12D6">
              <w:rPr>
                <w:noProof/>
                <w:webHidden/>
              </w:rPr>
              <w:fldChar w:fldCharType="separate"/>
            </w:r>
            <w:r w:rsidR="005D12D6">
              <w:rPr>
                <w:noProof/>
                <w:webHidden/>
              </w:rPr>
              <w:t>1</w:t>
            </w:r>
            <w:r w:rsidR="005D12D6">
              <w:rPr>
                <w:noProof/>
                <w:webHidden/>
              </w:rPr>
              <w:fldChar w:fldCharType="end"/>
            </w:r>
          </w:hyperlink>
        </w:p>
        <w:p w14:paraId="77320D6E"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40" w:history="1">
            <w:r w:rsidR="005D12D6" w:rsidRPr="00FC5B96">
              <w:rPr>
                <w:rStyle w:val="Hyperlink"/>
                <w:noProof/>
              </w:rPr>
              <w:t>1.1 Introduction</w:t>
            </w:r>
            <w:r w:rsidR="005D12D6">
              <w:rPr>
                <w:noProof/>
                <w:webHidden/>
              </w:rPr>
              <w:tab/>
            </w:r>
            <w:r w:rsidR="005D12D6">
              <w:rPr>
                <w:noProof/>
                <w:webHidden/>
              </w:rPr>
              <w:fldChar w:fldCharType="begin"/>
            </w:r>
            <w:r w:rsidR="005D12D6">
              <w:rPr>
                <w:noProof/>
                <w:webHidden/>
              </w:rPr>
              <w:instrText xml:space="preserve"> PAGEREF _Toc327968440 \h </w:instrText>
            </w:r>
            <w:r w:rsidR="005D12D6">
              <w:rPr>
                <w:noProof/>
                <w:webHidden/>
              </w:rPr>
            </w:r>
            <w:r w:rsidR="005D12D6">
              <w:rPr>
                <w:noProof/>
                <w:webHidden/>
              </w:rPr>
              <w:fldChar w:fldCharType="separate"/>
            </w:r>
            <w:r w:rsidR="005D12D6">
              <w:rPr>
                <w:noProof/>
                <w:webHidden/>
              </w:rPr>
              <w:t>1</w:t>
            </w:r>
            <w:r w:rsidR="005D12D6">
              <w:rPr>
                <w:noProof/>
                <w:webHidden/>
              </w:rPr>
              <w:fldChar w:fldCharType="end"/>
            </w:r>
          </w:hyperlink>
        </w:p>
        <w:p w14:paraId="563A25E0"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41" w:history="1">
            <w:r w:rsidR="005D12D6" w:rsidRPr="00FC5B96">
              <w:rPr>
                <w:rStyle w:val="Hyperlink"/>
                <w:noProof/>
              </w:rPr>
              <w:t>1.2 Aim and Objectives</w:t>
            </w:r>
            <w:r w:rsidR="005D12D6">
              <w:rPr>
                <w:noProof/>
                <w:webHidden/>
              </w:rPr>
              <w:tab/>
            </w:r>
            <w:r w:rsidR="005D12D6">
              <w:rPr>
                <w:noProof/>
                <w:webHidden/>
              </w:rPr>
              <w:fldChar w:fldCharType="begin"/>
            </w:r>
            <w:r w:rsidR="005D12D6">
              <w:rPr>
                <w:noProof/>
                <w:webHidden/>
              </w:rPr>
              <w:instrText xml:space="preserve"> PAGEREF _Toc327968441 \h </w:instrText>
            </w:r>
            <w:r w:rsidR="005D12D6">
              <w:rPr>
                <w:noProof/>
                <w:webHidden/>
              </w:rPr>
            </w:r>
            <w:r w:rsidR="005D12D6">
              <w:rPr>
                <w:noProof/>
                <w:webHidden/>
              </w:rPr>
              <w:fldChar w:fldCharType="separate"/>
            </w:r>
            <w:r w:rsidR="005D12D6">
              <w:rPr>
                <w:noProof/>
                <w:webHidden/>
              </w:rPr>
              <w:t>2</w:t>
            </w:r>
            <w:r w:rsidR="005D12D6">
              <w:rPr>
                <w:noProof/>
                <w:webHidden/>
              </w:rPr>
              <w:fldChar w:fldCharType="end"/>
            </w:r>
          </w:hyperlink>
        </w:p>
        <w:p w14:paraId="0FCBF864"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42" w:history="1">
            <w:r w:rsidR="005D12D6" w:rsidRPr="00FC5B96">
              <w:rPr>
                <w:rStyle w:val="Hyperlink"/>
                <w:noProof/>
              </w:rPr>
              <w:t>1.2.1 Project Aim</w:t>
            </w:r>
            <w:r w:rsidR="005D12D6">
              <w:rPr>
                <w:noProof/>
                <w:webHidden/>
              </w:rPr>
              <w:tab/>
            </w:r>
            <w:r w:rsidR="005D12D6">
              <w:rPr>
                <w:noProof/>
                <w:webHidden/>
              </w:rPr>
              <w:fldChar w:fldCharType="begin"/>
            </w:r>
            <w:r w:rsidR="005D12D6">
              <w:rPr>
                <w:noProof/>
                <w:webHidden/>
              </w:rPr>
              <w:instrText xml:space="preserve"> PAGEREF _Toc327968442 \h </w:instrText>
            </w:r>
            <w:r w:rsidR="005D12D6">
              <w:rPr>
                <w:noProof/>
                <w:webHidden/>
              </w:rPr>
            </w:r>
            <w:r w:rsidR="005D12D6">
              <w:rPr>
                <w:noProof/>
                <w:webHidden/>
              </w:rPr>
              <w:fldChar w:fldCharType="separate"/>
            </w:r>
            <w:r w:rsidR="005D12D6">
              <w:rPr>
                <w:noProof/>
                <w:webHidden/>
              </w:rPr>
              <w:t>2</w:t>
            </w:r>
            <w:r w:rsidR="005D12D6">
              <w:rPr>
                <w:noProof/>
                <w:webHidden/>
              </w:rPr>
              <w:fldChar w:fldCharType="end"/>
            </w:r>
          </w:hyperlink>
        </w:p>
        <w:p w14:paraId="1F04CB07"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43" w:history="1">
            <w:r w:rsidR="005D12D6" w:rsidRPr="00FC5B96">
              <w:rPr>
                <w:rStyle w:val="Hyperlink"/>
                <w:noProof/>
              </w:rPr>
              <w:t>1.2.2 Project Objectives</w:t>
            </w:r>
            <w:r w:rsidR="005D12D6">
              <w:rPr>
                <w:noProof/>
                <w:webHidden/>
              </w:rPr>
              <w:tab/>
            </w:r>
            <w:r w:rsidR="005D12D6">
              <w:rPr>
                <w:noProof/>
                <w:webHidden/>
              </w:rPr>
              <w:fldChar w:fldCharType="begin"/>
            </w:r>
            <w:r w:rsidR="005D12D6">
              <w:rPr>
                <w:noProof/>
                <w:webHidden/>
              </w:rPr>
              <w:instrText xml:space="preserve"> PAGEREF _Toc327968443 \h </w:instrText>
            </w:r>
            <w:r w:rsidR="005D12D6">
              <w:rPr>
                <w:noProof/>
                <w:webHidden/>
              </w:rPr>
            </w:r>
            <w:r w:rsidR="005D12D6">
              <w:rPr>
                <w:noProof/>
                <w:webHidden/>
              </w:rPr>
              <w:fldChar w:fldCharType="separate"/>
            </w:r>
            <w:r w:rsidR="005D12D6">
              <w:rPr>
                <w:noProof/>
                <w:webHidden/>
              </w:rPr>
              <w:t>2</w:t>
            </w:r>
            <w:r w:rsidR="005D12D6">
              <w:rPr>
                <w:noProof/>
                <w:webHidden/>
              </w:rPr>
              <w:fldChar w:fldCharType="end"/>
            </w:r>
          </w:hyperlink>
        </w:p>
        <w:p w14:paraId="15ED95F3"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44" w:history="1">
            <w:r w:rsidR="005D12D6" w:rsidRPr="00FC5B96">
              <w:rPr>
                <w:rStyle w:val="Hyperlink"/>
                <w:noProof/>
              </w:rPr>
              <w:t>1.3 Research Outputs</w:t>
            </w:r>
            <w:r w:rsidR="005D12D6">
              <w:rPr>
                <w:noProof/>
                <w:webHidden/>
              </w:rPr>
              <w:tab/>
            </w:r>
            <w:r w:rsidR="005D12D6">
              <w:rPr>
                <w:noProof/>
                <w:webHidden/>
              </w:rPr>
              <w:fldChar w:fldCharType="begin"/>
            </w:r>
            <w:r w:rsidR="005D12D6">
              <w:rPr>
                <w:noProof/>
                <w:webHidden/>
              </w:rPr>
              <w:instrText xml:space="preserve"> PAGEREF _Toc327968444 \h </w:instrText>
            </w:r>
            <w:r w:rsidR="005D12D6">
              <w:rPr>
                <w:noProof/>
                <w:webHidden/>
              </w:rPr>
            </w:r>
            <w:r w:rsidR="005D12D6">
              <w:rPr>
                <w:noProof/>
                <w:webHidden/>
              </w:rPr>
              <w:fldChar w:fldCharType="separate"/>
            </w:r>
            <w:r w:rsidR="005D12D6">
              <w:rPr>
                <w:noProof/>
                <w:webHidden/>
              </w:rPr>
              <w:t>3</w:t>
            </w:r>
            <w:r w:rsidR="005D12D6">
              <w:rPr>
                <w:noProof/>
                <w:webHidden/>
              </w:rPr>
              <w:fldChar w:fldCharType="end"/>
            </w:r>
          </w:hyperlink>
        </w:p>
        <w:p w14:paraId="569E4CEA"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45" w:history="1">
            <w:r w:rsidR="005D12D6" w:rsidRPr="00FC5B96">
              <w:rPr>
                <w:rStyle w:val="Hyperlink"/>
                <w:noProof/>
              </w:rPr>
              <w:t>1.4 Thesis Structure</w:t>
            </w:r>
            <w:r w:rsidR="005D12D6">
              <w:rPr>
                <w:noProof/>
                <w:webHidden/>
              </w:rPr>
              <w:tab/>
            </w:r>
            <w:r w:rsidR="005D12D6">
              <w:rPr>
                <w:noProof/>
                <w:webHidden/>
              </w:rPr>
              <w:fldChar w:fldCharType="begin"/>
            </w:r>
            <w:r w:rsidR="005D12D6">
              <w:rPr>
                <w:noProof/>
                <w:webHidden/>
              </w:rPr>
              <w:instrText xml:space="preserve"> PAGEREF _Toc327968445 \h </w:instrText>
            </w:r>
            <w:r w:rsidR="005D12D6">
              <w:rPr>
                <w:noProof/>
                <w:webHidden/>
              </w:rPr>
            </w:r>
            <w:r w:rsidR="005D12D6">
              <w:rPr>
                <w:noProof/>
                <w:webHidden/>
              </w:rPr>
              <w:fldChar w:fldCharType="separate"/>
            </w:r>
            <w:r w:rsidR="005D12D6">
              <w:rPr>
                <w:noProof/>
                <w:webHidden/>
              </w:rPr>
              <w:t>4</w:t>
            </w:r>
            <w:r w:rsidR="005D12D6">
              <w:rPr>
                <w:noProof/>
                <w:webHidden/>
              </w:rPr>
              <w:fldChar w:fldCharType="end"/>
            </w:r>
          </w:hyperlink>
        </w:p>
        <w:p w14:paraId="11F98B58"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446" w:history="1">
            <w:r w:rsidR="005D12D6" w:rsidRPr="00FC5B96">
              <w:rPr>
                <w:rStyle w:val="Hyperlink"/>
                <w:noProof/>
              </w:rPr>
              <w:t>CHAPTER 2: LITERATURE REVIEW</w:t>
            </w:r>
            <w:r w:rsidR="005D12D6">
              <w:rPr>
                <w:noProof/>
                <w:webHidden/>
              </w:rPr>
              <w:tab/>
            </w:r>
            <w:r w:rsidR="005D12D6">
              <w:rPr>
                <w:noProof/>
                <w:webHidden/>
              </w:rPr>
              <w:fldChar w:fldCharType="begin"/>
            </w:r>
            <w:r w:rsidR="005D12D6">
              <w:rPr>
                <w:noProof/>
                <w:webHidden/>
              </w:rPr>
              <w:instrText xml:space="preserve"> PAGEREF _Toc327968446 \h </w:instrText>
            </w:r>
            <w:r w:rsidR="005D12D6">
              <w:rPr>
                <w:noProof/>
                <w:webHidden/>
              </w:rPr>
            </w:r>
            <w:r w:rsidR="005D12D6">
              <w:rPr>
                <w:noProof/>
                <w:webHidden/>
              </w:rPr>
              <w:fldChar w:fldCharType="separate"/>
            </w:r>
            <w:r w:rsidR="005D12D6">
              <w:rPr>
                <w:noProof/>
                <w:webHidden/>
              </w:rPr>
              <w:t>8</w:t>
            </w:r>
            <w:r w:rsidR="005D12D6">
              <w:rPr>
                <w:noProof/>
                <w:webHidden/>
              </w:rPr>
              <w:fldChar w:fldCharType="end"/>
            </w:r>
          </w:hyperlink>
        </w:p>
        <w:p w14:paraId="2D637CBF"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47" w:history="1">
            <w:r w:rsidR="005D12D6" w:rsidRPr="00FC5B96">
              <w:rPr>
                <w:rStyle w:val="Hyperlink"/>
                <w:noProof/>
              </w:rPr>
              <w:t>2. 1 Introduction</w:t>
            </w:r>
            <w:r w:rsidR="005D12D6">
              <w:rPr>
                <w:noProof/>
                <w:webHidden/>
              </w:rPr>
              <w:tab/>
            </w:r>
            <w:r w:rsidR="005D12D6">
              <w:rPr>
                <w:noProof/>
                <w:webHidden/>
              </w:rPr>
              <w:fldChar w:fldCharType="begin"/>
            </w:r>
            <w:r w:rsidR="005D12D6">
              <w:rPr>
                <w:noProof/>
                <w:webHidden/>
              </w:rPr>
              <w:instrText xml:space="preserve"> PAGEREF _Toc327968447 \h </w:instrText>
            </w:r>
            <w:r w:rsidR="005D12D6">
              <w:rPr>
                <w:noProof/>
                <w:webHidden/>
              </w:rPr>
            </w:r>
            <w:r w:rsidR="005D12D6">
              <w:rPr>
                <w:noProof/>
                <w:webHidden/>
              </w:rPr>
              <w:fldChar w:fldCharType="separate"/>
            </w:r>
            <w:r w:rsidR="005D12D6">
              <w:rPr>
                <w:noProof/>
                <w:webHidden/>
              </w:rPr>
              <w:t>8</w:t>
            </w:r>
            <w:r w:rsidR="005D12D6">
              <w:rPr>
                <w:noProof/>
                <w:webHidden/>
              </w:rPr>
              <w:fldChar w:fldCharType="end"/>
            </w:r>
          </w:hyperlink>
        </w:p>
        <w:p w14:paraId="5CB573B1"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48" w:history="1">
            <w:r w:rsidR="005D12D6" w:rsidRPr="00FC5B96">
              <w:rPr>
                <w:rStyle w:val="Hyperlink"/>
                <w:noProof/>
              </w:rPr>
              <w:t>2.2 Dementia and the Ageing Population</w:t>
            </w:r>
            <w:r w:rsidR="005D12D6">
              <w:rPr>
                <w:noProof/>
                <w:webHidden/>
              </w:rPr>
              <w:tab/>
            </w:r>
            <w:r w:rsidR="005D12D6">
              <w:rPr>
                <w:noProof/>
                <w:webHidden/>
              </w:rPr>
              <w:fldChar w:fldCharType="begin"/>
            </w:r>
            <w:r w:rsidR="005D12D6">
              <w:rPr>
                <w:noProof/>
                <w:webHidden/>
              </w:rPr>
              <w:instrText xml:space="preserve"> PAGEREF _Toc327968448 \h </w:instrText>
            </w:r>
            <w:r w:rsidR="005D12D6">
              <w:rPr>
                <w:noProof/>
                <w:webHidden/>
              </w:rPr>
            </w:r>
            <w:r w:rsidR="005D12D6">
              <w:rPr>
                <w:noProof/>
                <w:webHidden/>
              </w:rPr>
              <w:fldChar w:fldCharType="separate"/>
            </w:r>
            <w:r w:rsidR="005D12D6">
              <w:rPr>
                <w:noProof/>
                <w:webHidden/>
              </w:rPr>
              <w:t>9</w:t>
            </w:r>
            <w:r w:rsidR="005D12D6">
              <w:rPr>
                <w:noProof/>
                <w:webHidden/>
              </w:rPr>
              <w:fldChar w:fldCharType="end"/>
            </w:r>
          </w:hyperlink>
        </w:p>
        <w:p w14:paraId="38243201"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49" w:history="1">
            <w:r w:rsidR="005D12D6" w:rsidRPr="00FC5B96">
              <w:rPr>
                <w:rStyle w:val="Hyperlink"/>
                <w:noProof/>
              </w:rPr>
              <w:t>2.2.1 Alzheimer's Disease (AD)</w:t>
            </w:r>
            <w:r w:rsidR="005D12D6">
              <w:rPr>
                <w:noProof/>
                <w:webHidden/>
              </w:rPr>
              <w:tab/>
            </w:r>
            <w:r w:rsidR="005D12D6">
              <w:rPr>
                <w:noProof/>
                <w:webHidden/>
              </w:rPr>
              <w:fldChar w:fldCharType="begin"/>
            </w:r>
            <w:r w:rsidR="005D12D6">
              <w:rPr>
                <w:noProof/>
                <w:webHidden/>
              </w:rPr>
              <w:instrText xml:space="preserve"> PAGEREF _Toc327968449 \h </w:instrText>
            </w:r>
            <w:r w:rsidR="005D12D6">
              <w:rPr>
                <w:noProof/>
                <w:webHidden/>
              </w:rPr>
            </w:r>
            <w:r w:rsidR="005D12D6">
              <w:rPr>
                <w:noProof/>
                <w:webHidden/>
              </w:rPr>
              <w:fldChar w:fldCharType="separate"/>
            </w:r>
            <w:r w:rsidR="005D12D6">
              <w:rPr>
                <w:noProof/>
                <w:webHidden/>
              </w:rPr>
              <w:t>10</w:t>
            </w:r>
            <w:r w:rsidR="005D12D6">
              <w:rPr>
                <w:noProof/>
                <w:webHidden/>
              </w:rPr>
              <w:fldChar w:fldCharType="end"/>
            </w:r>
          </w:hyperlink>
        </w:p>
        <w:p w14:paraId="5F9F2EFF"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50" w:history="1">
            <w:r w:rsidR="005D12D6" w:rsidRPr="00FC5B96">
              <w:rPr>
                <w:rStyle w:val="Hyperlink"/>
                <w:noProof/>
              </w:rPr>
              <w:t>2.2.2 Vascular Dementia (VaD)</w:t>
            </w:r>
            <w:r w:rsidR="005D12D6">
              <w:rPr>
                <w:noProof/>
                <w:webHidden/>
              </w:rPr>
              <w:tab/>
            </w:r>
            <w:r w:rsidR="005D12D6">
              <w:rPr>
                <w:noProof/>
                <w:webHidden/>
              </w:rPr>
              <w:fldChar w:fldCharType="begin"/>
            </w:r>
            <w:r w:rsidR="005D12D6">
              <w:rPr>
                <w:noProof/>
                <w:webHidden/>
              </w:rPr>
              <w:instrText xml:space="preserve"> PAGEREF _Toc327968450 \h </w:instrText>
            </w:r>
            <w:r w:rsidR="005D12D6">
              <w:rPr>
                <w:noProof/>
                <w:webHidden/>
              </w:rPr>
            </w:r>
            <w:r w:rsidR="005D12D6">
              <w:rPr>
                <w:noProof/>
                <w:webHidden/>
              </w:rPr>
              <w:fldChar w:fldCharType="separate"/>
            </w:r>
            <w:r w:rsidR="005D12D6">
              <w:rPr>
                <w:noProof/>
                <w:webHidden/>
              </w:rPr>
              <w:t>11</w:t>
            </w:r>
            <w:r w:rsidR="005D12D6">
              <w:rPr>
                <w:noProof/>
                <w:webHidden/>
              </w:rPr>
              <w:fldChar w:fldCharType="end"/>
            </w:r>
          </w:hyperlink>
        </w:p>
        <w:p w14:paraId="78DAD648"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51" w:history="1">
            <w:r w:rsidR="005D12D6" w:rsidRPr="00FC5B96">
              <w:rPr>
                <w:rStyle w:val="Hyperlink"/>
                <w:noProof/>
              </w:rPr>
              <w:t>2.2.3 Risk Factors</w:t>
            </w:r>
            <w:r w:rsidR="005D12D6">
              <w:rPr>
                <w:noProof/>
                <w:webHidden/>
              </w:rPr>
              <w:tab/>
            </w:r>
            <w:r w:rsidR="005D12D6">
              <w:rPr>
                <w:noProof/>
                <w:webHidden/>
              </w:rPr>
              <w:fldChar w:fldCharType="begin"/>
            </w:r>
            <w:r w:rsidR="005D12D6">
              <w:rPr>
                <w:noProof/>
                <w:webHidden/>
              </w:rPr>
              <w:instrText xml:space="preserve"> PAGEREF _Toc327968451 \h </w:instrText>
            </w:r>
            <w:r w:rsidR="005D12D6">
              <w:rPr>
                <w:noProof/>
                <w:webHidden/>
              </w:rPr>
            </w:r>
            <w:r w:rsidR="005D12D6">
              <w:rPr>
                <w:noProof/>
                <w:webHidden/>
              </w:rPr>
              <w:fldChar w:fldCharType="separate"/>
            </w:r>
            <w:r w:rsidR="005D12D6">
              <w:rPr>
                <w:noProof/>
                <w:webHidden/>
              </w:rPr>
              <w:t>12</w:t>
            </w:r>
            <w:r w:rsidR="005D12D6">
              <w:rPr>
                <w:noProof/>
                <w:webHidden/>
              </w:rPr>
              <w:fldChar w:fldCharType="end"/>
            </w:r>
          </w:hyperlink>
        </w:p>
        <w:p w14:paraId="7E5B8CB3"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52" w:history="1">
            <w:r w:rsidR="005D12D6" w:rsidRPr="00FC5B96">
              <w:rPr>
                <w:rStyle w:val="Hyperlink"/>
                <w:noProof/>
              </w:rPr>
              <w:t>2.2.4 Financial Cost</w:t>
            </w:r>
            <w:r w:rsidR="005D12D6">
              <w:rPr>
                <w:noProof/>
                <w:webHidden/>
              </w:rPr>
              <w:tab/>
            </w:r>
            <w:r w:rsidR="005D12D6">
              <w:rPr>
                <w:noProof/>
                <w:webHidden/>
              </w:rPr>
              <w:fldChar w:fldCharType="begin"/>
            </w:r>
            <w:r w:rsidR="005D12D6">
              <w:rPr>
                <w:noProof/>
                <w:webHidden/>
              </w:rPr>
              <w:instrText xml:space="preserve"> PAGEREF _Toc327968452 \h </w:instrText>
            </w:r>
            <w:r w:rsidR="005D12D6">
              <w:rPr>
                <w:noProof/>
                <w:webHidden/>
              </w:rPr>
            </w:r>
            <w:r w:rsidR="005D12D6">
              <w:rPr>
                <w:noProof/>
                <w:webHidden/>
              </w:rPr>
              <w:fldChar w:fldCharType="separate"/>
            </w:r>
            <w:r w:rsidR="005D12D6">
              <w:rPr>
                <w:noProof/>
                <w:webHidden/>
              </w:rPr>
              <w:t>12</w:t>
            </w:r>
            <w:r w:rsidR="005D12D6">
              <w:rPr>
                <w:noProof/>
                <w:webHidden/>
              </w:rPr>
              <w:fldChar w:fldCharType="end"/>
            </w:r>
          </w:hyperlink>
        </w:p>
        <w:p w14:paraId="1931BBAC"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53" w:history="1">
            <w:r w:rsidR="005D12D6" w:rsidRPr="00FC5B96">
              <w:rPr>
                <w:rStyle w:val="Hyperlink"/>
                <w:noProof/>
              </w:rPr>
              <w:t>2.2.5 Dementia Prevention</w:t>
            </w:r>
            <w:r w:rsidR="005D12D6">
              <w:rPr>
                <w:noProof/>
                <w:webHidden/>
              </w:rPr>
              <w:tab/>
            </w:r>
            <w:r w:rsidR="005D12D6">
              <w:rPr>
                <w:noProof/>
                <w:webHidden/>
              </w:rPr>
              <w:fldChar w:fldCharType="begin"/>
            </w:r>
            <w:r w:rsidR="005D12D6">
              <w:rPr>
                <w:noProof/>
                <w:webHidden/>
              </w:rPr>
              <w:instrText xml:space="preserve"> PAGEREF _Toc327968453 \h </w:instrText>
            </w:r>
            <w:r w:rsidR="005D12D6">
              <w:rPr>
                <w:noProof/>
                <w:webHidden/>
              </w:rPr>
            </w:r>
            <w:r w:rsidR="005D12D6">
              <w:rPr>
                <w:noProof/>
                <w:webHidden/>
              </w:rPr>
              <w:fldChar w:fldCharType="separate"/>
            </w:r>
            <w:r w:rsidR="005D12D6">
              <w:rPr>
                <w:noProof/>
                <w:webHidden/>
              </w:rPr>
              <w:t>13</w:t>
            </w:r>
            <w:r w:rsidR="005D12D6">
              <w:rPr>
                <w:noProof/>
                <w:webHidden/>
              </w:rPr>
              <w:fldChar w:fldCharType="end"/>
            </w:r>
          </w:hyperlink>
        </w:p>
        <w:p w14:paraId="23F966B7"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54" w:history="1">
            <w:r w:rsidR="005D12D6" w:rsidRPr="00FC5B96">
              <w:rPr>
                <w:rStyle w:val="Hyperlink"/>
                <w:noProof/>
              </w:rPr>
              <w:t>2.2.6 Dementia Interventions</w:t>
            </w:r>
            <w:r w:rsidR="005D12D6">
              <w:rPr>
                <w:noProof/>
                <w:webHidden/>
              </w:rPr>
              <w:tab/>
            </w:r>
            <w:r w:rsidR="005D12D6">
              <w:rPr>
                <w:noProof/>
                <w:webHidden/>
              </w:rPr>
              <w:fldChar w:fldCharType="begin"/>
            </w:r>
            <w:r w:rsidR="005D12D6">
              <w:rPr>
                <w:noProof/>
                <w:webHidden/>
              </w:rPr>
              <w:instrText xml:space="preserve"> PAGEREF _Toc327968454 \h </w:instrText>
            </w:r>
            <w:r w:rsidR="005D12D6">
              <w:rPr>
                <w:noProof/>
                <w:webHidden/>
              </w:rPr>
            </w:r>
            <w:r w:rsidR="005D12D6">
              <w:rPr>
                <w:noProof/>
                <w:webHidden/>
              </w:rPr>
              <w:fldChar w:fldCharType="separate"/>
            </w:r>
            <w:r w:rsidR="005D12D6">
              <w:rPr>
                <w:noProof/>
                <w:webHidden/>
              </w:rPr>
              <w:t>13</w:t>
            </w:r>
            <w:r w:rsidR="005D12D6">
              <w:rPr>
                <w:noProof/>
                <w:webHidden/>
              </w:rPr>
              <w:fldChar w:fldCharType="end"/>
            </w:r>
          </w:hyperlink>
        </w:p>
        <w:p w14:paraId="31E63AEC"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55" w:history="1">
            <w:r w:rsidR="005D12D6" w:rsidRPr="00FC5B96">
              <w:rPr>
                <w:rStyle w:val="Hyperlink"/>
                <w:noProof/>
              </w:rPr>
              <w:t>2.2.7 Therapies</w:t>
            </w:r>
            <w:r w:rsidR="005D12D6">
              <w:rPr>
                <w:noProof/>
                <w:webHidden/>
              </w:rPr>
              <w:tab/>
            </w:r>
            <w:r w:rsidR="005D12D6">
              <w:rPr>
                <w:noProof/>
                <w:webHidden/>
              </w:rPr>
              <w:fldChar w:fldCharType="begin"/>
            </w:r>
            <w:r w:rsidR="005D12D6">
              <w:rPr>
                <w:noProof/>
                <w:webHidden/>
              </w:rPr>
              <w:instrText xml:space="preserve"> PAGEREF _Toc327968455 \h </w:instrText>
            </w:r>
            <w:r w:rsidR="005D12D6">
              <w:rPr>
                <w:noProof/>
                <w:webHidden/>
              </w:rPr>
            </w:r>
            <w:r w:rsidR="005D12D6">
              <w:rPr>
                <w:noProof/>
                <w:webHidden/>
              </w:rPr>
              <w:fldChar w:fldCharType="separate"/>
            </w:r>
            <w:r w:rsidR="005D12D6">
              <w:rPr>
                <w:noProof/>
                <w:webHidden/>
              </w:rPr>
              <w:t>13</w:t>
            </w:r>
            <w:r w:rsidR="005D12D6">
              <w:rPr>
                <w:noProof/>
                <w:webHidden/>
              </w:rPr>
              <w:fldChar w:fldCharType="end"/>
            </w:r>
          </w:hyperlink>
        </w:p>
        <w:p w14:paraId="686F2B4D"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56" w:history="1">
            <w:r w:rsidR="005D12D6" w:rsidRPr="00FC5B96">
              <w:rPr>
                <w:rStyle w:val="Hyperlink"/>
                <w:noProof/>
              </w:rPr>
              <w:t>2.2.8 Technologies Developed for Dementia Sufferers</w:t>
            </w:r>
            <w:r w:rsidR="005D12D6">
              <w:rPr>
                <w:noProof/>
                <w:webHidden/>
              </w:rPr>
              <w:tab/>
            </w:r>
            <w:r w:rsidR="005D12D6">
              <w:rPr>
                <w:noProof/>
                <w:webHidden/>
              </w:rPr>
              <w:fldChar w:fldCharType="begin"/>
            </w:r>
            <w:r w:rsidR="005D12D6">
              <w:rPr>
                <w:noProof/>
                <w:webHidden/>
              </w:rPr>
              <w:instrText xml:space="preserve"> PAGEREF _Toc327968456 \h </w:instrText>
            </w:r>
            <w:r w:rsidR="005D12D6">
              <w:rPr>
                <w:noProof/>
                <w:webHidden/>
              </w:rPr>
            </w:r>
            <w:r w:rsidR="005D12D6">
              <w:rPr>
                <w:noProof/>
                <w:webHidden/>
              </w:rPr>
              <w:fldChar w:fldCharType="separate"/>
            </w:r>
            <w:r w:rsidR="005D12D6">
              <w:rPr>
                <w:noProof/>
                <w:webHidden/>
              </w:rPr>
              <w:t>16</w:t>
            </w:r>
            <w:r w:rsidR="005D12D6">
              <w:rPr>
                <w:noProof/>
                <w:webHidden/>
              </w:rPr>
              <w:fldChar w:fldCharType="end"/>
            </w:r>
          </w:hyperlink>
        </w:p>
        <w:p w14:paraId="0BDD1253"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57" w:history="1">
            <w:r w:rsidR="005D12D6" w:rsidRPr="00FC5B96">
              <w:rPr>
                <w:rStyle w:val="Hyperlink"/>
                <w:noProof/>
              </w:rPr>
              <w:t>2.2.9 Computer Gaming</w:t>
            </w:r>
            <w:r w:rsidR="005D12D6">
              <w:rPr>
                <w:noProof/>
                <w:webHidden/>
              </w:rPr>
              <w:tab/>
            </w:r>
            <w:r w:rsidR="005D12D6">
              <w:rPr>
                <w:noProof/>
                <w:webHidden/>
              </w:rPr>
              <w:fldChar w:fldCharType="begin"/>
            </w:r>
            <w:r w:rsidR="005D12D6">
              <w:rPr>
                <w:noProof/>
                <w:webHidden/>
              </w:rPr>
              <w:instrText xml:space="preserve"> PAGEREF _Toc327968457 \h </w:instrText>
            </w:r>
            <w:r w:rsidR="005D12D6">
              <w:rPr>
                <w:noProof/>
                <w:webHidden/>
              </w:rPr>
            </w:r>
            <w:r w:rsidR="005D12D6">
              <w:rPr>
                <w:noProof/>
                <w:webHidden/>
              </w:rPr>
              <w:fldChar w:fldCharType="separate"/>
            </w:r>
            <w:r w:rsidR="005D12D6">
              <w:rPr>
                <w:noProof/>
                <w:webHidden/>
              </w:rPr>
              <w:t>21</w:t>
            </w:r>
            <w:r w:rsidR="005D12D6">
              <w:rPr>
                <w:noProof/>
                <w:webHidden/>
              </w:rPr>
              <w:fldChar w:fldCharType="end"/>
            </w:r>
          </w:hyperlink>
        </w:p>
        <w:p w14:paraId="3B14BC77"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58" w:history="1">
            <w:r w:rsidR="005D12D6" w:rsidRPr="00FC5B96">
              <w:rPr>
                <w:rStyle w:val="Hyperlink"/>
                <w:noProof/>
              </w:rPr>
              <w:t>2.2.10 Summary</w:t>
            </w:r>
            <w:r w:rsidR="005D12D6">
              <w:rPr>
                <w:noProof/>
                <w:webHidden/>
              </w:rPr>
              <w:tab/>
            </w:r>
            <w:r w:rsidR="005D12D6">
              <w:rPr>
                <w:noProof/>
                <w:webHidden/>
              </w:rPr>
              <w:fldChar w:fldCharType="begin"/>
            </w:r>
            <w:r w:rsidR="005D12D6">
              <w:rPr>
                <w:noProof/>
                <w:webHidden/>
              </w:rPr>
              <w:instrText xml:space="preserve"> PAGEREF _Toc327968458 \h </w:instrText>
            </w:r>
            <w:r w:rsidR="005D12D6">
              <w:rPr>
                <w:noProof/>
                <w:webHidden/>
              </w:rPr>
            </w:r>
            <w:r w:rsidR="005D12D6">
              <w:rPr>
                <w:noProof/>
                <w:webHidden/>
              </w:rPr>
              <w:fldChar w:fldCharType="separate"/>
            </w:r>
            <w:r w:rsidR="005D12D6">
              <w:rPr>
                <w:noProof/>
                <w:webHidden/>
              </w:rPr>
              <w:t>22</w:t>
            </w:r>
            <w:r w:rsidR="005D12D6">
              <w:rPr>
                <w:noProof/>
                <w:webHidden/>
              </w:rPr>
              <w:fldChar w:fldCharType="end"/>
            </w:r>
          </w:hyperlink>
        </w:p>
        <w:p w14:paraId="258EF18E"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59" w:history="1">
            <w:r w:rsidR="005D12D6" w:rsidRPr="00FC5B96">
              <w:rPr>
                <w:rStyle w:val="Hyperlink"/>
                <w:noProof/>
              </w:rPr>
              <w:t>2.3 Human-Computer Interaction</w:t>
            </w:r>
            <w:r w:rsidR="005D12D6">
              <w:rPr>
                <w:noProof/>
                <w:webHidden/>
              </w:rPr>
              <w:tab/>
            </w:r>
            <w:r w:rsidR="005D12D6">
              <w:rPr>
                <w:noProof/>
                <w:webHidden/>
              </w:rPr>
              <w:fldChar w:fldCharType="begin"/>
            </w:r>
            <w:r w:rsidR="005D12D6">
              <w:rPr>
                <w:noProof/>
                <w:webHidden/>
              </w:rPr>
              <w:instrText xml:space="preserve"> PAGEREF _Toc327968459 \h </w:instrText>
            </w:r>
            <w:r w:rsidR="005D12D6">
              <w:rPr>
                <w:noProof/>
                <w:webHidden/>
              </w:rPr>
            </w:r>
            <w:r w:rsidR="005D12D6">
              <w:rPr>
                <w:noProof/>
                <w:webHidden/>
              </w:rPr>
              <w:fldChar w:fldCharType="separate"/>
            </w:r>
            <w:r w:rsidR="005D12D6">
              <w:rPr>
                <w:noProof/>
                <w:webHidden/>
              </w:rPr>
              <w:t>23</w:t>
            </w:r>
            <w:r w:rsidR="005D12D6">
              <w:rPr>
                <w:noProof/>
                <w:webHidden/>
              </w:rPr>
              <w:fldChar w:fldCharType="end"/>
            </w:r>
          </w:hyperlink>
        </w:p>
        <w:p w14:paraId="77D5A3A2"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60" w:history="1">
            <w:r w:rsidR="005D12D6" w:rsidRPr="00FC5B96">
              <w:rPr>
                <w:rStyle w:val="Hyperlink"/>
                <w:noProof/>
              </w:rPr>
              <w:t>2.3.1 Introduction</w:t>
            </w:r>
            <w:r w:rsidR="005D12D6">
              <w:rPr>
                <w:noProof/>
                <w:webHidden/>
              </w:rPr>
              <w:tab/>
            </w:r>
            <w:r w:rsidR="005D12D6">
              <w:rPr>
                <w:noProof/>
                <w:webHidden/>
              </w:rPr>
              <w:fldChar w:fldCharType="begin"/>
            </w:r>
            <w:r w:rsidR="005D12D6">
              <w:rPr>
                <w:noProof/>
                <w:webHidden/>
              </w:rPr>
              <w:instrText xml:space="preserve"> PAGEREF _Toc327968460 \h </w:instrText>
            </w:r>
            <w:r w:rsidR="005D12D6">
              <w:rPr>
                <w:noProof/>
                <w:webHidden/>
              </w:rPr>
            </w:r>
            <w:r w:rsidR="005D12D6">
              <w:rPr>
                <w:noProof/>
                <w:webHidden/>
              </w:rPr>
              <w:fldChar w:fldCharType="separate"/>
            </w:r>
            <w:r w:rsidR="005D12D6">
              <w:rPr>
                <w:noProof/>
                <w:webHidden/>
              </w:rPr>
              <w:t>23</w:t>
            </w:r>
            <w:r w:rsidR="005D12D6">
              <w:rPr>
                <w:noProof/>
                <w:webHidden/>
              </w:rPr>
              <w:fldChar w:fldCharType="end"/>
            </w:r>
          </w:hyperlink>
        </w:p>
        <w:p w14:paraId="59F36FE4"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61" w:history="1">
            <w:r w:rsidR="005D12D6" w:rsidRPr="00FC5B96">
              <w:rPr>
                <w:rStyle w:val="Hyperlink"/>
                <w:noProof/>
              </w:rPr>
              <w:t>2.3.2 Input devices</w:t>
            </w:r>
            <w:r w:rsidR="005D12D6">
              <w:rPr>
                <w:noProof/>
                <w:webHidden/>
              </w:rPr>
              <w:tab/>
            </w:r>
            <w:r w:rsidR="005D12D6">
              <w:rPr>
                <w:noProof/>
                <w:webHidden/>
              </w:rPr>
              <w:fldChar w:fldCharType="begin"/>
            </w:r>
            <w:r w:rsidR="005D12D6">
              <w:rPr>
                <w:noProof/>
                <w:webHidden/>
              </w:rPr>
              <w:instrText xml:space="preserve"> PAGEREF _Toc327968461 \h </w:instrText>
            </w:r>
            <w:r w:rsidR="005D12D6">
              <w:rPr>
                <w:noProof/>
                <w:webHidden/>
              </w:rPr>
            </w:r>
            <w:r w:rsidR="005D12D6">
              <w:rPr>
                <w:noProof/>
                <w:webHidden/>
              </w:rPr>
              <w:fldChar w:fldCharType="separate"/>
            </w:r>
            <w:r w:rsidR="005D12D6">
              <w:rPr>
                <w:noProof/>
                <w:webHidden/>
              </w:rPr>
              <w:t>24</w:t>
            </w:r>
            <w:r w:rsidR="005D12D6">
              <w:rPr>
                <w:noProof/>
                <w:webHidden/>
              </w:rPr>
              <w:fldChar w:fldCharType="end"/>
            </w:r>
          </w:hyperlink>
        </w:p>
        <w:p w14:paraId="6B186959"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62" w:history="1">
            <w:r w:rsidR="005D12D6" w:rsidRPr="00FC5B96">
              <w:rPr>
                <w:rStyle w:val="Hyperlink"/>
                <w:noProof/>
              </w:rPr>
              <w:t>2.3.3 HCI and the elderly</w:t>
            </w:r>
            <w:r w:rsidR="005D12D6">
              <w:rPr>
                <w:noProof/>
                <w:webHidden/>
              </w:rPr>
              <w:tab/>
            </w:r>
            <w:r w:rsidR="005D12D6">
              <w:rPr>
                <w:noProof/>
                <w:webHidden/>
              </w:rPr>
              <w:fldChar w:fldCharType="begin"/>
            </w:r>
            <w:r w:rsidR="005D12D6">
              <w:rPr>
                <w:noProof/>
                <w:webHidden/>
              </w:rPr>
              <w:instrText xml:space="preserve"> PAGEREF _Toc327968462 \h </w:instrText>
            </w:r>
            <w:r w:rsidR="005D12D6">
              <w:rPr>
                <w:noProof/>
                <w:webHidden/>
              </w:rPr>
            </w:r>
            <w:r w:rsidR="005D12D6">
              <w:rPr>
                <w:noProof/>
                <w:webHidden/>
              </w:rPr>
              <w:fldChar w:fldCharType="separate"/>
            </w:r>
            <w:r w:rsidR="005D12D6">
              <w:rPr>
                <w:noProof/>
                <w:webHidden/>
              </w:rPr>
              <w:t>25</w:t>
            </w:r>
            <w:r w:rsidR="005D12D6">
              <w:rPr>
                <w:noProof/>
                <w:webHidden/>
              </w:rPr>
              <w:fldChar w:fldCharType="end"/>
            </w:r>
          </w:hyperlink>
        </w:p>
        <w:p w14:paraId="228E6E46"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63" w:history="1">
            <w:r w:rsidR="005D12D6" w:rsidRPr="00FC5B96">
              <w:rPr>
                <w:rStyle w:val="Hyperlink"/>
                <w:noProof/>
              </w:rPr>
              <w:t>2.4 Summary</w:t>
            </w:r>
            <w:r w:rsidR="005D12D6">
              <w:rPr>
                <w:noProof/>
                <w:webHidden/>
              </w:rPr>
              <w:tab/>
            </w:r>
            <w:r w:rsidR="005D12D6">
              <w:rPr>
                <w:noProof/>
                <w:webHidden/>
              </w:rPr>
              <w:fldChar w:fldCharType="begin"/>
            </w:r>
            <w:r w:rsidR="005D12D6">
              <w:rPr>
                <w:noProof/>
                <w:webHidden/>
              </w:rPr>
              <w:instrText xml:space="preserve"> PAGEREF _Toc327968463 \h </w:instrText>
            </w:r>
            <w:r w:rsidR="005D12D6">
              <w:rPr>
                <w:noProof/>
                <w:webHidden/>
              </w:rPr>
            </w:r>
            <w:r w:rsidR="005D12D6">
              <w:rPr>
                <w:noProof/>
                <w:webHidden/>
              </w:rPr>
              <w:fldChar w:fldCharType="separate"/>
            </w:r>
            <w:r w:rsidR="005D12D6">
              <w:rPr>
                <w:noProof/>
                <w:webHidden/>
              </w:rPr>
              <w:t>28</w:t>
            </w:r>
            <w:r w:rsidR="005D12D6">
              <w:rPr>
                <w:noProof/>
                <w:webHidden/>
              </w:rPr>
              <w:fldChar w:fldCharType="end"/>
            </w:r>
          </w:hyperlink>
        </w:p>
        <w:p w14:paraId="4D293F7B"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464" w:history="1">
            <w:r w:rsidR="005D12D6" w:rsidRPr="00FC5B96">
              <w:rPr>
                <w:rStyle w:val="Hyperlink"/>
                <w:noProof/>
              </w:rPr>
              <w:t>CHAPTER 3: MULTI-TOUCH TECHNOLOGY REVIEW</w:t>
            </w:r>
            <w:r w:rsidR="005D12D6">
              <w:rPr>
                <w:noProof/>
                <w:webHidden/>
              </w:rPr>
              <w:tab/>
            </w:r>
            <w:r w:rsidR="005D12D6">
              <w:rPr>
                <w:noProof/>
                <w:webHidden/>
              </w:rPr>
              <w:fldChar w:fldCharType="begin"/>
            </w:r>
            <w:r w:rsidR="005D12D6">
              <w:rPr>
                <w:noProof/>
                <w:webHidden/>
              </w:rPr>
              <w:instrText xml:space="preserve"> PAGEREF _Toc327968464 \h </w:instrText>
            </w:r>
            <w:r w:rsidR="005D12D6">
              <w:rPr>
                <w:noProof/>
                <w:webHidden/>
              </w:rPr>
            </w:r>
            <w:r w:rsidR="005D12D6">
              <w:rPr>
                <w:noProof/>
                <w:webHidden/>
              </w:rPr>
              <w:fldChar w:fldCharType="separate"/>
            </w:r>
            <w:r w:rsidR="005D12D6">
              <w:rPr>
                <w:noProof/>
                <w:webHidden/>
              </w:rPr>
              <w:t>29</w:t>
            </w:r>
            <w:r w:rsidR="005D12D6">
              <w:rPr>
                <w:noProof/>
                <w:webHidden/>
              </w:rPr>
              <w:fldChar w:fldCharType="end"/>
            </w:r>
          </w:hyperlink>
        </w:p>
        <w:p w14:paraId="42753989"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65" w:history="1">
            <w:r w:rsidR="005D12D6" w:rsidRPr="00FC5B96">
              <w:rPr>
                <w:rStyle w:val="Hyperlink"/>
                <w:noProof/>
              </w:rPr>
              <w:t>3.1 Introduction</w:t>
            </w:r>
            <w:r w:rsidR="005D12D6">
              <w:rPr>
                <w:noProof/>
                <w:webHidden/>
              </w:rPr>
              <w:tab/>
            </w:r>
            <w:r w:rsidR="005D12D6">
              <w:rPr>
                <w:noProof/>
                <w:webHidden/>
              </w:rPr>
              <w:fldChar w:fldCharType="begin"/>
            </w:r>
            <w:r w:rsidR="005D12D6">
              <w:rPr>
                <w:noProof/>
                <w:webHidden/>
              </w:rPr>
              <w:instrText xml:space="preserve"> PAGEREF _Toc327968465 \h </w:instrText>
            </w:r>
            <w:r w:rsidR="005D12D6">
              <w:rPr>
                <w:noProof/>
                <w:webHidden/>
              </w:rPr>
            </w:r>
            <w:r w:rsidR="005D12D6">
              <w:rPr>
                <w:noProof/>
                <w:webHidden/>
              </w:rPr>
              <w:fldChar w:fldCharType="separate"/>
            </w:r>
            <w:r w:rsidR="005D12D6">
              <w:rPr>
                <w:noProof/>
                <w:webHidden/>
              </w:rPr>
              <w:t>29</w:t>
            </w:r>
            <w:r w:rsidR="005D12D6">
              <w:rPr>
                <w:noProof/>
                <w:webHidden/>
              </w:rPr>
              <w:fldChar w:fldCharType="end"/>
            </w:r>
          </w:hyperlink>
        </w:p>
        <w:p w14:paraId="262D0D2B"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66" w:history="1">
            <w:r w:rsidR="005D12D6" w:rsidRPr="00FC5B96">
              <w:rPr>
                <w:rStyle w:val="Hyperlink"/>
                <w:noProof/>
              </w:rPr>
              <w:t>3.2 Multi-touch Technology</w:t>
            </w:r>
            <w:r w:rsidR="005D12D6">
              <w:rPr>
                <w:noProof/>
                <w:webHidden/>
              </w:rPr>
              <w:tab/>
            </w:r>
            <w:r w:rsidR="005D12D6">
              <w:rPr>
                <w:noProof/>
                <w:webHidden/>
              </w:rPr>
              <w:fldChar w:fldCharType="begin"/>
            </w:r>
            <w:r w:rsidR="005D12D6">
              <w:rPr>
                <w:noProof/>
                <w:webHidden/>
              </w:rPr>
              <w:instrText xml:space="preserve"> PAGEREF _Toc327968466 \h </w:instrText>
            </w:r>
            <w:r w:rsidR="005D12D6">
              <w:rPr>
                <w:noProof/>
                <w:webHidden/>
              </w:rPr>
            </w:r>
            <w:r w:rsidR="005D12D6">
              <w:rPr>
                <w:noProof/>
                <w:webHidden/>
              </w:rPr>
              <w:fldChar w:fldCharType="separate"/>
            </w:r>
            <w:r w:rsidR="005D12D6">
              <w:rPr>
                <w:noProof/>
                <w:webHidden/>
              </w:rPr>
              <w:t>29</w:t>
            </w:r>
            <w:r w:rsidR="005D12D6">
              <w:rPr>
                <w:noProof/>
                <w:webHidden/>
              </w:rPr>
              <w:fldChar w:fldCharType="end"/>
            </w:r>
          </w:hyperlink>
        </w:p>
        <w:p w14:paraId="295F00A4"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67" w:history="1">
            <w:r w:rsidR="005D12D6" w:rsidRPr="00FC5B96">
              <w:rPr>
                <w:rStyle w:val="Hyperlink"/>
                <w:noProof/>
              </w:rPr>
              <w:t>3.2.1 Camera-Based Multi-Touch Sensing</w:t>
            </w:r>
            <w:r w:rsidR="005D12D6">
              <w:rPr>
                <w:noProof/>
                <w:webHidden/>
              </w:rPr>
              <w:tab/>
            </w:r>
            <w:r w:rsidR="005D12D6">
              <w:rPr>
                <w:noProof/>
                <w:webHidden/>
              </w:rPr>
              <w:fldChar w:fldCharType="begin"/>
            </w:r>
            <w:r w:rsidR="005D12D6">
              <w:rPr>
                <w:noProof/>
                <w:webHidden/>
              </w:rPr>
              <w:instrText xml:space="preserve"> PAGEREF _Toc327968467 \h </w:instrText>
            </w:r>
            <w:r w:rsidR="005D12D6">
              <w:rPr>
                <w:noProof/>
                <w:webHidden/>
              </w:rPr>
            </w:r>
            <w:r w:rsidR="005D12D6">
              <w:rPr>
                <w:noProof/>
                <w:webHidden/>
              </w:rPr>
              <w:fldChar w:fldCharType="separate"/>
            </w:r>
            <w:r w:rsidR="005D12D6">
              <w:rPr>
                <w:noProof/>
                <w:webHidden/>
              </w:rPr>
              <w:t>30</w:t>
            </w:r>
            <w:r w:rsidR="005D12D6">
              <w:rPr>
                <w:noProof/>
                <w:webHidden/>
              </w:rPr>
              <w:fldChar w:fldCharType="end"/>
            </w:r>
          </w:hyperlink>
        </w:p>
        <w:p w14:paraId="3CA85B23"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68" w:history="1">
            <w:r w:rsidR="005D12D6" w:rsidRPr="00FC5B96">
              <w:rPr>
                <w:rStyle w:val="Hyperlink"/>
                <w:noProof/>
              </w:rPr>
              <w:t>3.2.2 Sensor-Based Multi-Touch Systems</w:t>
            </w:r>
            <w:r w:rsidR="005D12D6">
              <w:rPr>
                <w:noProof/>
                <w:webHidden/>
              </w:rPr>
              <w:tab/>
            </w:r>
            <w:r w:rsidR="005D12D6">
              <w:rPr>
                <w:noProof/>
                <w:webHidden/>
              </w:rPr>
              <w:fldChar w:fldCharType="begin"/>
            </w:r>
            <w:r w:rsidR="005D12D6">
              <w:rPr>
                <w:noProof/>
                <w:webHidden/>
              </w:rPr>
              <w:instrText xml:space="preserve"> PAGEREF _Toc327968468 \h </w:instrText>
            </w:r>
            <w:r w:rsidR="005D12D6">
              <w:rPr>
                <w:noProof/>
                <w:webHidden/>
              </w:rPr>
            </w:r>
            <w:r w:rsidR="005D12D6">
              <w:rPr>
                <w:noProof/>
                <w:webHidden/>
              </w:rPr>
              <w:fldChar w:fldCharType="separate"/>
            </w:r>
            <w:r w:rsidR="005D12D6">
              <w:rPr>
                <w:noProof/>
                <w:webHidden/>
              </w:rPr>
              <w:t>37</w:t>
            </w:r>
            <w:r w:rsidR="005D12D6">
              <w:rPr>
                <w:noProof/>
                <w:webHidden/>
              </w:rPr>
              <w:fldChar w:fldCharType="end"/>
            </w:r>
          </w:hyperlink>
        </w:p>
        <w:p w14:paraId="21BD131A"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69" w:history="1">
            <w:r w:rsidR="005D12D6" w:rsidRPr="00FC5B96">
              <w:rPr>
                <w:rStyle w:val="Hyperlink"/>
                <w:noProof/>
              </w:rPr>
              <w:t>3.3 Summary</w:t>
            </w:r>
            <w:r w:rsidR="005D12D6">
              <w:rPr>
                <w:noProof/>
                <w:webHidden/>
              </w:rPr>
              <w:tab/>
            </w:r>
            <w:r w:rsidR="005D12D6">
              <w:rPr>
                <w:noProof/>
                <w:webHidden/>
              </w:rPr>
              <w:fldChar w:fldCharType="begin"/>
            </w:r>
            <w:r w:rsidR="005D12D6">
              <w:rPr>
                <w:noProof/>
                <w:webHidden/>
              </w:rPr>
              <w:instrText xml:space="preserve"> PAGEREF _Toc327968469 \h </w:instrText>
            </w:r>
            <w:r w:rsidR="005D12D6">
              <w:rPr>
                <w:noProof/>
                <w:webHidden/>
              </w:rPr>
            </w:r>
            <w:r w:rsidR="005D12D6">
              <w:rPr>
                <w:noProof/>
                <w:webHidden/>
              </w:rPr>
              <w:fldChar w:fldCharType="separate"/>
            </w:r>
            <w:r w:rsidR="005D12D6">
              <w:rPr>
                <w:noProof/>
                <w:webHidden/>
              </w:rPr>
              <w:t>44</w:t>
            </w:r>
            <w:r w:rsidR="005D12D6">
              <w:rPr>
                <w:noProof/>
                <w:webHidden/>
              </w:rPr>
              <w:fldChar w:fldCharType="end"/>
            </w:r>
          </w:hyperlink>
        </w:p>
        <w:p w14:paraId="6D928790"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470" w:history="1">
            <w:r w:rsidR="005D12D6" w:rsidRPr="00FC5B96">
              <w:rPr>
                <w:rStyle w:val="Hyperlink"/>
                <w:noProof/>
              </w:rPr>
              <w:t>CHAPTER 4: RESEARCH METHODS</w:t>
            </w:r>
            <w:r w:rsidR="005D12D6">
              <w:rPr>
                <w:noProof/>
                <w:webHidden/>
              </w:rPr>
              <w:tab/>
            </w:r>
            <w:r w:rsidR="005D12D6">
              <w:rPr>
                <w:noProof/>
                <w:webHidden/>
              </w:rPr>
              <w:fldChar w:fldCharType="begin"/>
            </w:r>
            <w:r w:rsidR="005D12D6">
              <w:rPr>
                <w:noProof/>
                <w:webHidden/>
              </w:rPr>
              <w:instrText xml:space="preserve"> PAGEREF _Toc327968470 \h </w:instrText>
            </w:r>
            <w:r w:rsidR="005D12D6">
              <w:rPr>
                <w:noProof/>
                <w:webHidden/>
              </w:rPr>
            </w:r>
            <w:r w:rsidR="005D12D6">
              <w:rPr>
                <w:noProof/>
                <w:webHidden/>
              </w:rPr>
              <w:fldChar w:fldCharType="separate"/>
            </w:r>
            <w:r w:rsidR="005D12D6">
              <w:rPr>
                <w:noProof/>
                <w:webHidden/>
              </w:rPr>
              <w:t>45</w:t>
            </w:r>
            <w:r w:rsidR="005D12D6">
              <w:rPr>
                <w:noProof/>
                <w:webHidden/>
              </w:rPr>
              <w:fldChar w:fldCharType="end"/>
            </w:r>
          </w:hyperlink>
        </w:p>
        <w:p w14:paraId="29678537"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71" w:history="1">
            <w:r w:rsidR="005D12D6" w:rsidRPr="00FC5B96">
              <w:rPr>
                <w:rStyle w:val="Hyperlink"/>
                <w:noProof/>
              </w:rPr>
              <w:t>4.1 Introduction</w:t>
            </w:r>
            <w:r w:rsidR="005D12D6">
              <w:rPr>
                <w:noProof/>
                <w:webHidden/>
              </w:rPr>
              <w:tab/>
            </w:r>
            <w:r w:rsidR="005D12D6">
              <w:rPr>
                <w:noProof/>
                <w:webHidden/>
              </w:rPr>
              <w:fldChar w:fldCharType="begin"/>
            </w:r>
            <w:r w:rsidR="005D12D6">
              <w:rPr>
                <w:noProof/>
                <w:webHidden/>
              </w:rPr>
              <w:instrText xml:space="preserve"> PAGEREF _Toc327968471 \h </w:instrText>
            </w:r>
            <w:r w:rsidR="005D12D6">
              <w:rPr>
                <w:noProof/>
                <w:webHidden/>
              </w:rPr>
            </w:r>
            <w:r w:rsidR="005D12D6">
              <w:rPr>
                <w:noProof/>
                <w:webHidden/>
              </w:rPr>
              <w:fldChar w:fldCharType="separate"/>
            </w:r>
            <w:r w:rsidR="005D12D6">
              <w:rPr>
                <w:noProof/>
                <w:webHidden/>
              </w:rPr>
              <w:t>45</w:t>
            </w:r>
            <w:r w:rsidR="005D12D6">
              <w:rPr>
                <w:noProof/>
                <w:webHidden/>
              </w:rPr>
              <w:fldChar w:fldCharType="end"/>
            </w:r>
          </w:hyperlink>
        </w:p>
        <w:p w14:paraId="036E6A06"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72" w:history="1">
            <w:r w:rsidR="005D12D6" w:rsidRPr="00FC5B96">
              <w:rPr>
                <w:rStyle w:val="Hyperlink"/>
                <w:noProof/>
              </w:rPr>
              <w:t>4.2 Developing a Hardware Solution</w:t>
            </w:r>
            <w:r w:rsidR="005D12D6">
              <w:rPr>
                <w:noProof/>
                <w:webHidden/>
              </w:rPr>
              <w:tab/>
            </w:r>
            <w:r w:rsidR="005D12D6">
              <w:rPr>
                <w:noProof/>
                <w:webHidden/>
              </w:rPr>
              <w:fldChar w:fldCharType="begin"/>
            </w:r>
            <w:r w:rsidR="005D12D6">
              <w:rPr>
                <w:noProof/>
                <w:webHidden/>
              </w:rPr>
              <w:instrText xml:space="preserve"> PAGEREF _Toc327968472 \h </w:instrText>
            </w:r>
            <w:r w:rsidR="005D12D6">
              <w:rPr>
                <w:noProof/>
                <w:webHidden/>
              </w:rPr>
            </w:r>
            <w:r w:rsidR="005D12D6">
              <w:rPr>
                <w:noProof/>
                <w:webHidden/>
              </w:rPr>
              <w:fldChar w:fldCharType="separate"/>
            </w:r>
            <w:r w:rsidR="005D12D6">
              <w:rPr>
                <w:noProof/>
                <w:webHidden/>
              </w:rPr>
              <w:t>46</w:t>
            </w:r>
            <w:r w:rsidR="005D12D6">
              <w:rPr>
                <w:noProof/>
                <w:webHidden/>
              </w:rPr>
              <w:fldChar w:fldCharType="end"/>
            </w:r>
          </w:hyperlink>
        </w:p>
        <w:p w14:paraId="3DE60FE4"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73" w:history="1">
            <w:r w:rsidR="005D12D6" w:rsidRPr="00FC5B96">
              <w:rPr>
                <w:rStyle w:val="Hyperlink"/>
                <w:noProof/>
              </w:rPr>
              <w:t>4.3 Developing a Software Solution</w:t>
            </w:r>
            <w:r w:rsidR="005D12D6">
              <w:rPr>
                <w:noProof/>
                <w:webHidden/>
              </w:rPr>
              <w:tab/>
            </w:r>
            <w:r w:rsidR="005D12D6">
              <w:rPr>
                <w:noProof/>
                <w:webHidden/>
              </w:rPr>
              <w:fldChar w:fldCharType="begin"/>
            </w:r>
            <w:r w:rsidR="005D12D6">
              <w:rPr>
                <w:noProof/>
                <w:webHidden/>
              </w:rPr>
              <w:instrText xml:space="preserve"> PAGEREF _Toc327968473 \h </w:instrText>
            </w:r>
            <w:r w:rsidR="005D12D6">
              <w:rPr>
                <w:noProof/>
                <w:webHidden/>
              </w:rPr>
            </w:r>
            <w:r w:rsidR="005D12D6">
              <w:rPr>
                <w:noProof/>
                <w:webHidden/>
              </w:rPr>
              <w:fldChar w:fldCharType="separate"/>
            </w:r>
            <w:r w:rsidR="005D12D6">
              <w:rPr>
                <w:noProof/>
                <w:webHidden/>
              </w:rPr>
              <w:t>46</w:t>
            </w:r>
            <w:r w:rsidR="005D12D6">
              <w:rPr>
                <w:noProof/>
                <w:webHidden/>
              </w:rPr>
              <w:fldChar w:fldCharType="end"/>
            </w:r>
          </w:hyperlink>
        </w:p>
        <w:p w14:paraId="3DFC8202"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74" w:history="1">
            <w:r w:rsidR="005D12D6" w:rsidRPr="00FC5B96">
              <w:rPr>
                <w:rStyle w:val="Hyperlink"/>
                <w:noProof/>
              </w:rPr>
              <w:t>4.4 Acquiring Ethical Approval</w:t>
            </w:r>
            <w:r w:rsidR="005D12D6">
              <w:rPr>
                <w:noProof/>
                <w:webHidden/>
              </w:rPr>
              <w:tab/>
            </w:r>
            <w:r w:rsidR="005D12D6">
              <w:rPr>
                <w:noProof/>
                <w:webHidden/>
              </w:rPr>
              <w:fldChar w:fldCharType="begin"/>
            </w:r>
            <w:r w:rsidR="005D12D6">
              <w:rPr>
                <w:noProof/>
                <w:webHidden/>
              </w:rPr>
              <w:instrText xml:space="preserve"> PAGEREF _Toc327968474 \h </w:instrText>
            </w:r>
            <w:r w:rsidR="005D12D6">
              <w:rPr>
                <w:noProof/>
                <w:webHidden/>
              </w:rPr>
            </w:r>
            <w:r w:rsidR="005D12D6">
              <w:rPr>
                <w:noProof/>
                <w:webHidden/>
              </w:rPr>
              <w:fldChar w:fldCharType="separate"/>
            </w:r>
            <w:r w:rsidR="005D12D6">
              <w:rPr>
                <w:noProof/>
                <w:webHidden/>
              </w:rPr>
              <w:t>47</w:t>
            </w:r>
            <w:r w:rsidR="005D12D6">
              <w:rPr>
                <w:noProof/>
                <w:webHidden/>
              </w:rPr>
              <w:fldChar w:fldCharType="end"/>
            </w:r>
          </w:hyperlink>
        </w:p>
        <w:p w14:paraId="1B145AF3"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75" w:history="1">
            <w:r w:rsidR="005D12D6" w:rsidRPr="00FC5B96">
              <w:rPr>
                <w:rStyle w:val="Hyperlink"/>
                <w:noProof/>
              </w:rPr>
              <w:t>4.5 Conducting a Pilot Study</w:t>
            </w:r>
            <w:r w:rsidR="005D12D6">
              <w:rPr>
                <w:noProof/>
                <w:webHidden/>
              </w:rPr>
              <w:tab/>
            </w:r>
            <w:r w:rsidR="005D12D6">
              <w:rPr>
                <w:noProof/>
                <w:webHidden/>
              </w:rPr>
              <w:fldChar w:fldCharType="begin"/>
            </w:r>
            <w:r w:rsidR="005D12D6">
              <w:rPr>
                <w:noProof/>
                <w:webHidden/>
              </w:rPr>
              <w:instrText xml:space="preserve"> PAGEREF _Toc327968475 \h </w:instrText>
            </w:r>
            <w:r w:rsidR="005D12D6">
              <w:rPr>
                <w:noProof/>
                <w:webHidden/>
              </w:rPr>
            </w:r>
            <w:r w:rsidR="005D12D6">
              <w:rPr>
                <w:noProof/>
                <w:webHidden/>
              </w:rPr>
              <w:fldChar w:fldCharType="separate"/>
            </w:r>
            <w:r w:rsidR="005D12D6">
              <w:rPr>
                <w:noProof/>
                <w:webHidden/>
              </w:rPr>
              <w:t>48</w:t>
            </w:r>
            <w:r w:rsidR="005D12D6">
              <w:rPr>
                <w:noProof/>
                <w:webHidden/>
              </w:rPr>
              <w:fldChar w:fldCharType="end"/>
            </w:r>
          </w:hyperlink>
        </w:p>
        <w:p w14:paraId="76F1D60B"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76" w:history="1">
            <w:r w:rsidR="005D12D6" w:rsidRPr="00FC5B96">
              <w:rPr>
                <w:rStyle w:val="Hyperlink"/>
                <w:noProof/>
              </w:rPr>
              <w:t>4.6 Collecting Data</w:t>
            </w:r>
            <w:r w:rsidR="005D12D6">
              <w:rPr>
                <w:noProof/>
                <w:webHidden/>
              </w:rPr>
              <w:tab/>
            </w:r>
            <w:r w:rsidR="005D12D6">
              <w:rPr>
                <w:noProof/>
                <w:webHidden/>
              </w:rPr>
              <w:fldChar w:fldCharType="begin"/>
            </w:r>
            <w:r w:rsidR="005D12D6">
              <w:rPr>
                <w:noProof/>
                <w:webHidden/>
              </w:rPr>
              <w:instrText xml:space="preserve"> PAGEREF _Toc327968476 \h </w:instrText>
            </w:r>
            <w:r w:rsidR="005D12D6">
              <w:rPr>
                <w:noProof/>
                <w:webHidden/>
              </w:rPr>
            </w:r>
            <w:r w:rsidR="005D12D6">
              <w:rPr>
                <w:noProof/>
                <w:webHidden/>
              </w:rPr>
              <w:fldChar w:fldCharType="separate"/>
            </w:r>
            <w:r w:rsidR="005D12D6">
              <w:rPr>
                <w:noProof/>
                <w:webHidden/>
              </w:rPr>
              <w:t>49</w:t>
            </w:r>
            <w:r w:rsidR="005D12D6">
              <w:rPr>
                <w:noProof/>
                <w:webHidden/>
              </w:rPr>
              <w:fldChar w:fldCharType="end"/>
            </w:r>
          </w:hyperlink>
        </w:p>
        <w:p w14:paraId="36AD65EC"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77" w:history="1">
            <w:r w:rsidR="005D12D6" w:rsidRPr="00FC5B96">
              <w:rPr>
                <w:rStyle w:val="Hyperlink"/>
                <w:noProof/>
              </w:rPr>
              <w:t>4.7 Data Analysis</w:t>
            </w:r>
            <w:r w:rsidR="005D12D6">
              <w:rPr>
                <w:noProof/>
                <w:webHidden/>
              </w:rPr>
              <w:tab/>
            </w:r>
            <w:r w:rsidR="005D12D6">
              <w:rPr>
                <w:noProof/>
                <w:webHidden/>
              </w:rPr>
              <w:fldChar w:fldCharType="begin"/>
            </w:r>
            <w:r w:rsidR="005D12D6">
              <w:rPr>
                <w:noProof/>
                <w:webHidden/>
              </w:rPr>
              <w:instrText xml:space="preserve"> PAGEREF _Toc327968477 \h </w:instrText>
            </w:r>
            <w:r w:rsidR="005D12D6">
              <w:rPr>
                <w:noProof/>
                <w:webHidden/>
              </w:rPr>
            </w:r>
            <w:r w:rsidR="005D12D6">
              <w:rPr>
                <w:noProof/>
                <w:webHidden/>
              </w:rPr>
              <w:fldChar w:fldCharType="separate"/>
            </w:r>
            <w:r w:rsidR="005D12D6">
              <w:rPr>
                <w:noProof/>
                <w:webHidden/>
              </w:rPr>
              <w:t>51</w:t>
            </w:r>
            <w:r w:rsidR="005D12D6">
              <w:rPr>
                <w:noProof/>
                <w:webHidden/>
              </w:rPr>
              <w:fldChar w:fldCharType="end"/>
            </w:r>
          </w:hyperlink>
        </w:p>
        <w:p w14:paraId="352BE760"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78" w:history="1">
            <w:r w:rsidR="005D12D6" w:rsidRPr="00FC5B96">
              <w:rPr>
                <w:rStyle w:val="Hyperlink"/>
                <w:noProof/>
              </w:rPr>
              <w:t>4.8 Summary</w:t>
            </w:r>
            <w:r w:rsidR="005D12D6">
              <w:rPr>
                <w:noProof/>
                <w:webHidden/>
              </w:rPr>
              <w:tab/>
            </w:r>
            <w:r w:rsidR="005D12D6">
              <w:rPr>
                <w:noProof/>
                <w:webHidden/>
              </w:rPr>
              <w:fldChar w:fldCharType="begin"/>
            </w:r>
            <w:r w:rsidR="005D12D6">
              <w:rPr>
                <w:noProof/>
                <w:webHidden/>
              </w:rPr>
              <w:instrText xml:space="preserve"> PAGEREF _Toc327968478 \h </w:instrText>
            </w:r>
            <w:r w:rsidR="005D12D6">
              <w:rPr>
                <w:noProof/>
                <w:webHidden/>
              </w:rPr>
            </w:r>
            <w:r w:rsidR="005D12D6">
              <w:rPr>
                <w:noProof/>
                <w:webHidden/>
              </w:rPr>
              <w:fldChar w:fldCharType="separate"/>
            </w:r>
            <w:r w:rsidR="005D12D6">
              <w:rPr>
                <w:noProof/>
                <w:webHidden/>
              </w:rPr>
              <w:t>51</w:t>
            </w:r>
            <w:r w:rsidR="005D12D6">
              <w:rPr>
                <w:noProof/>
                <w:webHidden/>
              </w:rPr>
              <w:fldChar w:fldCharType="end"/>
            </w:r>
          </w:hyperlink>
        </w:p>
        <w:p w14:paraId="70582324"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479" w:history="1">
            <w:r w:rsidR="005D12D6" w:rsidRPr="00FC5B96">
              <w:rPr>
                <w:rStyle w:val="Hyperlink"/>
                <w:noProof/>
              </w:rPr>
              <w:t>CHAPTER 5: SYSTEM DESIGN AND DEVELOPMENT</w:t>
            </w:r>
            <w:r w:rsidR="005D12D6">
              <w:rPr>
                <w:noProof/>
                <w:webHidden/>
              </w:rPr>
              <w:tab/>
            </w:r>
            <w:r w:rsidR="005D12D6">
              <w:rPr>
                <w:noProof/>
                <w:webHidden/>
              </w:rPr>
              <w:fldChar w:fldCharType="begin"/>
            </w:r>
            <w:r w:rsidR="005D12D6">
              <w:rPr>
                <w:noProof/>
                <w:webHidden/>
              </w:rPr>
              <w:instrText xml:space="preserve"> PAGEREF _Toc327968479 \h </w:instrText>
            </w:r>
            <w:r w:rsidR="005D12D6">
              <w:rPr>
                <w:noProof/>
                <w:webHidden/>
              </w:rPr>
            </w:r>
            <w:r w:rsidR="005D12D6">
              <w:rPr>
                <w:noProof/>
                <w:webHidden/>
              </w:rPr>
              <w:fldChar w:fldCharType="separate"/>
            </w:r>
            <w:r w:rsidR="005D12D6">
              <w:rPr>
                <w:noProof/>
                <w:webHidden/>
              </w:rPr>
              <w:t>52</w:t>
            </w:r>
            <w:r w:rsidR="005D12D6">
              <w:rPr>
                <w:noProof/>
                <w:webHidden/>
              </w:rPr>
              <w:fldChar w:fldCharType="end"/>
            </w:r>
          </w:hyperlink>
        </w:p>
        <w:p w14:paraId="0049110C"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80" w:history="1">
            <w:r w:rsidR="005D12D6" w:rsidRPr="00FC5B96">
              <w:rPr>
                <w:rStyle w:val="Hyperlink"/>
                <w:noProof/>
              </w:rPr>
              <w:t>5.1 Introduction</w:t>
            </w:r>
            <w:r w:rsidR="005D12D6">
              <w:rPr>
                <w:noProof/>
                <w:webHidden/>
              </w:rPr>
              <w:tab/>
            </w:r>
            <w:r w:rsidR="005D12D6">
              <w:rPr>
                <w:noProof/>
                <w:webHidden/>
              </w:rPr>
              <w:fldChar w:fldCharType="begin"/>
            </w:r>
            <w:r w:rsidR="005D12D6">
              <w:rPr>
                <w:noProof/>
                <w:webHidden/>
              </w:rPr>
              <w:instrText xml:space="preserve"> PAGEREF _Toc327968480 \h </w:instrText>
            </w:r>
            <w:r w:rsidR="005D12D6">
              <w:rPr>
                <w:noProof/>
                <w:webHidden/>
              </w:rPr>
            </w:r>
            <w:r w:rsidR="005D12D6">
              <w:rPr>
                <w:noProof/>
                <w:webHidden/>
              </w:rPr>
              <w:fldChar w:fldCharType="separate"/>
            </w:r>
            <w:r w:rsidR="005D12D6">
              <w:rPr>
                <w:noProof/>
                <w:webHidden/>
              </w:rPr>
              <w:t>52</w:t>
            </w:r>
            <w:r w:rsidR="005D12D6">
              <w:rPr>
                <w:noProof/>
                <w:webHidden/>
              </w:rPr>
              <w:fldChar w:fldCharType="end"/>
            </w:r>
          </w:hyperlink>
        </w:p>
        <w:p w14:paraId="0E1F9B4E"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81" w:history="1">
            <w:r w:rsidR="005D12D6" w:rsidRPr="00FC5B96">
              <w:rPr>
                <w:rStyle w:val="Hyperlink"/>
                <w:noProof/>
              </w:rPr>
              <w:t>5.2 Requirements</w:t>
            </w:r>
            <w:r w:rsidR="005D12D6">
              <w:rPr>
                <w:noProof/>
                <w:webHidden/>
              </w:rPr>
              <w:tab/>
            </w:r>
            <w:r w:rsidR="005D12D6">
              <w:rPr>
                <w:noProof/>
                <w:webHidden/>
              </w:rPr>
              <w:fldChar w:fldCharType="begin"/>
            </w:r>
            <w:r w:rsidR="005D12D6">
              <w:rPr>
                <w:noProof/>
                <w:webHidden/>
              </w:rPr>
              <w:instrText xml:space="preserve"> PAGEREF _Toc327968481 \h </w:instrText>
            </w:r>
            <w:r w:rsidR="005D12D6">
              <w:rPr>
                <w:noProof/>
                <w:webHidden/>
              </w:rPr>
            </w:r>
            <w:r w:rsidR="005D12D6">
              <w:rPr>
                <w:noProof/>
                <w:webHidden/>
              </w:rPr>
              <w:fldChar w:fldCharType="separate"/>
            </w:r>
            <w:r w:rsidR="005D12D6">
              <w:rPr>
                <w:noProof/>
                <w:webHidden/>
              </w:rPr>
              <w:t>52</w:t>
            </w:r>
            <w:r w:rsidR="005D12D6">
              <w:rPr>
                <w:noProof/>
                <w:webHidden/>
              </w:rPr>
              <w:fldChar w:fldCharType="end"/>
            </w:r>
          </w:hyperlink>
        </w:p>
        <w:p w14:paraId="6D95BDAD"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82" w:history="1">
            <w:r w:rsidR="005D12D6" w:rsidRPr="00FC5B96">
              <w:rPr>
                <w:rStyle w:val="Hyperlink"/>
                <w:noProof/>
              </w:rPr>
              <w:t>5.3 Hardware Design</w:t>
            </w:r>
            <w:r w:rsidR="005D12D6">
              <w:rPr>
                <w:noProof/>
                <w:webHidden/>
              </w:rPr>
              <w:tab/>
            </w:r>
            <w:r w:rsidR="005D12D6">
              <w:rPr>
                <w:noProof/>
                <w:webHidden/>
              </w:rPr>
              <w:fldChar w:fldCharType="begin"/>
            </w:r>
            <w:r w:rsidR="005D12D6">
              <w:rPr>
                <w:noProof/>
                <w:webHidden/>
              </w:rPr>
              <w:instrText xml:space="preserve"> PAGEREF _Toc327968482 \h </w:instrText>
            </w:r>
            <w:r w:rsidR="005D12D6">
              <w:rPr>
                <w:noProof/>
                <w:webHidden/>
              </w:rPr>
            </w:r>
            <w:r w:rsidR="005D12D6">
              <w:rPr>
                <w:noProof/>
                <w:webHidden/>
              </w:rPr>
              <w:fldChar w:fldCharType="separate"/>
            </w:r>
            <w:r w:rsidR="005D12D6">
              <w:rPr>
                <w:noProof/>
                <w:webHidden/>
              </w:rPr>
              <w:t>53</w:t>
            </w:r>
            <w:r w:rsidR="005D12D6">
              <w:rPr>
                <w:noProof/>
                <w:webHidden/>
              </w:rPr>
              <w:fldChar w:fldCharType="end"/>
            </w:r>
          </w:hyperlink>
        </w:p>
        <w:p w14:paraId="249A82DA"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83" w:history="1">
            <w:r w:rsidR="005D12D6" w:rsidRPr="00FC5B96">
              <w:rPr>
                <w:rStyle w:val="Hyperlink"/>
                <w:noProof/>
              </w:rPr>
              <w:t>5.4 Ergonomics</w:t>
            </w:r>
            <w:r w:rsidR="005D12D6">
              <w:rPr>
                <w:noProof/>
                <w:webHidden/>
              </w:rPr>
              <w:tab/>
            </w:r>
            <w:r w:rsidR="005D12D6">
              <w:rPr>
                <w:noProof/>
                <w:webHidden/>
              </w:rPr>
              <w:fldChar w:fldCharType="begin"/>
            </w:r>
            <w:r w:rsidR="005D12D6">
              <w:rPr>
                <w:noProof/>
                <w:webHidden/>
              </w:rPr>
              <w:instrText xml:space="preserve"> PAGEREF _Toc327968483 \h </w:instrText>
            </w:r>
            <w:r w:rsidR="005D12D6">
              <w:rPr>
                <w:noProof/>
                <w:webHidden/>
              </w:rPr>
            </w:r>
            <w:r w:rsidR="005D12D6">
              <w:rPr>
                <w:noProof/>
                <w:webHidden/>
              </w:rPr>
              <w:fldChar w:fldCharType="separate"/>
            </w:r>
            <w:r w:rsidR="005D12D6">
              <w:rPr>
                <w:noProof/>
                <w:webHidden/>
              </w:rPr>
              <w:t>54</w:t>
            </w:r>
            <w:r w:rsidR="005D12D6">
              <w:rPr>
                <w:noProof/>
                <w:webHidden/>
              </w:rPr>
              <w:fldChar w:fldCharType="end"/>
            </w:r>
          </w:hyperlink>
        </w:p>
        <w:p w14:paraId="569AAB8D"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84" w:history="1">
            <w:r w:rsidR="005D12D6" w:rsidRPr="00FC5B96">
              <w:rPr>
                <w:rStyle w:val="Hyperlink"/>
                <w:noProof/>
              </w:rPr>
              <w:t>5.5 Hardware Development</w:t>
            </w:r>
            <w:r w:rsidR="005D12D6">
              <w:rPr>
                <w:noProof/>
                <w:webHidden/>
              </w:rPr>
              <w:tab/>
            </w:r>
            <w:r w:rsidR="005D12D6">
              <w:rPr>
                <w:noProof/>
                <w:webHidden/>
              </w:rPr>
              <w:fldChar w:fldCharType="begin"/>
            </w:r>
            <w:r w:rsidR="005D12D6">
              <w:rPr>
                <w:noProof/>
                <w:webHidden/>
              </w:rPr>
              <w:instrText xml:space="preserve"> PAGEREF _Toc327968484 \h </w:instrText>
            </w:r>
            <w:r w:rsidR="005D12D6">
              <w:rPr>
                <w:noProof/>
                <w:webHidden/>
              </w:rPr>
            </w:r>
            <w:r w:rsidR="005D12D6">
              <w:rPr>
                <w:noProof/>
                <w:webHidden/>
              </w:rPr>
              <w:fldChar w:fldCharType="separate"/>
            </w:r>
            <w:r w:rsidR="005D12D6">
              <w:rPr>
                <w:noProof/>
                <w:webHidden/>
              </w:rPr>
              <w:t>55</w:t>
            </w:r>
            <w:r w:rsidR="005D12D6">
              <w:rPr>
                <w:noProof/>
                <w:webHidden/>
              </w:rPr>
              <w:fldChar w:fldCharType="end"/>
            </w:r>
          </w:hyperlink>
        </w:p>
        <w:p w14:paraId="06B42F92"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85" w:history="1">
            <w:r w:rsidR="005D12D6" w:rsidRPr="00FC5B96">
              <w:rPr>
                <w:rStyle w:val="Hyperlink"/>
                <w:noProof/>
              </w:rPr>
              <w:t>5.6 Interaction Design</w:t>
            </w:r>
            <w:r w:rsidR="005D12D6">
              <w:rPr>
                <w:noProof/>
                <w:webHidden/>
              </w:rPr>
              <w:tab/>
            </w:r>
            <w:r w:rsidR="005D12D6">
              <w:rPr>
                <w:noProof/>
                <w:webHidden/>
              </w:rPr>
              <w:fldChar w:fldCharType="begin"/>
            </w:r>
            <w:r w:rsidR="005D12D6">
              <w:rPr>
                <w:noProof/>
                <w:webHidden/>
              </w:rPr>
              <w:instrText xml:space="preserve"> PAGEREF _Toc327968485 \h </w:instrText>
            </w:r>
            <w:r w:rsidR="005D12D6">
              <w:rPr>
                <w:noProof/>
                <w:webHidden/>
              </w:rPr>
            </w:r>
            <w:r w:rsidR="005D12D6">
              <w:rPr>
                <w:noProof/>
                <w:webHidden/>
              </w:rPr>
              <w:fldChar w:fldCharType="separate"/>
            </w:r>
            <w:r w:rsidR="005D12D6">
              <w:rPr>
                <w:noProof/>
                <w:webHidden/>
              </w:rPr>
              <w:t>56</w:t>
            </w:r>
            <w:r w:rsidR="005D12D6">
              <w:rPr>
                <w:noProof/>
                <w:webHidden/>
              </w:rPr>
              <w:fldChar w:fldCharType="end"/>
            </w:r>
          </w:hyperlink>
        </w:p>
        <w:p w14:paraId="4991A45E"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86" w:history="1">
            <w:r w:rsidR="005D12D6" w:rsidRPr="00FC5B96">
              <w:rPr>
                <w:rStyle w:val="Hyperlink"/>
                <w:noProof/>
              </w:rPr>
              <w:t>5.7 Software Design and Development</w:t>
            </w:r>
            <w:r w:rsidR="005D12D6">
              <w:rPr>
                <w:noProof/>
                <w:webHidden/>
              </w:rPr>
              <w:tab/>
            </w:r>
            <w:r w:rsidR="005D12D6">
              <w:rPr>
                <w:noProof/>
                <w:webHidden/>
              </w:rPr>
              <w:fldChar w:fldCharType="begin"/>
            </w:r>
            <w:r w:rsidR="005D12D6">
              <w:rPr>
                <w:noProof/>
                <w:webHidden/>
              </w:rPr>
              <w:instrText xml:space="preserve"> PAGEREF _Toc327968486 \h </w:instrText>
            </w:r>
            <w:r w:rsidR="005D12D6">
              <w:rPr>
                <w:noProof/>
                <w:webHidden/>
              </w:rPr>
            </w:r>
            <w:r w:rsidR="005D12D6">
              <w:rPr>
                <w:noProof/>
                <w:webHidden/>
              </w:rPr>
              <w:fldChar w:fldCharType="separate"/>
            </w:r>
            <w:r w:rsidR="005D12D6">
              <w:rPr>
                <w:noProof/>
                <w:webHidden/>
              </w:rPr>
              <w:t>58</w:t>
            </w:r>
            <w:r w:rsidR="005D12D6">
              <w:rPr>
                <w:noProof/>
                <w:webHidden/>
              </w:rPr>
              <w:fldChar w:fldCharType="end"/>
            </w:r>
          </w:hyperlink>
        </w:p>
        <w:p w14:paraId="735B8A0E"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87" w:history="1">
            <w:r w:rsidR="005D12D6" w:rsidRPr="00FC5B96">
              <w:rPr>
                <w:rStyle w:val="Hyperlink"/>
                <w:noProof/>
              </w:rPr>
              <w:t>5.7.1 Multi-touch Software Architecture</w:t>
            </w:r>
            <w:r w:rsidR="005D12D6">
              <w:rPr>
                <w:noProof/>
                <w:webHidden/>
              </w:rPr>
              <w:tab/>
            </w:r>
            <w:r w:rsidR="005D12D6">
              <w:rPr>
                <w:noProof/>
                <w:webHidden/>
              </w:rPr>
              <w:fldChar w:fldCharType="begin"/>
            </w:r>
            <w:r w:rsidR="005D12D6">
              <w:rPr>
                <w:noProof/>
                <w:webHidden/>
              </w:rPr>
              <w:instrText xml:space="preserve"> PAGEREF _Toc327968487 \h </w:instrText>
            </w:r>
            <w:r w:rsidR="005D12D6">
              <w:rPr>
                <w:noProof/>
                <w:webHidden/>
              </w:rPr>
            </w:r>
            <w:r w:rsidR="005D12D6">
              <w:rPr>
                <w:noProof/>
                <w:webHidden/>
              </w:rPr>
              <w:fldChar w:fldCharType="separate"/>
            </w:r>
            <w:r w:rsidR="005D12D6">
              <w:rPr>
                <w:noProof/>
                <w:webHidden/>
              </w:rPr>
              <w:t>59</w:t>
            </w:r>
            <w:r w:rsidR="005D12D6">
              <w:rPr>
                <w:noProof/>
                <w:webHidden/>
              </w:rPr>
              <w:fldChar w:fldCharType="end"/>
            </w:r>
          </w:hyperlink>
        </w:p>
        <w:p w14:paraId="19CC281C"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88" w:history="1">
            <w:r w:rsidR="005D12D6" w:rsidRPr="00FC5B96">
              <w:rPr>
                <w:rStyle w:val="Hyperlink"/>
                <w:noProof/>
              </w:rPr>
              <w:t>5.7.2 Recreational Activity Development</w:t>
            </w:r>
            <w:r w:rsidR="005D12D6">
              <w:rPr>
                <w:noProof/>
                <w:webHidden/>
              </w:rPr>
              <w:tab/>
            </w:r>
            <w:r w:rsidR="005D12D6">
              <w:rPr>
                <w:noProof/>
                <w:webHidden/>
              </w:rPr>
              <w:fldChar w:fldCharType="begin"/>
            </w:r>
            <w:r w:rsidR="005D12D6">
              <w:rPr>
                <w:noProof/>
                <w:webHidden/>
              </w:rPr>
              <w:instrText xml:space="preserve"> PAGEREF _Toc327968488 \h </w:instrText>
            </w:r>
            <w:r w:rsidR="005D12D6">
              <w:rPr>
                <w:noProof/>
                <w:webHidden/>
              </w:rPr>
            </w:r>
            <w:r w:rsidR="005D12D6">
              <w:rPr>
                <w:noProof/>
                <w:webHidden/>
              </w:rPr>
              <w:fldChar w:fldCharType="separate"/>
            </w:r>
            <w:r w:rsidR="005D12D6">
              <w:rPr>
                <w:noProof/>
                <w:webHidden/>
              </w:rPr>
              <w:t>60</w:t>
            </w:r>
            <w:r w:rsidR="005D12D6">
              <w:rPr>
                <w:noProof/>
                <w:webHidden/>
              </w:rPr>
              <w:fldChar w:fldCharType="end"/>
            </w:r>
          </w:hyperlink>
        </w:p>
        <w:p w14:paraId="482B78BD"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89" w:history="1">
            <w:r w:rsidR="005D12D6" w:rsidRPr="00FC5B96">
              <w:rPr>
                <w:rStyle w:val="Hyperlink"/>
                <w:noProof/>
              </w:rPr>
              <w:t>5.7.3 Data Collection Facility</w:t>
            </w:r>
            <w:r w:rsidR="005D12D6">
              <w:rPr>
                <w:noProof/>
                <w:webHidden/>
              </w:rPr>
              <w:tab/>
            </w:r>
            <w:r w:rsidR="005D12D6">
              <w:rPr>
                <w:noProof/>
                <w:webHidden/>
              </w:rPr>
              <w:fldChar w:fldCharType="begin"/>
            </w:r>
            <w:r w:rsidR="005D12D6">
              <w:rPr>
                <w:noProof/>
                <w:webHidden/>
              </w:rPr>
              <w:instrText xml:space="preserve"> PAGEREF _Toc327968489 \h </w:instrText>
            </w:r>
            <w:r w:rsidR="005D12D6">
              <w:rPr>
                <w:noProof/>
                <w:webHidden/>
              </w:rPr>
            </w:r>
            <w:r w:rsidR="005D12D6">
              <w:rPr>
                <w:noProof/>
                <w:webHidden/>
              </w:rPr>
              <w:fldChar w:fldCharType="separate"/>
            </w:r>
            <w:r w:rsidR="005D12D6">
              <w:rPr>
                <w:noProof/>
                <w:webHidden/>
              </w:rPr>
              <w:t>79</w:t>
            </w:r>
            <w:r w:rsidR="005D12D6">
              <w:rPr>
                <w:noProof/>
                <w:webHidden/>
              </w:rPr>
              <w:fldChar w:fldCharType="end"/>
            </w:r>
          </w:hyperlink>
        </w:p>
        <w:p w14:paraId="46C3B7D6"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90" w:history="1">
            <w:r w:rsidR="005D12D6" w:rsidRPr="00FC5B96">
              <w:rPr>
                <w:rStyle w:val="Hyperlink"/>
                <w:noProof/>
              </w:rPr>
              <w:t>5.8 Summary</w:t>
            </w:r>
            <w:r w:rsidR="005D12D6">
              <w:rPr>
                <w:noProof/>
                <w:webHidden/>
              </w:rPr>
              <w:tab/>
            </w:r>
            <w:r w:rsidR="005D12D6">
              <w:rPr>
                <w:noProof/>
                <w:webHidden/>
              </w:rPr>
              <w:fldChar w:fldCharType="begin"/>
            </w:r>
            <w:r w:rsidR="005D12D6">
              <w:rPr>
                <w:noProof/>
                <w:webHidden/>
              </w:rPr>
              <w:instrText xml:space="preserve"> PAGEREF _Toc327968490 \h </w:instrText>
            </w:r>
            <w:r w:rsidR="005D12D6">
              <w:rPr>
                <w:noProof/>
                <w:webHidden/>
              </w:rPr>
            </w:r>
            <w:r w:rsidR="005D12D6">
              <w:rPr>
                <w:noProof/>
                <w:webHidden/>
              </w:rPr>
              <w:fldChar w:fldCharType="separate"/>
            </w:r>
            <w:r w:rsidR="005D12D6">
              <w:rPr>
                <w:noProof/>
                <w:webHidden/>
              </w:rPr>
              <w:t>85</w:t>
            </w:r>
            <w:r w:rsidR="005D12D6">
              <w:rPr>
                <w:noProof/>
                <w:webHidden/>
              </w:rPr>
              <w:fldChar w:fldCharType="end"/>
            </w:r>
          </w:hyperlink>
        </w:p>
        <w:p w14:paraId="5D706A07"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491" w:history="1">
            <w:r w:rsidR="005D12D6" w:rsidRPr="00FC5B96">
              <w:rPr>
                <w:rStyle w:val="Hyperlink"/>
                <w:noProof/>
              </w:rPr>
              <w:t>CHAPTER 6: PILOT STUDY</w:t>
            </w:r>
            <w:r w:rsidR="005D12D6">
              <w:rPr>
                <w:noProof/>
                <w:webHidden/>
              </w:rPr>
              <w:tab/>
            </w:r>
            <w:r w:rsidR="005D12D6">
              <w:rPr>
                <w:noProof/>
                <w:webHidden/>
              </w:rPr>
              <w:fldChar w:fldCharType="begin"/>
            </w:r>
            <w:r w:rsidR="005D12D6">
              <w:rPr>
                <w:noProof/>
                <w:webHidden/>
              </w:rPr>
              <w:instrText xml:space="preserve"> PAGEREF _Toc327968491 \h </w:instrText>
            </w:r>
            <w:r w:rsidR="005D12D6">
              <w:rPr>
                <w:noProof/>
                <w:webHidden/>
              </w:rPr>
            </w:r>
            <w:r w:rsidR="005D12D6">
              <w:rPr>
                <w:noProof/>
                <w:webHidden/>
              </w:rPr>
              <w:fldChar w:fldCharType="separate"/>
            </w:r>
            <w:r w:rsidR="005D12D6">
              <w:rPr>
                <w:noProof/>
                <w:webHidden/>
              </w:rPr>
              <w:t>86</w:t>
            </w:r>
            <w:r w:rsidR="005D12D6">
              <w:rPr>
                <w:noProof/>
                <w:webHidden/>
              </w:rPr>
              <w:fldChar w:fldCharType="end"/>
            </w:r>
          </w:hyperlink>
        </w:p>
        <w:p w14:paraId="3CA06DDA"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92" w:history="1">
            <w:r w:rsidR="005D12D6" w:rsidRPr="00FC5B96">
              <w:rPr>
                <w:rStyle w:val="Hyperlink"/>
                <w:noProof/>
              </w:rPr>
              <w:t>6.1 Introduction</w:t>
            </w:r>
            <w:r w:rsidR="005D12D6">
              <w:rPr>
                <w:noProof/>
                <w:webHidden/>
              </w:rPr>
              <w:tab/>
            </w:r>
            <w:r w:rsidR="005D12D6">
              <w:rPr>
                <w:noProof/>
                <w:webHidden/>
              </w:rPr>
              <w:fldChar w:fldCharType="begin"/>
            </w:r>
            <w:r w:rsidR="005D12D6">
              <w:rPr>
                <w:noProof/>
                <w:webHidden/>
              </w:rPr>
              <w:instrText xml:space="preserve"> PAGEREF _Toc327968492 \h </w:instrText>
            </w:r>
            <w:r w:rsidR="005D12D6">
              <w:rPr>
                <w:noProof/>
                <w:webHidden/>
              </w:rPr>
            </w:r>
            <w:r w:rsidR="005D12D6">
              <w:rPr>
                <w:noProof/>
                <w:webHidden/>
              </w:rPr>
              <w:fldChar w:fldCharType="separate"/>
            </w:r>
            <w:r w:rsidR="005D12D6">
              <w:rPr>
                <w:noProof/>
                <w:webHidden/>
              </w:rPr>
              <w:t>86</w:t>
            </w:r>
            <w:r w:rsidR="005D12D6">
              <w:rPr>
                <w:noProof/>
                <w:webHidden/>
              </w:rPr>
              <w:fldChar w:fldCharType="end"/>
            </w:r>
          </w:hyperlink>
        </w:p>
        <w:p w14:paraId="71A31FD4"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93" w:history="1">
            <w:r w:rsidR="005D12D6" w:rsidRPr="00FC5B96">
              <w:rPr>
                <w:rStyle w:val="Hyperlink"/>
                <w:noProof/>
              </w:rPr>
              <w:t>6.2 Ethical Approval</w:t>
            </w:r>
            <w:r w:rsidR="005D12D6">
              <w:rPr>
                <w:noProof/>
                <w:webHidden/>
              </w:rPr>
              <w:tab/>
            </w:r>
            <w:r w:rsidR="005D12D6">
              <w:rPr>
                <w:noProof/>
                <w:webHidden/>
              </w:rPr>
              <w:fldChar w:fldCharType="begin"/>
            </w:r>
            <w:r w:rsidR="005D12D6">
              <w:rPr>
                <w:noProof/>
                <w:webHidden/>
              </w:rPr>
              <w:instrText xml:space="preserve"> PAGEREF _Toc327968493 \h </w:instrText>
            </w:r>
            <w:r w:rsidR="005D12D6">
              <w:rPr>
                <w:noProof/>
                <w:webHidden/>
              </w:rPr>
            </w:r>
            <w:r w:rsidR="005D12D6">
              <w:rPr>
                <w:noProof/>
                <w:webHidden/>
              </w:rPr>
              <w:fldChar w:fldCharType="separate"/>
            </w:r>
            <w:r w:rsidR="005D12D6">
              <w:rPr>
                <w:noProof/>
                <w:webHidden/>
              </w:rPr>
              <w:t>86</w:t>
            </w:r>
            <w:r w:rsidR="005D12D6">
              <w:rPr>
                <w:noProof/>
                <w:webHidden/>
              </w:rPr>
              <w:fldChar w:fldCharType="end"/>
            </w:r>
          </w:hyperlink>
        </w:p>
        <w:p w14:paraId="1A090DD7"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94" w:history="1">
            <w:r w:rsidR="005D12D6" w:rsidRPr="00FC5B96">
              <w:rPr>
                <w:rStyle w:val="Hyperlink"/>
                <w:noProof/>
              </w:rPr>
              <w:t>6.3 Prototype Installation</w:t>
            </w:r>
            <w:r w:rsidR="005D12D6">
              <w:rPr>
                <w:noProof/>
                <w:webHidden/>
              </w:rPr>
              <w:tab/>
            </w:r>
            <w:r w:rsidR="005D12D6">
              <w:rPr>
                <w:noProof/>
                <w:webHidden/>
              </w:rPr>
              <w:fldChar w:fldCharType="begin"/>
            </w:r>
            <w:r w:rsidR="005D12D6">
              <w:rPr>
                <w:noProof/>
                <w:webHidden/>
              </w:rPr>
              <w:instrText xml:space="preserve"> PAGEREF _Toc327968494 \h </w:instrText>
            </w:r>
            <w:r w:rsidR="005D12D6">
              <w:rPr>
                <w:noProof/>
                <w:webHidden/>
              </w:rPr>
            </w:r>
            <w:r w:rsidR="005D12D6">
              <w:rPr>
                <w:noProof/>
                <w:webHidden/>
              </w:rPr>
              <w:fldChar w:fldCharType="separate"/>
            </w:r>
            <w:r w:rsidR="005D12D6">
              <w:rPr>
                <w:noProof/>
                <w:webHidden/>
              </w:rPr>
              <w:t>87</w:t>
            </w:r>
            <w:r w:rsidR="005D12D6">
              <w:rPr>
                <w:noProof/>
                <w:webHidden/>
              </w:rPr>
              <w:fldChar w:fldCharType="end"/>
            </w:r>
          </w:hyperlink>
        </w:p>
        <w:p w14:paraId="6864B477"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495" w:history="1">
            <w:r w:rsidR="005D12D6" w:rsidRPr="00FC5B96">
              <w:rPr>
                <w:rStyle w:val="Hyperlink"/>
                <w:noProof/>
              </w:rPr>
              <w:t>6.4 Data Collection Methods</w:t>
            </w:r>
            <w:r w:rsidR="005D12D6">
              <w:rPr>
                <w:noProof/>
                <w:webHidden/>
              </w:rPr>
              <w:tab/>
            </w:r>
            <w:r w:rsidR="005D12D6">
              <w:rPr>
                <w:noProof/>
                <w:webHidden/>
              </w:rPr>
              <w:fldChar w:fldCharType="begin"/>
            </w:r>
            <w:r w:rsidR="005D12D6">
              <w:rPr>
                <w:noProof/>
                <w:webHidden/>
              </w:rPr>
              <w:instrText xml:space="preserve"> PAGEREF _Toc327968495 \h </w:instrText>
            </w:r>
            <w:r w:rsidR="005D12D6">
              <w:rPr>
                <w:noProof/>
                <w:webHidden/>
              </w:rPr>
            </w:r>
            <w:r w:rsidR="005D12D6">
              <w:rPr>
                <w:noProof/>
                <w:webHidden/>
              </w:rPr>
              <w:fldChar w:fldCharType="separate"/>
            </w:r>
            <w:r w:rsidR="005D12D6">
              <w:rPr>
                <w:noProof/>
                <w:webHidden/>
              </w:rPr>
              <w:t>88</w:t>
            </w:r>
            <w:r w:rsidR="005D12D6">
              <w:rPr>
                <w:noProof/>
                <w:webHidden/>
              </w:rPr>
              <w:fldChar w:fldCharType="end"/>
            </w:r>
          </w:hyperlink>
        </w:p>
        <w:p w14:paraId="7A6C1E61"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96" w:history="1">
            <w:r w:rsidR="005D12D6" w:rsidRPr="00FC5B96">
              <w:rPr>
                <w:rStyle w:val="Hyperlink"/>
                <w:noProof/>
              </w:rPr>
              <w:t>6.4.1 Automatic Data Collection</w:t>
            </w:r>
            <w:r w:rsidR="005D12D6">
              <w:rPr>
                <w:noProof/>
                <w:webHidden/>
              </w:rPr>
              <w:tab/>
            </w:r>
            <w:r w:rsidR="005D12D6">
              <w:rPr>
                <w:noProof/>
                <w:webHidden/>
              </w:rPr>
              <w:fldChar w:fldCharType="begin"/>
            </w:r>
            <w:r w:rsidR="005D12D6">
              <w:rPr>
                <w:noProof/>
                <w:webHidden/>
              </w:rPr>
              <w:instrText xml:space="preserve"> PAGEREF _Toc327968496 \h </w:instrText>
            </w:r>
            <w:r w:rsidR="005D12D6">
              <w:rPr>
                <w:noProof/>
                <w:webHidden/>
              </w:rPr>
            </w:r>
            <w:r w:rsidR="005D12D6">
              <w:rPr>
                <w:noProof/>
                <w:webHidden/>
              </w:rPr>
              <w:fldChar w:fldCharType="separate"/>
            </w:r>
            <w:r w:rsidR="005D12D6">
              <w:rPr>
                <w:noProof/>
                <w:webHidden/>
              </w:rPr>
              <w:t>88</w:t>
            </w:r>
            <w:r w:rsidR="005D12D6">
              <w:rPr>
                <w:noProof/>
                <w:webHidden/>
              </w:rPr>
              <w:fldChar w:fldCharType="end"/>
            </w:r>
          </w:hyperlink>
        </w:p>
        <w:p w14:paraId="20D677AF"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97" w:history="1">
            <w:r w:rsidR="005D12D6" w:rsidRPr="00FC5B96">
              <w:rPr>
                <w:rStyle w:val="Hyperlink"/>
                <w:noProof/>
              </w:rPr>
              <w:t>6.4.2 Questionnaires</w:t>
            </w:r>
            <w:r w:rsidR="005D12D6">
              <w:rPr>
                <w:noProof/>
                <w:webHidden/>
              </w:rPr>
              <w:tab/>
            </w:r>
            <w:r w:rsidR="005D12D6">
              <w:rPr>
                <w:noProof/>
                <w:webHidden/>
              </w:rPr>
              <w:fldChar w:fldCharType="begin"/>
            </w:r>
            <w:r w:rsidR="005D12D6">
              <w:rPr>
                <w:noProof/>
                <w:webHidden/>
              </w:rPr>
              <w:instrText xml:space="preserve"> PAGEREF _Toc327968497 \h </w:instrText>
            </w:r>
            <w:r w:rsidR="005D12D6">
              <w:rPr>
                <w:noProof/>
                <w:webHidden/>
              </w:rPr>
            </w:r>
            <w:r w:rsidR="005D12D6">
              <w:rPr>
                <w:noProof/>
                <w:webHidden/>
              </w:rPr>
              <w:fldChar w:fldCharType="separate"/>
            </w:r>
            <w:r w:rsidR="005D12D6">
              <w:rPr>
                <w:noProof/>
                <w:webHidden/>
              </w:rPr>
              <w:t>88</w:t>
            </w:r>
            <w:r w:rsidR="005D12D6">
              <w:rPr>
                <w:noProof/>
                <w:webHidden/>
              </w:rPr>
              <w:fldChar w:fldCharType="end"/>
            </w:r>
          </w:hyperlink>
        </w:p>
        <w:p w14:paraId="5EBA4592"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98" w:history="1">
            <w:r w:rsidR="005D12D6" w:rsidRPr="00FC5B96">
              <w:rPr>
                <w:rStyle w:val="Hyperlink"/>
                <w:noProof/>
              </w:rPr>
              <w:t>6.4.3 Interviews</w:t>
            </w:r>
            <w:r w:rsidR="005D12D6">
              <w:rPr>
                <w:noProof/>
                <w:webHidden/>
              </w:rPr>
              <w:tab/>
            </w:r>
            <w:r w:rsidR="005D12D6">
              <w:rPr>
                <w:noProof/>
                <w:webHidden/>
              </w:rPr>
              <w:fldChar w:fldCharType="begin"/>
            </w:r>
            <w:r w:rsidR="005D12D6">
              <w:rPr>
                <w:noProof/>
                <w:webHidden/>
              </w:rPr>
              <w:instrText xml:space="preserve"> PAGEREF _Toc327968498 \h </w:instrText>
            </w:r>
            <w:r w:rsidR="005D12D6">
              <w:rPr>
                <w:noProof/>
                <w:webHidden/>
              </w:rPr>
            </w:r>
            <w:r w:rsidR="005D12D6">
              <w:rPr>
                <w:noProof/>
                <w:webHidden/>
              </w:rPr>
              <w:fldChar w:fldCharType="separate"/>
            </w:r>
            <w:r w:rsidR="005D12D6">
              <w:rPr>
                <w:noProof/>
                <w:webHidden/>
              </w:rPr>
              <w:t>89</w:t>
            </w:r>
            <w:r w:rsidR="005D12D6">
              <w:rPr>
                <w:noProof/>
                <w:webHidden/>
              </w:rPr>
              <w:fldChar w:fldCharType="end"/>
            </w:r>
          </w:hyperlink>
        </w:p>
        <w:p w14:paraId="2B0BD971"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499" w:history="1">
            <w:r w:rsidR="005D12D6" w:rsidRPr="00FC5B96">
              <w:rPr>
                <w:rStyle w:val="Hyperlink"/>
                <w:noProof/>
              </w:rPr>
              <w:t>6.4.5 Observation</w:t>
            </w:r>
            <w:r w:rsidR="005D12D6">
              <w:rPr>
                <w:noProof/>
                <w:webHidden/>
              </w:rPr>
              <w:tab/>
            </w:r>
            <w:r w:rsidR="005D12D6">
              <w:rPr>
                <w:noProof/>
                <w:webHidden/>
              </w:rPr>
              <w:fldChar w:fldCharType="begin"/>
            </w:r>
            <w:r w:rsidR="005D12D6">
              <w:rPr>
                <w:noProof/>
                <w:webHidden/>
              </w:rPr>
              <w:instrText xml:space="preserve"> PAGEREF _Toc327968499 \h </w:instrText>
            </w:r>
            <w:r w:rsidR="005D12D6">
              <w:rPr>
                <w:noProof/>
                <w:webHidden/>
              </w:rPr>
            </w:r>
            <w:r w:rsidR="005D12D6">
              <w:rPr>
                <w:noProof/>
                <w:webHidden/>
              </w:rPr>
              <w:fldChar w:fldCharType="separate"/>
            </w:r>
            <w:r w:rsidR="005D12D6">
              <w:rPr>
                <w:noProof/>
                <w:webHidden/>
              </w:rPr>
              <w:t>95</w:t>
            </w:r>
            <w:r w:rsidR="005D12D6">
              <w:rPr>
                <w:noProof/>
                <w:webHidden/>
              </w:rPr>
              <w:fldChar w:fldCharType="end"/>
            </w:r>
          </w:hyperlink>
        </w:p>
        <w:p w14:paraId="00A19102"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00" w:history="1">
            <w:r w:rsidR="005D12D6" w:rsidRPr="00FC5B96">
              <w:rPr>
                <w:rStyle w:val="Hyperlink"/>
                <w:noProof/>
              </w:rPr>
              <w:t>6.5 Summary</w:t>
            </w:r>
            <w:r w:rsidR="005D12D6">
              <w:rPr>
                <w:noProof/>
                <w:webHidden/>
              </w:rPr>
              <w:tab/>
            </w:r>
            <w:r w:rsidR="005D12D6">
              <w:rPr>
                <w:noProof/>
                <w:webHidden/>
              </w:rPr>
              <w:fldChar w:fldCharType="begin"/>
            </w:r>
            <w:r w:rsidR="005D12D6">
              <w:rPr>
                <w:noProof/>
                <w:webHidden/>
              </w:rPr>
              <w:instrText xml:space="preserve"> PAGEREF _Toc327968500 \h </w:instrText>
            </w:r>
            <w:r w:rsidR="005D12D6">
              <w:rPr>
                <w:noProof/>
                <w:webHidden/>
              </w:rPr>
            </w:r>
            <w:r w:rsidR="005D12D6">
              <w:rPr>
                <w:noProof/>
                <w:webHidden/>
              </w:rPr>
              <w:fldChar w:fldCharType="separate"/>
            </w:r>
            <w:r w:rsidR="005D12D6">
              <w:rPr>
                <w:noProof/>
                <w:webHidden/>
              </w:rPr>
              <w:t>96</w:t>
            </w:r>
            <w:r w:rsidR="005D12D6">
              <w:rPr>
                <w:noProof/>
                <w:webHidden/>
              </w:rPr>
              <w:fldChar w:fldCharType="end"/>
            </w:r>
          </w:hyperlink>
        </w:p>
        <w:p w14:paraId="51449BBE"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501" w:history="1">
            <w:r w:rsidR="005D12D6" w:rsidRPr="00FC5B96">
              <w:rPr>
                <w:rStyle w:val="Hyperlink"/>
                <w:noProof/>
              </w:rPr>
              <w:t>CHAPTER 7: RESULTS</w:t>
            </w:r>
            <w:r w:rsidR="005D12D6">
              <w:rPr>
                <w:noProof/>
                <w:webHidden/>
              </w:rPr>
              <w:tab/>
            </w:r>
            <w:r w:rsidR="005D12D6">
              <w:rPr>
                <w:noProof/>
                <w:webHidden/>
              </w:rPr>
              <w:fldChar w:fldCharType="begin"/>
            </w:r>
            <w:r w:rsidR="005D12D6">
              <w:rPr>
                <w:noProof/>
                <w:webHidden/>
              </w:rPr>
              <w:instrText xml:space="preserve"> PAGEREF _Toc327968501 \h </w:instrText>
            </w:r>
            <w:r w:rsidR="005D12D6">
              <w:rPr>
                <w:noProof/>
                <w:webHidden/>
              </w:rPr>
            </w:r>
            <w:r w:rsidR="005D12D6">
              <w:rPr>
                <w:noProof/>
                <w:webHidden/>
              </w:rPr>
              <w:fldChar w:fldCharType="separate"/>
            </w:r>
            <w:r w:rsidR="005D12D6">
              <w:rPr>
                <w:noProof/>
                <w:webHidden/>
              </w:rPr>
              <w:t>97</w:t>
            </w:r>
            <w:r w:rsidR="005D12D6">
              <w:rPr>
                <w:noProof/>
                <w:webHidden/>
              </w:rPr>
              <w:fldChar w:fldCharType="end"/>
            </w:r>
          </w:hyperlink>
        </w:p>
        <w:p w14:paraId="5017B3B2"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02" w:history="1">
            <w:r w:rsidR="005D12D6" w:rsidRPr="00FC5B96">
              <w:rPr>
                <w:rStyle w:val="Hyperlink"/>
                <w:noProof/>
              </w:rPr>
              <w:t>7.1 Introduction</w:t>
            </w:r>
            <w:r w:rsidR="005D12D6">
              <w:rPr>
                <w:noProof/>
                <w:webHidden/>
              </w:rPr>
              <w:tab/>
            </w:r>
            <w:r w:rsidR="005D12D6">
              <w:rPr>
                <w:noProof/>
                <w:webHidden/>
              </w:rPr>
              <w:fldChar w:fldCharType="begin"/>
            </w:r>
            <w:r w:rsidR="005D12D6">
              <w:rPr>
                <w:noProof/>
                <w:webHidden/>
              </w:rPr>
              <w:instrText xml:space="preserve"> PAGEREF _Toc327968502 \h </w:instrText>
            </w:r>
            <w:r w:rsidR="005D12D6">
              <w:rPr>
                <w:noProof/>
                <w:webHidden/>
              </w:rPr>
            </w:r>
            <w:r w:rsidR="005D12D6">
              <w:rPr>
                <w:noProof/>
                <w:webHidden/>
              </w:rPr>
              <w:fldChar w:fldCharType="separate"/>
            </w:r>
            <w:r w:rsidR="005D12D6">
              <w:rPr>
                <w:noProof/>
                <w:webHidden/>
              </w:rPr>
              <w:t>97</w:t>
            </w:r>
            <w:r w:rsidR="005D12D6">
              <w:rPr>
                <w:noProof/>
                <w:webHidden/>
              </w:rPr>
              <w:fldChar w:fldCharType="end"/>
            </w:r>
          </w:hyperlink>
        </w:p>
        <w:p w14:paraId="385599A4"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03" w:history="1">
            <w:r w:rsidR="005D12D6" w:rsidRPr="00FC5B96">
              <w:rPr>
                <w:rStyle w:val="Hyperlink"/>
                <w:noProof/>
              </w:rPr>
              <w:t>7.2 Quantitative data</w:t>
            </w:r>
            <w:r w:rsidR="005D12D6">
              <w:rPr>
                <w:noProof/>
                <w:webHidden/>
              </w:rPr>
              <w:tab/>
            </w:r>
            <w:r w:rsidR="005D12D6">
              <w:rPr>
                <w:noProof/>
                <w:webHidden/>
              </w:rPr>
              <w:fldChar w:fldCharType="begin"/>
            </w:r>
            <w:r w:rsidR="005D12D6">
              <w:rPr>
                <w:noProof/>
                <w:webHidden/>
              </w:rPr>
              <w:instrText xml:space="preserve"> PAGEREF _Toc327968503 \h </w:instrText>
            </w:r>
            <w:r w:rsidR="005D12D6">
              <w:rPr>
                <w:noProof/>
                <w:webHidden/>
              </w:rPr>
            </w:r>
            <w:r w:rsidR="005D12D6">
              <w:rPr>
                <w:noProof/>
                <w:webHidden/>
              </w:rPr>
              <w:fldChar w:fldCharType="separate"/>
            </w:r>
            <w:r w:rsidR="005D12D6">
              <w:rPr>
                <w:noProof/>
                <w:webHidden/>
              </w:rPr>
              <w:t>97</w:t>
            </w:r>
            <w:r w:rsidR="005D12D6">
              <w:rPr>
                <w:noProof/>
                <w:webHidden/>
              </w:rPr>
              <w:fldChar w:fldCharType="end"/>
            </w:r>
          </w:hyperlink>
        </w:p>
        <w:p w14:paraId="46F40A96"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504" w:history="1">
            <w:r w:rsidR="005D12D6" w:rsidRPr="00FC5B96">
              <w:rPr>
                <w:rStyle w:val="Hyperlink"/>
                <w:noProof/>
              </w:rPr>
              <w:t>7.2.1 System Overview</w:t>
            </w:r>
            <w:r w:rsidR="005D12D6">
              <w:rPr>
                <w:noProof/>
                <w:webHidden/>
              </w:rPr>
              <w:tab/>
            </w:r>
            <w:r w:rsidR="005D12D6">
              <w:rPr>
                <w:noProof/>
                <w:webHidden/>
              </w:rPr>
              <w:fldChar w:fldCharType="begin"/>
            </w:r>
            <w:r w:rsidR="005D12D6">
              <w:rPr>
                <w:noProof/>
                <w:webHidden/>
              </w:rPr>
              <w:instrText xml:space="preserve"> PAGEREF _Toc327968504 \h </w:instrText>
            </w:r>
            <w:r w:rsidR="005D12D6">
              <w:rPr>
                <w:noProof/>
                <w:webHidden/>
              </w:rPr>
            </w:r>
            <w:r w:rsidR="005D12D6">
              <w:rPr>
                <w:noProof/>
                <w:webHidden/>
              </w:rPr>
              <w:fldChar w:fldCharType="separate"/>
            </w:r>
            <w:r w:rsidR="005D12D6">
              <w:rPr>
                <w:noProof/>
                <w:webHidden/>
              </w:rPr>
              <w:t>99</w:t>
            </w:r>
            <w:r w:rsidR="005D12D6">
              <w:rPr>
                <w:noProof/>
                <w:webHidden/>
              </w:rPr>
              <w:fldChar w:fldCharType="end"/>
            </w:r>
          </w:hyperlink>
        </w:p>
        <w:p w14:paraId="1B46E673"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505" w:history="1">
            <w:r w:rsidR="005D12D6" w:rsidRPr="00FC5B96">
              <w:rPr>
                <w:rStyle w:val="Hyperlink"/>
                <w:noProof/>
              </w:rPr>
              <w:t>7.2.2 Activity usage</w:t>
            </w:r>
            <w:r w:rsidR="005D12D6">
              <w:rPr>
                <w:noProof/>
                <w:webHidden/>
              </w:rPr>
              <w:tab/>
            </w:r>
            <w:r w:rsidR="005D12D6">
              <w:rPr>
                <w:noProof/>
                <w:webHidden/>
              </w:rPr>
              <w:fldChar w:fldCharType="begin"/>
            </w:r>
            <w:r w:rsidR="005D12D6">
              <w:rPr>
                <w:noProof/>
                <w:webHidden/>
              </w:rPr>
              <w:instrText xml:space="preserve"> PAGEREF _Toc327968505 \h </w:instrText>
            </w:r>
            <w:r w:rsidR="005D12D6">
              <w:rPr>
                <w:noProof/>
                <w:webHidden/>
              </w:rPr>
            </w:r>
            <w:r w:rsidR="005D12D6">
              <w:rPr>
                <w:noProof/>
                <w:webHidden/>
              </w:rPr>
              <w:fldChar w:fldCharType="separate"/>
            </w:r>
            <w:r w:rsidR="005D12D6">
              <w:rPr>
                <w:noProof/>
                <w:webHidden/>
              </w:rPr>
              <w:t>99</w:t>
            </w:r>
            <w:r w:rsidR="005D12D6">
              <w:rPr>
                <w:noProof/>
                <w:webHidden/>
              </w:rPr>
              <w:fldChar w:fldCharType="end"/>
            </w:r>
          </w:hyperlink>
        </w:p>
        <w:p w14:paraId="0A0387F9"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506" w:history="1">
            <w:r w:rsidR="005D12D6" w:rsidRPr="00FC5B96">
              <w:rPr>
                <w:rStyle w:val="Hyperlink"/>
                <w:noProof/>
              </w:rPr>
              <w:t>7.2.3 User Interface Usage</w:t>
            </w:r>
            <w:r w:rsidR="005D12D6">
              <w:rPr>
                <w:noProof/>
                <w:webHidden/>
              </w:rPr>
              <w:tab/>
            </w:r>
            <w:r w:rsidR="005D12D6">
              <w:rPr>
                <w:noProof/>
                <w:webHidden/>
              </w:rPr>
              <w:fldChar w:fldCharType="begin"/>
            </w:r>
            <w:r w:rsidR="005D12D6">
              <w:rPr>
                <w:noProof/>
                <w:webHidden/>
              </w:rPr>
              <w:instrText xml:space="preserve"> PAGEREF _Toc327968506 \h </w:instrText>
            </w:r>
            <w:r w:rsidR="005D12D6">
              <w:rPr>
                <w:noProof/>
                <w:webHidden/>
              </w:rPr>
            </w:r>
            <w:r w:rsidR="005D12D6">
              <w:rPr>
                <w:noProof/>
                <w:webHidden/>
              </w:rPr>
              <w:fldChar w:fldCharType="separate"/>
            </w:r>
            <w:r w:rsidR="005D12D6">
              <w:rPr>
                <w:noProof/>
                <w:webHidden/>
              </w:rPr>
              <w:t>103</w:t>
            </w:r>
            <w:r w:rsidR="005D12D6">
              <w:rPr>
                <w:noProof/>
                <w:webHidden/>
              </w:rPr>
              <w:fldChar w:fldCharType="end"/>
            </w:r>
          </w:hyperlink>
        </w:p>
        <w:p w14:paraId="448405CB"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07" w:history="1">
            <w:r w:rsidR="005D12D6" w:rsidRPr="00FC5B96">
              <w:rPr>
                <w:rStyle w:val="Hyperlink"/>
                <w:noProof/>
              </w:rPr>
              <w:t>7.3 User Feedback</w:t>
            </w:r>
            <w:r w:rsidR="005D12D6">
              <w:rPr>
                <w:noProof/>
                <w:webHidden/>
              </w:rPr>
              <w:tab/>
            </w:r>
            <w:r w:rsidR="005D12D6">
              <w:rPr>
                <w:noProof/>
                <w:webHidden/>
              </w:rPr>
              <w:fldChar w:fldCharType="begin"/>
            </w:r>
            <w:r w:rsidR="005D12D6">
              <w:rPr>
                <w:noProof/>
                <w:webHidden/>
              </w:rPr>
              <w:instrText xml:space="preserve"> PAGEREF _Toc327968507 \h </w:instrText>
            </w:r>
            <w:r w:rsidR="005D12D6">
              <w:rPr>
                <w:noProof/>
                <w:webHidden/>
              </w:rPr>
            </w:r>
            <w:r w:rsidR="005D12D6">
              <w:rPr>
                <w:noProof/>
                <w:webHidden/>
              </w:rPr>
              <w:fldChar w:fldCharType="separate"/>
            </w:r>
            <w:r w:rsidR="005D12D6">
              <w:rPr>
                <w:noProof/>
                <w:webHidden/>
              </w:rPr>
              <w:t>104</w:t>
            </w:r>
            <w:r w:rsidR="005D12D6">
              <w:rPr>
                <w:noProof/>
                <w:webHidden/>
              </w:rPr>
              <w:fldChar w:fldCharType="end"/>
            </w:r>
          </w:hyperlink>
        </w:p>
        <w:p w14:paraId="17DF0847" w14:textId="77777777" w:rsidR="005D12D6" w:rsidRDefault="005D40AA">
          <w:pPr>
            <w:pStyle w:val="TOC3"/>
            <w:tabs>
              <w:tab w:val="right" w:leader="dot" w:pos="8449"/>
            </w:tabs>
            <w:rPr>
              <w:rFonts w:asciiTheme="minorHAnsi" w:eastAsiaTheme="minorEastAsia" w:hAnsiTheme="minorHAnsi"/>
              <w:noProof/>
              <w:sz w:val="22"/>
              <w:lang w:eastAsia="en-IE"/>
            </w:rPr>
          </w:pPr>
          <w:hyperlink w:anchor="_Toc327968508" w:history="1">
            <w:r w:rsidR="005D12D6" w:rsidRPr="00FC5B96">
              <w:rPr>
                <w:rStyle w:val="Hyperlink"/>
                <w:noProof/>
              </w:rPr>
              <w:t>7.3.1 Questionnaire Analysis</w:t>
            </w:r>
            <w:r w:rsidR="005D12D6">
              <w:rPr>
                <w:noProof/>
                <w:webHidden/>
              </w:rPr>
              <w:tab/>
            </w:r>
            <w:r w:rsidR="005D12D6">
              <w:rPr>
                <w:noProof/>
                <w:webHidden/>
              </w:rPr>
              <w:fldChar w:fldCharType="begin"/>
            </w:r>
            <w:r w:rsidR="005D12D6">
              <w:rPr>
                <w:noProof/>
                <w:webHidden/>
              </w:rPr>
              <w:instrText xml:space="preserve"> PAGEREF _Toc327968508 \h </w:instrText>
            </w:r>
            <w:r w:rsidR="005D12D6">
              <w:rPr>
                <w:noProof/>
                <w:webHidden/>
              </w:rPr>
            </w:r>
            <w:r w:rsidR="005D12D6">
              <w:rPr>
                <w:noProof/>
                <w:webHidden/>
              </w:rPr>
              <w:fldChar w:fldCharType="separate"/>
            </w:r>
            <w:r w:rsidR="005D12D6">
              <w:rPr>
                <w:noProof/>
                <w:webHidden/>
              </w:rPr>
              <w:t>105</w:t>
            </w:r>
            <w:r w:rsidR="005D12D6">
              <w:rPr>
                <w:noProof/>
                <w:webHidden/>
              </w:rPr>
              <w:fldChar w:fldCharType="end"/>
            </w:r>
          </w:hyperlink>
        </w:p>
        <w:p w14:paraId="624D42DD"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09" w:history="1">
            <w:r w:rsidR="005D12D6" w:rsidRPr="00FC5B96">
              <w:rPr>
                <w:rStyle w:val="Hyperlink"/>
                <w:noProof/>
              </w:rPr>
              <w:t>7.4 Summary</w:t>
            </w:r>
            <w:r w:rsidR="005D12D6">
              <w:rPr>
                <w:noProof/>
                <w:webHidden/>
              </w:rPr>
              <w:tab/>
            </w:r>
            <w:r w:rsidR="005D12D6">
              <w:rPr>
                <w:noProof/>
                <w:webHidden/>
              </w:rPr>
              <w:fldChar w:fldCharType="begin"/>
            </w:r>
            <w:r w:rsidR="005D12D6">
              <w:rPr>
                <w:noProof/>
                <w:webHidden/>
              </w:rPr>
              <w:instrText xml:space="preserve"> PAGEREF _Toc327968509 \h </w:instrText>
            </w:r>
            <w:r w:rsidR="005D12D6">
              <w:rPr>
                <w:noProof/>
                <w:webHidden/>
              </w:rPr>
            </w:r>
            <w:r w:rsidR="005D12D6">
              <w:rPr>
                <w:noProof/>
                <w:webHidden/>
              </w:rPr>
              <w:fldChar w:fldCharType="separate"/>
            </w:r>
            <w:r w:rsidR="005D12D6">
              <w:rPr>
                <w:noProof/>
                <w:webHidden/>
              </w:rPr>
              <w:t>110</w:t>
            </w:r>
            <w:r w:rsidR="005D12D6">
              <w:rPr>
                <w:noProof/>
                <w:webHidden/>
              </w:rPr>
              <w:fldChar w:fldCharType="end"/>
            </w:r>
          </w:hyperlink>
        </w:p>
        <w:p w14:paraId="490B0588"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510" w:history="1">
            <w:r w:rsidR="005D12D6" w:rsidRPr="00FC5B96">
              <w:rPr>
                <w:rStyle w:val="Hyperlink"/>
                <w:noProof/>
              </w:rPr>
              <w:t>CHAPTER 8: CONCLUSIONS</w:t>
            </w:r>
            <w:r w:rsidR="005D12D6">
              <w:rPr>
                <w:noProof/>
                <w:webHidden/>
              </w:rPr>
              <w:tab/>
            </w:r>
            <w:r w:rsidR="005D12D6">
              <w:rPr>
                <w:noProof/>
                <w:webHidden/>
              </w:rPr>
              <w:fldChar w:fldCharType="begin"/>
            </w:r>
            <w:r w:rsidR="005D12D6">
              <w:rPr>
                <w:noProof/>
                <w:webHidden/>
              </w:rPr>
              <w:instrText xml:space="preserve"> PAGEREF _Toc327968510 \h </w:instrText>
            </w:r>
            <w:r w:rsidR="005D12D6">
              <w:rPr>
                <w:noProof/>
                <w:webHidden/>
              </w:rPr>
            </w:r>
            <w:r w:rsidR="005D12D6">
              <w:rPr>
                <w:noProof/>
                <w:webHidden/>
              </w:rPr>
              <w:fldChar w:fldCharType="separate"/>
            </w:r>
            <w:r w:rsidR="005D12D6">
              <w:rPr>
                <w:noProof/>
                <w:webHidden/>
              </w:rPr>
              <w:t>111</w:t>
            </w:r>
            <w:r w:rsidR="005D12D6">
              <w:rPr>
                <w:noProof/>
                <w:webHidden/>
              </w:rPr>
              <w:fldChar w:fldCharType="end"/>
            </w:r>
          </w:hyperlink>
        </w:p>
        <w:p w14:paraId="46E005CD"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11" w:history="1">
            <w:r w:rsidR="005D12D6" w:rsidRPr="00FC5B96">
              <w:rPr>
                <w:rStyle w:val="Hyperlink"/>
                <w:noProof/>
              </w:rPr>
              <w:t>8.1 Introduction</w:t>
            </w:r>
            <w:r w:rsidR="005D12D6">
              <w:rPr>
                <w:noProof/>
                <w:webHidden/>
              </w:rPr>
              <w:tab/>
            </w:r>
            <w:r w:rsidR="005D12D6">
              <w:rPr>
                <w:noProof/>
                <w:webHidden/>
              </w:rPr>
              <w:fldChar w:fldCharType="begin"/>
            </w:r>
            <w:r w:rsidR="005D12D6">
              <w:rPr>
                <w:noProof/>
                <w:webHidden/>
              </w:rPr>
              <w:instrText xml:space="preserve"> PAGEREF _Toc327968511 \h </w:instrText>
            </w:r>
            <w:r w:rsidR="005D12D6">
              <w:rPr>
                <w:noProof/>
                <w:webHidden/>
              </w:rPr>
            </w:r>
            <w:r w:rsidR="005D12D6">
              <w:rPr>
                <w:noProof/>
                <w:webHidden/>
              </w:rPr>
              <w:fldChar w:fldCharType="separate"/>
            </w:r>
            <w:r w:rsidR="005D12D6">
              <w:rPr>
                <w:noProof/>
                <w:webHidden/>
              </w:rPr>
              <w:t>111</w:t>
            </w:r>
            <w:r w:rsidR="005D12D6">
              <w:rPr>
                <w:noProof/>
                <w:webHidden/>
              </w:rPr>
              <w:fldChar w:fldCharType="end"/>
            </w:r>
          </w:hyperlink>
        </w:p>
        <w:p w14:paraId="1B4B69AF"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12" w:history="1">
            <w:r w:rsidR="005D12D6" w:rsidRPr="00FC5B96">
              <w:rPr>
                <w:rStyle w:val="Hyperlink"/>
                <w:noProof/>
              </w:rPr>
              <w:t>8.2 Conclusions</w:t>
            </w:r>
            <w:r w:rsidR="005D12D6">
              <w:rPr>
                <w:noProof/>
                <w:webHidden/>
              </w:rPr>
              <w:tab/>
            </w:r>
            <w:r w:rsidR="005D12D6">
              <w:rPr>
                <w:noProof/>
                <w:webHidden/>
              </w:rPr>
              <w:fldChar w:fldCharType="begin"/>
            </w:r>
            <w:r w:rsidR="005D12D6">
              <w:rPr>
                <w:noProof/>
                <w:webHidden/>
              </w:rPr>
              <w:instrText xml:space="preserve"> PAGEREF _Toc327968512 \h </w:instrText>
            </w:r>
            <w:r w:rsidR="005D12D6">
              <w:rPr>
                <w:noProof/>
                <w:webHidden/>
              </w:rPr>
            </w:r>
            <w:r w:rsidR="005D12D6">
              <w:rPr>
                <w:noProof/>
                <w:webHidden/>
              </w:rPr>
              <w:fldChar w:fldCharType="separate"/>
            </w:r>
            <w:r w:rsidR="005D12D6">
              <w:rPr>
                <w:noProof/>
                <w:webHidden/>
              </w:rPr>
              <w:t>112</w:t>
            </w:r>
            <w:r w:rsidR="005D12D6">
              <w:rPr>
                <w:noProof/>
                <w:webHidden/>
              </w:rPr>
              <w:fldChar w:fldCharType="end"/>
            </w:r>
          </w:hyperlink>
        </w:p>
        <w:p w14:paraId="37221ABE"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13" w:history="1">
            <w:r w:rsidR="005D12D6" w:rsidRPr="00FC5B96">
              <w:rPr>
                <w:rStyle w:val="Hyperlink"/>
                <w:noProof/>
              </w:rPr>
              <w:t>8.3 Recommendations for Further Work</w:t>
            </w:r>
            <w:r w:rsidR="005D12D6">
              <w:rPr>
                <w:noProof/>
                <w:webHidden/>
              </w:rPr>
              <w:tab/>
            </w:r>
            <w:r w:rsidR="005D12D6">
              <w:rPr>
                <w:noProof/>
                <w:webHidden/>
              </w:rPr>
              <w:fldChar w:fldCharType="begin"/>
            </w:r>
            <w:r w:rsidR="005D12D6">
              <w:rPr>
                <w:noProof/>
                <w:webHidden/>
              </w:rPr>
              <w:instrText xml:space="preserve"> PAGEREF _Toc327968513 \h </w:instrText>
            </w:r>
            <w:r w:rsidR="005D12D6">
              <w:rPr>
                <w:noProof/>
                <w:webHidden/>
              </w:rPr>
            </w:r>
            <w:r w:rsidR="005D12D6">
              <w:rPr>
                <w:noProof/>
                <w:webHidden/>
              </w:rPr>
              <w:fldChar w:fldCharType="separate"/>
            </w:r>
            <w:r w:rsidR="005D12D6">
              <w:rPr>
                <w:noProof/>
                <w:webHidden/>
              </w:rPr>
              <w:t>114</w:t>
            </w:r>
            <w:r w:rsidR="005D12D6">
              <w:rPr>
                <w:noProof/>
                <w:webHidden/>
              </w:rPr>
              <w:fldChar w:fldCharType="end"/>
            </w:r>
          </w:hyperlink>
        </w:p>
        <w:p w14:paraId="3268BF65"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514" w:history="1">
            <w:r w:rsidR="005D12D6" w:rsidRPr="00FC5B96">
              <w:rPr>
                <w:rStyle w:val="Hyperlink"/>
                <w:noProof/>
              </w:rPr>
              <w:t>REFERENCES</w:t>
            </w:r>
            <w:r w:rsidR="005D12D6">
              <w:rPr>
                <w:noProof/>
                <w:webHidden/>
              </w:rPr>
              <w:tab/>
            </w:r>
            <w:r w:rsidR="005D12D6">
              <w:rPr>
                <w:noProof/>
                <w:webHidden/>
              </w:rPr>
              <w:fldChar w:fldCharType="begin"/>
            </w:r>
            <w:r w:rsidR="005D12D6">
              <w:rPr>
                <w:noProof/>
                <w:webHidden/>
              </w:rPr>
              <w:instrText xml:space="preserve"> PAGEREF _Toc327968514 \h </w:instrText>
            </w:r>
            <w:r w:rsidR="005D12D6">
              <w:rPr>
                <w:noProof/>
                <w:webHidden/>
              </w:rPr>
            </w:r>
            <w:r w:rsidR="005D12D6">
              <w:rPr>
                <w:noProof/>
                <w:webHidden/>
              </w:rPr>
              <w:fldChar w:fldCharType="separate"/>
            </w:r>
            <w:r w:rsidR="005D12D6">
              <w:rPr>
                <w:noProof/>
                <w:webHidden/>
              </w:rPr>
              <w:t>115</w:t>
            </w:r>
            <w:r w:rsidR="005D12D6">
              <w:rPr>
                <w:noProof/>
                <w:webHidden/>
              </w:rPr>
              <w:fldChar w:fldCharType="end"/>
            </w:r>
          </w:hyperlink>
        </w:p>
        <w:p w14:paraId="77834D65" w14:textId="77777777" w:rsidR="005D12D6" w:rsidRDefault="005D40AA">
          <w:pPr>
            <w:pStyle w:val="TOC1"/>
            <w:tabs>
              <w:tab w:val="right" w:leader="dot" w:pos="8449"/>
            </w:tabs>
            <w:rPr>
              <w:rFonts w:asciiTheme="minorHAnsi" w:eastAsiaTheme="minorEastAsia" w:hAnsiTheme="minorHAnsi"/>
              <w:noProof/>
              <w:sz w:val="22"/>
              <w:lang w:eastAsia="en-IE"/>
            </w:rPr>
          </w:pPr>
          <w:hyperlink w:anchor="_Toc327968515" w:history="1">
            <w:r w:rsidR="005D12D6" w:rsidRPr="00FC5B96">
              <w:rPr>
                <w:rStyle w:val="Hyperlink"/>
                <w:noProof/>
              </w:rPr>
              <w:t>APPENDICES</w:t>
            </w:r>
            <w:r w:rsidR="005D12D6">
              <w:rPr>
                <w:noProof/>
                <w:webHidden/>
              </w:rPr>
              <w:tab/>
            </w:r>
            <w:r w:rsidR="005D12D6">
              <w:rPr>
                <w:noProof/>
                <w:webHidden/>
              </w:rPr>
              <w:fldChar w:fldCharType="begin"/>
            </w:r>
            <w:r w:rsidR="005D12D6">
              <w:rPr>
                <w:noProof/>
                <w:webHidden/>
              </w:rPr>
              <w:instrText xml:space="preserve"> PAGEREF _Toc327968515 \h </w:instrText>
            </w:r>
            <w:r w:rsidR="005D12D6">
              <w:rPr>
                <w:noProof/>
                <w:webHidden/>
              </w:rPr>
            </w:r>
            <w:r w:rsidR="005D12D6">
              <w:rPr>
                <w:noProof/>
                <w:webHidden/>
              </w:rPr>
              <w:fldChar w:fldCharType="separate"/>
            </w:r>
            <w:r w:rsidR="005D12D6">
              <w:rPr>
                <w:noProof/>
                <w:webHidden/>
              </w:rPr>
              <w:t>124</w:t>
            </w:r>
            <w:r w:rsidR="005D12D6">
              <w:rPr>
                <w:noProof/>
                <w:webHidden/>
              </w:rPr>
              <w:fldChar w:fldCharType="end"/>
            </w:r>
          </w:hyperlink>
        </w:p>
        <w:p w14:paraId="033D1561"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16" w:history="1">
            <w:r w:rsidR="005D12D6" w:rsidRPr="00FC5B96">
              <w:rPr>
                <w:rStyle w:val="Hyperlink"/>
                <w:noProof/>
              </w:rPr>
              <w:t>Appendix A: Presentations Associated with this Research</w:t>
            </w:r>
            <w:r w:rsidR="005D12D6">
              <w:rPr>
                <w:noProof/>
                <w:webHidden/>
              </w:rPr>
              <w:tab/>
            </w:r>
            <w:r w:rsidR="005D12D6">
              <w:rPr>
                <w:noProof/>
                <w:webHidden/>
              </w:rPr>
              <w:fldChar w:fldCharType="begin"/>
            </w:r>
            <w:r w:rsidR="005D12D6">
              <w:rPr>
                <w:noProof/>
                <w:webHidden/>
              </w:rPr>
              <w:instrText xml:space="preserve"> PAGEREF _Toc327968516 \h </w:instrText>
            </w:r>
            <w:r w:rsidR="005D12D6">
              <w:rPr>
                <w:noProof/>
                <w:webHidden/>
              </w:rPr>
            </w:r>
            <w:r w:rsidR="005D12D6">
              <w:rPr>
                <w:noProof/>
                <w:webHidden/>
              </w:rPr>
              <w:fldChar w:fldCharType="separate"/>
            </w:r>
            <w:r w:rsidR="005D12D6">
              <w:rPr>
                <w:noProof/>
                <w:webHidden/>
              </w:rPr>
              <w:t>125</w:t>
            </w:r>
            <w:r w:rsidR="005D12D6">
              <w:rPr>
                <w:noProof/>
                <w:webHidden/>
              </w:rPr>
              <w:fldChar w:fldCharType="end"/>
            </w:r>
          </w:hyperlink>
        </w:p>
        <w:p w14:paraId="5969DD1D"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17" w:history="1">
            <w:r w:rsidR="005D12D6" w:rsidRPr="00FC5B96">
              <w:rPr>
                <w:rStyle w:val="Hyperlink"/>
                <w:noProof/>
              </w:rPr>
              <w:t>Appendix B: Published work associated with this research</w:t>
            </w:r>
            <w:r w:rsidR="005D12D6">
              <w:rPr>
                <w:noProof/>
                <w:webHidden/>
              </w:rPr>
              <w:tab/>
            </w:r>
            <w:r w:rsidR="005D12D6">
              <w:rPr>
                <w:noProof/>
                <w:webHidden/>
              </w:rPr>
              <w:fldChar w:fldCharType="begin"/>
            </w:r>
            <w:r w:rsidR="005D12D6">
              <w:rPr>
                <w:noProof/>
                <w:webHidden/>
              </w:rPr>
              <w:instrText xml:space="preserve"> PAGEREF _Toc327968517 \h </w:instrText>
            </w:r>
            <w:r w:rsidR="005D12D6">
              <w:rPr>
                <w:noProof/>
                <w:webHidden/>
              </w:rPr>
            </w:r>
            <w:r w:rsidR="005D12D6">
              <w:rPr>
                <w:noProof/>
                <w:webHidden/>
              </w:rPr>
              <w:fldChar w:fldCharType="separate"/>
            </w:r>
            <w:r w:rsidR="005D12D6">
              <w:rPr>
                <w:noProof/>
                <w:webHidden/>
              </w:rPr>
              <w:t>127</w:t>
            </w:r>
            <w:r w:rsidR="005D12D6">
              <w:rPr>
                <w:noProof/>
                <w:webHidden/>
              </w:rPr>
              <w:fldChar w:fldCharType="end"/>
            </w:r>
          </w:hyperlink>
        </w:p>
        <w:p w14:paraId="4D548830"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18" w:history="1">
            <w:r w:rsidR="005D12D6" w:rsidRPr="00FC5B96">
              <w:rPr>
                <w:rStyle w:val="Hyperlink"/>
                <w:noProof/>
              </w:rPr>
              <w:t>Appendix C: Pilot Study Forms and Questionnaires</w:t>
            </w:r>
            <w:r w:rsidR="005D12D6">
              <w:rPr>
                <w:noProof/>
                <w:webHidden/>
              </w:rPr>
              <w:tab/>
            </w:r>
            <w:r w:rsidR="005D12D6">
              <w:rPr>
                <w:noProof/>
                <w:webHidden/>
              </w:rPr>
              <w:fldChar w:fldCharType="begin"/>
            </w:r>
            <w:r w:rsidR="005D12D6">
              <w:rPr>
                <w:noProof/>
                <w:webHidden/>
              </w:rPr>
              <w:instrText xml:space="preserve"> PAGEREF _Toc327968518 \h </w:instrText>
            </w:r>
            <w:r w:rsidR="005D12D6">
              <w:rPr>
                <w:noProof/>
                <w:webHidden/>
              </w:rPr>
            </w:r>
            <w:r w:rsidR="005D12D6">
              <w:rPr>
                <w:noProof/>
                <w:webHidden/>
              </w:rPr>
              <w:fldChar w:fldCharType="separate"/>
            </w:r>
            <w:r w:rsidR="005D12D6">
              <w:rPr>
                <w:noProof/>
                <w:webHidden/>
              </w:rPr>
              <w:t>132</w:t>
            </w:r>
            <w:r w:rsidR="005D12D6">
              <w:rPr>
                <w:noProof/>
                <w:webHidden/>
              </w:rPr>
              <w:fldChar w:fldCharType="end"/>
            </w:r>
          </w:hyperlink>
        </w:p>
        <w:p w14:paraId="3EF9846F"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19" w:history="1">
            <w:r w:rsidR="005D12D6" w:rsidRPr="00FC5B96">
              <w:rPr>
                <w:rStyle w:val="Hyperlink"/>
                <w:noProof/>
              </w:rPr>
              <w:t>Appendix D: Multi-touch Hardware Development</w:t>
            </w:r>
            <w:r w:rsidR="005D12D6">
              <w:rPr>
                <w:noProof/>
                <w:webHidden/>
              </w:rPr>
              <w:tab/>
            </w:r>
            <w:r w:rsidR="005D12D6">
              <w:rPr>
                <w:noProof/>
                <w:webHidden/>
              </w:rPr>
              <w:fldChar w:fldCharType="begin"/>
            </w:r>
            <w:r w:rsidR="005D12D6">
              <w:rPr>
                <w:noProof/>
                <w:webHidden/>
              </w:rPr>
              <w:instrText xml:space="preserve"> PAGEREF _Toc327968519 \h </w:instrText>
            </w:r>
            <w:r w:rsidR="005D12D6">
              <w:rPr>
                <w:noProof/>
                <w:webHidden/>
              </w:rPr>
            </w:r>
            <w:r w:rsidR="005D12D6">
              <w:rPr>
                <w:noProof/>
                <w:webHidden/>
              </w:rPr>
              <w:fldChar w:fldCharType="separate"/>
            </w:r>
            <w:r w:rsidR="005D12D6">
              <w:rPr>
                <w:noProof/>
                <w:webHidden/>
              </w:rPr>
              <w:t>143</w:t>
            </w:r>
            <w:r w:rsidR="005D12D6">
              <w:rPr>
                <w:noProof/>
                <w:webHidden/>
              </w:rPr>
              <w:fldChar w:fldCharType="end"/>
            </w:r>
          </w:hyperlink>
        </w:p>
        <w:p w14:paraId="055A7EDA"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20" w:history="1">
            <w:r w:rsidR="005D12D6" w:rsidRPr="00FC5B96">
              <w:rPr>
                <w:rStyle w:val="Hyperlink"/>
                <w:noProof/>
              </w:rPr>
              <w:t>Appendix E: PlayStation 3 Eye Camera Modifications</w:t>
            </w:r>
            <w:r w:rsidR="005D12D6">
              <w:rPr>
                <w:noProof/>
                <w:webHidden/>
              </w:rPr>
              <w:tab/>
            </w:r>
            <w:r w:rsidR="005D12D6">
              <w:rPr>
                <w:noProof/>
                <w:webHidden/>
              </w:rPr>
              <w:fldChar w:fldCharType="begin"/>
            </w:r>
            <w:r w:rsidR="005D12D6">
              <w:rPr>
                <w:noProof/>
                <w:webHidden/>
              </w:rPr>
              <w:instrText xml:space="preserve"> PAGEREF _Toc327968520 \h </w:instrText>
            </w:r>
            <w:r w:rsidR="005D12D6">
              <w:rPr>
                <w:noProof/>
                <w:webHidden/>
              </w:rPr>
            </w:r>
            <w:r w:rsidR="005D12D6">
              <w:rPr>
                <w:noProof/>
                <w:webHidden/>
              </w:rPr>
              <w:fldChar w:fldCharType="separate"/>
            </w:r>
            <w:r w:rsidR="005D12D6">
              <w:rPr>
                <w:noProof/>
                <w:webHidden/>
              </w:rPr>
              <w:t>157</w:t>
            </w:r>
            <w:r w:rsidR="005D12D6">
              <w:rPr>
                <w:noProof/>
                <w:webHidden/>
              </w:rPr>
              <w:fldChar w:fldCharType="end"/>
            </w:r>
          </w:hyperlink>
        </w:p>
        <w:p w14:paraId="7BC13394"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21" w:history="1">
            <w:r w:rsidR="005D12D6" w:rsidRPr="00FC5B96">
              <w:rPr>
                <w:rStyle w:val="Hyperlink"/>
                <w:noProof/>
              </w:rPr>
              <w:t>Appendix F: Projectors and Projection Materials</w:t>
            </w:r>
            <w:r w:rsidR="005D12D6">
              <w:rPr>
                <w:noProof/>
                <w:webHidden/>
              </w:rPr>
              <w:tab/>
            </w:r>
            <w:r w:rsidR="005D12D6">
              <w:rPr>
                <w:noProof/>
                <w:webHidden/>
              </w:rPr>
              <w:fldChar w:fldCharType="begin"/>
            </w:r>
            <w:r w:rsidR="005D12D6">
              <w:rPr>
                <w:noProof/>
                <w:webHidden/>
              </w:rPr>
              <w:instrText xml:space="preserve"> PAGEREF _Toc327968521 \h </w:instrText>
            </w:r>
            <w:r w:rsidR="005D12D6">
              <w:rPr>
                <w:noProof/>
                <w:webHidden/>
              </w:rPr>
            </w:r>
            <w:r w:rsidR="005D12D6">
              <w:rPr>
                <w:noProof/>
                <w:webHidden/>
              </w:rPr>
              <w:fldChar w:fldCharType="separate"/>
            </w:r>
            <w:r w:rsidR="005D12D6">
              <w:rPr>
                <w:noProof/>
                <w:webHidden/>
              </w:rPr>
              <w:t>159</w:t>
            </w:r>
            <w:r w:rsidR="005D12D6">
              <w:rPr>
                <w:noProof/>
                <w:webHidden/>
              </w:rPr>
              <w:fldChar w:fldCharType="end"/>
            </w:r>
          </w:hyperlink>
        </w:p>
        <w:p w14:paraId="3DE4B26C" w14:textId="77777777" w:rsidR="005D12D6" w:rsidRDefault="005D40AA">
          <w:pPr>
            <w:pStyle w:val="TOC2"/>
            <w:tabs>
              <w:tab w:val="right" w:leader="dot" w:pos="8449"/>
            </w:tabs>
            <w:rPr>
              <w:rFonts w:asciiTheme="minorHAnsi" w:eastAsiaTheme="minorEastAsia" w:hAnsiTheme="minorHAnsi"/>
              <w:noProof/>
              <w:sz w:val="22"/>
              <w:lang w:eastAsia="en-IE"/>
            </w:rPr>
          </w:pPr>
          <w:hyperlink w:anchor="_Toc327968522" w:history="1">
            <w:r w:rsidR="005D12D6" w:rsidRPr="00FC5B96">
              <w:rPr>
                <w:rStyle w:val="Hyperlink"/>
                <w:noProof/>
              </w:rPr>
              <w:t>Appendix G: Community Core Vision</w:t>
            </w:r>
            <w:r w:rsidR="005D12D6">
              <w:rPr>
                <w:noProof/>
                <w:webHidden/>
              </w:rPr>
              <w:tab/>
            </w:r>
            <w:r w:rsidR="005D12D6">
              <w:rPr>
                <w:noProof/>
                <w:webHidden/>
              </w:rPr>
              <w:fldChar w:fldCharType="begin"/>
            </w:r>
            <w:r w:rsidR="005D12D6">
              <w:rPr>
                <w:noProof/>
                <w:webHidden/>
              </w:rPr>
              <w:instrText xml:space="preserve"> PAGEREF _Toc327968522 \h </w:instrText>
            </w:r>
            <w:r w:rsidR="005D12D6">
              <w:rPr>
                <w:noProof/>
                <w:webHidden/>
              </w:rPr>
            </w:r>
            <w:r w:rsidR="005D12D6">
              <w:rPr>
                <w:noProof/>
                <w:webHidden/>
              </w:rPr>
              <w:fldChar w:fldCharType="separate"/>
            </w:r>
            <w:r w:rsidR="005D12D6">
              <w:rPr>
                <w:noProof/>
                <w:webHidden/>
              </w:rPr>
              <w:t>163</w:t>
            </w:r>
            <w:r w:rsidR="005D12D6">
              <w:rPr>
                <w:noProof/>
                <w:webHidden/>
              </w:rPr>
              <w:fldChar w:fldCharType="end"/>
            </w:r>
          </w:hyperlink>
        </w:p>
        <w:p w14:paraId="099DA43E" w14:textId="77777777" w:rsidR="00984514" w:rsidRDefault="00DB57F7">
          <w:r>
            <w:fldChar w:fldCharType="end"/>
          </w:r>
        </w:p>
      </w:sdtContent>
    </w:sdt>
    <w:p w14:paraId="7FB28B2D" w14:textId="77777777" w:rsidR="00984514" w:rsidRDefault="00984514" w:rsidP="008C6F3C">
      <w:pPr>
        <w:pStyle w:val="TOCHeading"/>
        <w:jc w:val="center"/>
      </w:pPr>
    </w:p>
    <w:p w14:paraId="7F924770" w14:textId="77777777" w:rsidR="00B7241C" w:rsidRDefault="00B7241C">
      <w:pPr>
        <w:spacing w:line="276" w:lineRule="auto"/>
        <w:jc w:val="left"/>
        <w:rPr>
          <w:rFonts w:asciiTheme="majorHAnsi" w:eastAsiaTheme="majorEastAsia" w:hAnsiTheme="majorHAnsi" w:cstheme="majorBidi"/>
          <w:b/>
          <w:bCs/>
          <w:color w:val="4F81BD" w:themeColor="accent1"/>
          <w:sz w:val="26"/>
          <w:szCs w:val="26"/>
        </w:rPr>
      </w:pPr>
      <w:r>
        <w:br w:type="page"/>
      </w:r>
    </w:p>
    <w:p w14:paraId="29CB8AE6" w14:textId="77777777" w:rsidR="004271C6" w:rsidRDefault="00F33359" w:rsidP="00455D5E">
      <w:pPr>
        <w:pStyle w:val="Heading1"/>
        <w:jc w:val="center"/>
      </w:pPr>
      <w:bookmarkStart w:id="0" w:name="_Toc324751265"/>
      <w:bookmarkStart w:id="1" w:name="_Toc327968434"/>
      <w:r>
        <w:lastRenderedPageBreak/>
        <w:t>List of Figures</w:t>
      </w:r>
      <w:bookmarkEnd w:id="0"/>
      <w:bookmarkEnd w:id="1"/>
    </w:p>
    <w:p w14:paraId="009C7319" w14:textId="77777777" w:rsidR="00F33359" w:rsidRDefault="00F33359"/>
    <w:p w14:paraId="0CF83BE2" w14:textId="77777777" w:rsidR="00343AC6" w:rsidRPr="00343AC6" w:rsidRDefault="003E5A5F">
      <w:pPr>
        <w:rPr>
          <w:b/>
        </w:rPr>
      </w:pPr>
      <w:r>
        <w:rPr>
          <w:b/>
        </w:rPr>
        <w:t>CHAPTER 3: MULTI-TOUCH TECHNOLOGY REVIEW</w:t>
      </w:r>
    </w:p>
    <w:p w14:paraId="2A1E109D"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1: Total Internal Reflection [76]</w:t>
      </w:r>
      <w:r>
        <w:rPr>
          <w:noProof/>
          <w:webHidden/>
        </w:rPr>
        <w:tab/>
      </w:r>
      <w:r>
        <w:rPr>
          <w:noProof/>
          <w:webHidden/>
        </w:rPr>
        <w:fldChar w:fldCharType="begin"/>
      </w:r>
      <w:r>
        <w:rPr>
          <w:noProof/>
          <w:webHidden/>
        </w:rPr>
        <w:instrText xml:space="preserve"> PAGEREF _Toc327168853 \h </w:instrText>
      </w:r>
      <w:r>
        <w:rPr>
          <w:noProof/>
          <w:webHidden/>
        </w:rPr>
      </w:r>
      <w:r>
        <w:rPr>
          <w:noProof/>
          <w:webHidden/>
        </w:rPr>
        <w:fldChar w:fldCharType="separate"/>
      </w:r>
      <w:r>
        <w:rPr>
          <w:noProof/>
          <w:webHidden/>
        </w:rPr>
        <w:t>32</w:t>
      </w:r>
      <w:r>
        <w:rPr>
          <w:noProof/>
          <w:webHidden/>
        </w:rPr>
        <w:fldChar w:fldCharType="end"/>
      </w:r>
    </w:p>
    <w:p w14:paraId="5E702F43"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2: Frustrated Total Internal Reflection [77]</w:t>
      </w:r>
      <w:r>
        <w:rPr>
          <w:noProof/>
          <w:webHidden/>
        </w:rPr>
        <w:tab/>
      </w:r>
      <w:r>
        <w:rPr>
          <w:noProof/>
          <w:webHidden/>
        </w:rPr>
        <w:fldChar w:fldCharType="begin"/>
      </w:r>
      <w:r>
        <w:rPr>
          <w:noProof/>
          <w:webHidden/>
        </w:rPr>
        <w:instrText xml:space="preserve"> PAGEREF _Toc327168854 \h </w:instrText>
      </w:r>
      <w:r>
        <w:rPr>
          <w:noProof/>
          <w:webHidden/>
        </w:rPr>
      </w:r>
      <w:r>
        <w:rPr>
          <w:noProof/>
          <w:webHidden/>
        </w:rPr>
        <w:fldChar w:fldCharType="separate"/>
      </w:r>
      <w:r>
        <w:rPr>
          <w:noProof/>
          <w:webHidden/>
        </w:rPr>
        <w:t>32</w:t>
      </w:r>
      <w:r>
        <w:rPr>
          <w:noProof/>
          <w:webHidden/>
        </w:rPr>
        <w:fldChar w:fldCharType="end"/>
      </w:r>
    </w:p>
    <w:p w14:paraId="10D205D5"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3: Inverted Frustrated Total Internal Reflection [79]</w:t>
      </w:r>
      <w:r>
        <w:rPr>
          <w:noProof/>
          <w:webHidden/>
        </w:rPr>
        <w:tab/>
      </w:r>
      <w:r>
        <w:rPr>
          <w:noProof/>
          <w:webHidden/>
        </w:rPr>
        <w:fldChar w:fldCharType="begin"/>
      </w:r>
      <w:r>
        <w:rPr>
          <w:noProof/>
          <w:webHidden/>
        </w:rPr>
        <w:instrText xml:space="preserve"> PAGEREF _Toc327168855 \h </w:instrText>
      </w:r>
      <w:r>
        <w:rPr>
          <w:noProof/>
          <w:webHidden/>
        </w:rPr>
      </w:r>
      <w:r>
        <w:rPr>
          <w:noProof/>
          <w:webHidden/>
        </w:rPr>
        <w:fldChar w:fldCharType="separate"/>
      </w:r>
      <w:r>
        <w:rPr>
          <w:noProof/>
          <w:webHidden/>
        </w:rPr>
        <w:t>34</w:t>
      </w:r>
      <w:r>
        <w:rPr>
          <w:noProof/>
          <w:webHidden/>
        </w:rPr>
        <w:fldChar w:fldCharType="end"/>
      </w:r>
    </w:p>
    <w:p w14:paraId="64366823"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4: Diffuse Illumination [77]</w:t>
      </w:r>
      <w:r>
        <w:rPr>
          <w:noProof/>
          <w:webHidden/>
        </w:rPr>
        <w:tab/>
        <w:t>35</w:t>
      </w:r>
    </w:p>
    <w:p w14:paraId="1645E38E"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5: Diffuse Surface Illumination [77]</w:t>
      </w:r>
      <w:r>
        <w:rPr>
          <w:noProof/>
          <w:webHidden/>
        </w:rPr>
        <w:tab/>
        <w:t>36</w:t>
      </w:r>
    </w:p>
    <w:p w14:paraId="12377416"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6: Laser Light Plane [77]</w:t>
      </w:r>
      <w:r>
        <w:rPr>
          <w:noProof/>
          <w:webHidden/>
        </w:rPr>
        <w:tab/>
        <w:t>37</w:t>
      </w:r>
    </w:p>
    <w:p w14:paraId="746D3DFD"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7: Resistive Touch Screen Layout [85]</w:t>
      </w:r>
      <w:r>
        <w:rPr>
          <w:noProof/>
          <w:webHidden/>
        </w:rPr>
        <w:tab/>
        <w:t>38</w:t>
      </w:r>
    </w:p>
    <w:p w14:paraId="1DF0167D"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8: Resistive Touch Screen Circuit [88]</w:t>
      </w:r>
      <w:r>
        <w:rPr>
          <w:noProof/>
          <w:webHidden/>
        </w:rPr>
        <w:tab/>
        <w:t>39</w:t>
      </w:r>
    </w:p>
    <w:p w14:paraId="1E9B6B64"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9: Generated Photocurrent from FTIR [89]</w:t>
      </w:r>
      <w:r>
        <w:rPr>
          <w:noProof/>
          <w:webHidden/>
        </w:rPr>
        <w:tab/>
        <w:t>40</w:t>
      </w:r>
    </w:p>
    <w:p w14:paraId="4B7394B9"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10: SFTIR Scan Operation [89]</w:t>
      </w:r>
      <w:r>
        <w:rPr>
          <w:noProof/>
          <w:webHidden/>
        </w:rPr>
        <w:tab/>
        <w:t>41</w:t>
      </w:r>
    </w:p>
    <w:p w14:paraId="2C1D5C4B"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11: ThinSight Setup [90]</w:t>
      </w:r>
      <w:r>
        <w:rPr>
          <w:noProof/>
          <w:webHidden/>
        </w:rPr>
        <w:tab/>
        <w:t>42</w:t>
      </w:r>
    </w:p>
    <w:p w14:paraId="7D6A6FFA"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12: LED Based Multi-touch sensing [92]</w:t>
      </w:r>
      <w:r>
        <w:rPr>
          <w:noProof/>
          <w:webHidden/>
        </w:rPr>
        <w:tab/>
        <w:t>43</w:t>
      </w:r>
    </w:p>
    <w:p w14:paraId="7756B5A4" w14:textId="77777777"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 xml:space="preserve">Figure 3.13: Diamond Touch System Setup </w:t>
      </w:r>
      <w:r>
        <w:rPr>
          <w:noProof/>
          <w:webHidden/>
        </w:rPr>
        <w:tab/>
        <w:t>44</w:t>
      </w:r>
    </w:p>
    <w:p w14:paraId="54833D1A" w14:textId="77777777" w:rsidR="000F65AB" w:rsidRDefault="000F65AB" w:rsidP="009A7CD1">
      <w:pPr>
        <w:spacing w:line="276" w:lineRule="auto"/>
        <w:rPr>
          <w:b/>
        </w:rPr>
      </w:pPr>
    </w:p>
    <w:p w14:paraId="49CBF745" w14:textId="77777777" w:rsidR="003E5A5F" w:rsidRDefault="003E5A5F" w:rsidP="009A7CD1">
      <w:pPr>
        <w:spacing w:line="276" w:lineRule="auto"/>
        <w:rPr>
          <w:b/>
        </w:rPr>
      </w:pPr>
      <w:r w:rsidRPr="003E5A5F">
        <w:rPr>
          <w:b/>
        </w:rPr>
        <w:t>CHAPTER 5: SYSTEM DESIGN AND DEVELOPMENT</w:t>
      </w:r>
    </w:p>
    <w:p w14:paraId="30D9F054" w14:textId="77777777" w:rsidR="008111D6" w:rsidRDefault="008111D6" w:rsidP="008111D6">
      <w:pPr>
        <w:pStyle w:val="TableofFigures"/>
        <w:tabs>
          <w:tab w:val="right" w:leader="dot" w:pos="8449"/>
        </w:tabs>
        <w:rPr>
          <w:rFonts w:asciiTheme="minorHAnsi" w:eastAsiaTheme="minorEastAsia" w:hAnsiTheme="minorHAnsi"/>
          <w:noProof/>
          <w:sz w:val="22"/>
          <w:lang w:eastAsia="en-IE"/>
        </w:rPr>
      </w:pPr>
      <w:r>
        <w:rPr>
          <w:noProof/>
        </w:rPr>
        <w:t>Figure 5</w:t>
      </w:r>
      <w:r w:rsidRPr="008111D6">
        <w:rPr>
          <w:noProof/>
        </w:rPr>
        <w:t>.</w:t>
      </w:r>
      <w:r>
        <w:rPr>
          <w:noProof/>
        </w:rPr>
        <w:t>1</w:t>
      </w:r>
      <w:r w:rsidRPr="008111D6">
        <w:rPr>
          <w:noProof/>
        </w:rPr>
        <w:t xml:space="preserve">: </w:t>
      </w:r>
      <w:r>
        <w:t>Multi-touch Component Interaction</w:t>
      </w:r>
      <w:r w:rsidRPr="008111D6">
        <w:rPr>
          <w:noProof/>
        </w:rPr>
        <w:t xml:space="preserve"> </w:t>
      </w:r>
      <w:r>
        <w:rPr>
          <w:noProof/>
          <w:webHidden/>
        </w:rPr>
        <w:tab/>
      </w:r>
      <w:r w:rsidR="000F65AB">
        <w:rPr>
          <w:noProof/>
          <w:webHidden/>
        </w:rPr>
        <w:t>53</w:t>
      </w:r>
    </w:p>
    <w:p w14:paraId="33E58D53" w14:textId="77777777" w:rsidR="008111D6" w:rsidRDefault="008111D6" w:rsidP="008111D6">
      <w:pPr>
        <w:pStyle w:val="TableofFigures"/>
        <w:tabs>
          <w:tab w:val="right" w:leader="dot" w:pos="8449"/>
        </w:tabs>
        <w:rPr>
          <w:rFonts w:asciiTheme="minorHAnsi" w:eastAsiaTheme="minorEastAsia" w:hAnsiTheme="minorHAnsi"/>
          <w:noProof/>
          <w:sz w:val="22"/>
          <w:lang w:eastAsia="en-IE"/>
        </w:rPr>
      </w:pPr>
      <w:r w:rsidRPr="008111D6">
        <w:rPr>
          <w:noProof/>
        </w:rPr>
        <w:t xml:space="preserve">Figure </w:t>
      </w:r>
      <w:r w:rsidR="009C4A26">
        <w:rPr>
          <w:noProof/>
        </w:rPr>
        <w:t>5</w:t>
      </w:r>
      <w:r w:rsidRPr="008111D6">
        <w:rPr>
          <w:noProof/>
        </w:rPr>
        <w:t>.</w:t>
      </w:r>
      <w:r>
        <w:rPr>
          <w:noProof/>
        </w:rPr>
        <w:t>2</w:t>
      </w:r>
      <w:r w:rsidRPr="008111D6">
        <w:rPr>
          <w:noProof/>
        </w:rPr>
        <w:t xml:space="preserve">: </w:t>
      </w:r>
      <w:r>
        <w:rPr>
          <w:noProof/>
        </w:rPr>
        <w:t>Multi-touch Screen Design</w:t>
      </w:r>
      <w:r w:rsidRPr="008111D6">
        <w:rPr>
          <w:noProof/>
        </w:rPr>
        <w:t xml:space="preserve"> </w:t>
      </w:r>
      <w:r>
        <w:rPr>
          <w:noProof/>
          <w:webHidden/>
        </w:rPr>
        <w:tab/>
      </w:r>
      <w:r w:rsidR="000F65AB">
        <w:rPr>
          <w:noProof/>
          <w:webHidden/>
        </w:rPr>
        <w:t>54</w:t>
      </w:r>
    </w:p>
    <w:p w14:paraId="086B7595" w14:textId="77777777" w:rsidR="008111D6" w:rsidRDefault="008111D6" w:rsidP="008111D6">
      <w:pPr>
        <w:pStyle w:val="TableofFigures"/>
        <w:tabs>
          <w:tab w:val="right" w:leader="dot" w:pos="8449"/>
        </w:tabs>
        <w:rPr>
          <w:rFonts w:asciiTheme="minorHAnsi" w:eastAsiaTheme="minorEastAsia" w:hAnsiTheme="minorHAnsi"/>
          <w:noProof/>
          <w:sz w:val="22"/>
          <w:lang w:eastAsia="en-IE"/>
        </w:rPr>
      </w:pPr>
      <w:r w:rsidRPr="008111D6">
        <w:rPr>
          <w:noProof/>
        </w:rPr>
        <w:t>Figur</w:t>
      </w:r>
      <w:r>
        <w:rPr>
          <w:noProof/>
        </w:rPr>
        <w:t xml:space="preserve">e </w:t>
      </w:r>
      <w:r w:rsidR="009C4A26">
        <w:rPr>
          <w:noProof/>
        </w:rPr>
        <w:t>5</w:t>
      </w:r>
      <w:r>
        <w:rPr>
          <w:noProof/>
        </w:rPr>
        <w:t>.3</w:t>
      </w:r>
      <w:r w:rsidRPr="008111D6">
        <w:rPr>
          <w:noProof/>
        </w:rPr>
        <w:t xml:space="preserve">: </w:t>
      </w:r>
      <w:r>
        <w:rPr>
          <w:noProof/>
        </w:rPr>
        <w:t>Multi-touch Hardware Solution</w:t>
      </w:r>
      <w:r>
        <w:rPr>
          <w:noProof/>
          <w:webHidden/>
        </w:rPr>
        <w:tab/>
      </w:r>
      <w:r w:rsidR="000F65AB">
        <w:rPr>
          <w:noProof/>
          <w:webHidden/>
        </w:rPr>
        <w:t>55</w:t>
      </w:r>
    </w:p>
    <w:p w14:paraId="1D8A9319" w14:textId="77777777"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8111D6">
        <w:rPr>
          <w:noProof/>
        </w:rPr>
        <w:t>.4</w:t>
      </w:r>
      <w:r w:rsidR="008111D6" w:rsidRPr="008111D6">
        <w:rPr>
          <w:noProof/>
        </w:rPr>
        <w:t xml:space="preserve">: </w:t>
      </w:r>
      <w:r w:rsidR="008111D6">
        <w:rPr>
          <w:noProof/>
        </w:rPr>
        <w:t>Multi-touch Frame</w:t>
      </w:r>
      <w:r w:rsidR="008111D6" w:rsidRPr="008111D6">
        <w:rPr>
          <w:noProof/>
        </w:rPr>
        <w:t xml:space="preserve"> </w:t>
      </w:r>
      <w:r w:rsidR="008111D6">
        <w:rPr>
          <w:noProof/>
          <w:webHidden/>
        </w:rPr>
        <w:tab/>
      </w:r>
      <w:r w:rsidR="000F65AB">
        <w:rPr>
          <w:noProof/>
          <w:webHidden/>
        </w:rPr>
        <w:t>56</w:t>
      </w:r>
    </w:p>
    <w:p w14:paraId="6839E1DF" w14:textId="77777777" w:rsidR="008111D6" w:rsidRDefault="008111D6" w:rsidP="008111D6">
      <w:pPr>
        <w:pStyle w:val="TableofFigures"/>
        <w:tabs>
          <w:tab w:val="right" w:leader="dot" w:pos="8449"/>
        </w:tabs>
        <w:rPr>
          <w:rFonts w:asciiTheme="minorHAnsi" w:eastAsiaTheme="minorEastAsia" w:hAnsiTheme="minorHAnsi"/>
          <w:noProof/>
          <w:sz w:val="22"/>
          <w:lang w:eastAsia="en-IE"/>
        </w:rPr>
      </w:pPr>
      <w:r w:rsidRPr="008111D6">
        <w:rPr>
          <w:noProof/>
        </w:rPr>
        <w:t>Fi</w:t>
      </w:r>
      <w:r w:rsidR="009C4A26">
        <w:rPr>
          <w:noProof/>
        </w:rPr>
        <w:t>gure 5</w:t>
      </w:r>
      <w:r>
        <w:rPr>
          <w:noProof/>
        </w:rPr>
        <w:t>.5</w:t>
      </w:r>
      <w:r w:rsidRPr="008111D6">
        <w:rPr>
          <w:noProof/>
        </w:rPr>
        <w:t xml:space="preserve">: </w:t>
      </w:r>
      <w:r>
        <w:rPr>
          <w:noProof/>
        </w:rPr>
        <w:t>Multi-touch Software Architecture</w:t>
      </w:r>
      <w:r w:rsidRPr="008111D6">
        <w:rPr>
          <w:noProof/>
        </w:rPr>
        <w:t xml:space="preserve"> </w:t>
      </w:r>
      <w:r>
        <w:rPr>
          <w:noProof/>
          <w:webHidden/>
        </w:rPr>
        <w:tab/>
      </w:r>
      <w:r w:rsidR="000F65AB">
        <w:rPr>
          <w:noProof/>
          <w:webHidden/>
        </w:rPr>
        <w:t>59</w:t>
      </w:r>
    </w:p>
    <w:p w14:paraId="0F9B2645" w14:textId="77777777"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8111D6">
        <w:rPr>
          <w:noProof/>
        </w:rPr>
        <w:t>.6</w:t>
      </w:r>
      <w:r w:rsidR="008111D6" w:rsidRPr="008111D6">
        <w:rPr>
          <w:noProof/>
        </w:rPr>
        <w:t xml:space="preserve">: </w:t>
      </w:r>
      <w:r w:rsidR="008111D6">
        <w:rPr>
          <w:noProof/>
        </w:rPr>
        <w:t>Multi-touch Application Architecture</w:t>
      </w:r>
      <w:r w:rsidR="008111D6" w:rsidRPr="008111D6">
        <w:rPr>
          <w:noProof/>
        </w:rPr>
        <w:t xml:space="preserve"> </w:t>
      </w:r>
      <w:r w:rsidR="008111D6">
        <w:rPr>
          <w:noProof/>
          <w:webHidden/>
        </w:rPr>
        <w:tab/>
      </w:r>
      <w:r w:rsidR="000F65AB">
        <w:rPr>
          <w:noProof/>
          <w:webHidden/>
        </w:rPr>
        <w:t>60</w:t>
      </w:r>
    </w:p>
    <w:p w14:paraId="4E17DB04" w14:textId="77777777" w:rsidR="00526798" w:rsidRPr="00526798"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7</w:t>
      </w:r>
      <w:r w:rsidRPr="008111D6">
        <w:rPr>
          <w:noProof/>
        </w:rPr>
        <w:t xml:space="preserve">: </w:t>
      </w:r>
      <w:r>
        <w:rPr>
          <w:noProof/>
        </w:rPr>
        <w:t>System Navigation</w:t>
      </w:r>
      <w:r w:rsidRPr="008111D6">
        <w:rPr>
          <w:noProof/>
        </w:rPr>
        <w:t xml:space="preserve"> </w:t>
      </w:r>
      <w:r w:rsidR="000F65AB">
        <w:rPr>
          <w:noProof/>
          <w:webHidden/>
        </w:rPr>
        <w:tab/>
        <w:t>61</w:t>
      </w:r>
    </w:p>
    <w:p w14:paraId="0439F9E7" w14:textId="77777777"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526798">
        <w:rPr>
          <w:noProof/>
        </w:rPr>
        <w:t>.8</w:t>
      </w:r>
      <w:r w:rsidR="008111D6" w:rsidRPr="008111D6">
        <w:rPr>
          <w:noProof/>
        </w:rPr>
        <w:t xml:space="preserve">: </w:t>
      </w:r>
      <w:r w:rsidR="008111D6">
        <w:rPr>
          <w:noProof/>
        </w:rPr>
        <w:t>Home Button</w:t>
      </w:r>
      <w:r w:rsidR="008111D6" w:rsidRPr="008111D6">
        <w:rPr>
          <w:noProof/>
        </w:rPr>
        <w:t xml:space="preserve"> </w:t>
      </w:r>
      <w:r w:rsidR="008111D6">
        <w:rPr>
          <w:noProof/>
          <w:webHidden/>
        </w:rPr>
        <w:tab/>
      </w:r>
      <w:r w:rsidR="00996D97">
        <w:rPr>
          <w:noProof/>
          <w:webHidden/>
        </w:rPr>
        <w:t>6</w:t>
      </w:r>
      <w:r w:rsidR="000F65AB">
        <w:rPr>
          <w:noProof/>
          <w:webHidden/>
        </w:rPr>
        <w:t>1</w:t>
      </w:r>
    </w:p>
    <w:p w14:paraId="3F34D767" w14:textId="77777777"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526798">
        <w:rPr>
          <w:noProof/>
        </w:rPr>
        <w:t>.9</w:t>
      </w:r>
      <w:r w:rsidR="008111D6" w:rsidRPr="008111D6">
        <w:rPr>
          <w:noProof/>
        </w:rPr>
        <w:t xml:space="preserve">: </w:t>
      </w:r>
      <w:r w:rsidR="008111D6">
        <w:rPr>
          <w:noProof/>
        </w:rPr>
        <w:t>Main Menu</w:t>
      </w:r>
      <w:r w:rsidR="008111D6" w:rsidRPr="008111D6">
        <w:rPr>
          <w:noProof/>
        </w:rPr>
        <w:t xml:space="preserve"> </w:t>
      </w:r>
      <w:r w:rsidR="008111D6">
        <w:rPr>
          <w:noProof/>
          <w:webHidden/>
        </w:rPr>
        <w:tab/>
      </w:r>
      <w:r w:rsidR="00192216">
        <w:rPr>
          <w:noProof/>
          <w:webHidden/>
        </w:rPr>
        <w:t>6</w:t>
      </w:r>
      <w:r w:rsidR="000F65AB">
        <w:rPr>
          <w:noProof/>
          <w:webHidden/>
        </w:rPr>
        <w:t>2</w:t>
      </w:r>
    </w:p>
    <w:p w14:paraId="69386501" w14:textId="77777777"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8111D6" w:rsidRPr="008111D6">
        <w:rPr>
          <w:noProof/>
        </w:rPr>
        <w:t>.</w:t>
      </w:r>
      <w:r w:rsidR="00526798">
        <w:rPr>
          <w:noProof/>
        </w:rPr>
        <w:t>10</w:t>
      </w:r>
      <w:r w:rsidR="008111D6" w:rsidRPr="008111D6">
        <w:rPr>
          <w:noProof/>
        </w:rPr>
        <w:t xml:space="preserve">: </w:t>
      </w:r>
      <w:r>
        <w:t>Paint Activity Interface Design</w:t>
      </w:r>
      <w:r w:rsidR="008111D6" w:rsidRPr="008111D6">
        <w:rPr>
          <w:noProof/>
        </w:rPr>
        <w:t xml:space="preserve"> </w:t>
      </w:r>
      <w:r w:rsidR="008111D6">
        <w:rPr>
          <w:noProof/>
          <w:webHidden/>
        </w:rPr>
        <w:tab/>
      </w:r>
      <w:r w:rsidR="00526798">
        <w:rPr>
          <w:noProof/>
          <w:webHidden/>
        </w:rPr>
        <w:t>6</w:t>
      </w:r>
      <w:r w:rsidR="000F65AB">
        <w:rPr>
          <w:noProof/>
          <w:webHidden/>
        </w:rPr>
        <w:t>4</w:t>
      </w:r>
    </w:p>
    <w:p w14:paraId="3387C85B" w14:textId="77777777"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526798">
        <w:rPr>
          <w:noProof/>
        </w:rPr>
        <w:t>.11</w:t>
      </w:r>
      <w:r w:rsidR="008111D6" w:rsidRPr="008111D6">
        <w:rPr>
          <w:noProof/>
        </w:rPr>
        <w:t xml:space="preserve">: </w:t>
      </w:r>
      <w:r w:rsidR="00DD1D63">
        <w:rPr>
          <w:noProof/>
        </w:rPr>
        <w:t xml:space="preserve">Implemented </w:t>
      </w:r>
      <w:r w:rsidR="00B2720D">
        <w:rPr>
          <w:noProof/>
        </w:rPr>
        <w:t>Paint Activity User Interface</w:t>
      </w:r>
      <w:r w:rsidR="008111D6">
        <w:rPr>
          <w:noProof/>
          <w:webHidden/>
        </w:rPr>
        <w:tab/>
      </w:r>
      <w:r w:rsidR="000F65AB">
        <w:rPr>
          <w:noProof/>
          <w:webHidden/>
        </w:rPr>
        <w:t>65</w:t>
      </w:r>
    </w:p>
    <w:p w14:paraId="7B1E2199" w14:textId="77777777"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12</w:t>
      </w:r>
      <w:r w:rsidR="008111D6" w:rsidRPr="008111D6">
        <w:rPr>
          <w:noProof/>
        </w:rPr>
        <w:t>:</w:t>
      </w:r>
      <w:r w:rsidR="00B2720D" w:rsidRPr="00B2720D">
        <w:rPr>
          <w:noProof/>
        </w:rPr>
        <w:t xml:space="preserve"> </w:t>
      </w:r>
      <w:r w:rsidR="00B2720D">
        <w:rPr>
          <w:noProof/>
        </w:rPr>
        <w:t>Paint Event Functionality</w:t>
      </w:r>
      <w:r w:rsidR="008111D6">
        <w:rPr>
          <w:noProof/>
          <w:webHidden/>
        </w:rPr>
        <w:tab/>
      </w:r>
      <w:r w:rsidR="000F65AB">
        <w:rPr>
          <w:noProof/>
          <w:webHidden/>
        </w:rPr>
        <w:t>66</w:t>
      </w:r>
    </w:p>
    <w:p w14:paraId="4DFBE2EB" w14:textId="77777777"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13</w:t>
      </w:r>
      <w:r w:rsidR="008111D6" w:rsidRPr="008111D6">
        <w:rPr>
          <w:noProof/>
        </w:rPr>
        <w:t xml:space="preserve">: </w:t>
      </w:r>
      <w:r w:rsidR="009C4A26">
        <w:rPr>
          <w:noProof/>
        </w:rPr>
        <w:t>Music Activity Interface</w:t>
      </w:r>
      <w:r w:rsidR="008111D6" w:rsidRPr="008111D6">
        <w:rPr>
          <w:noProof/>
        </w:rPr>
        <w:t xml:space="preserve"> </w:t>
      </w:r>
      <w:r w:rsidR="008111D6">
        <w:rPr>
          <w:noProof/>
          <w:webHidden/>
        </w:rPr>
        <w:tab/>
      </w:r>
      <w:r w:rsidR="000F65AB">
        <w:rPr>
          <w:noProof/>
          <w:webHidden/>
        </w:rPr>
        <w:t>67</w:t>
      </w:r>
    </w:p>
    <w:p w14:paraId="533D206B" w14:textId="77777777"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14</w:t>
      </w:r>
      <w:r w:rsidR="008111D6" w:rsidRPr="008111D6">
        <w:rPr>
          <w:noProof/>
        </w:rPr>
        <w:t xml:space="preserve">: </w:t>
      </w:r>
      <w:r w:rsidR="009C4A26">
        <w:rPr>
          <w:noProof/>
        </w:rPr>
        <w:t>Music Activity Class Diagram</w:t>
      </w:r>
      <w:r w:rsidR="008111D6" w:rsidRPr="008111D6">
        <w:rPr>
          <w:noProof/>
        </w:rPr>
        <w:t xml:space="preserve"> </w:t>
      </w:r>
      <w:r w:rsidR="008111D6">
        <w:rPr>
          <w:noProof/>
          <w:webHidden/>
        </w:rPr>
        <w:tab/>
      </w:r>
      <w:r w:rsidR="000F65AB">
        <w:rPr>
          <w:noProof/>
          <w:webHidden/>
        </w:rPr>
        <w:t>69</w:t>
      </w:r>
    </w:p>
    <w:p w14:paraId="6B119AE9" w14:textId="77777777"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lastRenderedPageBreak/>
        <w:t>Figure 5.15</w:t>
      </w:r>
      <w:r w:rsidR="008111D6" w:rsidRPr="008111D6">
        <w:rPr>
          <w:noProof/>
        </w:rPr>
        <w:t xml:space="preserve">: </w:t>
      </w:r>
      <w:r w:rsidR="009C4A26">
        <w:rPr>
          <w:noProof/>
        </w:rPr>
        <w:t>MTKey Event Behaviour</w:t>
      </w:r>
      <w:r w:rsidR="008111D6" w:rsidRPr="008111D6">
        <w:rPr>
          <w:noProof/>
        </w:rPr>
        <w:t xml:space="preserve"> </w:t>
      </w:r>
      <w:r w:rsidR="008111D6">
        <w:rPr>
          <w:noProof/>
          <w:webHidden/>
        </w:rPr>
        <w:tab/>
      </w:r>
      <w:r w:rsidR="000F65AB">
        <w:rPr>
          <w:noProof/>
          <w:webHidden/>
        </w:rPr>
        <w:t>69</w:t>
      </w:r>
    </w:p>
    <w:p w14:paraId="1D70C805" w14:textId="77777777"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16</w:t>
      </w:r>
      <w:r w:rsidR="008111D6" w:rsidRPr="008111D6">
        <w:rPr>
          <w:noProof/>
        </w:rPr>
        <w:t xml:space="preserve">: </w:t>
      </w:r>
      <w:r w:rsidR="009C4A26">
        <w:rPr>
          <w:noProof/>
        </w:rPr>
        <w:t>MTKey Update Functionality</w:t>
      </w:r>
      <w:r w:rsidR="008111D6" w:rsidRPr="008111D6">
        <w:rPr>
          <w:noProof/>
        </w:rPr>
        <w:t xml:space="preserve"> </w:t>
      </w:r>
      <w:r w:rsidR="008111D6">
        <w:rPr>
          <w:noProof/>
          <w:webHidden/>
        </w:rPr>
        <w:tab/>
      </w:r>
      <w:r w:rsidR="000F65AB">
        <w:rPr>
          <w:noProof/>
          <w:webHidden/>
        </w:rPr>
        <w:t>70</w:t>
      </w:r>
    </w:p>
    <w:p w14:paraId="0AB62689" w14:textId="77777777"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17</w:t>
      </w:r>
      <w:r w:rsidR="008111D6" w:rsidRPr="008111D6">
        <w:rPr>
          <w:noProof/>
        </w:rPr>
        <w:t xml:space="preserve">: </w:t>
      </w:r>
      <w:r w:rsidR="009C4A26">
        <w:rPr>
          <w:noProof/>
        </w:rPr>
        <w:t>Game Activity User Interface</w:t>
      </w:r>
      <w:r w:rsidR="008111D6" w:rsidRPr="008111D6">
        <w:rPr>
          <w:noProof/>
        </w:rPr>
        <w:t xml:space="preserve"> </w:t>
      </w:r>
      <w:r w:rsidR="008111D6">
        <w:rPr>
          <w:noProof/>
          <w:webHidden/>
        </w:rPr>
        <w:tab/>
      </w:r>
      <w:r w:rsidR="000F65AB">
        <w:rPr>
          <w:noProof/>
          <w:webHidden/>
        </w:rPr>
        <w:t>71</w:t>
      </w:r>
    </w:p>
    <w:p w14:paraId="08F10A86" w14:textId="77777777" w:rsidR="009C4A26" w:rsidRDefault="009C4A26" w:rsidP="009C4A26">
      <w:pPr>
        <w:pStyle w:val="TableofFigures"/>
        <w:tabs>
          <w:tab w:val="right" w:leader="dot" w:pos="8449"/>
        </w:tabs>
        <w:rPr>
          <w:rFonts w:asciiTheme="minorHAnsi" w:eastAsiaTheme="minorEastAsia" w:hAnsiTheme="minorHAnsi"/>
          <w:noProof/>
          <w:sz w:val="22"/>
          <w:lang w:eastAsia="en-IE"/>
        </w:rPr>
      </w:pPr>
      <w:r>
        <w:rPr>
          <w:noProof/>
        </w:rPr>
        <w:t>Figure 5</w:t>
      </w:r>
      <w:r w:rsidRPr="008111D6">
        <w:rPr>
          <w:noProof/>
        </w:rPr>
        <w:t>.</w:t>
      </w:r>
      <w:r w:rsidR="00343AC6">
        <w:rPr>
          <w:noProof/>
        </w:rPr>
        <w:t>1</w:t>
      </w:r>
      <w:r w:rsidR="00526798">
        <w:rPr>
          <w:noProof/>
        </w:rPr>
        <w:t>8</w:t>
      </w:r>
      <w:r w:rsidRPr="008111D6">
        <w:rPr>
          <w:noProof/>
        </w:rPr>
        <w:t xml:space="preserve">: </w:t>
      </w:r>
      <w:r>
        <w:t>Game Activity Layout</w:t>
      </w:r>
      <w:r w:rsidRPr="008111D6">
        <w:rPr>
          <w:noProof/>
        </w:rPr>
        <w:t xml:space="preserve"> </w:t>
      </w:r>
      <w:r>
        <w:rPr>
          <w:noProof/>
          <w:webHidden/>
        </w:rPr>
        <w:tab/>
      </w:r>
      <w:r w:rsidR="000F65AB">
        <w:rPr>
          <w:noProof/>
          <w:webHidden/>
        </w:rPr>
        <w:t>72</w:t>
      </w:r>
    </w:p>
    <w:p w14:paraId="222D655D" w14:textId="77777777"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19</w:t>
      </w:r>
      <w:r w:rsidR="009C4A26" w:rsidRPr="008111D6">
        <w:rPr>
          <w:noProof/>
        </w:rPr>
        <w:t xml:space="preserve">: </w:t>
      </w:r>
      <w:r w:rsidR="009C4A26">
        <w:rPr>
          <w:noProof/>
        </w:rPr>
        <w:t>Game Activity Update Loop</w:t>
      </w:r>
      <w:r w:rsidR="009C4A26" w:rsidRPr="008111D6">
        <w:rPr>
          <w:noProof/>
        </w:rPr>
        <w:t xml:space="preserve"> </w:t>
      </w:r>
      <w:r w:rsidR="009C4A26">
        <w:rPr>
          <w:noProof/>
          <w:webHidden/>
        </w:rPr>
        <w:tab/>
      </w:r>
      <w:r w:rsidR="000F65AB">
        <w:rPr>
          <w:noProof/>
          <w:webHidden/>
        </w:rPr>
        <w:t>73</w:t>
      </w:r>
    </w:p>
    <w:p w14:paraId="42965A7B" w14:textId="77777777"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0</w:t>
      </w:r>
      <w:r w:rsidR="009C4A26" w:rsidRPr="008111D6">
        <w:rPr>
          <w:noProof/>
        </w:rPr>
        <w:t xml:space="preserve">: </w:t>
      </w:r>
      <w:r w:rsidR="009C4A26">
        <w:rPr>
          <w:noProof/>
        </w:rPr>
        <w:t>Reaction Activity Interface</w:t>
      </w:r>
      <w:r w:rsidR="009C4A26">
        <w:rPr>
          <w:noProof/>
          <w:webHidden/>
        </w:rPr>
        <w:tab/>
      </w:r>
      <w:r w:rsidR="000F65AB">
        <w:rPr>
          <w:noProof/>
          <w:webHidden/>
        </w:rPr>
        <w:t>74</w:t>
      </w:r>
    </w:p>
    <w:p w14:paraId="1D19F548" w14:textId="77777777"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1</w:t>
      </w:r>
      <w:r w:rsidR="009C4A26" w:rsidRPr="008111D6">
        <w:rPr>
          <w:noProof/>
        </w:rPr>
        <w:t xml:space="preserve">: </w:t>
      </w:r>
      <w:r w:rsidR="009C4A26">
        <w:rPr>
          <w:noProof/>
        </w:rPr>
        <w:t>Relocate Task Functionality</w:t>
      </w:r>
      <w:r w:rsidR="009C4A26" w:rsidRPr="008111D6">
        <w:rPr>
          <w:noProof/>
        </w:rPr>
        <w:t xml:space="preserve"> </w:t>
      </w:r>
      <w:r w:rsidR="009C4A26">
        <w:rPr>
          <w:noProof/>
          <w:webHidden/>
        </w:rPr>
        <w:tab/>
      </w:r>
      <w:r w:rsidR="000F65AB">
        <w:rPr>
          <w:noProof/>
          <w:webHidden/>
        </w:rPr>
        <w:t>76</w:t>
      </w:r>
    </w:p>
    <w:p w14:paraId="07E38168" w14:textId="77777777"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2</w:t>
      </w:r>
      <w:r w:rsidR="009C4A26" w:rsidRPr="008111D6">
        <w:rPr>
          <w:noProof/>
        </w:rPr>
        <w:t xml:space="preserve">: </w:t>
      </w:r>
      <w:r w:rsidR="009C4A26">
        <w:rPr>
          <w:noProof/>
        </w:rPr>
        <w:t>Photo Activity User Interface</w:t>
      </w:r>
      <w:r w:rsidR="009C4A26" w:rsidRPr="008111D6">
        <w:rPr>
          <w:noProof/>
        </w:rPr>
        <w:t xml:space="preserve"> </w:t>
      </w:r>
      <w:r w:rsidR="009C4A26">
        <w:rPr>
          <w:noProof/>
          <w:webHidden/>
        </w:rPr>
        <w:tab/>
      </w:r>
      <w:r w:rsidR="000F65AB">
        <w:rPr>
          <w:noProof/>
          <w:webHidden/>
        </w:rPr>
        <w:t>77</w:t>
      </w:r>
    </w:p>
    <w:p w14:paraId="3DE839BD" w14:textId="77777777"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3</w:t>
      </w:r>
      <w:r w:rsidR="009C4A26" w:rsidRPr="008111D6">
        <w:rPr>
          <w:noProof/>
        </w:rPr>
        <w:t xml:space="preserve">: </w:t>
      </w:r>
      <w:r w:rsidR="009C4A26">
        <w:rPr>
          <w:noProof/>
        </w:rPr>
        <w:t>Image Event Procedure</w:t>
      </w:r>
      <w:r w:rsidR="009C4A26" w:rsidRPr="008111D6">
        <w:rPr>
          <w:noProof/>
        </w:rPr>
        <w:t xml:space="preserve"> </w:t>
      </w:r>
      <w:r w:rsidR="009C4A26">
        <w:rPr>
          <w:noProof/>
          <w:webHidden/>
        </w:rPr>
        <w:tab/>
      </w:r>
      <w:r w:rsidR="000F65AB">
        <w:rPr>
          <w:noProof/>
          <w:webHidden/>
        </w:rPr>
        <w:t>78</w:t>
      </w:r>
    </w:p>
    <w:p w14:paraId="10FBE207" w14:textId="77777777"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4</w:t>
      </w:r>
      <w:r w:rsidR="009C4A26" w:rsidRPr="008111D6">
        <w:rPr>
          <w:noProof/>
        </w:rPr>
        <w:t xml:space="preserve">: </w:t>
      </w:r>
      <w:r w:rsidR="009C4A26">
        <w:rPr>
          <w:noProof/>
        </w:rPr>
        <w:t>Data Collection Facility Functionality</w:t>
      </w:r>
      <w:r w:rsidR="009C4A26" w:rsidRPr="008111D6">
        <w:rPr>
          <w:noProof/>
        </w:rPr>
        <w:t xml:space="preserve"> </w:t>
      </w:r>
      <w:r w:rsidR="009C4A26">
        <w:rPr>
          <w:noProof/>
          <w:webHidden/>
        </w:rPr>
        <w:tab/>
      </w:r>
      <w:r w:rsidR="000F65AB">
        <w:rPr>
          <w:noProof/>
          <w:webHidden/>
        </w:rPr>
        <w:t>80</w:t>
      </w:r>
    </w:p>
    <w:p w14:paraId="2A1ADC45" w14:textId="77777777"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5</w:t>
      </w:r>
      <w:r w:rsidR="009C4A26" w:rsidRPr="008111D6">
        <w:rPr>
          <w:noProof/>
        </w:rPr>
        <w:t xml:space="preserve">: </w:t>
      </w:r>
      <w:r w:rsidR="009C4A26">
        <w:rPr>
          <w:noProof/>
        </w:rPr>
        <w:t>SessionUtils Class Interaction</w:t>
      </w:r>
      <w:r w:rsidR="009C4A26" w:rsidRPr="008111D6">
        <w:rPr>
          <w:noProof/>
        </w:rPr>
        <w:t xml:space="preserve"> </w:t>
      </w:r>
      <w:r w:rsidR="009C4A26">
        <w:rPr>
          <w:noProof/>
          <w:webHidden/>
        </w:rPr>
        <w:tab/>
      </w:r>
      <w:r w:rsidR="000F65AB">
        <w:rPr>
          <w:noProof/>
          <w:webHidden/>
        </w:rPr>
        <w:t>81</w:t>
      </w:r>
    </w:p>
    <w:p w14:paraId="6380FF9B" w14:textId="77777777" w:rsidR="009C4A26" w:rsidRDefault="009C4A26" w:rsidP="009C4A26">
      <w:pPr>
        <w:pStyle w:val="TableofFigures"/>
        <w:tabs>
          <w:tab w:val="right" w:leader="dot" w:pos="8449"/>
        </w:tabs>
        <w:rPr>
          <w:noProof/>
          <w:webHidden/>
        </w:rPr>
      </w:pPr>
      <w:r>
        <w:rPr>
          <w:noProof/>
        </w:rPr>
        <w:t>Fi</w:t>
      </w:r>
      <w:r w:rsidR="00526798">
        <w:rPr>
          <w:noProof/>
        </w:rPr>
        <w:t>gure 5.26</w:t>
      </w:r>
      <w:r w:rsidRPr="008111D6">
        <w:rPr>
          <w:noProof/>
        </w:rPr>
        <w:t xml:space="preserve">: </w:t>
      </w:r>
      <w:r w:rsidR="00DD1D63">
        <w:rPr>
          <w:noProof/>
        </w:rPr>
        <w:t>Data Logging Functionality</w:t>
      </w:r>
      <w:r w:rsidRPr="008111D6">
        <w:rPr>
          <w:noProof/>
        </w:rPr>
        <w:t xml:space="preserve"> </w:t>
      </w:r>
      <w:r>
        <w:rPr>
          <w:noProof/>
          <w:webHidden/>
        </w:rPr>
        <w:tab/>
      </w:r>
      <w:r w:rsidR="000F65AB">
        <w:rPr>
          <w:noProof/>
          <w:webHidden/>
        </w:rPr>
        <w:t>82</w:t>
      </w:r>
    </w:p>
    <w:p w14:paraId="66DAD484" w14:textId="77777777" w:rsidR="00DD1D63" w:rsidRDefault="00DD1D63" w:rsidP="00DD1D63">
      <w:pPr>
        <w:pStyle w:val="TableofFigures"/>
        <w:tabs>
          <w:tab w:val="right" w:leader="dot" w:pos="8449"/>
        </w:tabs>
        <w:rPr>
          <w:rFonts w:asciiTheme="minorHAnsi" w:eastAsiaTheme="minorEastAsia" w:hAnsiTheme="minorHAnsi"/>
          <w:noProof/>
          <w:sz w:val="22"/>
          <w:lang w:eastAsia="en-IE"/>
        </w:rPr>
      </w:pPr>
      <w:r>
        <w:rPr>
          <w:noProof/>
        </w:rPr>
        <w:t>Figure 5.27</w:t>
      </w:r>
      <w:r w:rsidRPr="008111D6">
        <w:rPr>
          <w:noProof/>
        </w:rPr>
        <w:t xml:space="preserve">: </w:t>
      </w:r>
      <w:r>
        <w:rPr>
          <w:noProof/>
        </w:rPr>
        <w:t>Timeout Sequence Diagram</w:t>
      </w:r>
      <w:r w:rsidRPr="008111D6">
        <w:rPr>
          <w:noProof/>
        </w:rPr>
        <w:t xml:space="preserve"> </w:t>
      </w:r>
      <w:r w:rsidR="000F65AB">
        <w:rPr>
          <w:noProof/>
          <w:webHidden/>
        </w:rPr>
        <w:tab/>
        <w:t>83</w:t>
      </w:r>
    </w:p>
    <w:p w14:paraId="7417CBC7" w14:textId="77777777" w:rsidR="009C4A26" w:rsidRDefault="00DD1D63" w:rsidP="009C4A26">
      <w:pPr>
        <w:pStyle w:val="TableofFigures"/>
        <w:tabs>
          <w:tab w:val="right" w:leader="dot" w:pos="8449"/>
        </w:tabs>
        <w:rPr>
          <w:rFonts w:asciiTheme="minorHAnsi" w:eastAsiaTheme="minorEastAsia" w:hAnsiTheme="minorHAnsi"/>
          <w:noProof/>
          <w:sz w:val="22"/>
          <w:lang w:eastAsia="en-IE"/>
        </w:rPr>
      </w:pPr>
      <w:r>
        <w:rPr>
          <w:noProof/>
        </w:rPr>
        <w:t>Figure 5.28</w:t>
      </w:r>
      <w:r w:rsidR="009C4A26" w:rsidRPr="008111D6">
        <w:rPr>
          <w:noProof/>
        </w:rPr>
        <w:t xml:space="preserve">: </w:t>
      </w:r>
      <w:r w:rsidR="009C4A26">
        <w:rPr>
          <w:noProof/>
        </w:rPr>
        <w:t>Activity Inheritance Structure</w:t>
      </w:r>
      <w:r w:rsidR="009C4A26" w:rsidRPr="008111D6">
        <w:rPr>
          <w:noProof/>
        </w:rPr>
        <w:t xml:space="preserve"> </w:t>
      </w:r>
      <w:r w:rsidR="009C4A26">
        <w:rPr>
          <w:noProof/>
          <w:webHidden/>
        </w:rPr>
        <w:tab/>
      </w:r>
      <w:r w:rsidR="000F65AB">
        <w:rPr>
          <w:noProof/>
          <w:webHidden/>
        </w:rPr>
        <w:t>84</w:t>
      </w:r>
    </w:p>
    <w:p w14:paraId="4FF18CD9" w14:textId="77777777"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w:t>
      </w:r>
      <w:r w:rsidR="00DD1D63">
        <w:rPr>
          <w:noProof/>
        </w:rPr>
        <w:t>9</w:t>
      </w:r>
      <w:r w:rsidR="009C4A26" w:rsidRPr="008111D6">
        <w:rPr>
          <w:noProof/>
        </w:rPr>
        <w:t xml:space="preserve">: </w:t>
      </w:r>
      <w:r w:rsidR="009C4A26">
        <w:rPr>
          <w:noProof/>
        </w:rPr>
        <w:t>Generic Activity Layout</w:t>
      </w:r>
      <w:r w:rsidR="009C4A26" w:rsidRPr="008111D6">
        <w:rPr>
          <w:noProof/>
        </w:rPr>
        <w:t xml:space="preserve"> </w:t>
      </w:r>
      <w:r w:rsidR="009C4A26">
        <w:rPr>
          <w:noProof/>
          <w:webHidden/>
        </w:rPr>
        <w:tab/>
      </w:r>
      <w:r w:rsidR="000F65AB">
        <w:rPr>
          <w:noProof/>
          <w:webHidden/>
        </w:rPr>
        <w:t>84</w:t>
      </w:r>
    </w:p>
    <w:p w14:paraId="00B54EE8" w14:textId="77777777" w:rsidR="00347870" w:rsidRDefault="00347870" w:rsidP="005B3EDA">
      <w:pPr>
        <w:spacing w:line="276" w:lineRule="auto"/>
        <w:jc w:val="left"/>
      </w:pPr>
    </w:p>
    <w:p w14:paraId="46A0C73D" w14:textId="77777777" w:rsidR="00343AC6" w:rsidRPr="003E5A5F" w:rsidRDefault="003E5A5F" w:rsidP="005B3EDA">
      <w:pPr>
        <w:spacing w:line="276" w:lineRule="auto"/>
        <w:jc w:val="left"/>
        <w:rPr>
          <w:b/>
        </w:rPr>
      </w:pPr>
      <w:r w:rsidRPr="003E5A5F">
        <w:rPr>
          <w:b/>
        </w:rPr>
        <w:t>CHAPTER 7: RESULTS</w:t>
      </w:r>
    </w:p>
    <w:p w14:paraId="21084867" w14:textId="77777777" w:rsidR="009C4A26" w:rsidRDefault="009C4A26" w:rsidP="009C4A26">
      <w:pPr>
        <w:pStyle w:val="TableofFigures"/>
        <w:tabs>
          <w:tab w:val="right" w:leader="dot" w:pos="8449"/>
        </w:tabs>
        <w:rPr>
          <w:rFonts w:asciiTheme="minorHAnsi" w:eastAsiaTheme="minorEastAsia" w:hAnsiTheme="minorHAnsi"/>
          <w:noProof/>
          <w:sz w:val="22"/>
          <w:lang w:eastAsia="en-IE"/>
        </w:rPr>
      </w:pPr>
      <w:r>
        <w:rPr>
          <w:noProof/>
        </w:rPr>
        <w:t>Figure 7.1</w:t>
      </w:r>
      <w:r w:rsidRPr="008111D6">
        <w:rPr>
          <w:noProof/>
        </w:rPr>
        <w:t xml:space="preserve">: </w:t>
      </w:r>
      <w:r>
        <w:rPr>
          <w:noProof/>
        </w:rPr>
        <w:t>Data Analysis Tool</w:t>
      </w:r>
      <w:r w:rsidRPr="008111D6">
        <w:rPr>
          <w:noProof/>
        </w:rPr>
        <w:t xml:space="preserve"> </w:t>
      </w:r>
      <w:r>
        <w:rPr>
          <w:noProof/>
          <w:webHidden/>
        </w:rPr>
        <w:tab/>
      </w:r>
      <w:r w:rsidR="000F65AB">
        <w:rPr>
          <w:noProof/>
          <w:webHidden/>
        </w:rPr>
        <w:t>98</w:t>
      </w:r>
    </w:p>
    <w:p w14:paraId="55CE632B" w14:textId="77777777" w:rsidR="009C4A26" w:rsidRDefault="009C4A26" w:rsidP="009C4A26">
      <w:pPr>
        <w:pStyle w:val="TableofFigures"/>
        <w:tabs>
          <w:tab w:val="right" w:leader="dot" w:pos="8449"/>
        </w:tabs>
        <w:rPr>
          <w:rFonts w:asciiTheme="minorHAnsi" w:eastAsiaTheme="minorEastAsia" w:hAnsiTheme="minorHAnsi"/>
          <w:noProof/>
          <w:sz w:val="22"/>
          <w:lang w:eastAsia="en-IE"/>
        </w:rPr>
      </w:pPr>
      <w:r>
        <w:rPr>
          <w:noProof/>
        </w:rPr>
        <w:t>Figure 7.2</w:t>
      </w:r>
      <w:r w:rsidRPr="008111D6">
        <w:rPr>
          <w:noProof/>
        </w:rPr>
        <w:t xml:space="preserve">: </w:t>
      </w:r>
      <w:r>
        <w:rPr>
          <w:noProof/>
        </w:rPr>
        <w:t>Activity Popularity</w:t>
      </w:r>
      <w:r w:rsidRPr="008111D6">
        <w:rPr>
          <w:noProof/>
        </w:rPr>
        <w:t xml:space="preserve"> </w:t>
      </w:r>
      <w:r>
        <w:rPr>
          <w:noProof/>
          <w:webHidden/>
        </w:rPr>
        <w:tab/>
      </w:r>
      <w:r w:rsidR="000F65AB">
        <w:rPr>
          <w:noProof/>
          <w:webHidden/>
        </w:rPr>
        <w:t>101</w:t>
      </w:r>
    </w:p>
    <w:p w14:paraId="69BF5AF6" w14:textId="77777777" w:rsidR="009C4A26" w:rsidRDefault="009C4A26" w:rsidP="009C4A26">
      <w:pPr>
        <w:pStyle w:val="TableofFigures"/>
        <w:tabs>
          <w:tab w:val="right" w:leader="dot" w:pos="8449"/>
        </w:tabs>
        <w:rPr>
          <w:rFonts w:asciiTheme="minorHAnsi" w:eastAsiaTheme="minorEastAsia" w:hAnsiTheme="minorHAnsi"/>
          <w:noProof/>
          <w:sz w:val="22"/>
          <w:lang w:eastAsia="en-IE"/>
        </w:rPr>
      </w:pPr>
      <w:r>
        <w:rPr>
          <w:noProof/>
        </w:rPr>
        <w:t>Figure 7.3</w:t>
      </w:r>
      <w:r w:rsidRPr="008111D6">
        <w:rPr>
          <w:noProof/>
        </w:rPr>
        <w:t xml:space="preserve">: </w:t>
      </w:r>
      <w:r>
        <w:rPr>
          <w:noProof/>
        </w:rPr>
        <w:t>Heat-map Showing System Use</w:t>
      </w:r>
      <w:r w:rsidRPr="008111D6">
        <w:rPr>
          <w:noProof/>
        </w:rPr>
        <w:t xml:space="preserve"> </w:t>
      </w:r>
      <w:r>
        <w:rPr>
          <w:noProof/>
          <w:webHidden/>
        </w:rPr>
        <w:tab/>
      </w:r>
      <w:r w:rsidR="000F65AB">
        <w:rPr>
          <w:noProof/>
          <w:webHidden/>
        </w:rPr>
        <w:t>103</w:t>
      </w:r>
    </w:p>
    <w:p w14:paraId="6D11703F" w14:textId="77777777" w:rsidR="00F33359" w:rsidRDefault="00F33359" w:rsidP="005B3EDA">
      <w:pPr>
        <w:spacing w:line="276" w:lineRule="auto"/>
        <w:jc w:val="left"/>
      </w:pPr>
      <w:r>
        <w:br w:type="page"/>
      </w:r>
    </w:p>
    <w:p w14:paraId="510C1BC5" w14:textId="77777777" w:rsidR="005B3EDA" w:rsidRDefault="005B3EDA" w:rsidP="005B3EDA">
      <w:pPr>
        <w:pStyle w:val="Heading1"/>
        <w:jc w:val="center"/>
      </w:pPr>
      <w:bookmarkStart w:id="2" w:name="_Toc327968435"/>
      <w:r>
        <w:lastRenderedPageBreak/>
        <w:t>List of Table</w:t>
      </w:r>
      <w:r w:rsidR="009F08AD">
        <w:t>s</w:t>
      </w:r>
      <w:bookmarkEnd w:id="2"/>
    </w:p>
    <w:p w14:paraId="58922A35" w14:textId="77777777" w:rsidR="005B3EDA" w:rsidRDefault="005B3EDA" w:rsidP="005B3EDA">
      <w:pPr>
        <w:spacing w:line="276" w:lineRule="auto"/>
        <w:jc w:val="center"/>
      </w:pPr>
    </w:p>
    <w:p w14:paraId="7A6A24B1" w14:textId="77777777" w:rsidR="003E5A5F" w:rsidRDefault="003E5A5F" w:rsidP="00EE4092">
      <w:pPr>
        <w:pStyle w:val="TableofFigures"/>
        <w:tabs>
          <w:tab w:val="right" w:leader="dot" w:pos="8449"/>
        </w:tabs>
        <w:rPr>
          <w:b/>
          <w:noProof/>
        </w:rPr>
      </w:pPr>
      <w:r w:rsidRPr="003E5A5F">
        <w:rPr>
          <w:b/>
          <w:noProof/>
        </w:rPr>
        <w:t xml:space="preserve">CHAPTER 5: SYSTEM DESIGN AND DEVELOPMENT </w:t>
      </w:r>
    </w:p>
    <w:p w14:paraId="550E9AA7" w14:textId="77777777" w:rsidR="00EE4092" w:rsidRDefault="00EE4092" w:rsidP="00EE4092">
      <w:pPr>
        <w:pStyle w:val="TableofFigures"/>
        <w:tabs>
          <w:tab w:val="right" w:leader="dot" w:pos="8449"/>
        </w:tabs>
        <w:rPr>
          <w:rFonts w:asciiTheme="minorHAnsi" w:eastAsiaTheme="minorEastAsia" w:hAnsiTheme="minorHAnsi"/>
          <w:noProof/>
          <w:sz w:val="22"/>
          <w:lang w:eastAsia="en-IE"/>
        </w:rPr>
      </w:pPr>
      <w:r>
        <w:rPr>
          <w:noProof/>
        </w:rPr>
        <w:t>Figure 5.1</w:t>
      </w:r>
      <w:r w:rsidRPr="008111D6">
        <w:rPr>
          <w:noProof/>
        </w:rPr>
        <w:t xml:space="preserve">: </w:t>
      </w:r>
      <w:r>
        <w:rPr>
          <w:noProof/>
        </w:rPr>
        <w:t>Interaction Gestures</w:t>
      </w:r>
      <w:r w:rsidRPr="008111D6">
        <w:rPr>
          <w:noProof/>
        </w:rPr>
        <w:t xml:space="preserve"> </w:t>
      </w:r>
      <w:r>
        <w:rPr>
          <w:noProof/>
          <w:webHidden/>
        </w:rPr>
        <w:tab/>
      </w:r>
      <w:r w:rsidR="00254F30">
        <w:rPr>
          <w:noProof/>
          <w:webHidden/>
        </w:rPr>
        <w:t>57</w:t>
      </w:r>
    </w:p>
    <w:p w14:paraId="2C4FD85A" w14:textId="77777777" w:rsidR="00EE4092" w:rsidRDefault="00EE4092" w:rsidP="00EE4092">
      <w:pPr>
        <w:pStyle w:val="TableofFigures"/>
        <w:tabs>
          <w:tab w:val="right" w:leader="dot" w:pos="8449"/>
        </w:tabs>
        <w:rPr>
          <w:rFonts w:asciiTheme="minorHAnsi" w:eastAsiaTheme="minorEastAsia" w:hAnsiTheme="minorHAnsi"/>
          <w:noProof/>
          <w:sz w:val="22"/>
          <w:lang w:eastAsia="en-IE"/>
        </w:rPr>
      </w:pPr>
      <w:r>
        <w:rPr>
          <w:noProof/>
        </w:rPr>
        <w:t>Figure 5.2</w:t>
      </w:r>
      <w:r w:rsidRPr="008111D6">
        <w:rPr>
          <w:noProof/>
        </w:rPr>
        <w:t xml:space="preserve">: </w:t>
      </w:r>
      <w:r>
        <w:rPr>
          <w:noProof/>
        </w:rPr>
        <w:t>Music Grid Note Structure</w:t>
      </w:r>
      <w:r w:rsidRPr="008111D6">
        <w:rPr>
          <w:noProof/>
        </w:rPr>
        <w:t xml:space="preserve"> </w:t>
      </w:r>
      <w:r>
        <w:rPr>
          <w:noProof/>
          <w:webHidden/>
        </w:rPr>
        <w:tab/>
      </w:r>
      <w:r w:rsidR="00254F30">
        <w:rPr>
          <w:noProof/>
          <w:webHidden/>
        </w:rPr>
        <w:t>68</w:t>
      </w:r>
    </w:p>
    <w:p w14:paraId="0E2BCCD0" w14:textId="77777777" w:rsidR="00926EDF" w:rsidRDefault="00926EDF" w:rsidP="005B3EDA">
      <w:pPr>
        <w:spacing w:line="276" w:lineRule="auto"/>
        <w:jc w:val="left"/>
      </w:pPr>
    </w:p>
    <w:p w14:paraId="415D126B" w14:textId="77777777" w:rsidR="00EE4092" w:rsidRPr="00EE4092" w:rsidRDefault="003E5A5F" w:rsidP="005B3EDA">
      <w:pPr>
        <w:spacing w:line="276" w:lineRule="auto"/>
        <w:jc w:val="left"/>
        <w:rPr>
          <w:b/>
        </w:rPr>
      </w:pPr>
      <w:r>
        <w:rPr>
          <w:b/>
        </w:rPr>
        <w:t>CHAPTER 7: RESULTS</w:t>
      </w:r>
    </w:p>
    <w:p w14:paraId="2A9857F5" w14:textId="77777777" w:rsidR="000C71B4" w:rsidRDefault="000C71B4" w:rsidP="000C71B4">
      <w:pPr>
        <w:pStyle w:val="TableofFigures"/>
        <w:tabs>
          <w:tab w:val="right" w:leader="dot" w:pos="8449"/>
        </w:tabs>
        <w:rPr>
          <w:rFonts w:asciiTheme="minorHAnsi" w:eastAsiaTheme="minorEastAsia" w:hAnsiTheme="minorHAnsi"/>
          <w:noProof/>
          <w:sz w:val="22"/>
          <w:lang w:eastAsia="en-IE"/>
        </w:rPr>
      </w:pPr>
      <w:r>
        <w:rPr>
          <w:noProof/>
        </w:rPr>
        <w:t>Table 7.1</w:t>
      </w:r>
      <w:r w:rsidRPr="008111D6">
        <w:rPr>
          <w:noProof/>
        </w:rPr>
        <w:t xml:space="preserve">: </w:t>
      </w:r>
      <w:r w:rsidR="00524EE8">
        <w:rPr>
          <w:noProof/>
        </w:rPr>
        <w:t>Activity Popularity</w:t>
      </w:r>
      <w:r w:rsidRPr="008111D6">
        <w:rPr>
          <w:noProof/>
        </w:rPr>
        <w:t xml:space="preserve"> </w:t>
      </w:r>
      <w:r>
        <w:rPr>
          <w:noProof/>
          <w:webHidden/>
        </w:rPr>
        <w:tab/>
      </w:r>
      <w:r w:rsidR="00254F30">
        <w:rPr>
          <w:noProof/>
          <w:webHidden/>
        </w:rPr>
        <w:t>100</w:t>
      </w:r>
    </w:p>
    <w:p w14:paraId="3173179D" w14:textId="77777777" w:rsidR="000C71B4" w:rsidRDefault="000C71B4" w:rsidP="000C71B4">
      <w:pPr>
        <w:pStyle w:val="TableofFigures"/>
        <w:tabs>
          <w:tab w:val="right" w:leader="dot" w:pos="8449"/>
        </w:tabs>
        <w:rPr>
          <w:rFonts w:asciiTheme="minorHAnsi" w:eastAsiaTheme="minorEastAsia" w:hAnsiTheme="minorHAnsi"/>
          <w:noProof/>
          <w:sz w:val="22"/>
          <w:lang w:eastAsia="en-IE"/>
        </w:rPr>
      </w:pPr>
      <w:r>
        <w:rPr>
          <w:noProof/>
        </w:rPr>
        <w:t>Table 7.2</w:t>
      </w:r>
      <w:r w:rsidRPr="008111D6">
        <w:rPr>
          <w:noProof/>
        </w:rPr>
        <w:t xml:space="preserve">: </w:t>
      </w:r>
      <w:r w:rsidR="00524EE8">
        <w:rPr>
          <w:noProof/>
        </w:rPr>
        <w:t>Activity Engagement</w:t>
      </w:r>
      <w:r w:rsidRPr="008111D6">
        <w:rPr>
          <w:noProof/>
        </w:rPr>
        <w:t xml:space="preserve"> </w:t>
      </w:r>
      <w:r>
        <w:rPr>
          <w:noProof/>
          <w:webHidden/>
        </w:rPr>
        <w:tab/>
      </w:r>
      <w:r w:rsidR="00254F30">
        <w:rPr>
          <w:noProof/>
          <w:webHidden/>
        </w:rPr>
        <w:t>102</w:t>
      </w:r>
    </w:p>
    <w:p w14:paraId="275DB20F" w14:textId="77777777" w:rsidR="000C71B4" w:rsidRDefault="000C71B4" w:rsidP="000C71B4">
      <w:pPr>
        <w:pStyle w:val="TableofFigures"/>
        <w:tabs>
          <w:tab w:val="right" w:leader="dot" w:pos="8449"/>
        </w:tabs>
        <w:rPr>
          <w:noProof/>
          <w:webHidden/>
        </w:rPr>
      </w:pPr>
      <w:r>
        <w:rPr>
          <w:noProof/>
        </w:rPr>
        <w:t>Table 7.3</w:t>
      </w:r>
      <w:r w:rsidRPr="008111D6">
        <w:rPr>
          <w:noProof/>
        </w:rPr>
        <w:t xml:space="preserve">: </w:t>
      </w:r>
      <w:r>
        <w:rPr>
          <w:noProof/>
        </w:rPr>
        <w:t xml:space="preserve">Close-Ended </w:t>
      </w:r>
      <w:r w:rsidR="00524EE8">
        <w:rPr>
          <w:noProof/>
        </w:rPr>
        <w:t>Q</w:t>
      </w:r>
      <w:r>
        <w:rPr>
          <w:noProof/>
        </w:rPr>
        <w:t>uestionnaire Results</w:t>
      </w:r>
      <w:r w:rsidRPr="008111D6">
        <w:rPr>
          <w:noProof/>
        </w:rPr>
        <w:t xml:space="preserve"> </w:t>
      </w:r>
      <w:r>
        <w:rPr>
          <w:noProof/>
          <w:webHidden/>
        </w:rPr>
        <w:tab/>
      </w:r>
      <w:r w:rsidR="00254F30">
        <w:rPr>
          <w:noProof/>
          <w:webHidden/>
        </w:rPr>
        <w:t>106</w:t>
      </w:r>
    </w:p>
    <w:p w14:paraId="5084C2FD" w14:textId="77777777" w:rsidR="000C71B4" w:rsidRDefault="000C71B4" w:rsidP="000C71B4">
      <w:pPr>
        <w:pStyle w:val="TableofFigures"/>
        <w:tabs>
          <w:tab w:val="right" w:leader="dot" w:pos="8449"/>
        </w:tabs>
        <w:rPr>
          <w:rFonts w:asciiTheme="minorHAnsi" w:eastAsiaTheme="minorEastAsia" w:hAnsiTheme="minorHAnsi"/>
          <w:noProof/>
          <w:sz w:val="22"/>
          <w:lang w:eastAsia="en-IE"/>
        </w:rPr>
      </w:pPr>
      <w:r>
        <w:rPr>
          <w:noProof/>
        </w:rPr>
        <w:t>Figure 7.4</w:t>
      </w:r>
      <w:r w:rsidRPr="008111D6">
        <w:rPr>
          <w:noProof/>
        </w:rPr>
        <w:t xml:space="preserve">: </w:t>
      </w:r>
      <w:r>
        <w:rPr>
          <w:noProof/>
        </w:rPr>
        <w:t>Close-Ended Questionnaire Results</w:t>
      </w:r>
      <w:r w:rsidRPr="008111D6">
        <w:rPr>
          <w:noProof/>
        </w:rPr>
        <w:t xml:space="preserve"> </w:t>
      </w:r>
      <w:r>
        <w:rPr>
          <w:noProof/>
          <w:webHidden/>
        </w:rPr>
        <w:tab/>
      </w:r>
      <w:r w:rsidR="00254F30">
        <w:rPr>
          <w:noProof/>
          <w:webHidden/>
        </w:rPr>
        <w:t>108</w:t>
      </w:r>
    </w:p>
    <w:p w14:paraId="10394013" w14:textId="77777777" w:rsidR="005B3EDA" w:rsidRDefault="005B3EDA">
      <w:pPr>
        <w:spacing w:line="276" w:lineRule="auto"/>
        <w:jc w:val="left"/>
        <w:rPr>
          <w:rFonts w:asciiTheme="majorHAnsi" w:eastAsiaTheme="majorEastAsia" w:hAnsiTheme="majorHAnsi" w:cstheme="majorBidi"/>
          <w:b/>
          <w:bCs/>
          <w:color w:val="000000" w:themeColor="text1"/>
          <w:sz w:val="28"/>
          <w:szCs w:val="28"/>
        </w:rPr>
      </w:pPr>
      <w:bookmarkStart w:id="3" w:name="_Toc324751266"/>
      <w:r>
        <w:br w:type="page"/>
      </w:r>
    </w:p>
    <w:p w14:paraId="7F5BDC69" w14:textId="77777777" w:rsidR="00F33359" w:rsidRDefault="00F33359" w:rsidP="00455D5E">
      <w:pPr>
        <w:pStyle w:val="Heading1"/>
        <w:jc w:val="center"/>
      </w:pPr>
      <w:bookmarkStart w:id="4" w:name="_Toc327968436"/>
      <w:r>
        <w:lastRenderedPageBreak/>
        <w:t>Acronyms</w:t>
      </w:r>
      <w:bookmarkEnd w:id="3"/>
      <w:bookmarkEnd w:id="4"/>
    </w:p>
    <w:p w14:paraId="02239B3D" w14:textId="77777777" w:rsidR="00F33359" w:rsidRDefault="00F33359"/>
    <w:p w14:paraId="2B0726A3" w14:textId="77777777" w:rsidR="00091593" w:rsidRDefault="00091593" w:rsidP="00091593">
      <w:r>
        <w:t>ACM</w:t>
      </w:r>
      <w:r>
        <w:tab/>
      </w:r>
      <w:r>
        <w:tab/>
        <w:t>Association for Computing Machinery</w:t>
      </w:r>
    </w:p>
    <w:p w14:paraId="4C620CE3" w14:textId="77777777" w:rsidR="00091593" w:rsidRDefault="00091593" w:rsidP="00091593">
      <w:r>
        <w:t>AD</w:t>
      </w:r>
      <w:r>
        <w:tab/>
      </w:r>
      <w:r>
        <w:tab/>
        <w:t>Alzheimer's Disease</w:t>
      </w:r>
    </w:p>
    <w:p w14:paraId="689550DB" w14:textId="77777777" w:rsidR="000F65AB" w:rsidRDefault="000F65AB" w:rsidP="00091593">
      <w:r>
        <w:t>ADC</w:t>
      </w:r>
      <w:r>
        <w:tab/>
      </w:r>
      <w:r>
        <w:tab/>
        <w:t>Analog to Digital Converter</w:t>
      </w:r>
    </w:p>
    <w:p w14:paraId="434BCD15" w14:textId="77777777" w:rsidR="00091593" w:rsidRDefault="00091593" w:rsidP="00091593">
      <w:r>
        <w:t>API</w:t>
      </w:r>
      <w:r>
        <w:tab/>
      </w:r>
      <w:r>
        <w:tab/>
        <w:t>Application Programming Interface</w:t>
      </w:r>
    </w:p>
    <w:p w14:paraId="4E076B35" w14:textId="77777777" w:rsidR="00091593" w:rsidRDefault="00091593" w:rsidP="00091593">
      <w:r>
        <w:t>CCV</w:t>
      </w:r>
      <w:r>
        <w:tab/>
      </w:r>
      <w:r>
        <w:tab/>
        <w:t>Community Core Vision</w:t>
      </w:r>
    </w:p>
    <w:p w14:paraId="0DA89C29" w14:textId="77777777" w:rsidR="00091593" w:rsidRDefault="00091593" w:rsidP="00091593">
      <w:r>
        <w:t>CIRCA</w:t>
      </w:r>
      <w:r>
        <w:tab/>
        <w:t>Computer Interactive Reminiscence and Conversational Aid</w:t>
      </w:r>
    </w:p>
    <w:p w14:paraId="187B8473" w14:textId="77777777" w:rsidR="00091593" w:rsidRDefault="00091593" w:rsidP="00091593">
      <w:r>
        <w:t>CLI</w:t>
      </w:r>
      <w:r>
        <w:tab/>
      </w:r>
      <w:r>
        <w:tab/>
        <w:t>Command Line Interface</w:t>
      </w:r>
    </w:p>
    <w:p w14:paraId="5594E20E" w14:textId="77777777" w:rsidR="00091593" w:rsidRDefault="00091593" w:rsidP="00091593">
      <w:r>
        <w:t>COACH</w:t>
      </w:r>
      <w:r>
        <w:tab/>
        <w:t xml:space="preserve">Cognitive Orthosis for Assisting Activities in the Home </w:t>
      </w:r>
    </w:p>
    <w:p w14:paraId="4BB1085B" w14:textId="77777777" w:rsidR="00091593" w:rsidRDefault="00091593" w:rsidP="00091593">
      <w:r>
        <w:t>DI</w:t>
      </w:r>
      <w:r>
        <w:tab/>
      </w:r>
      <w:r>
        <w:tab/>
        <w:t>Diffuse Illumination</w:t>
      </w:r>
    </w:p>
    <w:p w14:paraId="619A59A8" w14:textId="77777777" w:rsidR="00091593" w:rsidRDefault="00091593" w:rsidP="00091593">
      <w:r>
        <w:t>DSI</w:t>
      </w:r>
      <w:r>
        <w:tab/>
      </w:r>
      <w:r>
        <w:tab/>
        <w:t>Diffuse Surface Illumination</w:t>
      </w:r>
    </w:p>
    <w:p w14:paraId="796E709F" w14:textId="77777777" w:rsidR="00091593" w:rsidRDefault="00091593" w:rsidP="00091593">
      <w:r>
        <w:t>FTIR</w:t>
      </w:r>
      <w:r>
        <w:tab/>
      </w:r>
      <w:r>
        <w:tab/>
        <w:t>Frustrated Total Internal Reflection</w:t>
      </w:r>
    </w:p>
    <w:p w14:paraId="1CE387DD" w14:textId="77777777" w:rsidR="000F65AB" w:rsidRDefault="000F65AB" w:rsidP="00091593">
      <w:r>
        <w:t>GPS</w:t>
      </w:r>
      <w:r>
        <w:tab/>
      </w:r>
      <w:r>
        <w:tab/>
        <w:t>Global Positioning System</w:t>
      </w:r>
    </w:p>
    <w:p w14:paraId="5FDFE5C0" w14:textId="77777777" w:rsidR="00091593" w:rsidRDefault="00091593" w:rsidP="00091593">
      <w:r>
        <w:t>GUI</w:t>
      </w:r>
      <w:r>
        <w:tab/>
      </w:r>
      <w:r>
        <w:tab/>
        <w:t>Graphical User Interface</w:t>
      </w:r>
    </w:p>
    <w:p w14:paraId="2B7DE6FF" w14:textId="77777777" w:rsidR="00091593" w:rsidRDefault="00091593" w:rsidP="00091593">
      <w:r>
        <w:t>HCI</w:t>
      </w:r>
      <w:r>
        <w:tab/>
      </w:r>
      <w:r>
        <w:tab/>
        <w:t>Human-Computer Interaction</w:t>
      </w:r>
    </w:p>
    <w:p w14:paraId="18137BDD" w14:textId="77777777" w:rsidR="00091593" w:rsidRDefault="00091593" w:rsidP="00091593">
      <w:r>
        <w:t>IFTIR</w:t>
      </w:r>
      <w:r>
        <w:tab/>
      </w:r>
      <w:r>
        <w:tab/>
        <w:t>Inverted Frustrated Total Internal Reflection</w:t>
      </w:r>
    </w:p>
    <w:p w14:paraId="3E837BBE" w14:textId="77777777" w:rsidR="00091593" w:rsidRDefault="00091593" w:rsidP="00091593">
      <w:r>
        <w:t>IR</w:t>
      </w:r>
      <w:r>
        <w:tab/>
      </w:r>
      <w:r>
        <w:tab/>
        <w:t>Infrared</w:t>
      </w:r>
    </w:p>
    <w:p w14:paraId="552EF32D" w14:textId="77777777" w:rsidR="00091593" w:rsidRDefault="00091593" w:rsidP="00091593">
      <w:r>
        <w:t>IR LED</w:t>
      </w:r>
      <w:r>
        <w:tab/>
        <w:t>Infrared Light Emitting Diode</w:t>
      </w:r>
    </w:p>
    <w:p w14:paraId="0533E64F" w14:textId="77777777" w:rsidR="000F65AB" w:rsidRDefault="000F65AB" w:rsidP="00091593">
      <w:r>
        <w:t>LBS</w:t>
      </w:r>
      <w:r>
        <w:tab/>
      </w:r>
      <w:r>
        <w:tab/>
        <w:t xml:space="preserve">Location Based Sensing </w:t>
      </w:r>
    </w:p>
    <w:p w14:paraId="331719D3" w14:textId="77777777" w:rsidR="00091593" w:rsidRDefault="00091593" w:rsidP="00091593">
      <w:r>
        <w:t>LCD</w:t>
      </w:r>
      <w:r>
        <w:tab/>
      </w:r>
      <w:r>
        <w:tab/>
        <w:t>Liquid Crystal Display</w:t>
      </w:r>
    </w:p>
    <w:p w14:paraId="1846852D" w14:textId="77777777" w:rsidR="00091593" w:rsidRDefault="00091593" w:rsidP="00091593">
      <w:r>
        <w:t>LED</w:t>
      </w:r>
      <w:r>
        <w:tab/>
      </w:r>
      <w:r>
        <w:tab/>
        <w:t>Light Emitting Diode</w:t>
      </w:r>
    </w:p>
    <w:p w14:paraId="646FDACC" w14:textId="77777777" w:rsidR="00091593" w:rsidRDefault="00091593" w:rsidP="00091593">
      <w:r>
        <w:t>LED LP</w:t>
      </w:r>
      <w:r>
        <w:tab/>
        <w:t>Light Emitting Diode Light Plane</w:t>
      </w:r>
    </w:p>
    <w:p w14:paraId="3229C0F1" w14:textId="77777777" w:rsidR="00091593" w:rsidRDefault="00091593" w:rsidP="00091593">
      <w:r>
        <w:lastRenderedPageBreak/>
        <w:t>LLP</w:t>
      </w:r>
      <w:r>
        <w:tab/>
      </w:r>
      <w:r>
        <w:tab/>
        <w:t>Laser Light Plane</w:t>
      </w:r>
    </w:p>
    <w:p w14:paraId="06DBA88F" w14:textId="77777777" w:rsidR="00091593" w:rsidRDefault="00091593" w:rsidP="00091593">
      <w:r>
        <w:t>MCI</w:t>
      </w:r>
      <w:r>
        <w:tab/>
      </w:r>
      <w:r>
        <w:tab/>
        <w:t>Mild Cognitive Impairments</w:t>
      </w:r>
    </w:p>
    <w:p w14:paraId="33DE229C" w14:textId="77777777" w:rsidR="00864E58" w:rsidRDefault="00864E58" w:rsidP="00091593">
      <w:r>
        <w:t>MIDI</w:t>
      </w:r>
      <w:r>
        <w:tab/>
      </w:r>
      <w:r>
        <w:tab/>
        <w:t>Musical Instrument Digital Interface</w:t>
      </w:r>
    </w:p>
    <w:p w14:paraId="6BE27809" w14:textId="77777777" w:rsidR="00091593" w:rsidRDefault="00091593" w:rsidP="00091593">
      <w:r>
        <w:t>MT</w:t>
      </w:r>
      <w:r>
        <w:tab/>
      </w:r>
      <w:r>
        <w:tab/>
      </w:r>
      <w:r w:rsidR="00FD4258">
        <w:t>Multi-touch</w:t>
      </w:r>
    </w:p>
    <w:p w14:paraId="6A23E867" w14:textId="77777777" w:rsidR="00091593" w:rsidRDefault="00091593" w:rsidP="00091593">
      <w:r>
        <w:t>MT4j</w:t>
      </w:r>
      <w:r>
        <w:tab/>
      </w:r>
      <w:r>
        <w:tab/>
      </w:r>
      <w:r w:rsidR="00FD4258">
        <w:t>Multi-touch</w:t>
      </w:r>
      <w:r>
        <w:t xml:space="preserve"> for Java</w:t>
      </w:r>
    </w:p>
    <w:p w14:paraId="7E97B06C" w14:textId="77777777" w:rsidR="00091593" w:rsidRDefault="00091593" w:rsidP="00091593">
      <w:r>
        <w:t xml:space="preserve">NUI </w:t>
      </w:r>
      <w:r>
        <w:tab/>
      </w:r>
      <w:r>
        <w:tab/>
        <w:t>Natural User Interface</w:t>
      </w:r>
    </w:p>
    <w:p w14:paraId="1C582CDA" w14:textId="77777777" w:rsidR="00091593" w:rsidRDefault="00091593" w:rsidP="00091593">
      <w:r>
        <w:t>OS</w:t>
      </w:r>
      <w:r>
        <w:tab/>
      </w:r>
      <w:r>
        <w:tab/>
        <w:t>Operating System</w:t>
      </w:r>
    </w:p>
    <w:p w14:paraId="7DBD665B" w14:textId="77777777" w:rsidR="00091593" w:rsidRDefault="00091593" w:rsidP="00091593">
      <w:r>
        <w:t>OT</w:t>
      </w:r>
      <w:r>
        <w:tab/>
      </w:r>
      <w:r>
        <w:tab/>
        <w:t>Occupational Therapy</w:t>
      </w:r>
    </w:p>
    <w:p w14:paraId="660CB5FB" w14:textId="77777777" w:rsidR="00091593" w:rsidRDefault="00091593" w:rsidP="00091593">
      <w:r>
        <w:t>PDA</w:t>
      </w:r>
      <w:r>
        <w:tab/>
      </w:r>
      <w:r>
        <w:tab/>
        <w:t>Personal Digital Assistant</w:t>
      </w:r>
    </w:p>
    <w:p w14:paraId="10AE4104" w14:textId="77777777" w:rsidR="00091593" w:rsidRDefault="00091593" w:rsidP="00091593">
      <w:r>
        <w:t>SIGCHI</w:t>
      </w:r>
      <w:r>
        <w:tab/>
        <w:t>Special Interest Group for Computer-Human Interaction</w:t>
      </w:r>
    </w:p>
    <w:p w14:paraId="08010056" w14:textId="77777777" w:rsidR="00091593" w:rsidRDefault="00091593" w:rsidP="00091593">
      <w:r>
        <w:t>SQL</w:t>
      </w:r>
      <w:r>
        <w:tab/>
      </w:r>
      <w:r>
        <w:tab/>
        <w:t>Structured Query Language</w:t>
      </w:r>
    </w:p>
    <w:p w14:paraId="29769A77" w14:textId="77777777" w:rsidR="00091593" w:rsidRDefault="00091593" w:rsidP="00091593">
      <w:r>
        <w:t xml:space="preserve">TUIO </w:t>
      </w:r>
      <w:r>
        <w:tab/>
      </w:r>
      <w:r>
        <w:tab/>
        <w:t>Tangible User Interface Protocol</w:t>
      </w:r>
    </w:p>
    <w:p w14:paraId="46109C0D" w14:textId="77777777" w:rsidR="00091593" w:rsidRDefault="00091593" w:rsidP="00091593">
      <w:r>
        <w:t>UDP</w:t>
      </w:r>
      <w:r>
        <w:tab/>
      </w:r>
      <w:r>
        <w:tab/>
        <w:t>User Datagram Protocol</w:t>
      </w:r>
    </w:p>
    <w:p w14:paraId="063F69E1" w14:textId="77777777" w:rsidR="00091593" w:rsidRDefault="00091593" w:rsidP="00091593">
      <w:r>
        <w:t>UX</w:t>
      </w:r>
      <w:r>
        <w:tab/>
      </w:r>
      <w:r>
        <w:tab/>
        <w:t>User Experience</w:t>
      </w:r>
    </w:p>
    <w:p w14:paraId="49CD9755" w14:textId="77777777" w:rsidR="00091593" w:rsidRDefault="00091593" w:rsidP="00091593">
      <w:r>
        <w:t>VaD</w:t>
      </w:r>
      <w:r>
        <w:tab/>
      </w:r>
      <w:r>
        <w:tab/>
        <w:t>Vascular Dementia</w:t>
      </w:r>
    </w:p>
    <w:p w14:paraId="6F33735D" w14:textId="77777777" w:rsidR="00091593" w:rsidRDefault="00091593" w:rsidP="00091593">
      <w:r>
        <w:t>XML</w:t>
      </w:r>
      <w:r>
        <w:tab/>
      </w:r>
      <w:r>
        <w:tab/>
        <w:t>Extensible Markup Language</w:t>
      </w:r>
    </w:p>
    <w:p w14:paraId="23DDAEAC" w14:textId="77777777" w:rsidR="00F33359" w:rsidRDefault="00F33359">
      <w:pPr>
        <w:spacing w:line="276" w:lineRule="auto"/>
        <w:jc w:val="left"/>
      </w:pPr>
      <w:r>
        <w:br w:type="page"/>
      </w:r>
    </w:p>
    <w:p w14:paraId="0A82C7F1" w14:textId="77777777" w:rsidR="00F33359" w:rsidRDefault="00F33359" w:rsidP="00455D5E">
      <w:pPr>
        <w:pStyle w:val="Heading1"/>
        <w:jc w:val="center"/>
      </w:pPr>
      <w:bookmarkStart w:id="5" w:name="_Toc324751267"/>
      <w:bookmarkStart w:id="6" w:name="_Toc327968437"/>
      <w:r>
        <w:lastRenderedPageBreak/>
        <w:t>Acknowledgements</w:t>
      </w:r>
      <w:bookmarkEnd w:id="5"/>
      <w:bookmarkEnd w:id="6"/>
    </w:p>
    <w:p w14:paraId="563D18A7" w14:textId="77777777" w:rsidR="00F33359" w:rsidRDefault="00F33359"/>
    <w:p w14:paraId="00E7B00A" w14:textId="77777777" w:rsidR="006D472A" w:rsidRDefault="006D472A">
      <w:r>
        <w:t xml:space="preserve">I would like to express my appreciation and gratitude to everyone who assisted in this research project. </w:t>
      </w:r>
      <w:r w:rsidR="003050C5">
        <w:t xml:space="preserve">In particular, I would also like to thank Mr. Paul Dunne, whose help and guidance made this research project possible. Thanks to Dr. Patrick Delassus for facilitating this project. </w:t>
      </w:r>
      <w:r w:rsidR="00530AF0">
        <w:t>Thanks to John Sherry, Tom Frawley</w:t>
      </w:r>
      <w:r w:rsidR="00823859">
        <w:t xml:space="preserve">, </w:t>
      </w:r>
      <w:r w:rsidR="00326031">
        <w:t xml:space="preserve">Mike Keaveney, </w:t>
      </w:r>
      <w:r w:rsidR="00530AF0">
        <w:t>and Martin O'Flaherty for their help throughout the project</w:t>
      </w:r>
      <w:r w:rsidR="00D21B26">
        <w:t xml:space="preserve">. I would like to express </w:t>
      </w:r>
      <w:r w:rsidR="00AC5DE4">
        <w:t>my</w:t>
      </w:r>
      <w:r w:rsidR="00D21B26">
        <w:t xml:space="preserve"> thank</w:t>
      </w:r>
      <w:r w:rsidR="00AC5DE4">
        <w:t>s</w:t>
      </w:r>
      <w:r w:rsidR="00D21B26">
        <w:t xml:space="preserve"> </w:t>
      </w:r>
      <w:r w:rsidR="00AC5DE4">
        <w:t>to</w:t>
      </w:r>
      <w:r w:rsidR="00D21B26">
        <w:t xml:space="preserve"> </w:t>
      </w:r>
      <w:r w:rsidR="00AC5DE4">
        <w:t xml:space="preserve">Mr. </w:t>
      </w:r>
      <w:r w:rsidR="00D21B26">
        <w:t>Shaun O'Keeffe</w:t>
      </w:r>
      <w:r w:rsidR="00071B27">
        <w:t>, Consultant (Geriatrics), NUI Galway,</w:t>
      </w:r>
      <w:r w:rsidR="00D21B26">
        <w:t xml:space="preserve"> and the staff in Merlin Park Hospital for their help throughout the research project. </w:t>
      </w:r>
      <w:r w:rsidR="00F811CD">
        <w:t xml:space="preserve">I would </w:t>
      </w:r>
      <w:r w:rsidR="00E76AD7">
        <w:t xml:space="preserve">also </w:t>
      </w:r>
      <w:r w:rsidR="00F811CD">
        <w:t>like to thank my parents and family for their help and moral support through my college years. I would like to thank my girlfriend, Mary for her help and endless support</w:t>
      </w:r>
      <w:r w:rsidR="00AB669D">
        <w:t xml:space="preserve"> throughout this entire project</w:t>
      </w:r>
      <w:r w:rsidR="00F811CD">
        <w:t xml:space="preserve">. </w:t>
      </w:r>
    </w:p>
    <w:p w14:paraId="53591C4A" w14:textId="77777777" w:rsidR="00F33359" w:rsidRDefault="00F33359">
      <w:pPr>
        <w:spacing w:line="276" w:lineRule="auto"/>
        <w:jc w:val="left"/>
      </w:pPr>
      <w:r>
        <w:br w:type="page"/>
      </w:r>
    </w:p>
    <w:p w14:paraId="1C9F269E" w14:textId="77777777" w:rsidR="00F33359" w:rsidRDefault="00F33359" w:rsidP="00455D5E">
      <w:pPr>
        <w:pStyle w:val="Heading1"/>
        <w:jc w:val="center"/>
      </w:pPr>
      <w:bookmarkStart w:id="7" w:name="_Toc324751268"/>
      <w:bookmarkStart w:id="8" w:name="_Toc327968438"/>
      <w:r>
        <w:lastRenderedPageBreak/>
        <w:t>Abstract</w:t>
      </w:r>
      <w:bookmarkEnd w:id="7"/>
      <w:bookmarkEnd w:id="8"/>
    </w:p>
    <w:p w14:paraId="20993146" w14:textId="77777777" w:rsidR="000A7477" w:rsidRDefault="000A7477" w:rsidP="00523A85">
      <w:pPr>
        <w:rPr>
          <w:i/>
        </w:rPr>
      </w:pPr>
    </w:p>
    <w:p w14:paraId="300414E9" w14:textId="77777777" w:rsidR="00C7615C" w:rsidRDefault="00107F94" w:rsidP="00523A85">
      <w:r>
        <w:t>Dementia is a neurodegenerative illness which is likely to occur to people in later life. Dementia is a growing problem worldwide.</w:t>
      </w:r>
      <w:r w:rsidR="00C7615C">
        <w:t xml:space="preserve"> The number of people diagnosed with dementia is expected to rise rapidly. </w:t>
      </w:r>
    </w:p>
    <w:p w14:paraId="27A2F740" w14:textId="77777777" w:rsidR="00E3230F" w:rsidRPr="00C3285F" w:rsidRDefault="00E3230F" w:rsidP="00E3230F">
      <w:r w:rsidRPr="00B87235">
        <w:rPr>
          <w:i/>
        </w:rPr>
        <w:t>"Caring for people with dementia will be a major challenge in all countries of the world in the 21st century.</w:t>
      </w:r>
      <w:r>
        <w:rPr>
          <w:i/>
        </w:rPr>
        <w:t xml:space="preserve"> The number of people with dementia is projected to increase due to demographic changes which are taking place worldwide, with the number of older people proportional to the younger population growing steeply</w:t>
      </w:r>
      <w:r w:rsidRPr="00B87235">
        <w:rPr>
          <w:i/>
        </w:rPr>
        <w:t>"</w:t>
      </w:r>
      <w:r>
        <w:rPr>
          <w:i/>
        </w:rPr>
        <w:t xml:space="preserve"> </w:t>
      </w:r>
      <w:r w:rsidRPr="00B87235">
        <w:fldChar w:fldCharType="begin"/>
      </w:r>
      <w:r>
        <w:instrText xml:space="preserve"> ADDIN EN.CITE &lt;EndNote&gt;&lt;Cite&gt;&lt;Author&gt;Alm&lt;/Author&gt;&lt;Year&gt;2005&lt;/Year&gt;&lt;IDText&gt;Making software accessible to people with severe memort deficits&lt;/IDText&gt;&lt;DisplayText&gt;[1]&lt;/Display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Pr="00B87235">
        <w:fldChar w:fldCharType="separate"/>
      </w:r>
      <w:r>
        <w:rPr>
          <w:noProof/>
        </w:rPr>
        <w:t>[1]</w:t>
      </w:r>
      <w:r w:rsidRPr="00B87235">
        <w:fldChar w:fldCharType="end"/>
      </w:r>
      <w:r>
        <w:t>.</w:t>
      </w:r>
    </w:p>
    <w:p w14:paraId="31F42C77" w14:textId="77777777" w:rsidR="00C7615C" w:rsidRDefault="00C7615C" w:rsidP="00523A85">
      <w:r>
        <w:t xml:space="preserve">There is currently no cure or reversal for dementia, however, research has shown that participation in creative activities can improve quality of life. </w:t>
      </w:r>
      <w:r w:rsidR="00E3230F">
        <w:t xml:space="preserve">Recreational activities for people with dementia are quite limited especially in a hospital or nursing home. This thesis outlines the design and development of a large multi-touch surface suitable for dementia sufferers to engage in creative and recreational activities. </w:t>
      </w:r>
    </w:p>
    <w:p w14:paraId="7F5A9F61" w14:textId="77777777" w:rsidR="00C3285F" w:rsidRDefault="00C3285F" w:rsidP="00523A85"/>
    <w:p w14:paraId="52A13763" w14:textId="77777777" w:rsidR="00F33359" w:rsidRDefault="00F33359" w:rsidP="00E3230F">
      <w:r>
        <w:br w:type="page"/>
      </w:r>
    </w:p>
    <w:p w14:paraId="0DD6A137" w14:textId="77777777" w:rsidR="00F33359" w:rsidRPr="00071B27" w:rsidRDefault="00F33359" w:rsidP="006F7024">
      <w:pPr>
        <w:jc w:val="center"/>
        <w:rPr>
          <w:sz w:val="32"/>
          <w:szCs w:val="32"/>
        </w:rPr>
      </w:pPr>
      <w:r w:rsidRPr="00071B27">
        <w:rPr>
          <w:sz w:val="32"/>
          <w:szCs w:val="32"/>
        </w:rPr>
        <w:lastRenderedPageBreak/>
        <w:t>Published work</w:t>
      </w:r>
      <w:r w:rsidR="00071B27" w:rsidRPr="00071B27">
        <w:rPr>
          <w:sz w:val="32"/>
          <w:szCs w:val="32"/>
        </w:rPr>
        <w:t xml:space="preserve"> and Presentations associated with this T</w:t>
      </w:r>
      <w:r w:rsidRPr="00071B27">
        <w:rPr>
          <w:sz w:val="32"/>
          <w:szCs w:val="32"/>
        </w:rPr>
        <w:t>hesis</w:t>
      </w:r>
    </w:p>
    <w:p w14:paraId="7DF3830F" w14:textId="77777777" w:rsidR="006F7024" w:rsidRDefault="006F7024"/>
    <w:p w14:paraId="01F7CC9E" w14:textId="77777777" w:rsidR="00BD4C04" w:rsidRPr="00BD4C04" w:rsidRDefault="00BD4C04">
      <w:pPr>
        <w:rPr>
          <w:b/>
        </w:rPr>
      </w:pPr>
      <w:r w:rsidRPr="00BD4C04">
        <w:rPr>
          <w:b/>
        </w:rPr>
        <w:t>Publication:</w:t>
      </w:r>
    </w:p>
    <w:p w14:paraId="1A7167BF" w14:textId="77777777" w:rsidR="005348AA" w:rsidRPr="006F7024" w:rsidRDefault="006F7024" w:rsidP="006F7024">
      <w:pPr>
        <w:pStyle w:val="NoSpacing"/>
        <w:rPr>
          <w:rFonts w:ascii="Times New Roman" w:hAnsi="Times New Roman" w:cs="Times New Roman"/>
          <w:sz w:val="24"/>
          <w:szCs w:val="24"/>
        </w:rPr>
      </w:pPr>
      <w:r w:rsidRPr="006F7024">
        <w:rPr>
          <w:rFonts w:ascii="Times New Roman" w:hAnsi="Times New Roman" w:cs="Times New Roman"/>
          <w:sz w:val="24"/>
          <w:szCs w:val="24"/>
        </w:rPr>
        <w:t>Andrew McGlynn, Paul Dunne, Shaun O'Keeffe</w:t>
      </w:r>
    </w:p>
    <w:p w14:paraId="0BA5D386" w14:textId="77777777" w:rsidR="006F7024" w:rsidRPr="006F7024" w:rsidRDefault="006F7024" w:rsidP="006F7024">
      <w:pPr>
        <w:pStyle w:val="NoSpacing"/>
        <w:rPr>
          <w:rFonts w:ascii="Times New Roman" w:hAnsi="Times New Roman" w:cs="Times New Roman"/>
          <w:i/>
          <w:sz w:val="24"/>
          <w:szCs w:val="24"/>
        </w:rPr>
      </w:pPr>
      <w:r w:rsidRPr="006F7024">
        <w:rPr>
          <w:rFonts w:ascii="Times New Roman" w:hAnsi="Times New Roman" w:cs="Times New Roman"/>
          <w:i/>
          <w:sz w:val="24"/>
          <w:szCs w:val="24"/>
        </w:rPr>
        <w:t>HCI for Dementia Sufferers: Developing a Large Multitouch System for Recreational Activities</w:t>
      </w:r>
    </w:p>
    <w:p w14:paraId="73B06A95" w14:textId="77777777" w:rsidR="006F7024" w:rsidRPr="006F7024" w:rsidRDefault="006F7024" w:rsidP="006F7024">
      <w:pPr>
        <w:pStyle w:val="NoSpacing"/>
        <w:rPr>
          <w:rFonts w:ascii="Times New Roman" w:hAnsi="Times New Roman" w:cs="Times New Roman"/>
          <w:sz w:val="24"/>
          <w:szCs w:val="24"/>
        </w:rPr>
      </w:pPr>
      <w:r w:rsidRPr="006F7024">
        <w:rPr>
          <w:rFonts w:ascii="Times New Roman" w:hAnsi="Times New Roman" w:cs="Times New Roman"/>
          <w:sz w:val="24"/>
          <w:szCs w:val="24"/>
        </w:rPr>
        <w:t xml:space="preserve">Irish Human-Computer Interaction (iHCI) Conference, Cork Institute of Technology, Cork </w:t>
      </w:r>
      <w:r>
        <w:rPr>
          <w:rFonts w:ascii="Times New Roman" w:hAnsi="Times New Roman" w:cs="Times New Roman"/>
          <w:sz w:val="24"/>
          <w:szCs w:val="24"/>
        </w:rPr>
        <w:t xml:space="preserve">- </w:t>
      </w:r>
      <w:r w:rsidRPr="006F7024">
        <w:rPr>
          <w:rFonts w:ascii="Times New Roman" w:hAnsi="Times New Roman" w:cs="Times New Roman"/>
          <w:sz w:val="24"/>
          <w:szCs w:val="24"/>
        </w:rPr>
        <w:t>2011</w:t>
      </w:r>
    </w:p>
    <w:p w14:paraId="51F5CB17" w14:textId="77777777" w:rsidR="006F7024" w:rsidRDefault="006F7024"/>
    <w:p w14:paraId="5D7D2006" w14:textId="77777777" w:rsidR="00BD4C04" w:rsidRPr="00BD4C04" w:rsidRDefault="00BD4C04">
      <w:pPr>
        <w:rPr>
          <w:b/>
        </w:rPr>
      </w:pPr>
      <w:r w:rsidRPr="00BD4C04">
        <w:rPr>
          <w:b/>
        </w:rPr>
        <w:t>Presentation</w:t>
      </w:r>
      <w:r>
        <w:rPr>
          <w:b/>
        </w:rPr>
        <w:t>:</w:t>
      </w:r>
    </w:p>
    <w:p w14:paraId="24426AE3" w14:textId="77777777" w:rsidR="006F7024" w:rsidRPr="006F7024" w:rsidRDefault="006F7024" w:rsidP="006F7024">
      <w:pPr>
        <w:pStyle w:val="NoSpacing"/>
        <w:rPr>
          <w:rFonts w:ascii="Times New Roman" w:hAnsi="Times New Roman" w:cs="Times New Roman"/>
          <w:sz w:val="24"/>
          <w:szCs w:val="24"/>
        </w:rPr>
      </w:pPr>
      <w:r w:rsidRPr="006F7024">
        <w:rPr>
          <w:rFonts w:ascii="Times New Roman" w:hAnsi="Times New Roman" w:cs="Times New Roman"/>
          <w:sz w:val="24"/>
          <w:szCs w:val="24"/>
        </w:rPr>
        <w:t>Andrew McGlynn, Paul Dunne, Shaun O'Keeffe</w:t>
      </w:r>
    </w:p>
    <w:p w14:paraId="230B3EBD" w14:textId="77777777" w:rsidR="006F7024" w:rsidRPr="006F7024" w:rsidRDefault="006F7024" w:rsidP="006F7024">
      <w:pPr>
        <w:pStyle w:val="NoSpacing"/>
        <w:rPr>
          <w:rFonts w:ascii="Times New Roman" w:hAnsi="Times New Roman" w:cs="Times New Roman"/>
          <w:i/>
          <w:sz w:val="24"/>
          <w:szCs w:val="24"/>
        </w:rPr>
      </w:pPr>
      <w:r w:rsidRPr="006F7024">
        <w:rPr>
          <w:rFonts w:ascii="Times New Roman" w:hAnsi="Times New Roman" w:cs="Times New Roman"/>
          <w:i/>
          <w:sz w:val="24"/>
          <w:szCs w:val="24"/>
        </w:rPr>
        <w:t>Developing a Computer-based Recreational Tool for Dementia Sufferers to Improve Quality of Life</w:t>
      </w:r>
    </w:p>
    <w:p w14:paraId="01729BF3" w14:textId="77777777" w:rsidR="00134DD2" w:rsidRPr="006F7024" w:rsidRDefault="006F7024" w:rsidP="006F7024">
      <w:pPr>
        <w:pStyle w:val="NoSpacing"/>
        <w:rPr>
          <w:rFonts w:ascii="Times New Roman" w:hAnsi="Times New Roman" w:cs="Times New Roman"/>
          <w:sz w:val="24"/>
          <w:szCs w:val="24"/>
        </w:rPr>
      </w:pPr>
      <w:r w:rsidRPr="006F7024">
        <w:rPr>
          <w:rFonts w:ascii="Times New Roman" w:hAnsi="Times New Roman" w:cs="Times New Roman"/>
          <w:sz w:val="24"/>
          <w:szCs w:val="24"/>
        </w:rPr>
        <w:t>Centre for Ageing Research and Development in Ireland (CARDI) Conference, Croke Park, Dublin - 2011</w:t>
      </w:r>
    </w:p>
    <w:p w14:paraId="24D5711A" w14:textId="77777777" w:rsidR="009824EF" w:rsidRDefault="00DA5D12">
      <w:pPr>
        <w:sectPr w:rsidR="009824EF" w:rsidSect="00564305">
          <w:footerReference w:type="default" r:id="rId10"/>
          <w:type w:val="continuous"/>
          <w:pgSz w:w="11906" w:h="16838"/>
          <w:pgMar w:top="1440" w:right="1440" w:bottom="1440" w:left="2007" w:header="709" w:footer="709" w:gutter="0"/>
          <w:pgNumType w:fmt="lowerRoman" w:start="1"/>
          <w:cols w:space="708"/>
          <w:docGrid w:linePitch="360"/>
        </w:sectPr>
      </w:pPr>
      <w:r>
        <w:br w:type="page"/>
      </w:r>
    </w:p>
    <w:p w14:paraId="2B60B249" w14:textId="77777777" w:rsidR="0081055E" w:rsidRDefault="00E103F5" w:rsidP="000E277C">
      <w:pPr>
        <w:pStyle w:val="Heading1"/>
      </w:pPr>
      <w:bookmarkStart w:id="9" w:name="_Toc324751269"/>
      <w:bookmarkStart w:id="10" w:name="_Toc327968439"/>
      <w:r>
        <w:lastRenderedPageBreak/>
        <w:t>CHAPTER</w:t>
      </w:r>
      <w:r w:rsidR="008C1708">
        <w:t xml:space="preserve"> </w:t>
      </w:r>
      <w:r w:rsidR="009D36BC">
        <w:t>1</w:t>
      </w:r>
      <w:r w:rsidR="008C1708">
        <w:t xml:space="preserve">: </w:t>
      </w:r>
      <w:r w:rsidR="000E277C">
        <w:t>I</w:t>
      </w:r>
      <w:r>
        <w:t>NTRODUCTION</w:t>
      </w:r>
      <w:bookmarkEnd w:id="9"/>
      <w:bookmarkEnd w:id="10"/>
    </w:p>
    <w:p w14:paraId="37A47692" w14:textId="77777777" w:rsidR="006963C0" w:rsidRDefault="006963C0" w:rsidP="00080C4A">
      <w:pPr>
        <w:pStyle w:val="Heading2"/>
      </w:pPr>
    </w:p>
    <w:p w14:paraId="3B658B47" w14:textId="77777777" w:rsidR="00080C4A" w:rsidRDefault="00BE030D" w:rsidP="00080C4A">
      <w:pPr>
        <w:pStyle w:val="Heading2"/>
      </w:pPr>
      <w:bookmarkStart w:id="11" w:name="_Toc324751270"/>
      <w:bookmarkStart w:id="12" w:name="_Toc327968440"/>
      <w:r>
        <w:t xml:space="preserve">1.1 </w:t>
      </w:r>
      <w:r w:rsidR="00080C4A">
        <w:t>Introduction</w:t>
      </w:r>
      <w:bookmarkEnd w:id="11"/>
      <w:bookmarkEnd w:id="12"/>
    </w:p>
    <w:p w14:paraId="419D08D8" w14:textId="77777777" w:rsidR="005E561F" w:rsidRDefault="005E561F" w:rsidP="00C3187B"/>
    <w:p w14:paraId="40692F72" w14:textId="77777777" w:rsidR="00E55A24" w:rsidRDefault="001A213C" w:rsidP="00C3187B">
      <w:r>
        <w:t xml:space="preserve">This thesis describes a research project in the </w:t>
      </w:r>
      <w:r w:rsidR="00560DE5">
        <w:t xml:space="preserve">general </w:t>
      </w:r>
      <w:r>
        <w:t>field of human-computer interaction</w:t>
      </w:r>
      <w:r w:rsidR="00560DE5">
        <w:t xml:space="preserve"> as applicable to dementia sufferers</w:t>
      </w:r>
      <w:r>
        <w:t xml:space="preserve">. </w:t>
      </w:r>
      <w:r w:rsidR="00C806D7">
        <w:t xml:space="preserve">The primary assertion is that a computer system combined with a large multi-touch surface offers an engaging portal to recreational activities for people suffering with age-related disabilities, such as dementia. </w:t>
      </w:r>
      <w:r w:rsidR="00C31BDA">
        <w:t>The research hypothesis asse</w:t>
      </w:r>
      <w:r w:rsidR="002A4DB3">
        <w:t>r</w:t>
      </w:r>
      <w:r w:rsidR="00C31BDA">
        <w:t xml:space="preserve">ts that large multi-touch surfaces offer potential benefits </w:t>
      </w:r>
      <w:r w:rsidR="00303F6C">
        <w:t>for elderly people, suffering with dementia, in the areas of leisure, reminiscence and creative activity thereby delivering a higher quality of life</w:t>
      </w:r>
      <w:r w:rsidR="00B80797">
        <w:t>.</w:t>
      </w:r>
      <w:r w:rsidR="00C31BDA">
        <w:t xml:space="preserve"> </w:t>
      </w:r>
    </w:p>
    <w:p w14:paraId="1E4DEE40" w14:textId="77777777" w:rsidR="00BD4C04" w:rsidRDefault="00523A85" w:rsidP="00C3187B">
      <w:r>
        <w:t>According to the United Nations, the world population reached</w:t>
      </w:r>
      <w:r w:rsidR="00F17AF0">
        <w:t xml:space="preserve"> approximately</w:t>
      </w:r>
      <w:r>
        <w:t xml:space="preserve"> seven billion on the 31st of October 2011</w:t>
      </w:r>
      <w:r w:rsidR="00F17AF0">
        <w:t xml:space="preserve"> </w:t>
      </w:r>
      <w:r w:rsidR="00DB57F7">
        <w:fldChar w:fldCharType="begin"/>
      </w:r>
      <w:r w:rsidR="00F17AF0">
        <w:instrText xml:space="preserve"> ADDIN EN.CITE &lt;EndNote&gt;&lt;Cite&gt;&lt;Author&gt;United&lt;/Author&gt;&lt;Year&gt;2011&lt;/Year&gt;&lt;IDText&gt;World Population Prospects: The 2010 Revision&lt;/IDText&gt;&lt;DisplayText&gt;[2]&lt;/DisplayText&gt;&lt;record&gt;&lt;urls&gt;&lt;related-urls&gt;&lt;url&gt;http://esa.un.org/unpd/wpp/Analytical-Figures/htm/fig_overview.htm&lt;/url&gt;&lt;/related-urls&gt;&lt;/urls&gt;&lt;titles&gt;&lt;title&gt;World Population Prospects: The 2010 Revision&lt;/title&gt;&lt;/titles&gt;&lt;contributors&gt;&lt;authors&gt;&lt;author&gt;United Nations&lt;/author&gt;&lt;/authors&gt;&lt;/contributors&gt;&lt;added-date format="utc"&gt;1336982308&lt;/added-date&gt;&lt;ref-type name="Web Page"&gt;12&lt;/ref-type&gt;&lt;dates&gt;&lt;year&gt;2011&lt;/year&gt;&lt;/dates&gt;&lt;rec-number&gt;189&lt;/rec-number&gt;&lt;last-updated-date format="utc"&gt;1336982416&lt;/last-updated-date&gt;&lt;/record&gt;&lt;/Cite&gt;&lt;/EndNote&gt;</w:instrText>
      </w:r>
      <w:r w:rsidR="00DB57F7">
        <w:fldChar w:fldCharType="separate"/>
      </w:r>
      <w:r w:rsidR="00F17AF0">
        <w:rPr>
          <w:noProof/>
        </w:rPr>
        <w:t>[2]</w:t>
      </w:r>
      <w:r w:rsidR="00DB57F7">
        <w:fldChar w:fldCharType="end"/>
      </w:r>
      <w:r>
        <w:t>.</w:t>
      </w:r>
      <w:r w:rsidR="001267AE">
        <w:t xml:space="preserve"> Advances in medical care a</w:t>
      </w:r>
      <w:r w:rsidR="001267AE" w:rsidRPr="00EF2562">
        <w:t xml:space="preserve">nd treatments have allowed </w:t>
      </w:r>
      <w:r w:rsidR="00BD6235" w:rsidRPr="00EF2562">
        <w:t>people</w:t>
      </w:r>
      <w:r w:rsidR="00F17AF0" w:rsidRPr="00EF2562">
        <w:t xml:space="preserve"> to live longer lives.</w:t>
      </w:r>
      <w:r w:rsidR="00F17AF0" w:rsidRPr="00EF4C77">
        <w:t xml:space="preserve"> </w:t>
      </w:r>
      <w:r w:rsidR="005B7104" w:rsidRPr="00EF4C77">
        <w:t>I</w:t>
      </w:r>
      <w:r w:rsidR="00EF2562" w:rsidRPr="00EF4C77">
        <w:t>t has been predicted that the number of people aged 80 and over in the year 2050 will be 30% of the world's population, w</w:t>
      </w:r>
      <w:r w:rsidR="00BD4C04">
        <w:t>hich is double that of the over-</w:t>
      </w:r>
      <w:r w:rsidR="00EF2562" w:rsidRPr="00EF4C77">
        <w:t xml:space="preserve">80 year old population in 1999 </w:t>
      </w:r>
      <w:r w:rsidR="00DB57F7" w:rsidRPr="00EF4C77">
        <w:fldChar w:fldCharType="begin"/>
      </w:r>
      <w:r w:rsidR="00DA1856">
        <w:instrText xml:space="preserve"> ADDIN EN.CITE &lt;EndNote&gt;&lt;Cite&gt;&lt;Author&gt;Blythe&lt;/Author&gt;&lt;Year&gt;2005&lt;/Year&gt;&lt;IDText&gt;Socially dependable design: The challenge of ageing populations for HCI&lt;/IDText&gt;&lt;DisplayText&gt;[3]&lt;/DisplayText&gt;&lt;record&gt;&lt;isbn&gt;0953-5438&lt;/isbn&gt;&lt;titles&gt;&lt;title&gt;Socially dependable design: The challenge of ageing populations for HCI&lt;/title&gt;&lt;secondary-title&gt;Interact. Comput.&lt;/secondary-title&gt;&lt;/titles&gt;&lt;pages&gt;672-689&lt;/pages&gt;&lt;number&gt;6&lt;/number&gt;&lt;contributors&gt;&lt;authors&gt;&lt;author&gt;Blythe, Mark A.&lt;/author&gt;&lt;author&gt;Monk, Andrew F.&lt;/author&gt;&lt;author&gt;Doughty, Kevin&lt;/author&gt;&lt;/authors&gt;&lt;/contributors&gt;&lt;added-date format="utc"&gt;1306525042&lt;/added-date&gt;&lt;ref-type name="Journal Article"&gt;17&lt;/ref-type&gt;&lt;dates&gt;&lt;year&gt;2005&lt;/year&gt;&lt;/dates&gt;&lt;rec-number&gt;120&lt;/rec-number&gt;&lt;last-updated-date format="utc"&gt;1306525042&lt;/last-updated-date&gt;&lt;electronic-resource-num&gt;10.1016/j.intcom.2005.09.005&lt;/electronic-resource-num&gt;&lt;volume&gt;17&lt;/volume&gt;&lt;/record&gt;&lt;/Cite&gt;&lt;/EndNote&gt;</w:instrText>
      </w:r>
      <w:r w:rsidR="00DB57F7" w:rsidRPr="00EF4C77">
        <w:fldChar w:fldCharType="separate"/>
      </w:r>
      <w:r w:rsidR="00DA1856">
        <w:rPr>
          <w:noProof/>
        </w:rPr>
        <w:t>[3]</w:t>
      </w:r>
      <w:r w:rsidR="00DB57F7" w:rsidRPr="00EF4C77">
        <w:fldChar w:fldCharType="end"/>
      </w:r>
      <w:r w:rsidR="003D59E9" w:rsidRPr="00EF4C77">
        <w:t>.</w:t>
      </w:r>
      <w:r w:rsidR="00EF4C77">
        <w:t xml:space="preserve"> </w:t>
      </w:r>
    </w:p>
    <w:p w14:paraId="2EB9CBD1" w14:textId="77777777" w:rsidR="005E561F" w:rsidRDefault="001267AE" w:rsidP="00C3187B">
      <w:r>
        <w:t xml:space="preserve">Unfortunately, </w:t>
      </w:r>
      <w:r w:rsidR="00BD6235">
        <w:t>people</w:t>
      </w:r>
      <w:r>
        <w:t xml:space="preserve"> are likely to lose cognitive function with age and are likely to develop </w:t>
      </w:r>
      <w:r w:rsidR="009E239F">
        <w:t xml:space="preserve">cognitive </w:t>
      </w:r>
      <w:r>
        <w:t>conditions such as dementia</w:t>
      </w:r>
      <w:r w:rsidR="0035141B">
        <w:t xml:space="preserve"> </w:t>
      </w:r>
      <w:r w:rsidR="00DB57F7">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fldChar w:fldCharType="separate"/>
      </w:r>
      <w:r w:rsidR="00DA1856">
        <w:rPr>
          <w:noProof/>
        </w:rPr>
        <w:t>[4]</w:t>
      </w:r>
      <w:r w:rsidR="00DB57F7">
        <w:fldChar w:fldCharType="end"/>
      </w:r>
      <w:r>
        <w:t xml:space="preserve">. Dementia is an irreversible progressive neurodegenerative disorder which is likely to </w:t>
      </w:r>
      <w:r w:rsidR="00FB3A1B">
        <w:t>occur</w:t>
      </w:r>
      <w:r>
        <w:t xml:space="preserve"> </w:t>
      </w:r>
      <w:r w:rsidR="00FB3A1B">
        <w:t>in later life</w:t>
      </w:r>
      <w:r>
        <w:t xml:space="preserve">. Since the risk of dementia increases with age, there are various estimations that there will be a </w:t>
      </w:r>
      <w:r w:rsidR="0046594E">
        <w:t>significant</w:t>
      </w:r>
      <w:r>
        <w:t xml:space="preserve"> increase in the number of people</w:t>
      </w:r>
      <w:r w:rsidR="004B5C1A">
        <w:t>, worldwide,</w:t>
      </w:r>
      <w:r>
        <w:t xml:space="preserve"> </w:t>
      </w:r>
      <w:r w:rsidR="005F3F5A">
        <w:t xml:space="preserve">who </w:t>
      </w:r>
      <w:r>
        <w:t>will develop dementia</w:t>
      </w:r>
      <w:r w:rsidR="005F3F5A">
        <w:t xml:space="preserve"> </w:t>
      </w:r>
      <w:r w:rsidR="00BD4C04">
        <w:t>in the future</w:t>
      </w:r>
      <w:r w:rsidR="00C31BDA">
        <w:t xml:space="preserve"> </w:t>
      </w:r>
      <w:r w:rsidR="00DB57F7">
        <w:fldChar w:fldCharType="begin"/>
      </w:r>
      <w:r w:rsidR="00DA1856">
        <w:instrText xml:space="preserve"> ADDIN EN.CITE &lt;EndNote&gt;&lt;Cite&gt;&lt;Author&gt;Alzheimer&amp;apos;s&lt;/Author&gt;&lt;Year&gt;2010&lt;/Year&gt;&lt;IDText&gt;World Alzheimer Report 2010&lt;/IDText&gt;&lt;DisplayText&gt;[5, 6]&lt;/DisplayText&gt;&lt;record&gt;&lt;urls&gt;&lt;related-urls&gt;&lt;url&gt;http://www.alz.co.uk/research/files/WorldAlzheimerReport2010.pdf&lt;/url&gt;&lt;/related-urls&gt;&lt;/urls&gt;&lt;titles&gt;&lt;title&gt;World Alzheimer Report 2010&lt;/title&gt;&lt;/titles&gt;&lt;number&gt;27/01/2011&lt;/number&gt;&lt;contributors&gt;&lt;authors&gt;&lt;author&gt;Alzheimer&amp;apos;s Disease International&lt;/author&gt;&lt;/authors&gt;&lt;/contributors&gt;&lt;added-date format="utc"&gt;1296132204&lt;/added-date&gt;&lt;ref-type name="Web Page"&gt;12&lt;/ref-type&gt;&lt;dates&gt;&lt;year&gt;2010&lt;/year&gt;&lt;/dates&gt;&lt;rec-number&gt;56&lt;/rec-number&gt;&lt;last-updated-date format="utc"&gt;1298033655&lt;/last-updated-date&gt;&lt;volume&gt;2011&lt;/volume&gt;&lt;/record&gt;&lt;/Cite&gt;&lt;Cite&gt;&lt;Author&gt;The&lt;/Author&gt;&lt;IDText&gt;Irish Statistics&lt;/IDText&gt;&lt;record&gt;&lt;urls&gt;&lt;related-urls&gt;&lt;url&gt;http://www.alzheimer.ie/eng/Media-Centre/Facts-About-Dementia/Irish-Statistics&lt;/url&gt;&lt;/related-urls&gt;&lt;/urls&gt;&lt;titles&gt;&lt;title&gt;Irish Statistics&lt;/title&gt;&lt;/titles&gt;&lt;number&gt;27/01/2011&lt;/number&gt;&lt;contributors&gt;&lt;authors&gt;&lt;author&gt;The Alzheimer Society of Ireland&lt;/author&gt;&lt;/authors&gt;&lt;/contributors&gt;&lt;added-date format="utc"&gt;1296132958&lt;/added-date&gt;&lt;ref-type name="Web Page"&gt;12&lt;/ref-type&gt;&lt;rec-number&gt;58&lt;/rec-number&gt;&lt;last-updated-date format="utc"&gt;1298034078&lt;/last-updated-date&gt;&lt;volume&gt;2011&lt;/volume&gt;&lt;/record&gt;&lt;/Cite&gt;&lt;/EndNote&gt;</w:instrText>
      </w:r>
      <w:r w:rsidR="00DB57F7">
        <w:fldChar w:fldCharType="separate"/>
      </w:r>
      <w:r w:rsidR="00DA1856">
        <w:rPr>
          <w:noProof/>
        </w:rPr>
        <w:t>[5, 6]</w:t>
      </w:r>
      <w:r w:rsidR="00DB57F7">
        <w:fldChar w:fldCharType="end"/>
      </w:r>
      <w:r>
        <w:t xml:space="preserve">. </w:t>
      </w:r>
      <w:r w:rsidR="004B5C1A">
        <w:t xml:space="preserve"> </w:t>
      </w:r>
    </w:p>
    <w:p w14:paraId="28CCDE1B" w14:textId="77777777" w:rsidR="00713268" w:rsidRDefault="000C5E77" w:rsidP="00C3187B">
      <w:r>
        <w:t>Currently, on average, older people have significantly less computer experience than younger people</w:t>
      </w:r>
      <w:r w:rsidR="00F17AF0">
        <w:t xml:space="preserve"> </w:t>
      </w:r>
      <w:r w:rsidR="00DB57F7">
        <w:fldChar w:fldCharType="begin"/>
      </w:r>
      <w:r w:rsidR="00DA1856">
        <w:instrText xml:space="preserve"> ADDIN EN.CITE &lt;EndNote&gt;&lt;Cite&gt;&lt;Author&gt;Peterson&lt;/Author&gt;&lt;Year&gt;2009&lt;/Year&gt;&lt;IDText&gt;The phenomenological experience of dementia and user interface development&lt;/IDText&gt;&lt;DisplayText&gt;[7]&lt;/DisplayText&gt;&lt;record&gt;&lt;dates&gt;&lt;pub-dates&gt;&lt;date&gt;24-27 Nov. 2009&lt;/date&gt;&lt;/pub-dates&gt;&lt;year&gt;2009&lt;/year&gt;&lt;/dates&gt;&lt;keywords&gt;&lt;keyword&gt;geriatrics&lt;/keyword&gt;&lt;keyword&gt;human computer interaction&lt;/keyword&gt;&lt;keyword&gt;medical computing&lt;/keyword&gt;&lt;keyword&gt;medical disorders&lt;/keyword&gt;&lt;keyword&gt;user centred design&lt;/keyword&gt;&lt;keyword&gt;Assistive Technology&lt;/keyword&gt;&lt;keyword&gt;ISISEMD&lt;/keyword&gt;&lt;keyword&gt;dementia&lt;/keyword&gt;&lt;keyword&gt;older adults&lt;/keyword&gt;&lt;keyword&gt;phenomenological experience&lt;/keyword&gt;&lt;keyword&gt;user interface development&lt;/keyword&gt;&lt;keyword&gt;user-centered strategies&lt;/keyword&gt;&lt;/keywords&gt;&lt;titles&gt;&lt;title&gt;The phenomenological experience of dementia and user interface development&lt;/title&gt;&lt;secondary-title&gt;Applied Sciences in Biomedical and Communication Technologies, 2009. ISABEL 2009. 2nd International Symposium on&lt;/secondary-title&gt;&lt;alt-title&gt;Applied Sciences in Biomedical and Communication Technologies, 2009. ISABEL 2009. 2nd International Symposium on&lt;/alt-title&gt;&lt;/titles&gt;&lt;pages&gt;1-5&lt;/pages&gt;&lt;contributors&gt;&lt;authors&gt;&lt;author&gt;Peterson, C. B.&lt;/author&gt;&lt;author&gt;Mitseva, A.&lt;/author&gt;&lt;author&gt;Mihovska, A.&lt;/author&gt;&lt;author&gt;Prasad, N. R.&lt;/author&gt;&lt;author&gt;Prasad, R.&lt;/author&gt;&lt;/authors&gt;&lt;/contributors&gt;&lt;added-date format="utc"&gt;1311880357&lt;/added-date&gt;&lt;ref-type name="Conference Proceeding"&gt;10&lt;/ref-type&gt;&lt;rec-number&gt;144&lt;/rec-number&gt;&lt;last-updated-date format="utc"&gt;1311880357&lt;/last-updated-date&gt;&lt;/record&gt;&lt;/Cite&gt;&lt;/EndNote&gt;</w:instrText>
      </w:r>
      <w:r w:rsidR="00DB57F7">
        <w:fldChar w:fldCharType="separate"/>
      </w:r>
      <w:r w:rsidR="00DA1856">
        <w:rPr>
          <w:noProof/>
        </w:rPr>
        <w:t>[7]</w:t>
      </w:r>
      <w:r w:rsidR="00DB57F7">
        <w:fldChar w:fldCharType="end"/>
      </w:r>
      <w:r w:rsidR="00C41472">
        <w:t>. H</w:t>
      </w:r>
      <w:r w:rsidR="00F17AF0">
        <w:t>owever</w:t>
      </w:r>
      <w:r w:rsidR="0047484D">
        <w:t>,</w:t>
      </w:r>
      <w:r w:rsidR="00F17AF0">
        <w:t xml:space="preserve"> it is reported that the use of new technologies by the elderly population significantly contributes to a better quality of life, improving daily living</w:t>
      </w:r>
      <w:r w:rsidR="002116BD">
        <w:t>, getting about</w:t>
      </w:r>
      <w:r w:rsidR="00F17AF0">
        <w:t xml:space="preserve">, </w:t>
      </w:r>
      <w:r w:rsidR="00BD4C04">
        <w:t>communicating and participating</w:t>
      </w:r>
      <w:r w:rsidR="00F17AF0">
        <w:t xml:space="preserve"> in social life</w:t>
      </w:r>
      <w:r w:rsidR="00F9344F">
        <w:t xml:space="preserve"> </w:t>
      </w:r>
      <w:r w:rsidR="00DB57F7">
        <w:fldChar w:fldCharType="begin"/>
      </w:r>
      <w:r w:rsidR="00DA1856">
        <w:instrText xml:space="preserve"> ADDIN EN.CITE &lt;EndNote&gt;&lt;Cite&gt;&lt;Author&gt;Roupa&lt;/Author&gt;&lt;Year&gt;2010&lt;/Year&gt;&lt;IDText&gt;The use of technology by the elderly&lt;/IDText&gt;&lt;DisplayText&gt;[8]&lt;/DisplayText&gt;&lt;record&gt;&lt;urls&gt;&lt;related-urls&gt;&lt;url&gt;http://www.hsj.gr/volume4/issue2/428.pdf&lt;/url&gt;&lt;/related-urls&gt;&lt;/urls&gt;&lt;titles&gt;&lt;title&gt;The use of technology by the elderly&lt;/title&gt;&lt;secondary-title&gt;Health Science Journal&lt;/secondary-title&gt;&lt;/titles&gt;&lt;pages&gt;9&lt;/pages&gt;&lt;number&gt;2&lt;/number&gt;&lt;contributors&gt;&lt;authors&gt;&lt;author&gt;Roupa, Zoe&lt;/author&gt;&lt;author&gt;Nikas, Marios&lt;/author&gt;&lt;author&gt;Gerasimou, Elena&lt;/author&gt;&lt;author&gt;Zafeiri, Vasiliki&lt;/author&gt;&lt;author&gt;Giasyrani, Lamprini&lt;/author&gt;&lt;author&gt;Kazitori, Eunomia&lt;/author&gt;&lt;author&gt;Sotiropoulou, Pinelopi&lt;/author&gt;&lt;/authors&gt;&lt;/contributors&gt;&lt;section&gt;118&lt;/section&gt;&lt;added-date format="utc"&gt;1336982783&lt;/added-date&gt;&lt;ref-type name="Journal Article"&gt;17&lt;/ref-type&gt;&lt;dates&gt;&lt;year&gt;2010&lt;/year&gt;&lt;/dates&gt;&lt;rec-number&gt;190&lt;/rec-number&gt;&lt;last-updated-date format="utc"&gt;1336983069&lt;/last-updated-date&gt;&lt;volume&gt;4&lt;/volume&gt;&lt;/record&gt;&lt;/Cite&gt;&lt;/EndNote&gt;</w:instrText>
      </w:r>
      <w:r w:rsidR="00DB57F7">
        <w:fldChar w:fldCharType="separate"/>
      </w:r>
      <w:r w:rsidR="00DA1856">
        <w:rPr>
          <w:noProof/>
        </w:rPr>
        <w:t>[8]</w:t>
      </w:r>
      <w:r w:rsidR="00DB57F7">
        <w:fldChar w:fldCharType="end"/>
      </w:r>
      <w:r w:rsidR="00F17AF0">
        <w:t>.</w:t>
      </w:r>
      <w:r w:rsidR="00D40E85">
        <w:t xml:space="preserve"> </w:t>
      </w:r>
      <w:r w:rsidR="00C47827">
        <w:t>New-</w:t>
      </w:r>
      <w:r w:rsidR="007E284C">
        <w:t>technologies</w:t>
      </w:r>
      <w:r w:rsidR="00055087">
        <w:t xml:space="preserve"> are</w:t>
      </w:r>
      <w:r w:rsidR="007E284C">
        <w:t xml:space="preserve"> </w:t>
      </w:r>
      <w:r w:rsidR="00F9344F">
        <w:t>being developed</w:t>
      </w:r>
      <w:r w:rsidR="00C47827">
        <w:t xml:space="preserve"> for older people</w:t>
      </w:r>
      <w:r w:rsidR="00713268">
        <w:t xml:space="preserve">: assessing if </w:t>
      </w:r>
      <w:r w:rsidR="00FF0587">
        <w:t>a</w:t>
      </w:r>
      <w:r w:rsidR="00C47827">
        <w:t xml:space="preserve">n elderly person </w:t>
      </w:r>
      <w:r w:rsidR="00FF0587">
        <w:t xml:space="preserve">has fallen </w:t>
      </w:r>
      <w:r w:rsidR="00DB57F7">
        <w:fldChar w:fldCharType="begin"/>
      </w:r>
      <w:r w:rsidR="00DA1856">
        <w:instrText xml:space="preserve"> ADDIN EN.CITE &lt;EndNote&gt;&lt;Cite&gt;&lt;Author&gt;Doulamis&lt;/Author&gt;&lt;Year&gt;2010&lt;/Year&gt;&lt;IDText&gt;Iterative motion estimation constrained by time and shape for detecting persons&amp;apos; falls&lt;/IDText&gt;&lt;DisplayText&gt;[9]&lt;/DisplayText&gt;&lt;record&gt;&lt;titles&gt;&lt;title&gt;Iterative motion estimation constrained by time and shape for detecting persons&amp;apos; falls&lt;/title&gt;&lt;secondary-title&gt;Proceedings of the 3rd International Conference on PErvasive Technologies Related to Assistive Environments&lt;/secondary-title&gt;&lt;/titles&gt;&lt;contributors&gt;&lt;authors&gt;&lt;author&gt;Doulamis, Nikolaos&lt;/author&gt;&lt;/authors&gt;&lt;/contributors&gt;&lt;added-date format="utc"&gt;1312294729&lt;/added-date&gt;&lt;pub-location&gt;Samos, Greece&lt;/pub-location&gt;&lt;ref-type name="Conference Paper"&gt;47&lt;/ref-type&gt;&lt;dates&gt;&lt;year&gt;2010&lt;/year&gt;&lt;/dates&gt;&lt;rec-number&gt;150&lt;/rec-number&gt;&lt;publisher&gt;ACM&lt;/publisher&gt;&lt;last-updated-date format="utc"&gt;1312294729&lt;/last-updated-date&gt;&lt;electronic-resource-num&gt;10.1145/1839294.1839368&lt;/electronic-resource-num&gt;&lt;/record&gt;&lt;/Cite&gt;&lt;/EndNote&gt;</w:instrText>
      </w:r>
      <w:r w:rsidR="00DB57F7">
        <w:fldChar w:fldCharType="separate"/>
      </w:r>
      <w:r w:rsidR="00DA1856">
        <w:rPr>
          <w:noProof/>
        </w:rPr>
        <w:t>[9]</w:t>
      </w:r>
      <w:r w:rsidR="00DB57F7">
        <w:fldChar w:fldCharType="end"/>
      </w:r>
      <w:r w:rsidR="00FF0587">
        <w:t xml:space="preserve"> or has gone wandering </w:t>
      </w:r>
      <w:r w:rsidR="00DB57F7">
        <w:fldChar w:fldCharType="begin"/>
      </w:r>
      <w:r w:rsidR="00DA1856">
        <w:instrText xml:space="preserve"> ADDIN EN.CITE &lt;EndNote&gt;&lt;Cite&gt;&lt;Author&gt;M&lt;/Author&gt;&lt;Year&gt;2010&lt;/Year&gt;&lt;IDText&gt;Dealing with wandering: a case study on caregivers&amp;apos; attitudes towards privacy and autonomy when reflecting the use of LBS&lt;/IDText&gt;&lt;DisplayText&gt;[10]&lt;/DisplayText&gt;&lt;record&gt;&lt;titles&gt;&lt;title&gt;Dealing with wandering: a case study on caregivers&amp;apos; attitudes towards privacy and autonomy when reflecting the use of LBS&lt;/title&gt;&lt;secondary-title&gt;Proceedings of the 16th ACM international conference on Supporting group work&lt;/secondary-title&gt;&lt;/titles&gt;&lt;contributors&gt;&lt;authors&gt;&lt;author&gt;M, Claudia&lt;/author&gt;&lt;author&gt;ller,&lt;/author&gt;&lt;author&gt;Wan, Lin&lt;/author&gt;&lt;author&gt;Hrg, Dalibor&lt;/author&gt;&lt;/authors&gt;&lt;/contributors&gt;&lt;added-date format="utc"&gt;1312294846&lt;/added-date&gt;&lt;pub-location&gt;Sanibel Island, Florida, USA&lt;/pub-location&gt;&lt;ref-type name="Conference Paper"&gt;47&lt;/ref-type&gt;&lt;dates&gt;&lt;year&gt;2010&lt;/year&gt;&lt;/dates&gt;&lt;rec-number&gt;151&lt;/rec-number&gt;&lt;publisher&gt;ACM&lt;/publisher&gt;&lt;last-updated-date format="utc"&gt;1312294846&lt;/last-updated-date&gt;&lt;electronic-resource-num&gt;10.1145/1880071.1880082&lt;/electronic-resource-num&gt;&lt;/record&gt;&lt;/Cite&gt;&lt;/EndNote&gt;</w:instrText>
      </w:r>
      <w:r w:rsidR="00DB57F7">
        <w:fldChar w:fldCharType="separate"/>
      </w:r>
      <w:r w:rsidR="00DA1856">
        <w:rPr>
          <w:noProof/>
        </w:rPr>
        <w:t>[10]</w:t>
      </w:r>
      <w:r w:rsidR="00DB57F7">
        <w:fldChar w:fldCharType="end"/>
      </w:r>
      <w:r w:rsidR="00055087" w:rsidRPr="00055087">
        <w:rPr>
          <w:color w:val="FF0000"/>
        </w:rPr>
        <w:t xml:space="preserve"> </w:t>
      </w:r>
      <w:r w:rsidR="00C3187B">
        <w:t>and assistive technologies</w:t>
      </w:r>
      <w:r w:rsidR="00D036CA">
        <w:t xml:space="preserve"> such as </w:t>
      </w:r>
      <w:r w:rsidR="00D57268">
        <w:t xml:space="preserve">intelligent prompting systems </w:t>
      </w:r>
      <w:r w:rsidR="00DB57F7">
        <w:fldChar w:fldCharType="begin"/>
      </w:r>
      <w:r w:rsidR="00DA1856">
        <w:instrText xml:space="preserve"> ADDIN EN.CITE &lt;EndNote&gt;&lt;Cite&gt;&lt;Author&gt;Mihailidis&lt;/Author&gt;&lt;Year&gt;2007&lt;/Year&gt;&lt;IDText&gt;The use of an intelligent prompting system for people with dementia&lt;/IDText&gt;&lt;DisplayText&gt;[11]&lt;/DisplayText&gt;&lt;record&gt;&lt;isbn&gt;1072-5520&lt;/isbn&gt;&lt;titles&gt;&lt;title&gt;The use of an intelligent prompting system for people with dementia&lt;/title&gt;&lt;secondary-title&gt;interactions&lt;/secondary-title&gt;&lt;/titles&gt;&lt;pages&gt;34-37&lt;/pages&gt;&lt;number&gt;4&lt;/number&gt;&lt;contributors&gt;&lt;authors&gt;&lt;author&gt;Mihailidis, Alex&lt;/author&gt;&lt;author&gt;Boger, Jennifer&lt;/author&gt;&lt;author&gt;Canido, Marcelle&lt;/author&gt;&lt;author&gt;Hoey, Jesse&lt;/author&gt;&lt;/authors&gt;&lt;/contributors&gt;&lt;added-date format="utc"&gt;1309790248&lt;/added-date&gt;&lt;ref-type name="Journal Article"&gt;17&lt;/ref-type&gt;&lt;dates&gt;&lt;year&gt;2007&lt;/year&gt;&lt;/dates&gt;&lt;rec-number&gt;139&lt;/rec-number&gt;&lt;last-updated-date format="utc"&gt;1309790248&lt;/last-updated-date&gt;&lt;electronic-resource-num&gt;10.1145/1273961.1273982&lt;/electronic-resource-num&gt;&lt;volume&gt;14&lt;/volume&gt;&lt;/record&gt;&lt;/Cite&gt;&lt;/EndNote&gt;</w:instrText>
      </w:r>
      <w:r w:rsidR="00DB57F7">
        <w:fldChar w:fldCharType="separate"/>
      </w:r>
      <w:r w:rsidR="00DA1856">
        <w:rPr>
          <w:noProof/>
        </w:rPr>
        <w:t>[11]</w:t>
      </w:r>
      <w:r w:rsidR="00DB57F7">
        <w:fldChar w:fldCharType="end"/>
      </w:r>
      <w:r w:rsidR="00C47827">
        <w:t xml:space="preserve"> are also being developed</w:t>
      </w:r>
      <w:r w:rsidR="00F9344F">
        <w:t xml:space="preserve">. </w:t>
      </w:r>
    </w:p>
    <w:p w14:paraId="567168BB" w14:textId="77777777" w:rsidR="00713268" w:rsidRDefault="00C47827" w:rsidP="00E12943">
      <w:r>
        <w:lastRenderedPageBreak/>
        <w:t>However, v</w:t>
      </w:r>
      <w:r w:rsidR="00713268">
        <w:t>ery few t</w:t>
      </w:r>
      <w:r w:rsidR="00C3187B">
        <w:t>echnologies</w:t>
      </w:r>
      <w:r w:rsidR="000663E1">
        <w:t xml:space="preserve"> that</w:t>
      </w:r>
      <w:r w:rsidR="00C3187B">
        <w:t xml:space="preserve"> </w:t>
      </w:r>
      <w:r w:rsidR="00713268">
        <w:t xml:space="preserve">cater for the recreational and leisure needs </w:t>
      </w:r>
      <w:r>
        <w:t xml:space="preserve">of </w:t>
      </w:r>
      <w:r w:rsidR="00F9344F">
        <w:t>people with dementia are being developed</w:t>
      </w:r>
      <w:r w:rsidR="001850E9">
        <w:t>. R</w:t>
      </w:r>
      <w:r w:rsidR="00ED3521">
        <w:t xml:space="preserve">esearch has shown that recreational and leisure activities have beneficial effects on people with dementia </w:t>
      </w:r>
      <w:r w:rsidR="00DB57F7">
        <w:fldChar w:fldCharType="begin"/>
      </w:r>
      <w:r w:rsidR="00DA1856">
        <w:instrText xml:space="preserve"> ADDIN EN.CITE &lt;EndNote&gt;&lt;Cite&gt;&lt;Author&gt;Theng&lt;/Author&gt;&lt;Year&gt;2009&lt;/Year&gt;&lt;IDText&gt;An exploratory study on senior citizens&amp;apos; perceptions of the Nintendo Wii: the case of Singapore&lt;/IDText&gt;&lt;DisplayText&gt;[12]&lt;/DisplayText&gt;&lt;record&gt;&lt;titles&gt;&lt;title&gt;An exploratory study on senior citizens&amp;apos; perceptions of the Nintendo Wii: the case of Singapore&lt;/title&gt;&lt;secondary-title&gt;Proceedings of the 3rd International Convention on Rehabilitation Engineering \&amp;amp; Assistive Technology&lt;/secondary-title&gt;&lt;/titles&gt;&lt;contributors&gt;&lt;authors&gt;&lt;author&gt;Theng, Yin-Leng&lt;/author&gt;&lt;author&gt;Dahlan, Amirrudin Bin&lt;/author&gt;&lt;author&gt;Akmal, Meutia Latifah&lt;/author&gt;&lt;author&gt;Myint, Thant Zin&lt;/author&gt;&lt;/authors&gt;&lt;/contributors&gt;&lt;added-date format="utc"&gt;1290436258&lt;/added-date&gt;&lt;pub-location&gt;Singapore&lt;/pub-location&gt;&lt;ref-type name="Conference Paper"&gt;47&lt;/ref-type&gt;&lt;dates&gt;&lt;year&gt;2009&lt;/year&gt;&lt;/dates&gt;&lt;rec-number&gt;19&lt;/rec-number&gt;&lt;publisher&gt;ACM&lt;/publisher&gt;&lt;last-updated-date format="utc"&gt;1290436258&lt;/last-updated-date&gt;&lt;electronic-resource-num&gt;10.1145/1592700.1592712&lt;/electronic-resource-num&gt;&lt;/record&gt;&lt;/Cite&gt;&lt;/EndNote&gt;</w:instrText>
      </w:r>
      <w:r w:rsidR="00DB57F7">
        <w:fldChar w:fldCharType="separate"/>
      </w:r>
      <w:r w:rsidR="00DA1856">
        <w:rPr>
          <w:noProof/>
        </w:rPr>
        <w:t>[12]</w:t>
      </w:r>
      <w:r w:rsidR="00DB57F7">
        <w:fldChar w:fldCharType="end"/>
      </w:r>
      <w:r w:rsidR="00C3187B">
        <w:t>.</w:t>
      </w:r>
      <w:r w:rsidR="00ED3521">
        <w:t xml:space="preserve"> </w:t>
      </w:r>
      <w:r w:rsidR="001D42E4">
        <w:t xml:space="preserve">Some </w:t>
      </w:r>
      <w:r>
        <w:t xml:space="preserve">research projects </w:t>
      </w:r>
      <w:r w:rsidR="00DB57F7">
        <w:fldChar w:fldCharType="begin">
          <w:fldData xml:space="preserve">PEVuZE5vdGU+PENpdGU+PEF1dGhvcj5BbG08L0F1dGhvcj48WWVhcj4yMDA3PC9ZZWFyPjxJRFRl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</w:fldData>
        </w:fldChar>
      </w:r>
      <w:r w:rsidR="00DA1856">
        <w:instrText xml:space="preserve"> ADDIN EN.CITE </w:instrText>
      </w:r>
      <w:r w:rsidR="00DB57F7">
        <w:fldChar w:fldCharType="begin">
          <w:fldData xml:space="preserve">PEVuZE5vdGU+PENpdGU+PEF1dGhvcj5BbG08L0F1dGhvcj48WWVhcj4yMDA3PC9ZZWFyPjxJRFRl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</w:fldData>
        </w:fldChar>
      </w:r>
      <w:r w:rsidR="00DA1856">
        <w:instrText xml:space="preserve"> ADDIN EN.CITE.DATA </w:instrText>
      </w:r>
      <w:r w:rsidR="00DB57F7">
        <w:fldChar w:fldCharType="end"/>
      </w:r>
      <w:r w:rsidR="00DB57F7">
        <w:fldChar w:fldCharType="separate"/>
      </w:r>
      <w:r w:rsidR="00DA1856">
        <w:rPr>
          <w:noProof/>
        </w:rPr>
        <w:t>[13-15]</w:t>
      </w:r>
      <w:r w:rsidR="00DB57F7">
        <w:fldChar w:fldCharType="end"/>
      </w:r>
      <w:r w:rsidR="001D42E4">
        <w:t xml:space="preserve"> present dementia sufferer</w:t>
      </w:r>
      <w:r w:rsidR="00713268">
        <w:t>s</w:t>
      </w:r>
      <w:r w:rsidR="001D42E4">
        <w:t xml:space="preserve"> with small</w:t>
      </w:r>
      <w:r w:rsidR="00AB12F9">
        <w:t>, single</w:t>
      </w:r>
      <w:r w:rsidR="00307BC2">
        <w:t>-</w:t>
      </w:r>
      <w:r w:rsidR="00AB12F9">
        <w:t>touch,</w:t>
      </w:r>
      <w:r w:rsidR="001D42E4">
        <w:t xml:space="preserve"> user interfaces.</w:t>
      </w:r>
      <w:r w:rsidR="0080399B">
        <w:t xml:space="preserve"> </w:t>
      </w:r>
      <w:r w:rsidR="001D42E4">
        <w:t xml:space="preserve"> </w:t>
      </w:r>
      <w:r w:rsidR="0080399B">
        <w:t xml:space="preserve">  </w:t>
      </w:r>
    </w:p>
    <w:p w14:paraId="57CBAD3E" w14:textId="77777777" w:rsidR="00EE673F" w:rsidRDefault="00D00425" w:rsidP="00E12943">
      <w:r>
        <w:t xml:space="preserve">The hypothesis </w:t>
      </w:r>
      <w:r w:rsidR="005E561F">
        <w:t xml:space="preserve">of this research </w:t>
      </w:r>
      <w:r>
        <w:t>is</w:t>
      </w:r>
      <w:r w:rsidR="001D42E4">
        <w:t xml:space="preserve"> that large scale</w:t>
      </w:r>
      <w:r w:rsidR="00C47827">
        <w:t>,</w:t>
      </w:r>
      <w:r w:rsidR="001D42E4">
        <w:t xml:space="preserve"> </w:t>
      </w:r>
      <w:r w:rsidR="00C714E9">
        <w:t>multi-touch</w:t>
      </w:r>
      <w:r w:rsidR="0066072B">
        <w:t>,</w:t>
      </w:r>
      <w:r w:rsidR="00C714E9">
        <w:t xml:space="preserve"> </w:t>
      </w:r>
      <w:r w:rsidR="001D42E4">
        <w:t xml:space="preserve">user interfaces </w:t>
      </w:r>
      <w:r w:rsidR="00C47827">
        <w:t xml:space="preserve">can offer an engaging, enjoyable, therapeutic and beneficial experience for dementia sufferers. It is also asserted that these systems can accommodate those who do not have any previous computer experience. Additionally, it is asserted that these systems can be constructed at a fraction of the price of commercial systems.   </w:t>
      </w:r>
    </w:p>
    <w:p w14:paraId="3BC1FF29" w14:textId="77777777" w:rsidR="00EE673F" w:rsidRDefault="00EE673F" w:rsidP="00E12943"/>
    <w:p w14:paraId="1C66A75B" w14:textId="77777777" w:rsidR="00BE0758" w:rsidRDefault="00BE030D" w:rsidP="005E561F">
      <w:pPr>
        <w:pStyle w:val="Heading2"/>
        <w:rPr>
          <w:color w:val="auto"/>
        </w:rPr>
      </w:pPr>
      <w:bookmarkStart w:id="13" w:name="_Toc327968441"/>
      <w:bookmarkStart w:id="14" w:name="_Toc324751271"/>
      <w:r>
        <w:rPr>
          <w:color w:val="auto"/>
        </w:rPr>
        <w:t xml:space="preserve">1.2 </w:t>
      </w:r>
      <w:r w:rsidR="00BE0758">
        <w:rPr>
          <w:color w:val="auto"/>
        </w:rPr>
        <w:t>Aim and Objectives</w:t>
      </w:r>
      <w:bookmarkEnd w:id="13"/>
    </w:p>
    <w:p w14:paraId="292F1145" w14:textId="77777777" w:rsidR="00BE0758" w:rsidRDefault="00BE0758" w:rsidP="00BE0758">
      <w:pPr>
        <w:pStyle w:val="Heading3"/>
      </w:pPr>
    </w:p>
    <w:p w14:paraId="0DB65B49" w14:textId="77777777" w:rsidR="005E561F" w:rsidRPr="00307BC2" w:rsidRDefault="00BE0758" w:rsidP="00BE0758">
      <w:pPr>
        <w:pStyle w:val="Heading3"/>
      </w:pPr>
      <w:bookmarkStart w:id="15" w:name="_Toc327968442"/>
      <w:r>
        <w:t xml:space="preserve">1.2.1 </w:t>
      </w:r>
      <w:r w:rsidR="007A32AC">
        <w:t xml:space="preserve">Project </w:t>
      </w:r>
      <w:r w:rsidR="0006154E" w:rsidRPr="00307BC2">
        <w:t>Aim</w:t>
      </w:r>
      <w:bookmarkEnd w:id="14"/>
      <w:bookmarkEnd w:id="15"/>
    </w:p>
    <w:p w14:paraId="27D8C37B" w14:textId="77777777" w:rsidR="00D57005" w:rsidRPr="00307BC2" w:rsidRDefault="00D57005" w:rsidP="005E561F"/>
    <w:p w14:paraId="41D015DB" w14:textId="77777777" w:rsidR="008231C7" w:rsidRPr="00307BC2" w:rsidRDefault="008231C7" w:rsidP="005840B1">
      <w:r w:rsidRPr="00307BC2">
        <w:t xml:space="preserve">The </w:t>
      </w:r>
      <w:r w:rsidR="001A213C" w:rsidRPr="00307BC2">
        <w:t xml:space="preserve">principle </w:t>
      </w:r>
      <w:r w:rsidRPr="00307BC2">
        <w:t xml:space="preserve">aim of this project </w:t>
      </w:r>
      <w:r w:rsidR="001A213C" w:rsidRPr="00307BC2">
        <w:t>was</w:t>
      </w:r>
      <w:r w:rsidRPr="00307BC2">
        <w:t xml:space="preserve"> to </w:t>
      </w:r>
      <w:r w:rsidR="00BE0758">
        <w:t xml:space="preserve">design and build a bespoke, low cost, large scale multi-touch system and develop a suite of </w:t>
      </w:r>
      <w:r w:rsidR="001A213C" w:rsidRPr="00307BC2">
        <w:t>recreational applications</w:t>
      </w:r>
      <w:r w:rsidR="00DA447E">
        <w:t>,</w:t>
      </w:r>
      <w:r w:rsidR="001A213C" w:rsidRPr="00307BC2">
        <w:t xml:space="preserve"> </w:t>
      </w:r>
      <w:r w:rsidR="00BE0758">
        <w:t xml:space="preserve">for the system, and demonstrate that the system offered an engaging, enjoyable, rewarding and therapeutic experience for dementia sufferers. </w:t>
      </w:r>
    </w:p>
    <w:p w14:paraId="66E35A08" w14:textId="77777777" w:rsidR="00583157" w:rsidRDefault="00583157" w:rsidP="005840B1"/>
    <w:p w14:paraId="3B01DF31" w14:textId="77777777" w:rsidR="00BE0758" w:rsidRDefault="00BE0758" w:rsidP="00BE0758">
      <w:pPr>
        <w:pStyle w:val="Heading3"/>
      </w:pPr>
      <w:bookmarkStart w:id="16" w:name="_Toc327968443"/>
      <w:r>
        <w:t>1.2.2 Project Objectives</w:t>
      </w:r>
      <w:bookmarkEnd w:id="16"/>
    </w:p>
    <w:p w14:paraId="51DC1F0F" w14:textId="77777777" w:rsidR="00BE0758" w:rsidRPr="00BE0758" w:rsidRDefault="00BE0758" w:rsidP="00BE0758"/>
    <w:p w14:paraId="04A06E80" w14:textId="77777777" w:rsidR="00BE0758" w:rsidRDefault="00BE0758" w:rsidP="00BE0758">
      <w:pPr>
        <w:pStyle w:val="ListParagraph"/>
        <w:numPr>
          <w:ilvl w:val="0"/>
          <w:numId w:val="47"/>
        </w:numPr>
      </w:pPr>
      <w:r>
        <w:t>Design and build a low cost, large scale, bespoke multi-touch system</w:t>
      </w:r>
    </w:p>
    <w:p w14:paraId="19BBD522" w14:textId="77777777" w:rsidR="00BE0758" w:rsidRDefault="00BE0758" w:rsidP="00BE0758">
      <w:pPr>
        <w:pStyle w:val="ListParagraph"/>
        <w:numPr>
          <w:ilvl w:val="0"/>
          <w:numId w:val="47"/>
        </w:numPr>
      </w:pPr>
      <w:r>
        <w:t>Design and build a suite of computer applications that offered an engaging, enjoyable and therapeutic experience for dementia sufferers</w:t>
      </w:r>
    </w:p>
    <w:p w14:paraId="55EC2868" w14:textId="77777777" w:rsidR="00BE0758" w:rsidRDefault="00BE0758" w:rsidP="00BE0758">
      <w:pPr>
        <w:pStyle w:val="ListParagraph"/>
        <w:numPr>
          <w:ilvl w:val="0"/>
          <w:numId w:val="47"/>
        </w:numPr>
      </w:pPr>
      <w:r>
        <w:t>Pilot the use of the system in a geriatric hospital ward</w:t>
      </w:r>
    </w:p>
    <w:p w14:paraId="5FD6FA51" w14:textId="77777777" w:rsidR="00BE0758" w:rsidRPr="00307BC2" w:rsidRDefault="00BE0758" w:rsidP="00BE0758">
      <w:pPr>
        <w:pStyle w:val="ListParagraph"/>
        <w:numPr>
          <w:ilvl w:val="0"/>
          <w:numId w:val="47"/>
        </w:numPr>
      </w:pPr>
      <w:r>
        <w:t>Use data collected from the pilot study to evaluate the effectiveness of the system</w:t>
      </w:r>
    </w:p>
    <w:p w14:paraId="554DDBC7" w14:textId="77777777" w:rsidR="00F1775B" w:rsidRPr="00307BC2" w:rsidRDefault="00BE030D" w:rsidP="00F1775B">
      <w:pPr>
        <w:pStyle w:val="Heading2"/>
        <w:rPr>
          <w:color w:val="auto"/>
        </w:rPr>
      </w:pPr>
      <w:bookmarkStart w:id="17" w:name="_Toc324751272"/>
      <w:bookmarkStart w:id="18" w:name="_Toc327968444"/>
      <w:r>
        <w:rPr>
          <w:color w:val="auto"/>
        </w:rPr>
        <w:lastRenderedPageBreak/>
        <w:t xml:space="preserve">1.3 </w:t>
      </w:r>
      <w:r w:rsidR="009A7EAE" w:rsidRPr="00307BC2">
        <w:rPr>
          <w:color w:val="auto"/>
        </w:rPr>
        <w:t xml:space="preserve">Research </w:t>
      </w:r>
      <w:r w:rsidR="00BE0758">
        <w:rPr>
          <w:color w:val="auto"/>
        </w:rPr>
        <w:t>Outputs</w:t>
      </w:r>
      <w:bookmarkEnd w:id="17"/>
      <w:bookmarkEnd w:id="18"/>
    </w:p>
    <w:p w14:paraId="26F53FC8" w14:textId="77777777" w:rsidR="00515A91" w:rsidRPr="00307BC2" w:rsidRDefault="00515A91" w:rsidP="00493A01"/>
    <w:p w14:paraId="299C9102" w14:textId="77777777" w:rsidR="00493A01" w:rsidRPr="00307BC2" w:rsidRDefault="009A7EAE" w:rsidP="00493A01">
      <w:r w:rsidRPr="00307BC2">
        <w:t xml:space="preserve">The main contribution of </w:t>
      </w:r>
      <w:r w:rsidR="00BD6235" w:rsidRPr="00307BC2">
        <w:t xml:space="preserve">the </w:t>
      </w:r>
      <w:r w:rsidRPr="00307BC2">
        <w:t xml:space="preserve">research </w:t>
      </w:r>
      <w:r w:rsidR="00493A01" w:rsidRPr="00307BC2">
        <w:t>was the</w:t>
      </w:r>
      <w:r w:rsidR="00EA187E" w:rsidRPr="00307BC2">
        <w:t xml:space="preserve"> successful</w:t>
      </w:r>
      <w:r w:rsidR="00493A01" w:rsidRPr="00307BC2">
        <w:t xml:space="preserve"> </w:t>
      </w:r>
      <w:r w:rsidR="00363EBC" w:rsidRPr="00307BC2">
        <w:t>design</w:t>
      </w:r>
      <w:r w:rsidR="00EA187E" w:rsidRPr="00307BC2">
        <w:t>,</w:t>
      </w:r>
      <w:r w:rsidR="00363EBC" w:rsidRPr="00307BC2">
        <w:t xml:space="preserve"> </w:t>
      </w:r>
      <w:r w:rsidR="00493A01" w:rsidRPr="00307BC2">
        <w:t xml:space="preserve">development </w:t>
      </w:r>
      <w:r w:rsidR="00EA187E" w:rsidRPr="00307BC2">
        <w:t xml:space="preserve">and roll-out </w:t>
      </w:r>
      <w:r w:rsidR="00493A01" w:rsidRPr="00307BC2">
        <w:t>of a</w:t>
      </w:r>
      <w:r w:rsidR="00BD6235" w:rsidRPr="00307BC2">
        <w:t xml:space="preserve"> </w:t>
      </w:r>
      <w:r w:rsidR="00EA187E" w:rsidRPr="00307BC2">
        <w:t>bespoke</w:t>
      </w:r>
      <w:r w:rsidR="00493A01" w:rsidRPr="00307BC2">
        <w:t xml:space="preserve"> multi-touch</w:t>
      </w:r>
      <w:r w:rsidR="00EA187E" w:rsidRPr="00307BC2">
        <w:t xml:space="preserve"> surface with custom-built software</w:t>
      </w:r>
      <w:r w:rsidR="00363EBC" w:rsidRPr="00307BC2">
        <w:t xml:space="preserve"> for people with dementia</w:t>
      </w:r>
      <w:r w:rsidR="00493A01" w:rsidRPr="00307BC2">
        <w:t>.</w:t>
      </w:r>
    </w:p>
    <w:p w14:paraId="7673B9CA" w14:textId="77777777" w:rsidR="00EA187E" w:rsidRPr="00307BC2" w:rsidRDefault="00F326AC" w:rsidP="00493A01">
      <w:r>
        <w:t>The research has shown that i</w:t>
      </w:r>
      <w:r w:rsidR="00EA187E" w:rsidRPr="00307BC2">
        <w:t xml:space="preserve">t is possible to design, build and rollout a system that is sympathetic to the needs and abilities of dementia sufferers and their carers. </w:t>
      </w:r>
    </w:p>
    <w:p w14:paraId="50AB5FD6" w14:textId="77777777" w:rsidR="00017470" w:rsidRDefault="00017470" w:rsidP="00493A01">
      <w:r>
        <w:t>C</w:t>
      </w:r>
      <w:r w:rsidR="00EA187E" w:rsidRPr="00307BC2">
        <w:t>urrently available sy</w:t>
      </w:r>
      <w:r w:rsidR="00C83922" w:rsidRPr="00307BC2">
        <w:t xml:space="preserve">stems for dementia sufferers </w:t>
      </w:r>
      <w:r>
        <w:t>were</w:t>
      </w:r>
      <w:r w:rsidR="00C83922" w:rsidRPr="00307BC2">
        <w:t xml:space="preserve"> identified </w:t>
      </w:r>
      <w:r>
        <w:t>and assessed. A</w:t>
      </w:r>
      <w:r w:rsidR="00C83922" w:rsidRPr="00307BC2">
        <w:t xml:space="preserve"> new, novel </w:t>
      </w:r>
      <w:r w:rsidR="00FD4258">
        <w:t>multi-touch</w:t>
      </w:r>
      <w:r w:rsidR="00C83922" w:rsidRPr="00307BC2">
        <w:t xml:space="preserve"> surface </w:t>
      </w:r>
      <w:r>
        <w:t xml:space="preserve">was identified </w:t>
      </w:r>
      <w:r w:rsidR="00C83922" w:rsidRPr="00307BC2">
        <w:t xml:space="preserve">as a potential candidate system that could be of benefit to dementia sufferers. </w:t>
      </w:r>
    </w:p>
    <w:p w14:paraId="59886C7B" w14:textId="77777777" w:rsidR="00100AD0" w:rsidRPr="00100AD0" w:rsidRDefault="00EA2124" w:rsidP="00493A01">
      <w:r w:rsidRPr="00100AD0">
        <w:t>A</w:t>
      </w:r>
      <w:r w:rsidR="00100AD0" w:rsidRPr="00100AD0">
        <w:t xml:space="preserve"> multi-touch</w:t>
      </w:r>
      <w:r w:rsidRPr="00100AD0">
        <w:t xml:space="preserve"> hardware solution was built that consisted of </w:t>
      </w:r>
      <w:r w:rsidR="00100AD0" w:rsidRPr="00100AD0">
        <w:t xml:space="preserve">a polycarbonate sheet coated with a frosted glass </w:t>
      </w:r>
      <w:r w:rsidR="00100AD0">
        <w:t>finish</w:t>
      </w:r>
      <w:r w:rsidR="00100AD0" w:rsidRPr="00100AD0">
        <w:t xml:space="preserve">, ultra-short throw projector, infrared emitters, four modified webcams, and a custom-built frame. </w:t>
      </w:r>
      <w:r w:rsidR="00361158">
        <w:t xml:space="preserve"> </w:t>
      </w:r>
    </w:p>
    <w:p w14:paraId="61B69F6C" w14:textId="77777777" w:rsidR="00493A01" w:rsidRPr="00307BC2" w:rsidRDefault="00EA2124" w:rsidP="00493A01">
      <w:r>
        <w:t>In addition</w:t>
      </w:r>
      <w:r w:rsidR="00EA187E" w:rsidRPr="00307BC2">
        <w:t>, th</w:t>
      </w:r>
      <w:r>
        <w:t>e</w:t>
      </w:r>
      <w:r w:rsidR="00EA187E" w:rsidRPr="00307BC2">
        <w:t xml:space="preserve"> research</w:t>
      </w:r>
      <w:r w:rsidR="00493A01" w:rsidRPr="00307BC2">
        <w:t xml:space="preserve"> </w:t>
      </w:r>
      <w:r w:rsidR="00EA187E" w:rsidRPr="00307BC2">
        <w:t>produced a</w:t>
      </w:r>
      <w:r w:rsidR="00363EBC" w:rsidRPr="00307BC2">
        <w:t xml:space="preserve"> </w:t>
      </w:r>
      <w:r w:rsidR="00EA187E" w:rsidRPr="00307BC2">
        <w:t xml:space="preserve">custom-built software system </w:t>
      </w:r>
      <w:r w:rsidR="00363EBC" w:rsidRPr="00307BC2">
        <w:t xml:space="preserve">which offered </w:t>
      </w:r>
      <w:r w:rsidR="00EA187E" w:rsidRPr="00307BC2">
        <w:t xml:space="preserve">a </w:t>
      </w:r>
      <w:r w:rsidR="00363EBC" w:rsidRPr="00307BC2">
        <w:t>suite</w:t>
      </w:r>
      <w:r w:rsidR="00493A01" w:rsidRPr="00307BC2">
        <w:t xml:space="preserve"> of </w:t>
      </w:r>
      <w:r w:rsidR="00363EBC" w:rsidRPr="00307BC2">
        <w:t xml:space="preserve">recreational </w:t>
      </w:r>
      <w:r w:rsidR="00493A01" w:rsidRPr="00307BC2">
        <w:t xml:space="preserve">applications </w:t>
      </w:r>
      <w:r w:rsidR="00363EBC" w:rsidRPr="00307BC2">
        <w:t xml:space="preserve">for </w:t>
      </w:r>
      <w:r w:rsidR="00493A01" w:rsidRPr="00307BC2">
        <w:t xml:space="preserve">dementia sufferers. </w:t>
      </w:r>
      <w:r w:rsidR="00363EBC" w:rsidRPr="00307BC2">
        <w:t xml:space="preserve">The software </w:t>
      </w:r>
      <w:r w:rsidR="00EA187E" w:rsidRPr="00307BC2">
        <w:t>system was developed in</w:t>
      </w:r>
      <w:r>
        <w:t xml:space="preserve"> the</w:t>
      </w:r>
      <w:r w:rsidR="00EA187E" w:rsidRPr="00307BC2">
        <w:t xml:space="preserve"> Java</w:t>
      </w:r>
      <w:r>
        <w:t xml:space="preserve"> programming language</w:t>
      </w:r>
      <w:r w:rsidR="00EA187E" w:rsidRPr="00307BC2">
        <w:t>.</w:t>
      </w:r>
      <w:r w:rsidR="00363EBC" w:rsidRPr="00307BC2">
        <w:t xml:space="preserve"> </w:t>
      </w:r>
    </w:p>
    <w:p w14:paraId="360ECBED" w14:textId="77777777" w:rsidR="00741B48" w:rsidRPr="00307BC2" w:rsidRDefault="00B65C71" w:rsidP="00493A01">
      <w:r>
        <w:t xml:space="preserve">Following ethical approval, the system was deployed and installed in a day-hall within a geriatric hospital unit. Relevant staff </w:t>
      </w:r>
      <w:r w:rsidR="009D0DA2">
        <w:t xml:space="preserve">members </w:t>
      </w:r>
      <w:r>
        <w:t xml:space="preserve">were trained in the use of the system. The system was available around the clock, to the </w:t>
      </w:r>
      <w:r w:rsidR="00AB7C18" w:rsidRPr="00307BC2">
        <w:t>patients</w:t>
      </w:r>
      <w:r>
        <w:t>, their carers and medical staff</w:t>
      </w:r>
      <w:r w:rsidR="00AB7C18" w:rsidRPr="00307BC2">
        <w:t xml:space="preserve">. The system </w:t>
      </w:r>
      <w:r w:rsidR="000B6B87">
        <w:t xml:space="preserve">continuously </w:t>
      </w:r>
      <w:r w:rsidR="00AB7C18" w:rsidRPr="00307BC2">
        <w:t>gathered usability data unobtrusively</w:t>
      </w:r>
      <w:r w:rsidR="000B6B87">
        <w:t xml:space="preserve">. </w:t>
      </w:r>
      <w:r w:rsidR="00EB7AEB">
        <w:t xml:space="preserve">User feedback </w:t>
      </w:r>
      <w:r w:rsidR="00AB7C18" w:rsidRPr="00307BC2">
        <w:t xml:space="preserve">data was gathered through the means of questionnaires. </w:t>
      </w:r>
    </w:p>
    <w:p w14:paraId="70B206D5" w14:textId="77777777" w:rsidR="00695B5D" w:rsidRDefault="007069E9" w:rsidP="007C4F28">
      <w:r>
        <w:t>T</w:t>
      </w:r>
      <w:r w:rsidRPr="00307BC2">
        <w:t>his research project was presented by the author at the Centre for Ageing Research and Development in Ireland (CARDI) conference 2011. Th</w:t>
      </w:r>
      <w:r w:rsidR="004B4423">
        <w:t>e</w:t>
      </w:r>
      <w:r w:rsidRPr="00307BC2">
        <w:t xml:space="preserve"> </w:t>
      </w:r>
      <w:r w:rsidR="004B4423">
        <w:t>theme of this international conference was "Ageing Locally, Ageing Globally"</w:t>
      </w:r>
      <w:r w:rsidRPr="00307BC2">
        <w:t xml:space="preserve">. An abstract, </w:t>
      </w:r>
      <w:r w:rsidRPr="00307BC2">
        <w:rPr>
          <w:i/>
        </w:rPr>
        <w:t>"Developing a Computer-based Recreational Tool for Dementia Sufferers to Improve Quality of Life"</w:t>
      </w:r>
      <w:r w:rsidRPr="00307BC2">
        <w:t xml:space="preserve"> was published in the conference proceedings.  A copy of this abstract is included in Appendix </w:t>
      </w:r>
      <w:r w:rsidR="0091284F">
        <w:t>A</w:t>
      </w:r>
      <w:r w:rsidRPr="00307BC2">
        <w:t>.</w:t>
      </w:r>
    </w:p>
    <w:p w14:paraId="78BCFB02" w14:textId="77777777" w:rsidR="0006154E" w:rsidRDefault="00840B26" w:rsidP="007C4F28">
      <w:r w:rsidRPr="00307BC2">
        <w:t xml:space="preserve">As part of this </w:t>
      </w:r>
      <w:r w:rsidR="00E561BF" w:rsidRPr="00307BC2">
        <w:t>project</w:t>
      </w:r>
      <w:r w:rsidRPr="00307BC2">
        <w:t>, a</w:t>
      </w:r>
      <w:r w:rsidR="001911B5" w:rsidRPr="00307BC2">
        <w:t xml:space="preserve"> paper </w:t>
      </w:r>
      <w:r w:rsidR="001911B5" w:rsidRPr="00307BC2">
        <w:rPr>
          <w:i/>
        </w:rPr>
        <w:t>"HCI for Dementia Sufferers: Developing a Large Scale Multitouch System for Recreational Activities"</w:t>
      </w:r>
      <w:r w:rsidR="001911B5" w:rsidRPr="00307BC2">
        <w:t xml:space="preserve"> was presented </w:t>
      </w:r>
      <w:r w:rsidR="00E561BF" w:rsidRPr="00307BC2">
        <w:t xml:space="preserve">by the author </w:t>
      </w:r>
      <w:r w:rsidR="001911B5" w:rsidRPr="00307BC2">
        <w:t>at the</w:t>
      </w:r>
      <w:r w:rsidR="00E561BF" w:rsidRPr="00307BC2">
        <w:t xml:space="preserve"> 5th </w:t>
      </w:r>
      <w:r w:rsidR="00E561BF" w:rsidRPr="00307BC2">
        <w:lastRenderedPageBreak/>
        <w:t>annual</w:t>
      </w:r>
      <w:r w:rsidR="001911B5" w:rsidRPr="00307BC2">
        <w:t xml:space="preserve"> Irish Human-Computer Interaction (iHCI) conference 2011. The theme of the conference was</w:t>
      </w:r>
      <w:r w:rsidR="00493A01" w:rsidRPr="00307BC2">
        <w:t xml:space="preserve"> </w:t>
      </w:r>
      <w:r w:rsidR="001911B5" w:rsidRPr="00307BC2">
        <w:t>on 'integrated practice' and 'inclusivity design'.</w:t>
      </w:r>
      <w:r w:rsidR="002D2753" w:rsidRPr="00307BC2">
        <w:t xml:space="preserve"> </w:t>
      </w:r>
      <w:r w:rsidRPr="00307BC2">
        <w:t xml:space="preserve">A copy of this paper, which was published in the conference proceedings, is included in Appendix </w:t>
      </w:r>
      <w:r w:rsidR="00D756B6">
        <w:t>B</w:t>
      </w:r>
      <w:r w:rsidRPr="00307BC2">
        <w:t>.</w:t>
      </w:r>
    </w:p>
    <w:p w14:paraId="04F66FA5" w14:textId="77777777" w:rsidR="00D8363A" w:rsidRPr="00307BC2" w:rsidRDefault="00D8363A" w:rsidP="007C4F28">
      <w:pPr>
        <w:rPr>
          <w:rFonts w:asciiTheme="majorHAnsi" w:eastAsiaTheme="majorEastAsia" w:hAnsiTheme="majorHAnsi" w:cstheme="majorBidi"/>
          <w:b/>
          <w:bCs/>
          <w:sz w:val="26"/>
          <w:szCs w:val="26"/>
        </w:rPr>
      </w:pPr>
    </w:p>
    <w:p w14:paraId="7D25C06A" w14:textId="77777777" w:rsidR="00F1775B" w:rsidRPr="00307BC2" w:rsidRDefault="00BE030D" w:rsidP="00534B3A">
      <w:pPr>
        <w:pStyle w:val="Heading2"/>
        <w:rPr>
          <w:color w:val="auto"/>
        </w:rPr>
      </w:pPr>
      <w:bookmarkStart w:id="19" w:name="_Toc324751273"/>
      <w:bookmarkStart w:id="20" w:name="_Toc327968445"/>
      <w:r>
        <w:rPr>
          <w:color w:val="auto"/>
        </w:rPr>
        <w:t xml:space="preserve">1.4 </w:t>
      </w:r>
      <w:r w:rsidR="00F1775B" w:rsidRPr="00307BC2">
        <w:rPr>
          <w:color w:val="auto"/>
        </w:rPr>
        <w:t>Thesis Structure</w:t>
      </w:r>
      <w:bookmarkEnd w:id="19"/>
      <w:bookmarkEnd w:id="20"/>
    </w:p>
    <w:p w14:paraId="2C539A8B" w14:textId="77777777" w:rsidR="006963C0" w:rsidRPr="00307BC2" w:rsidRDefault="006963C0"/>
    <w:p w14:paraId="1E5CA00A" w14:textId="77777777" w:rsidR="00F1775B" w:rsidRPr="00307BC2" w:rsidRDefault="00654228">
      <w:r w:rsidRPr="00307BC2">
        <w:t xml:space="preserve">This thesis is subdivided into </w:t>
      </w:r>
      <w:r w:rsidR="00357B26">
        <w:t>a number of</w:t>
      </w:r>
      <w:r w:rsidRPr="00307BC2">
        <w:t xml:space="preserve"> chapters</w:t>
      </w:r>
      <w:r w:rsidR="00357B26">
        <w:t>. T</w:t>
      </w:r>
      <w:r w:rsidRPr="00307BC2">
        <w:t xml:space="preserve">his section </w:t>
      </w:r>
      <w:r w:rsidR="0092269A" w:rsidRPr="00307BC2">
        <w:t>describes</w:t>
      </w:r>
      <w:r w:rsidR="00BA7426" w:rsidRPr="00307BC2">
        <w:t xml:space="preserve"> the structure of the</w:t>
      </w:r>
      <w:r w:rsidRPr="00307BC2">
        <w:t xml:space="preserve"> thesis and</w:t>
      </w:r>
      <w:r w:rsidR="00BA7426" w:rsidRPr="00307BC2">
        <w:t xml:space="preserve"> briefly</w:t>
      </w:r>
      <w:r w:rsidRPr="00307BC2">
        <w:t xml:space="preserve"> introduces the content of the remaining chapters.</w:t>
      </w:r>
    </w:p>
    <w:p w14:paraId="6274556E" w14:textId="77777777" w:rsidR="00534B3A" w:rsidRPr="00307BC2" w:rsidRDefault="00534B3A">
      <w:pPr>
        <w:rPr>
          <w:b/>
        </w:rPr>
      </w:pPr>
    </w:p>
    <w:p w14:paraId="23FE46D6" w14:textId="77777777" w:rsidR="00044DE0" w:rsidRPr="00307BC2" w:rsidRDefault="00044DE0">
      <w:pPr>
        <w:rPr>
          <w:b/>
        </w:rPr>
      </w:pPr>
      <w:r w:rsidRPr="00307BC2">
        <w:rPr>
          <w:b/>
        </w:rPr>
        <w:t>Section 2</w:t>
      </w:r>
      <w:r w:rsidRPr="00307BC2">
        <w:rPr>
          <w:b/>
        </w:rPr>
        <w:tab/>
        <w:t>Literature &amp; Technology Review</w:t>
      </w:r>
    </w:p>
    <w:p w14:paraId="6CF04C77" w14:textId="77777777" w:rsidR="00044DE0" w:rsidRPr="000B6B87" w:rsidRDefault="00044DE0" w:rsidP="00AF4E7E">
      <w:pPr>
        <w:rPr>
          <w:i/>
          <w:color w:val="FF0000"/>
        </w:rPr>
      </w:pPr>
    </w:p>
    <w:p w14:paraId="59B2716E" w14:textId="77777777" w:rsidR="00AF4E7E" w:rsidRPr="007E3D92" w:rsidRDefault="00F1775B" w:rsidP="00AF4E7E">
      <w:r w:rsidRPr="007E3D92">
        <w:rPr>
          <w:i/>
        </w:rPr>
        <w:t xml:space="preserve">Chapter </w:t>
      </w:r>
      <w:r w:rsidR="00F3764A">
        <w:rPr>
          <w:i/>
        </w:rPr>
        <w:t>2</w:t>
      </w:r>
      <w:r w:rsidR="006963C0" w:rsidRPr="007E3D92">
        <w:rPr>
          <w:i/>
        </w:rPr>
        <w:t>: Literature Review</w:t>
      </w:r>
      <w:r w:rsidRPr="007E3D92">
        <w:t xml:space="preserve"> - </w:t>
      </w:r>
      <w:r w:rsidR="00C12980" w:rsidRPr="007E3D92">
        <w:t xml:space="preserve">reviews the current research literature </w:t>
      </w:r>
      <w:r w:rsidR="006B0CCA" w:rsidRPr="007E3D92">
        <w:t xml:space="preserve">in the </w:t>
      </w:r>
      <w:r w:rsidR="009B0792" w:rsidRPr="007E3D92">
        <w:t>area of</w:t>
      </w:r>
      <w:r w:rsidR="00391DC1" w:rsidRPr="007E3D92">
        <w:t xml:space="preserve"> </w:t>
      </w:r>
      <w:r w:rsidR="006B0CCA" w:rsidRPr="007E3D92">
        <w:t xml:space="preserve">dementia and the </w:t>
      </w:r>
      <w:r w:rsidR="00391DC1" w:rsidRPr="007E3D92">
        <w:t xml:space="preserve">factors affecting the use of </w:t>
      </w:r>
      <w:r w:rsidR="00D27038" w:rsidRPr="007E3D92">
        <w:t xml:space="preserve">computer </w:t>
      </w:r>
      <w:r w:rsidR="00391DC1" w:rsidRPr="007E3D92">
        <w:t xml:space="preserve">technology by dementia sufferers. </w:t>
      </w:r>
      <w:r w:rsidR="006B0CCA" w:rsidRPr="007E3D92">
        <w:t xml:space="preserve"> </w:t>
      </w:r>
      <w:r w:rsidR="007E3D92">
        <w:t xml:space="preserve">The chapter also reviews human-computer interaction and identifies the best practices for developing computer systems for </w:t>
      </w:r>
      <w:r w:rsidR="00495642">
        <w:t xml:space="preserve">elderly </w:t>
      </w:r>
      <w:r w:rsidR="007E3D92">
        <w:t xml:space="preserve">people suffering with dementia.  </w:t>
      </w:r>
    </w:p>
    <w:p w14:paraId="2DB68113" w14:textId="77777777" w:rsidR="00044DE0" w:rsidRPr="00307BC2" w:rsidRDefault="00044DE0" w:rsidP="004070FE">
      <w:pPr>
        <w:rPr>
          <w:i/>
        </w:rPr>
      </w:pPr>
    </w:p>
    <w:p w14:paraId="4D826FE5" w14:textId="77777777" w:rsidR="00534B3A" w:rsidRPr="00307BC2" w:rsidRDefault="00AF4E7E" w:rsidP="004070FE">
      <w:r w:rsidRPr="00307BC2">
        <w:rPr>
          <w:i/>
        </w:rPr>
        <w:t xml:space="preserve">Chapter </w:t>
      </w:r>
      <w:r w:rsidR="00F3764A">
        <w:rPr>
          <w:i/>
        </w:rPr>
        <w:t>3</w:t>
      </w:r>
      <w:r w:rsidR="006963C0" w:rsidRPr="00307BC2">
        <w:rPr>
          <w:i/>
        </w:rPr>
        <w:t>: Multi-touch Review</w:t>
      </w:r>
      <w:r w:rsidRPr="00307BC2">
        <w:t xml:space="preserve"> </w:t>
      </w:r>
      <w:r w:rsidRPr="00307BC2">
        <w:rPr>
          <w:i/>
        </w:rPr>
        <w:t>-</w:t>
      </w:r>
      <w:r w:rsidRPr="00307BC2">
        <w:t xml:space="preserve"> details a comprehensive review of </w:t>
      </w:r>
      <w:r w:rsidR="001313D3" w:rsidRPr="00307BC2">
        <w:t xml:space="preserve">current multi-touch </w:t>
      </w:r>
      <w:r w:rsidRPr="00307BC2">
        <w:t>technologies</w:t>
      </w:r>
      <w:r w:rsidR="00654228" w:rsidRPr="00307BC2">
        <w:t xml:space="preserve">, focusing </w:t>
      </w:r>
      <w:r w:rsidR="006963C0" w:rsidRPr="00307BC2">
        <w:t>specifically on multi-touch sensing technologies</w:t>
      </w:r>
      <w:r w:rsidRPr="00307BC2">
        <w:t xml:space="preserve">. </w:t>
      </w:r>
    </w:p>
    <w:p w14:paraId="200B94A9" w14:textId="77777777" w:rsidR="00044DE0" w:rsidRPr="00307BC2" w:rsidRDefault="00044DE0">
      <w:pPr>
        <w:rPr>
          <w:b/>
        </w:rPr>
      </w:pPr>
    </w:p>
    <w:p w14:paraId="7752E385" w14:textId="77777777" w:rsidR="00044DE0" w:rsidRPr="00307BC2" w:rsidRDefault="00044DE0">
      <w:pPr>
        <w:rPr>
          <w:b/>
        </w:rPr>
      </w:pPr>
      <w:r w:rsidRPr="00307BC2">
        <w:rPr>
          <w:b/>
        </w:rPr>
        <w:t xml:space="preserve">Section 3 </w:t>
      </w:r>
      <w:r w:rsidRPr="00307BC2">
        <w:rPr>
          <w:b/>
        </w:rPr>
        <w:tab/>
        <w:t xml:space="preserve">Research </w:t>
      </w:r>
      <w:r w:rsidR="001D4340">
        <w:rPr>
          <w:b/>
        </w:rPr>
        <w:t>Methods</w:t>
      </w:r>
    </w:p>
    <w:p w14:paraId="41EF5423" w14:textId="77777777" w:rsidR="00044DE0" w:rsidRPr="00307BC2" w:rsidRDefault="00044DE0">
      <w:pPr>
        <w:rPr>
          <w:b/>
        </w:rPr>
      </w:pPr>
    </w:p>
    <w:p w14:paraId="157B8F12" w14:textId="77777777" w:rsidR="00201EA7" w:rsidRPr="00307BC2" w:rsidRDefault="00AF4E7E">
      <w:r w:rsidRPr="00307BC2">
        <w:rPr>
          <w:i/>
        </w:rPr>
        <w:t xml:space="preserve">Chapter </w:t>
      </w:r>
      <w:r w:rsidR="00F3764A">
        <w:rPr>
          <w:i/>
        </w:rPr>
        <w:t>4</w:t>
      </w:r>
      <w:r w:rsidR="006963C0" w:rsidRPr="00307BC2">
        <w:rPr>
          <w:i/>
        </w:rPr>
        <w:t xml:space="preserve">: Research </w:t>
      </w:r>
      <w:r w:rsidR="001D4340">
        <w:rPr>
          <w:i/>
        </w:rPr>
        <w:t>Methods</w:t>
      </w:r>
      <w:r w:rsidRPr="00307BC2">
        <w:t xml:space="preserve"> - </w:t>
      </w:r>
      <w:r w:rsidR="000B6B87">
        <w:t>this chapter</w:t>
      </w:r>
      <w:r w:rsidR="001052D8" w:rsidRPr="00307BC2">
        <w:t xml:space="preserve"> </w:t>
      </w:r>
      <w:r w:rsidR="00EB409C">
        <w:t>outlines the approach and methods used in the research</w:t>
      </w:r>
      <w:r w:rsidR="001052D8" w:rsidRPr="00307BC2">
        <w:t>.</w:t>
      </w:r>
    </w:p>
    <w:p w14:paraId="402C5C89" w14:textId="77777777" w:rsidR="00894BC0" w:rsidRPr="00307BC2" w:rsidRDefault="00894BC0">
      <w:pPr>
        <w:rPr>
          <w:b/>
        </w:rPr>
      </w:pPr>
    </w:p>
    <w:p w14:paraId="00E6DA0D" w14:textId="77777777" w:rsidR="00D8363A" w:rsidRDefault="00D8363A">
      <w:pPr>
        <w:rPr>
          <w:b/>
        </w:rPr>
      </w:pPr>
    </w:p>
    <w:p w14:paraId="3347D5E0" w14:textId="77777777" w:rsidR="00044DE0" w:rsidRPr="00307BC2" w:rsidRDefault="00044DE0">
      <w:pPr>
        <w:rPr>
          <w:b/>
        </w:rPr>
      </w:pPr>
      <w:r w:rsidRPr="00307BC2">
        <w:rPr>
          <w:b/>
        </w:rPr>
        <w:lastRenderedPageBreak/>
        <w:t>Section 4</w:t>
      </w:r>
      <w:r w:rsidRPr="00307BC2">
        <w:rPr>
          <w:b/>
        </w:rPr>
        <w:tab/>
        <w:t>Prototype Design and Development</w:t>
      </w:r>
    </w:p>
    <w:p w14:paraId="65E4D235" w14:textId="77777777" w:rsidR="00044DE0" w:rsidRPr="00307BC2" w:rsidRDefault="00044DE0">
      <w:pPr>
        <w:rPr>
          <w:b/>
        </w:rPr>
      </w:pPr>
    </w:p>
    <w:p w14:paraId="16612CD0" w14:textId="77777777" w:rsidR="00044DE0" w:rsidRPr="00307BC2" w:rsidRDefault="00502834">
      <w:pPr>
        <w:rPr>
          <w:b/>
        </w:rPr>
      </w:pPr>
      <w:r w:rsidRPr="00307BC2">
        <w:rPr>
          <w:i/>
        </w:rPr>
        <w:t xml:space="preserve">Chapter </w:t>
      </w:r>
      <w:r w:rsidR="00F3764A">
        <w:rPr>
          <w:i/>
        </w:rPr>
        <w:t>5</w:t>
      </w:r>
      <w:r w:rsidR="0085171F" w:rsidRPr="00307BC2">
        <w:rPr>
          <w:i/>
        </w:rPr>
        <w:t>: System Design and Development</w:t>
      </w:r>
      <w:r w:rsidR="000B6B87">
        <w:t xml:space="preserve"> - describes in</w:t>
      </w:r>
      <w:r w:rsidRPr="00307BC2">
        <w:t xml:space="preserve"> detail</w:t>
      </w:r>
      <w:r w:rsidR="000B6B87">
        <w:t>,</w:t>
      </w:r>
      <w:r w:rsidRPr="00307BC2">
        <w:t xml:space="preserve"> the </w:t>
      </w:r>
      <w:r w:rsidR="00061A61" w:rsidRPr="00307BC2">
        <w:t>design and development of a large mu</w:t>
      </w:r>
      <w:r w:rsidRPr="00307BC2">
        <w:t xml:space="preserve">lti-touch </w:t>
      </w:r>
      <w:r w:rsidR="00061A61" w:rsidRPr="00307BC2">
        <w:t>prototype system,</w:t>
      </w:r>
      <w:r w:rsidR="006B0E44">
        <w:t xml:space="preserve"> </w:t>
      </w:r>
      <w:r w:rsidR="00EF6C62">
        <w:t>with accompanying</w:t>
      </w:r>
      <w:r w:rsidR="006B0E44">
        <w:t xml:space="preserve"> recreational software</w:t>
      </w:r>
      <w:r w:rsidR="00061A61" w:rsidRPr="00307BC2">
        <w:t xml:space="preserve"> suitable for people with dementia. </w:t>
      </w:r>
    </w:p>
    <w:p w14:paraId="2900D26C" w14:textId="77777777" w:rsidR="006E126C" w:rsidRDefault="006E126C">
      <w:pPr>
        <w:rPr>
          <w:b/>
        </w:rPr>
      </w:pPr>
    </w:p>
    <w:p w14:paraId="1F954F2E" w14:textId="77777777" w:rsidR="00044DE0" w:rsidRPr="00307BC2" w:rsidRDefault="00044DE0">
      <w:pPr>
        <w:rPr>
          <w:b/>
        </w:rPr>
      </w:pPr>
      <w:r w:rsidRPr="00307BC2">
        <w:rPr>
          <w:b/>
        </w:rPr>
        <w:t>Section 5</w:t>
      </w:r>
      <w:r w:rsidRPr="00307BC2">
        <w:rPr>
          <w:b/>
        </w:rPr>
        <w:tab/>
        <w:t>Pilot Study</w:t>
      </w:r>
    </w:p>
    <w:p w14:paraId="3E0B584D" w14:textId="77777777" w:rsidR="00044DE0" w:rsidRPr="00307BC2" w:rsidRDefault="00044DE0">
      <w:pPr>
        <w:rPr>
          <w:i/>
        </w:rPr>
      </w:pPr>
    </w:p>
    <w:p w14:paraId="54474B7A" w14:textId="77777777" w:rsidR="00502834" w:rsidRPr="00307BC2" w:rsidRDefault="00502834">
      <w:r w:rsidRPr="00307BC2">
        <w:rPr>
          <w:i/>
        </w:rPr>
        <w:t xml:space="preserve">Chapter </w:t>
      </w:r>
      <w:r w:rsidR="00F3764A">
        <w:rPr>
          <w:i/>
        </w:rPr>
        <w:t>6</w:t>
      </w:r>
      <w:r w:rsidR="006963C0" w:rsidRPr="00307BC2">
        <w:rPr>
          <w:i/>
        </w:rPr>
        <w:t>: Pilot Study</w:t>
      </w:r>
      <w:r w:rsidRPr="00307BC2">
        <w:rPr>
          <w:i/>
        </w:rPr>
        <w:t xml:space="preserve"> -</w:t>
      </w:r>
      <w:r w:rsidRPr="00307BC2">
        <w:t xml:space="preserve"> presents the </w:t>
      </w:r>
      <w:r w:rsidR="004C2609" w:rsidRPr="00307BC2">
        <w:t xml:space="preserve">details of a pilot study </w:t>
      </w:r>
      <w:r w:rsidR="00D361F8" w:rsidRPr="00307BC2">
        <w:t>where th</w:t>
      </w:r>
      <w:r w:rsidR="004C2609" w:rsidRPr="00307BC2">
        <w:t xml:space="preserve">e </w:t>
      </w:r>
      <w:r w:rsidR="000B6B87">
        <w:t xml:space="preserve">system </w:t>
      </w:r>
      <w:r w:rsidR="00D361F8" w:rsidRPr="00307BC2">
        <w:t>was deployed in</w:t>
      </w:r>
      <w:r w:rsidR="000B6B87">
        <w:t xml:space="preserve"> a geriatric ward of</w:t>
      </w:r>
      <w:r w:rsidR="00D361F8" w:rsidRPr="00307BC2">
        <w:t xml:space="preserve"> Merlin Park Hospital</w:t>
      </w:r>
      <w:r w:rsidR="000B6B87">
        <w:t>, Galway, Ireland</w:t>
      </w:r>
      <w:r w:rsidRPr="00307BC2">
        <w:t>.</w:t>
      </w:r>
      <w:r w:rsidR="00D361F8" w:rsidRPr="00307BC2">
        <w:t xml:space="preserve"> The chapter</w:t>
      </w:r>
      <w:r w:rsidR="000B6B87">
        <w:t xml:space="preserve"> also </w:t>
      </w:r>
      <w:r w:rsidR="00D361F8" w:rsidRPr="00307BC2">
        <w:t xml:space="preserve">gives details on how data was gathered in the pilot study </w:t>
      </w:r>
    </w:p>
    <w:p w14:paraId="4E27686D" w14:textId="77777777" w:rsidR="00044DE0" w:rsidRPr="00307BC2" w:rsidRDefault="00044DE0">
      <w:pPr>
        <w:rPr>
          <w:i/>
        </w:rPr>
      </w:pPr>
    </w:p>
    <w:p w14:paraId="58DE0705" w14:textId="77777777" w:rsidR="00044DE0" w:rsidRPr="00307BC2" w:rsidRDefault="00044DE0">
      <w:pPr>
        <w:rPr>
          <w:b/>
        </w:rPr>
      </w:pPr>
      <w:r w:rsidRPr="00307BC2">
        <w:rPr>
          <w:b/>
        </w:rPr>
        <w:t xml:space="preserve">Section 6 </w:t>
      </w:r>
      <w:r w:rsidRPr="00307BC2">
        <w:rPr>
          <w:b/>
        </w:rPr>
        <w:tab/>
        <w:t>Evaluation of Research Findings</w:t>
      </w:r>
    </w:p>
    <w:p w14:paraId="58C03A75" w14:textId="77777777" w:rsidR="00044DE0" w:rsidRPr="00307BC2" w:rsidRDefault="00044DE0">
      <w:pPr>
        <w:rPr>
          <w:i/>
        </w:rPr>
      </w:pPr>
    </w:p>
    <w:p w14:paraId="618F8D11" w14:textId="77777777" w:rsidR="00C12980" w:rsidRPr="00217A09" w:rsidRDefault="00502834">
      <w:r w:rsidRPr="00217A09">
        <w:rPr>
          <w:i/>
        </w:rPr>
        <w:t xml:space="preserve">Chapter </w:t>
      </w:r>
      <w:r w:rsidR="00F3764A">
        <w:rPr>
          <w:i/>
        </w:rPr>
        <w:t>7</w:t>
      </w:r>
      <w:r w:rsidR="0085171F" w:rsidRPr="00217A09">
        <w:rPr>
          <w:i/>
        </w:rPr>
        <w:t>: Results</w:t>
      </w:r>
      <w:r w:rsidRPr="00217A09">
        <w:t xml:space="preserve"> - pr</w:t>
      </w:r>
      <w:r w:rsidR="00763606" w:rsidRPr="00217A09">
        <w:t xml:space="preserve">esents the </w:t>
      </w:r>
      <w:r w:rsidR="00217A09" w:rsidRPr="00217A09">
        <w:t xml:space="preserve">data collected </w:t>
      </w:r>
      <w:r w:rsidR="00763606" w:rsidRPr="00217A09">
        <w:t xml:space="preserve">from the pilot study. Quantitative data </w:t>
      </w:r>
      <w:r w:rsidR="00217A09" w:rsidRPr="00217A09">
        <w:t xml:space="preserve">was </w:t>
      </w:r>
      <w:r w:rsidR="003203BB">
        <w:t>collected by</w:t>
      </w:r>
      <w:r w:rsidR="00763606" w:rsidRPr="00217A09">
        <w:t xml:space="preserve"> an automatic data collection facility</w:t>
      </w:r>
      <w:r w:rsidR="00217A09" w:rsidRPr="00217A09">
        <w:t xml:space="preserve">. User feedback was gathered through the use of questionnaires. </w:t>
      </w:r>
    </w:p>
    <w:p w14:paraId="5B23BAF6" w14:textId="77777777" w:rsidR="00044DE0" w:rsidRPr="00307BC2" w:rsidRDefault="00044DE0">
      <w:pPr>
        <w:rPr>
          <w:i/>
        </w:rPr>
      </w:pPr>
    </w:p>
    <w:p w14:paraId="04C85DE4" w14:textId="77777777" w:rsidR="004070FE" w:rsidRPr="00307BC2" w:rsidRDefault="00502834">
      <w:r w:rsidRPr="00307BC2">
        <w:rPr>
          <w:i/>
        </w:rPr>
        <w:t xml:space="preserve">Chapter </w:t>
      </w:r>
      <w:r w:rsidR="00F3764A">
        <w:rPr>
          <w:i/>
        </w:rPr>
        <w:t>8</w:t>
      </w:r>
      <w:r w:rsidR="0085171F" w:rsidRPr="00307BC2">
        <w:rPr>
          <w:i/>
        </w:rPr>
        <w:t>: Conclusion</w:t>
      </w:r>
      <w:r w:rsidRPr="00307BC2">
        <w:t xml:space="preserve"> - outlines the conclusions of this research project and identifies </w:t>
      </w:r>
      <w:r w:rsidR="00F14ACF">
        <w:t>future</w:t>
      </w:r>
      <w:r w:rsidRPr="00307BC2">
        <w:t xml:space="preserve"> research </w:t>
      </w:r>
      <w:r w:rsidR="00F14ACF">
        <w:t>possibilities</w:t>
      </w:r>
      <w:r w:rsidRPr="00307BC2">
        <w:t xml:space="preserve">. </w:t>
      </w:r>
    </w:p>
    <w:p w14:paraId="15C6A43C" w14:textId="77777777" w:rsidR="004070FE" w:rsidRPr="00307BC2" w:rsidRDefault="004070FE"/>
    <w:p w14:paraId="00975250" w14:textId="77777777" w:rsidR="009824EF" w:rsidRDefault="00534B3A">
      <w:r w:rsidRPr="00307BC2">
        <w:t>References and a num</w:t>
      </w:r>
      <w:r w:rsidR="0090299F">
        <w:t>ber of Appendices follow after C</w:t>
      </w:r>
      <w:r w:rsidRPr="00307BC2">
        <w:t xml:space="preserve">hapter </w:t>
      </w:r>
      <w:r w:rsidR="00F3764A">
        <w:t>8</w:t>
      </w:r>
      <w:r w:rsidRPr="00307BC2">
        <w:t>.</w:t>
      </w:r>
    </w:p>
    <w:p w14:paraId="483D8999" w14:textId="77777777" w:rsidR="009824EF" w:rsidRDefault="009824EF">
      <w:pPr>
        <w:sectPr w:rsidR="009824EF" w:rsidSect="00564305">
          <w:headerReference w:type="default" r:id="rId11"/>
          <w:footerReference w:type="default" r:id="rId12"/>
          <w:type w:val="continuous"/>
          <w:pgSz w:w="11906" w:h="16838"/>
          <w:pgMar w:top="1440" w:right="1440" w:bottom="1440" w:left="2007" w:header="709" w:footer="709" w:gutter="0"/>
          <w:pgNumType w:start="1"/>
          <w:cols w:space="708"/>
          <w:docGrid w:linePitch="360"/>
        </w:sectPr>
      </w:pPr>
    </w:p>
    <w:p w14:paraId="7BD497CF" w14:textId="77777777" w:rsidR="00F1775B" w:rsidRPr="00502834" w:rsidRDefault="00C555E0">
      <w:pPr>
        <w:rPr>
          <w:rFonts w:asciiTheme="minorHAnsi" w:hAnsiTheme="minorHAnsi"/>
          <w:sz w:val="22"/>
        </w:rPr>
      </w:pPr>
      <w:r w:rsidRPr="00502834">
        <w:lastRenderedPageBreak/>
        <w:br w:type="page"/>
      </w:r>
    </w:p>
    <w:p w14:paraId="25D0D4B7" w14:textId="77777777" w:rsidR="00C555E0" w:rsidRPr="000F6FE5" w:rsidRDefault="008C1708" w:rsidP="00C555E0">
      <w:pPr>
        <w:pStyle w:val="Heading1"/>
        <w:rPr>
          <w:color w:val="auto"/>
        </w:rPr>
      </w:pPr>
      <w:bookmarkStart w:id="21" w:name="_Toc324751274"/>
      <w:bookmarkStart w:id="22" w:name="_Toc327968446"/>
      <w:r w:rsidRPr="000F6FE5">
        <w:rPr>
          <w:color w:val="auto"/>
        </w:rPr>
        <w:lastRenderedPageBreak/>
        <w:t>C</w:t>
      </w:r>
      <w:r w:rsidR="00E103F5" w:rsidRPr="000F6FE5">
        <w:rPr>
          <w:color w:val="auto"/>
        </w:rPr>
        <w:t xml:space="preserve">HAPTER </w:t>
      </w:r>
      <w:r w:rsidR="009D36BC">
        <w:rPr>
          <w:color w:val="auto"/>
        </w:rPr>
        <w:t>2</w:t>
      </w:r>
      <w:r w:rsidRPr="000F6FE5">
        <w:rPr>
          <w:color w:val="auto"/>
        </w:rPr>
        <w:t xml:space="preserve">: </w:t>
      </w:r>
      <w:r w:rsidR="00C555E0" w:rsidRPr="000F6FE5">
        <w:rPr>
          <w:color w:val="auto"/>
        </w:rPr>
        <w:t>L</w:t>
      </w:r>
      <w:r w:rsidR="00E103F5" w:rsidRPr="000F6FE5">
        <w:rPr>
          <w:color w:val="auto"/>
        </w:rPr>
        <w:t>ITERATURE REVIEW</w:t>
      </w:r>
      <w:bookmarkEnd w:id="21"/>
      <w:bookmarkEnd w:id="22"/>
    </w:p>
    <w:p w14:paraId="577D3557" w14:textId="77777777" w:rsidR="002E3663" w:rsidRPr="000F6FE5" w:rsidRDefault="002E3663" w:rsidP="005348AA">
      <w:pPr>
        <w:pStyle w:val="Heading2"/>
        <w:rPr>
          <w:color w:val="auto"/>
        </w:rPr>
      </w:pPr>
    </w:p>
    <w:p w14:paraId="797421AB" w14:textId="77777777" w:rsidR="005348AA" w:rsidRPr="000F6FE5" w:rsidRDefault="00F33AE4" w:rsidP="005348AA">
      <w:pPr>
        <w:pStyle w:val="Heading2"/>
        <w:rPr>
          <w:color w:val="auto"/>
        </w:rPr>
      </w:pPr>
      <w:bookmarkStart w:id="23" w:name="_Toc324751275"/>
      <w:bookmarkStart w:id="24" w:name="_Toc327968447"/>
      <w:r>
        <w:rPr>
          <w:color w:val="auto"/>
        </w:rPr>
        <w:t xml:space="preserve">2. 1 </w:t>
      </w:r>
      <w:r w:rsidR="005348AA" w:rsidRPr="000F6FE5">
        <w:rPr>
          <w:color w:val="auto"/>
        </w:rPr>
        <w:t>Introduction</w:t>
      </w:r>
      <w:bookmarkEnd w:id="23"/>
      <w:bookmarkEnd w:id="24"/>
    </w:p>
    <w:p w14:paraId="773C9FDE" w14:textId="77777777" w:rsidR="002E3663" w:rsidRPr="000F6FE5" w:rsidRDefault="002E3663" w:rsidP="002E3663"/>
    <w:p w14:paraId="6BCE0680" w14:textId="77777777" w:rsidR="00FF0CAC" w:rsidRPr="000F6FE5" w:rsidRDefault="00FF0CAC" w:rsidP="00FF0CAC">
      <w:r w:rsidRPr="000F6FE5">
        <w:t>This chapter presents the results of a comprehensive literature review</w:t>
      </w:r>
      <w:r w:rsidR="00D826B5">
        <w:t>, undertaken</w:t>
      </w:r>
      <w:r w:rsidR="002E3663" w:rsidRPr="000F6FE5">
        <w:t xml:space="preserve"> to provide a deeper</w:t>
      </w:r>
      <w:r w:rsidR="00D826B5">
        <w:t xml:space="preserve"> insight and</w:t>
      </w:r>
      <w:r w:rsidR="002E3663" w:rsidRPr="000F6FE5">
        <w:t xml:space="preserve"> understanding of </w:t>
      </w:r>
      <w:r w:rsidRPr="000F6FE5">
        <w:t>the subject area</w:t>
      </w:r>
      <w:r w:rsidR="00D826B5">
        <w:t>s. The literature review is</w:t>
      </w:r>
      <w:r w:rsidRPr="000F6FE5">
        <w:t xml:space="preserve"> broken up into a number of distinct sections:</w:t>
      </w:r>
    </w:p>
    <w:p w14:paraId="59DC4A45" w14:textId="77777777" w:rsidR="00F70E94" w:rsidRPr="000F6FE5" w:rsidRDefault="00F70E94" w:rsidP="00FF0CAC"/>
    <w:p w14:paraId="731A16F3" w14:textId="77777777" w:rsidR="00FF0CAC" w:rsidRPr="007E3D92" w:rsidRDefault="0064480F" w:rsidP="00FF0CAC">
      <w:pPr>
        <w:pStyle w:val="ListParagraph"/>
        <w:numPr>
          <w:ilvl w:val="0"/>
          <w:numId w:val="15"/>
        </w:numPr>
      </w:pPr>
      <w:r w:rsidRPr="007E3D92">
        <w:t xml:space="preserve">Dementia: </w:t>
      </w:r>
      <w:r w:rsidR="00E0325E" w:rsidRPr="007E3D92">
        <w:t>The focus of the review was to develop</w:t>
      </w:r>
      <w:r w:rsidR="00551315" w:rsidRPr="007E3D92">
        <w:t xml:space="preserve"> a deeper understanding </w:t>
      </w:r>
      <w:r w:rsidR="00EE673F" w:rsidRPr="007E3D92">
        <w:t>of</w:t>
      </w:r>
      <w:r w:rsidR="00551315" w:rsidRPr="007E3D92">
        <w:t xml:space="preserve"> the illness </w:t>
      </w:r>
      <w:r w:rsidR="00FF0CAC" w:rsidRPr="007E3D92">
        <w:t>and</w:t>
      </w:r>
      <w:r w:rsidR="002E3663" w:rsidRPr="007E3D92">
        <w:t xml:space="preserve"> the </w:t>
      </w:r>
      <w:r w:rsidR="00A023B6" w:rsidRPr="007E3D92">
        <w:t>effects that</w:t>
      </w:r>
      <w:r w:rsidR="002E3663" w:rsidRPr="007E3D92">
        <w:t xml:space="preserve"> </w:t>
      </w:r>
      <w:r w:rsidR="00315001" w:rsidRPr="007E3D92">
        <w:t xml:space="preserve">it has on those suffering with </w:t>
      </w:r>
      <w:r w:rsidR="006B0CCA" w:rsidRPr="007E3D92">
        <w:t xml:space="preserve">it </w:t>
      </w:r>
      <w:r w:rsidR="00E0325E" w:rsidRPr="007E3D92">
        <w:t>and how it impacts on their ability to learn new skills</w:t>
      </w:r>
      <w:r w:rsidR="006B0CCA" w:rsidRPr="007E3D92">
        <w:t>.</w:t>
      </w:r>
    </w:p>
    <w:p w14:paraId="4AEF58F8" w14:textId="77777777" w:rsidR="00F70E94" w:rsidRPr="000F6FE5" w:rsidRDefault="00F70E94" w:rsidP="00F70E94">
      <w:pPr>
        <w:pStyle w:val="ListParagraph"/>
      </w:pPr>
    </w:p>
    <w:p w14:paraId="5B350320" w14:textId="77777777" w:rsidR="002E3663" w:rsidRPr="000F6FE5" w:rsidRDefault="00D91F78" w:rsidP="00FF0CAC">
      <w:pPr>
        <w:pStyle w:val="ListParagraph"/>
        <w:numPr>
          <w:ilvl w:val="0"/>
          <w:numId w:val="15"/>
        </w:numPr>
      </w:pPr>
      <w:r w:rsidRPr="000F6FE5">
        <w:t xml:space="preserve">Technologies for dementia sufferers: Explores the </w:t>
      </w:r>
      <w:r w:rsidR="008C0079" w:rsidRPr="000F6FE5">
        <w:t xml:space="preserve">various </w:t>
      </w:r>
      <w:r w:rsidR="002E3663" w:rsidRPr="000F6FE5">
        <w:t xml:space="preserve">technologies </w:t>
      </w:r>
      <w:r w:rsidR="000D510D" w:rsidRPr="000F6FE5">
        <w:t xml:space="preserve">which </w:t>
      </w:r>
      <w:r w:rsidRPr="000F6FE5">
        <w:t xml:space="preserve">have been </w:t>
      </w:r>
      <w:r w:rsidR="00DB2637" w:rsidRPr="000F6FE5">
        <w:t xml:space="preserve">and are being </w:t>
      </w:r>
      <w:r w:rsidR="002E3663" w:rsidRPr="000F6FE5">
        <w:t xml:space="preserve">developed </w:t>
      </w:r>
      <w:r w:rsidRPr="000F6FE5">
        <w:t>for dementia sufferers</w:t>
      </w:r>
      <w:r w:rsidR="00E95B79" w:rsidRPr="000F6FE5">
        <w:t xml:space="preserve">, including assistive technologies and recreational technologies. </w:t>
      </w:r>
      <w:r w:rsidR="002E3663" w:rsidRPr="000F6FE5">
        <w:t xml:space="preserve"> </w:t>
      </w:r>
    </w:p>
    <w:p w14:paraId="1BC5C515" w14:textId="77777777" w:rsidR="00F70E94" w:rsidRPr="000F6FE5" w:rsidRDefault="00F70E94" w:rsidP="00F70E94">
      <w:pPr>
        <w:pStyle w:val="ListParagraph"/>
      </w:pPr>
    </w:p>
    <w:p w14:paraId="0D268409" w14:textId="77777777" w:rsidR="002E3663" w:rsidRPr="000F6FE5" w:rsidRDefault="00FF0CAC" w:rsidP="00270FAE">
      <w:pPr>
        <w:pStyle w:val="ListParagraph"/>
        <w:numPr>
          <w:ilvl w:val="0"/>
          <w:numId w:val="15"/>
        </w:numPr>
      </w:pPr>
      <w:r w:rsidRPr="000F6FE5">
        <w:t xml:space="preserve">Human-Computer Interaction: </w:t>
      </w:r>
      <w:r w:rsidR="00270FAE">
        <w:t xml:space="preserve">A </w:t>
      </w:r>
      <w:r w:rsidR="00270FAE" w:rsidRPr="000F6FE5">
        <w:t xml:space="preserve">literature review was undertaken to identify best practices for designing and developing usable computer systems for elderly people who are suffering </w:t>
      </w:r>
      <w:r w:rsidR="00270FAE">
        <w:t xml:space="preserve">with dementia. </w:t>
      </w:r>
      <w:r w:rsidR="002E3663" w:rsidRPr="000F6FE5">
        <w:t xml:space="preserve">An understanding of human-computer interaction in terms of design, development and evaluation techniques is needed to develop usable systems. </w:t>
      </w:r>
    </w:p>
    <w:p w14:paraId="19A3F2BD" w14:textId="77777777" w:rsidR="00CC24BC" w:rsidRPr="00782582" w:rsidRDefault="00CC24BC">
      <w:pPr>
        <w:spacing w:line="276" w:lineRule="auto"/>
        <w:jc w:val="left"/>
        <w:rPr>
          <w:rFonts w:asciiTheme="majorHAnsi" w:eastAsiaTheme="majorEastAsia" w:hAnsiTheme="majorHAnsi" w:cstheme="majorBidi"/>
          <w:b/>
          <w:bCs/>
          <w:color w:val="9BBB59" w:themeColor="accent3"/>
          <w:sz w:val="26"/>
          <w:szCs w:val="26"/>
        </w:rPr>
      </w:pPr>
      <w:r w:rsidRPr="00782582">
        <w:rPr>
          <w:color w:val="9BBB59" w:themeColor="accent3"/>
        </w:rPr>
        <w:br w:type="page"/>
      </w:r>
    </w:p>
    <w:p w14:paraId="41A3E93E" w14:textId="77777777" w:rsidR="00314ACF" w:rsidRPr="000F6FE5" w:rsidRDefault="00DD1338" w:rsidP="00C82446">
      <w:pPr>
        <w:pStyle w:val="Heading2"/>
        <w:rPr>
          <w:color w:val="auto"/>
        </w:rPr>
      </w:pPr>
      <w:bookmarkStart w:id="25" w:name="_Toc324751277"/>
      <w:bookmarkStart w:id="26" w:name="_Toc327968448"/>
      <w:r>
        <w:rPr>
          <w:color w:val="auto"/>
        </w:rPr>
        <w:lastRenderedPageBreak/>
        <w:t>2.2</w:t>
      </w:r>
      <w:r w:rsidR="00F33AE4">
        <w:rPr>
          <w:color w:val="auto"/>
        </w:rPr>
        <w:t xml:space="preserve"> </w:t>
      </w:r>
      <w:r w:rsidR="00314ACF" w:rsidRPr="000F6FE5">
        <w:rPr>
          <w:color w:val="auto"/>
        </w:rPr>
        <w:t>Dementia</w:t>
      </w:r>
      <w:bookmarkEnd w:id="25"/>
      <w:r>
        <w:rPr>
          <w:color w:val="auto"/>
        </w:rPr>
        <w:t xml:space="preserve"> </w:t>
      </w:r>
      <w:bookmarkStart w:id="27" w:name="_Toc324751276"/>
      <w:r>
        <w:rPr>
          <w:color w:val="auto"/>
        </w:rPr>
        <w:t>and t</w:t>
      </w:r>
      <w:r w:rsidRPr="000F6FE5">
        <w:rPr>
          <w:color w:val="auto"/>
        </w:rPr>
        <w:t>he Ageing Population</w:t>
      </w:r>
      <w:bookmarkEnd w:id="26"/>
      <w:bookmarkEnd w:id="27"/>
    </w:p>
    <w:p w14:paraId="4837CC49" w14:textId="77777777" w:rsidR="00DD1338" w:rsidRDefault="00DD1338" w:rsidP="00DD1338"/>
    <w:p w14:paraId="1FA4E16A" w14:textId="77777777" w:rsidR="00DD1338" w:rsidRPr="000F6FE5" w:rsidRDefault="00DD1338" w:rsidP="00DD1338">
      <w:r w:rsidRPr="000F6FE5">
        <w:t>Medical and health care advances have allowed many lives to be saved from terminal conditions. These advances in medi</w:t>
      </w:r>
      <w:r>
        <w:t>cal care have also increased</w:t>
      </w:r>
      <w:r w:rsidRPr="000F6FE5">
        <w:t xml:space="preserve"> average life expectancy. </w:t>
      </w:r>
      <w:r w:rsidRPr="0060044F">
        <w:t>O'Brien and Taylor report that Irish men had a life expectancy of 57</w:t>
      </w:r>
      <w:r>
        <w:t xml:space="preserve"> years</w:t>
      </w:r>
      <w:r w:rsidRPr="0060044F">
        <w:t xml:space="preserve"> and Irish women had a life expectancy of 58 years in the 1920's </w:t>
      </w:r>
      <w:r w:rsidR="00DB57F7" w:rsidRPr="0060044F">
        <w:fldChar w:fldCharType="begin"/>
      </w:r>
      <w:r>
        <w:instrText xml:space="preserve"> ADDIN EN.CITE &lt;EndNote&gt;&lt;Cite&gt;&lt;Author&gt;O&amp;apos;Brien&lt;/Author&gt;&lt;Year&gt;2009&lt;/Year&gt;&lt;IDText&gt;Life expectancy still improving for all but men narrow the gap&lt;/IDText&gt;&lt;DisplayText&gt;[16]&lt;/DisplayText&gt;&lt;record&gt;&lt;titles&gt;&lt;title&gt;Life expectancy still improving for all but men narrow the gap&lt;/title&gt;&lt;secondary-title&gt;The Irish Times&lt;/secondary-title&gt;&lt;/titles&gt;&lt;contributors&gt;&lt;authors&gt;&lt;author&gt;O&amp;apos;Brien, Carl&lt;/author&gt;&lt;author&gt;Taylor, Charlie&lt;/author&gt;&lt;/authors&gt;&lt;/contributors&gt;&lt;added-date format="utc"&gt;1306528074&lt;/added-date&gt;&lt;ref-type name="Newspaper Article"&gt;23&lt;/ref-type&gt;&lt;dates&gt;&lt;year&gt;2009&lt;/year&gt;&lt;/dates&gt;&lt;rec-number&gt;121&lt;/rec-number&gt;&lt;last-updated-date format="utc"&gt;1306528230&lt;/last-updated-date&gt;&lt;/record&gt;&lt;/Cite&gt;&lt;/EndNote&gt;</w:instrText>
      </w:r>
      <w:r w:rsidR="00DB57F7" w:rsidRPr="0060044F">
        <w:fldChar w:fldCharType="separate"/>
      </w:r>
      <w:r>
        <w:rPr>
          <w:noProof/>
        </w:rPr>
        <w:t>[16]</w:t>
      </w:r>
      <w:r w:rsidR="00DB57F7" w:rsidRPr="0060044F">
        <w:fldChar w:fldCharType="end"/>
      </w:r>
      <w:r w:rsidRPr="0060044F">
        <w:t>. They further report that in 2009, the average life expectancy for Irish women was 81.6 years and 76.8 years for Irish men.</w:t>
      </w:r>
      <w:r w:rsidRPr="000F6FE5">
        <w:t xml:space="preserve"> </w:t>
      </w:r>
      <w:r w:rsidRPr="00DA1856">
        <w:t xml:space="preserve">With the life expectancy rate increasing, the number of people getting diagnosed with dementia is thought to increase in comparison to earlier years </w:t>
      </w:r>
      <w:r w:rsidR="00DB57F7" w:rsidRPr="00DA1856">
        <w:fldChar w:fldCharType="begin"/>
      </w:r>
      <w:r w:rsidRPr="00DA1856">
        <w:instrText xml:space="preserve"> ADDIN EN.CITE &lt;EndNote&gt;&lt;Cite&gt;&lt;Author&gt;Astell&lt;/Author&gt;&lt;Year&gt;2010&lt;/Year&gt;&lt;IDText&gt;Using a touch screen computer to support relationships between people with dementia and caregivers&lt;/IDText&gt;&lt;DisplayText&gt;[17]&lt;/DisplayText&gt;&lt;record&gt;&lt;keywords&gt;&lt;keyword&gt;Dementia&lt;/keyword&gt;&lt;keyword&gt;Communication&lt;/keyword&gt;&lt;keyword&gt;Touch screen&lt;/keyword&gt;&lt;keyword&gt;Reminiscence&lt;/keyword&gt;&lt;keyword&gt;Relationships&lt;/keyword&gt;&lt;/keywords&gt;&lt;urls&gt;&lt;related-urls&gt;&lt;url&gt;http://www.sciencedirect.com/science/article/B6V0D-4YS9RMV-1/2/ad809b15011b94710cfe688e2935d89f&lt;/url&gt;&lt;/related-urls&gt;&lt;/urls&gt;&lt;isbn&gt;0953-5438&lt;/isbn&gt;&lt;titles&gt;&lt;title&gt;Using a touch screen computer to support relationships between people with dementia and caregivers&lt;/title&gt;&lt;secondary-title&gt;Interacting with Computers&lt;/secondary-title&gt;&lt;/titles&gt;&lt;pages&gt;267-275&lt;/pages&gt;&lt;number&gt;4&lt;/number&gt;&lt;contributors&gt;&lt;authors&gt;&lt;author&gt;Astell, Arlene J.&lt;/author&gt;&lt;author&gt;Ellis, Maggie P.&lt;/author&gt;&lt;author&gt;Bernardi, Lauren&lt;/author&gt;&lt;author&gt;Alm, Norman&lt;/author&gt;&lt;author&gt;Dye, Richard&lt;/author&gt;&lt;author&gt;Gowans, Gary&lt;/author&gt;&lt;author&gt;Campbell, Jim&lt;/author&gt;&lt;/authors&gt;&lt;/contributors&gt;&lt;added-date format="utc"&gt;1286543612&lt;/added-date&gt;&lt;ref-type name="Journal Article"&gt;17&lt;/ref-type&gt;&lt;dates&gt;&lt;year&gt;2010&lt;/year&gt;&lt;/dates&gt;&lt;rec-number&gt;4&lt;/rec-number&gt;&lt;last-updated-date format="utc"&gt;1286543612&lt;/last-updated-date&gt;&lt;electronic-resource-num&gt;DOI: 10.1016/j.intcom.2010.03.003&lt;/electronic-resource-num&gt;&lt;volume&gt;22&lt;/volume&gt;&lt;/record&gt;&lt;/Cite&gt;&lt;/EndNote&gt;</w:instrText>
      </w:r>
      <w:r w:rsidR="00DB57F7" w:rsidRPr="00DA1856">
        <w:fldChar w:fldCharType="separate"/>
      </w:r>
      <w:r w:rsidRPr="00DA1856">
        <w:rPr>
          <w:noProof/>
        </w:rPr>
        <w:t>[17]</w:t>
      </w:r>
      <w:r w:rsidR="00DB57F7" w:rsidRPr="00DA1856">
        <w:fldChar w:fldCharType="end"/>
      </w:r>
      <w:r w:rsidRPr="00DA1856">
        <w:t>. As people progress through</w:t>
      </w:r>
      <w:r w:rsidRPr="000F6FE5">
        <w:t xml:space="preserve"> their life, the risk of developing dementia increases. Dementia is a syndrome which is likely to occur to people aged 65 and over </w:t>
      </w:r>
      <w:r w:rsidR="00DB57F7" w:rsidRPr="000F6FE5">
        <w:fldChar w:fldCharType="begin"/>
      </w:r>
      <w:r>
        <w:instrText xml:space="preserve"> ADDIN EN.CITE &lt;EndNote&gt;&lt;Cite&gt;&lt;Author&gt;Mulvenna&lt;/Author&gt;&lt;Year&gt;2010&lt;/Year&gt;&lt;IDText&gt;Designing \&amp;amp; evaluating a cognitive prosthetic for people with mild dementia&lt;/IDText&gt;&lt;DisplayText&gt;[18]&lt;/DisplayText&gt;&lt;record&gt;&lt;titles&gt;&lt;title&gt;Designing \&amp;amp; evaluating a cognitive prosthetic for people with mild dementia&lt;/title&gt;&lt;secondary-title&gt;Proceedings of the 28th Annual European Conference on Cognitive Ergonomics&lt;/secondary-title&gt;&lt;/titles&gt;&lt;contributors&gt;&lt;authors&gt;&lt;author&gt;Mulvenna, Maurice&lt;/author&gt;&lt;author&gt;Martin, Suzanne&lt;/author&gt;&lt;author&gt;S, Stefan&lt;/author&gt;&lt;author&gt;venstedt,&lt;/author&gt;&lt;author&gt;Bengtsson, Johan&lt;/author&gt;&lt;author&gt;Meiland, Franka&lt;/author&gt;&lt;author&gt;Dr, Rose Marie&lt;/author&gt;&lt;author&gt;es,&lt;/author&gt;&lt;author&gt;Hettinga, Marike&lt;/author&gt;&lt;author&gt;Moelaert, Ferial&lt;/author&gt;&lt;author&gt;Craig, David&lt;/author&gt;&lt;/authors&gt;&lt;/contributors&gt;&lt;added-date format="utc"&gt;1305193627&lt;/added-date&gt;&lt;pub-location&gt;Delft, Netherlands&lt;/pub-location&gt;&lt;ref-type name="Conference Paper"&gt;47&lt;/ref-type&gt;&lt;dates&gt;&lt;year&gt;2010&lt;/year&gt;&lt;/dates&gt;&lt;rec-number&gt;88&lt;/rec-number&gt;&lt;publisher&gt;ACM&lt;/publisher&gt;&lt;last-updated-date format="utc"&gt;1305193627&lt;/last-updated-date&gt;&lt;electronic-resource-num&gt;10.1145/1962300.1962306&lt;/electronic-resource-num&gt;&lt;/record&gt;&lt;/Cite&gt;&lt;/EndNote&gt;</w:instrText>
      </w:r>
      <w:r w:rsidR="00DB57F7" w:rsidRPr="000F6FE5">
        <w:fldChar w:fldCharType="separate"/>
      </w:r>
      <w:r>
        <w:rPr>
          <w:noProof/>
        </w:rPr>
        <w:t>[18]</w:t>
      </w:r>
      <w:r w:rsidR="00DB57F7" w:rsidRPr="000F6FE5">
        <w:fldChar w:fldCharType="end"/>
      </w:r>
      <w:r w:rsidRPr="000F6FE5">
        <w:t xml:space="preserve">. One third of people aged 80 and over develop the illness </w:t>
      </w:r>
      <w:r w:rsidR="00DB57F7" w:rsidRPr="000F6FE5">
        <w:fldChar w:fldCharType="begin"/>
      </w:r>
      <w:r>
        <w:instrText xml:space="preserve"> ADDIN EN.CITE &lt;EndNote&gt;&lt;Cite&gt;&lt;Author&gt;Singh-Manoux&lt;/Author&gt;&lt;Year&gt;2010&lt;/Year&gt;&lt;IDText&gt;The importance of cognitive ageing for understanding dementia&lt;/IDText&gt;&lt;DisplayText&gt;[19]&lt;/DisplayText&gt;&lt;record&gt;&lt;keywords&gt;&lt;keyword&gt;Biomedical and Life Sciences&lt;/keyword&gt;&lt;/keywords&gt;&lt;urls&gt;&lt;related-urls&gt;&lt;url&gt;http://dx.doi.org/10.1007/s11357-010-9147-7&lt;/url&gt;&lt;/related-urls&gt;&lt;/urls&gt;&lt;isbn&gt;0161-9152&lt;/isbn&gt;&lt;titles&gt;&lt;title&gt;The importance of cognitive ageing for understanding dementia&lt;/title&gt;&lt;secondary-title&gt;AGE&lt;/secondary-title&gt;&lt;/titles&gt;&lt;pages&gt;509-512&lt;/pages&gt;&lt;number&gt;4&lt;/number&gt;&lt;contributors&gt;&lt;authors&gt;&lt;author&gt;Singh-Manoux, Archana&lt;/author&gt;&lt;author&gt;Kivimäki, Mika&lt;/author&gt;&lt;/authors&gt;&lt;/contributors&gt;&lt;added-date format="utc"&gt;1296130372&lt;/added-date&gt;&lt;ref-type name="Journal Article"&gt;17&lt;/ref-type&gt;&lt;dates&gt;&lt;year&gt;2010&lt;/year&gt;&lt;/dates&gt;&lt;rec-number&gt;54&lt;/rec-number&gt;&lt;publisher&gt;Springer Netherlands&lt;/publisher&gt;&lt;last-updated-date format="utc"&gt;1296130372&lt;/last-updated-date&gt;&lt;electronic-resource-num&gt;10.1007/s11357-010-9147-7&lt;/electronic-resource-num&gt;&lt;volume&gt;32&lt;/volume&gt;&lt;/record&gt;&lt;/Cite&gt;&lt;/EndNote&gt;</w:instrText>
      </w:r>
      <w:r w:rsidR="00DB57F7" w:rsidRPr="000F6FE5">
        <w:fldChar w:fldCharType="separate"/>
      </w:r>
      <w:r>
        <w:rPr>
          <w:noProof/>
        </w:rPr>
        <w:t>[19]</w:t>
      </w:r>
      <w:r w:rsidR="00DB57F7" w:rsidRPr="000F6FE5">
        <w:fldChar w:fldCharType="end"/>
      </w:r>
      <w:r w:rsidRPr="000F6FE5">
        <w:t xml:space="preserve">. </w:t>
      </w:r>
    </w:p>
    <w:p w14:paraId="136871A2" w14:textId="77777777" w:rsidR="00CC24BC" w:rsidRPr="000F6FE5" w:rsidRDefault="00DD1338" w:rsidP="00CC24BC">
      <w:r w:rsidRPr="000F6FE5">
        <w:t>IJsselsteijn et al. write that the ageing European population will increase s</w:t>
      </w:r>
      <w:r>
        <w:t>uch</w:t>
      </w:r>
      <w:r w:rsidRPr="000F6FE5">
        <w:t xml:space="preserve"> that one in four of the European population will be aged over 60 by the year 2020 </w:t>
      </w:r>
      <w:r w:rsidR="00DB57F7" w:rsidRPr="000F6FE5">
        <w:fldChar w:fldCharType="begin"/>
      </w:r>
      <w:r>
        <w:instrText xml:space="preserve"> ADDIN EN.CITE &lt;EndNote&gt;&lt;Cite&gt;&lt;Author&gt;Ijsselsteijn&lt;/Author&gt;&lt;Year&gt;2007&lt;/Year&gt;&lt;IDText&gt;Digital game design for elderly users&lt;/IDText&gt;&lt;DisplayText&gt;[20]&lt;/DisplayText&gt;&lt;record&gt;&lt;titles&gt;&lt;title&gt;Digital game design for elderly users&lt;/title&gt;&lt;secondary-title&gt;Proceedings of the 2007 conference on Future Play&lt;/secondary-title&gt;&lt;/titles&gt;&lt;contributors&gt;&lt;authors&gt;&lt;author&gt;Ijsselsteijn, Wijnand&lt;/author&gt;&lt;author&gt;Nap, Henk Herman&lt;/author&gt;&lt;author&gt;Kort, Yvonne de&lt;/author&gt;&lt;author&gt;Poels, Karolien&lt;/author&gt;&lt;/authors&gt;&lt;/contributors&gt;&lt;added-date format="utc"&gt;1313012408&lt;/added-date&gt;&lt;pub-location&gt;Toronto, Canada&lt;/pub-location&gt;&lt;ref-type name="Conference Paper"&gt;47&lt;/ref-type&gt;&lt;dates&gt;&lt;year&gt;2007&lt;/year&gt;&lt;/dates&gt;&lt;rec-number&gt;165&lt;/rec-number&gt;&lt;publisher&gt;ACM&lt;/publisher&gt;&lt;last-updated-date format="utc"&gt;1313012408&lt;/last-updated-date&gt;&lt;electronic-resource-num&gt;10.1145/1328202.1328206&lt;/electronic-resource-num&gt;&lt;/record&gt;&lt;/Cite&gt;&lt;/EndNote&gt;</w:instrText>
      </w:r>
      <w:r w:rsidR="00DB57F7" w:rsidRPr="000F6FE5">
        <w:fldChar w:fldCharType="separate"/>
      </w:r>
      <w:r>
        <w:rPr>
          <w:noProof/>
        </w:rPr>
        <w:t>[20]</w:t>
      </w:r>
      <w:r w:rsidR="00DB57F7" w:rsidRPr="000F6FE5">
        <w:fldChar w:fldCharType="end"/>
      </w:r>
      <w:r w:rsidRPr="000F6FE5">
        <w:t xml:space="preserve">. Citing the United Nation's predictions, Blythe et al. discuss that there will be more people aged 60 in </w:t>
      </w:r>
      <w:r>
        <w:t xml:space="preserve">the </w:t>
      </w:r>
      <w:r w:rsidRPr="000F6FE5">
        <w:t xml:space="preserve">world than people aged 15 by the year 2050 </w:t>
      </w:r>
      <w:r w:rsidR="00DB57F7" w:rsidRPr="000F6FE5">
        <w:fldChar w:fldCharType="begin"/>
      </w:r>
      <w:r>
        <w:instrText xml:space="preserve"> ADDIN EN.CITE &lt;EndNote&gt;&lt;Cite&gt;&lt;Author&gt;Blythe&lt;/Author&gt;&lt;Year&gt;2005&lt;/Year&gt;&lt;IDText&gt;Socially dependable design: The challenge of ageing populations for HCI&lt;/IDText&gt;&lt;DisplayText&gt;[3]&lt;/DisplayText&gt;&lt;record&gt;&lt;isbn&gt;0953-5438&lt;/isbn&gt;&lt;titles&gt;&lt;title&gt;Socially dependable design: The challenge of ageing populations for HCI&lt;/title&gt;&lt;secondary-title&gt;Interact. Comput.&lt;/secondary-title&gt;&lt;/titles&gt;&lt;pages&gt;672-689&lt;/pages&gt;&lt;number&gt;6&lt;/number&gt;&lt;contributors&gt;&lt;authors&gt;&lt;author&gt;Blythe, Mark A.&lt;/author&gt;&lt;author&gt;Monk, Andrew F.&lt;/author&gt;&lt;author&gt;Doughty, Kevin&lt;/author&gt;&lt;/authors&gt;&lt;/contributors&gt;&lt;added-date format="utc"&gt;1306525042&lt;/added-date&gt;&lt;ref-type name="Journal Article"&gt;17&lt;/ref-type&gt;&lt;dates&gt;&lt;year&gt;2005&lt;/year&gt;&lt;/dates&gt;&lt;rec-number&gt;120&lt;/rec-number&gt;&lt;last-updated-date format="utc"&gt;1306525042&lt;/last-updated-date&gt;&lt;electronic-resource-num&gt;10.1016/j.intcom.2005.09.005&lt;/electronic-resource-num&gt;&lt;volume&gt;17&lt;/volume&gt;&lt;/record&gt;&lt;/Cite&gt;&lt;/EndNote&gt;</w:instrText>
      </w:r>
      <w:r w:rsidR="00DB57F7" w:rsidRPr="000F6FE5">
        <w:fldChar w:fldCharType="separate"/>
      </w:r>
      <w:r>
        <w:rPr>
          <w:noProof/>
        </w:rPr>
        <w:t>[3]</w:t>
      </w:r>
      <w:r w:rsidR="00DB57F7" w:rsidRPr="000F6FE5">
        <w:fldChar w:fldCharType="end"/>
      </w:r>
      <w:r w:rsidRPr="000F6FE5">
        <w:t xml:space="preserve">. They further highlight that the number of people aged 80 and over in the year 2050 will be 30% of the world's population, which is double that of the over 80 year old population in 1999 </w:t>
      </w:r>
      <w:r w:rsidR="00DB57F7" w:rsidRPr="000F6FE5">
        <w:fldChar w:fldCharType="begin"/>
      </w:r>
      <w:r>
        <w:instrText xml:space="preserve"> ADDIN EN.CITE &lt;EndNote&gt;&lt;Cite&gt;&lt;Author&gt;Blythe&lt;/Author&gt;&lt;Year&gt;2005&lt;/Year&gt;&lt;IDText&gt;Socially dependable design: The challenge of ageing populations for HCI&lt;/IDText&gt;&lt;DisplayText&gt;[3]&lt;/DisplayText&gt;&lt;record&gt;&lt;isbn&gt;0953-5438&lt;/isbn&gt;&lt;titles&gt;&lt;title&gt;Socially dependable design: The challenge of ageing populations for HCI&lt;/title&gt;&lt;secondary-title&gt;Interact. Comput.&lt;/secondary-title&gt;&lt;/titles&gt;&lt;pages&gt;672-689&lt;/pages&gt;&lt;number&gt;6&lt;/number&gt;&lt;contributors&gt;&lt;authors&gt;&lt;author&gt;Blythe, Mark A.&lt;/author&gt;&lt;author&gt;Monk, Andrew F.&lt;/author&gt;&lt;author&gt;Doughty, Kevin&lt;/author&gt;&lt;/authors&gt;&lt;/contributors&gt;&lt;added-date format="utc"&gt;1306525042&lt;/added-date&gt;&lt;ref-type name="Journal Article"&gt;17&lt;/ref-type&gt;&lt;dates&gt;&lt;year&gt;2005&lt;/year&gt;&lt;/dates&gt;&lt;rec-number&gt;120&lt;/rec-number&gt;&lt;last-updated-date format="utc"&gt;1306525042&lt;/last-updated-date&gt;&lt;electronic-resource-num&gt;10.1016/j.intcom.2005.09.005&lt;/electronic-resource-num&gt;&lt;volume&gt;17&lt;/volume&gt;&lt;/record&gt;&lt;/Cite&gt;&lt;/EndNote&gt;</w:instrText>
      </w:r>
      <w:r w:rsidR="00DB57F7" w:rsidRPr="000F6FE5">
        <w:fldChar w:fldCharType="separate"/>
      </w:r>
      <w:r>
        <w:rPr>
          <w:noProof/>
        </w:rPr>
        <w:t>[3]</w:t>
      </w:r>
      <w:r w:rsidR="00DB57F7" w:rsidRPr="000F6FE5">
        <w:fldChar w:fldCharType="end"/>
      </w:r>
      <w:r w:rsidRPr="000F6FE5">
        <w:t>. With the expected increase in ageing people, there is expected to be a rapid increase in the number of dementia su</w:t>
      </w:r>
      <w:r>
        <w:t xml:space="preserve">fferers within the population. </w:t>
      </w:r>
    </w:p>
    <w:p w14:paraId="28DC0A54" w14:textId="77777777" w:rsidR="00D203B6" w:rsidRPr="000F6FE5" w:rsidRDefault="00D203B6" w:rsidP="00D203B6">
      <w:r w:rsidRPr="000F6FE5">
        <w:t xml:space="preserve">Dementia is an age related progressive neurodegenerative illness which affects a person’s cognitive abilities. The irreversible illness is likely to occur in later life; although elderly people are more likely to develop the illness, it can occur at any age resulting from an injury or disease </w:t>
      </w:r>
      <w:r w:rsidR="00DB57F7" w:rsidRPr="000F6FE5">
        <w:fldChar w:fldCharType="begin"/>
      </w:r>
      <w:r w:rsidR="00DA1856">
        <w:instrText xml:space="preserve"> ADDIN EN.CITE &lt;EndNote&gt;&lt;Cite&gt;&lt;Author&gt;Peterson&lt;/Author&gt;&lt;Year&gt;2009&lt;/Year&gt;&lt;IDText&gt;The phenomenological experience of dementia and user interface development&lt;/IDText&gt;&lt;DisplayText&gt;[7]&lt;/DisplayText&gt;&lt;record&gt;&lt;dates&gt;&lt;pub-dates&gt;&lt;date&gt;24-27 Nov. 2009&lt;/date&gt;&lt;/pub-dates&gt;&lt;year&gt;2009&lt;/year&gt;&lt;/dates&gt;&lt;keywords&gt;&lt;keyword&gt;geriatrics&lt;/keyword&gt;&lt;keyword&gt;human computer interaction&lt;/keyword&gt;&lt;keyword&gt;medical computing&lt;/keyword&gt;&lt;keyword&gt;medical disorders&lt;/keyword&gt;&lt;keyword&gt;user centred design&lt;/keyword&gt;&lt;keyword&gt;Assistive Technology&lt;/keyword&gt;&lt;keyword&gt;ISISEMD&lt;/keyword&gt;&lt;keyword&gt;dementia&lt;/keyword&gt;&lt;keyword&gt;older adults&lt;/keyword&gt;&lt;keyword&gt;phenomenological experience&lt;/keyword&gt;&lt;keyword&gt;user interface development&lt;/keyword&gt;&lt;keyword&gt;user-centered strategies&lt;/keyword&gt;&lt;/keywords&gt;&lt;titles&gt;&lt;title&gt;The phenomenological experience of dementia and user interface development&lt;/title&gt;&lt;secondary-title&gt;Applied Sciences in Biomedical and Communication Technologies, 2009. ISABEL 2009. 2nd International Symposium on&lt;/secondary-title&gt;&lt;alt-title&gt;Applied Sciences in Biomedical and Communication Technologies, 2009. ISABEL 2009. 2nd International Symposium on&lt;/alt-title&gt;&lt;/titles&gt;&lt;pages&gt;1-5&lt;/pages&gt;&lt;contributors&gt;&lt;authors&gt;&lt;author&gt;Peterson, C. B.&lt;/author&gt;&lt;author&gt;Mitseva, A.&lt;/author&gt;&lt;author&gt;Mihovska, A.&lt;/author&gt;&lt;author&gt;Prasad, N. R.&lt;/author&gt;&lt;author&gt;Prasad, R.&lt;/author&gt;&lt;/authors&gt;&lt;/contributors&gt;&lt;added-date format="utc"&gt;1311880357&lt;/added-date&gt;&lt;ref-type name="Conference Proceeding"&gt;10&lt;/ref-type&gt;&lt;rec-number&gt;144&lt;/rec-number&gt;&lt;last-updated-date format="utc"&gt;1311880357&lt;/last-updated-date&gt;&lt;/record&gt;&lt;/Cite&gt;&lt;/EndNote&gt;</w:instrText>
      </w:r>
      <w:r w:rsidR="00DB57F7" w:rsidRPr="000F6FE5">
        <w:fldChar w:fldCharType="separate"/>
      </w:r>
      <w:r w:rsidR="00DA1856">
        <w:rPr>
          <w:noProof/>
        </w:rPr>
        <w:t>[7]</w:t>
      </w:r>
      <w:r w:rsidR="00DB57F7" w:rsidRPr="000F6FE5">
        <w:fldChar w:fldCharType="end"/>
      </w:r>
      <w:r w:rsidRPr="000F6FE5">
        <w:t xml:space="preserve">. Dementia and other age related memory problems are not newly recorded phenomenon, there were recorded reports of dementia in early history; the ancient Egyptians were aware of memory problems associated with old age </w:t>
      </w:r>
      <w:r w:rsidR="00DB57F7" w:rsidRPr="000F6FE5">
        <w:fldChar w:fldCharType="begin"/>
      </w:r>
      <w:r w:rsidR="00DA1856">
        <w:instrText xml:space="preserve"> ADDIN EN.CITE &lt;EndNote&gt;&lt;Cite&gt;&lt;Author&gt;Boller&lt;/Author&gt;&lt;Year&gt;1998&lt;/Year&gt;&lt;IDText&gt;History of dementia and dementia in history: An overview&lt;/IDText&gt;&lt;DisplayText&gt;[21]&lt;/DisplayText&gt;&lt;record&gt;&lt;keywords&gt;&lt;keyword&gt;Dementia&lt;/keyword&gt;&lt;keyword&gt;Alzheimer&amp;apos;s disease&lt;/keyword&gt;&lt;keyword&gt;Heterogeneity&lt;/keyword&gt;&lt;keyword&gt;History&lt;/keyword&gt;&lt;/keywords&gt;&lt;urls&gt;&lt;related-urls&gt;&lt;url&gt;http://www.sciencedirect.com/science/article/pii/S0022510X98001282&lt;/url&gt;&lt;/related-urls&gt;&lt;/urls&gt;&lt;isbn&gt;0022-510X&lt;/isbn&gt;&lt;titles&gt;&lt;title&gt;History of dementia and dementia in history: An overview&lt;/title&gt;&lt;secondary-title&gt;Journal of the Neurological Sciences&lt;/secondary-title&gt;&lt;/titles&gt;&lt;pages&gt;125-133&lt;/pages&gt;&lt;number&gt;2&lt;/number&gt;&lt;contributors&gt;&lt;authors&gt;&lt;author&gt;Boller, François&lt;/author&gt;&lt;author&gt;Forbes, Margaret M.&lt;/author&gt;&lt;/authors&gt;&lt;/contributors&gt;&lt;added-date format="utc"&gt;1306674086&lt;/added-date&gt;&lt;ref-type name="Journal Article"&gt;17&lt;/ref-type&gt;&lt;dates&gt;&lt;year&gt;1998&lt;/year&gt;&lt;/dates&gt;&lt;rec-number&gt;129&lt;/rec-number&gt;&lt;last-updated-date format="utc"&gt;1306674086&lt;/last-updated-date&gt;&lt;electronic-resource-num&gt;10.1016/s0022-510x(98)00128-2&lt;/electronic-resource-num&gt;&lt;volume&gt;158&lt;/volume&gt;&lt;/record&gt;&lt;/Cite&gt;&lt;/EndNote&gt;</w:instrText>
      </w:r>
      <w:r w:rsidR="00DB57F7" w:rsidRPr="000F6FE5">
        <w:fldChar w:fldCharType="separate"/>
      </w:r>
      <w:r w:rsidR="00DA1856">
        <w:rPr>
          <w:noProof/>
        </w:rPr>
        <w:t>[21]</w:t>
      </w:r>
      <w:r w:rsidR="00DB57F7" w:rsidRPr="000F6FE5">
        <w:fldChar w:fldCharType="end"/>
      </w:r>
      <w:r w:rsidRPr="000F6FE5">
        <w:t xml:space="preserve">. </w:t>
      </w:r>
    </w:p>
    <w:p w14:paraId="1C84EE04" w14:textId="77777777" w:rsidR="00C04E68" w:rsidRPr="000F6FE5" w:rsidRDefault="00D203B6" w:rsidP="00C04E68">
      <w:r w:rsidRPr="000F6FE5">
        <w:t xml:space="preserve">Dementia progresses over time due to brain cells </w:t>
      </w:r>
      <w:r w:rsidR="00DE6BDA" w:rsidRPr="000F6FE5">
        <w:t>being</w:t>
      </w:r>
      <w:r w:rsidRPr="000F6FE5">
        <w:t xml:space="preserve"> damaged </w:t>
      </w:r>
      <w:r w:rsidR="00DB57F7" w:rsidRPr="000F6FE5">
        <w:fldChar w:fldCharType="begin"/>
      </w:r>
      <w:r w:rsidR="00DA1856">
        <w:instrText xml:space="preserve"> ADDIN EN.CITE &lt;EndNote&gt;&lt;Cite&gt;&lt;Author&gt;Kaplan&lt;/Author&gt;&lt;Year&gt;2011&lt;/Year&gt;&lt;IDText&gt;Dementia care: A global concern and social work challenge&lt;/IDText&gt;&lt;DisplayText&gt;[22]&lt;/DisplayText&gt;&lt;record&gt;&lt;urls&gt;&lt;related-urls&gt;&lt;url&gt;http://isw.sagepub.com/content/54/3/361.abstract&lt;/url&gt;&lt;/related-urls&gt;&lt;/urls&gt;&lt;titles&gt;&lt;title&gt;Dementia care: A global concern and social work challenge&lt;/title&gt;&lt;secondary-title&gt;International Social Work&lt;/secondary-title&gt;&lt;/titles&gt;&lt;pages&gt;361-373&lt;/pages&gt;&lt;number&gt;3&lt;/number&gt;&lt;contributors&gt;&lt;authors&gt;&lt;author&gt;Kaplan, Daniel B.&lt;/author&gt;&lt;author&gt;Berkman, Barbara&lt;/author&gt;&lt;/authors&gt;&lt;/contributors&gt;&lt;added-date format="utc"&gt;1306671120&lt;/added-date&gt;&lt;ref-type name="Journal Article"&gt;17&lt;/ref-type&gt;&lt;dates&gt;&lt;year&gt;2011&lt;/year&gt;&lt;/dates&gt;&lt;rec-number&gt;126&lt;/rec-number&gt;&lt;last-updated-date format="utc"&gt;1306671120&lt;/last-updated-date&gt;&lt;volume&gt;54&lt;/volume&gt;&lt;/record&gt;&lt;/Cite&gt;&lt;/EndNote&gt;</w:instrText>
      </w:r>
      <w:r w:rsidR="00DB57F7" w:rsidRPr="000F6FE5">
        <w:fldChar w:fldCharType="separate"/>
      </w:r>
      <w:r w:rsidR="00DA1856">
        <w:rPr>
          <w:noProof/>
        </w:rPr>
        <w:t>[22]</w:t>
      </w:r>
      <w:r w:rsidR="00DB57F7" w:rsidRPr="000F6FE5">
        <w:fldChar w:fldCharType="end"/>
      </w:r>
      <w:r w:rsidRPr="000F6FE5">
        <w:t xml:space="preserve">. Dementia is not a specific disease but a syndrome, an umbrella term that categorises various cognitive impairments that can in turn, affect a person's cognitive functioning </w:t>
      </w:r>
      <w:r w:rsidR="00DB57F7" w:rsidRPr="000F6FE5">
        <w:fldChar w:fldCharType="begin"/>
      </w:r>
      <w:r w:rsidR="00DA1856">
        <w:instrText xml:space="preserve"> ADDIN EN.CITE &lt;EndNote&gt;&lt;Cite&gt;&lt;Author&gt;Singh-Manoux&lt;/Author&gt;&lt;Year&gt;2010&lt;/Year&gt;&lt;IDText&gt;The importance of cognitive ageing for understanding dementia&lt;/IDText&gt;&lt;DisplayText&gt;[19]&lt;/DisplayText&gt;&lt;record&gt;&lt;keywords&gt;&lt;keyword&gt;Biomedical and Life Sciences&lt;/keyword&gt;&lt;/keywords&gt;&lt;urls&gt;&lt;related-urls&gt;&lt;url&gt;http://dx.doi.org/10.1007/s11357-010-9147-7&lt;/url&gt;&lt;/related-urls&gt;&lt;/urls&gt;&lt;isbn&gt;0161-9152&lt;/isbn&gt;&lt;titles&gt;&lt;title&gt;The importance of cognitive ageing for understanding dementia&lt;/title&gt;&lt;secondary-title&gt;AGE&lt;/secondary-title&gt;&lt;/titles&gt;&lt;pages&gt;509-512&lt;/pages&gt;&lt;number&gt;4&lt;/number&gt;&lt;contributors&gt;&lt;authors&gt;&lt;author&gt;Singh-Manoux, Archana&lt;/author&gt;&lt;author&gt;Kivimäki, Mika&lt;/author&gt;&lt;/authors&gt;&lt;/contributors&gt;&lt;added-date format="utc"&gt;1296130372&lt;/added-date&gt;&lt;ref-type name="Journal Article"&gt;17&lt;/ref-type&gt;&lt;dates&gt;&lt;year&gt;2010&lt;/year&gt;&lt;/dates&gt;&lt;rec-number&gt;54&lt;/rec-number&gt;&lt;publisher&gt;Springer Netherlands&lt;/publisher&gt;&lt;last-updated-date format="utc"&gt;1296130372&lt;/last-updated-date&gt;&lt;electronic-resource-num&gt;10.1007/s11357-010-9147-7&lt;/electronic-resource-num&gt;&lt;volume&gt;32&lt;/volume&gt;&lt;/record&gt;&lt;/Cite&gt;&lt;/EndNote&gt;</w:instrText>
      </w:r>
      <w:r w:rsidR="00DB57F7" w:rsidRPr="000F6FE5">
        <w:fldChar w:fldCharType="separate"/>
      </w:r>
      <w:r w:rsidR="00DA1856">
        <w:rPr>
          <w:noProof/>
        </w:rPr>
        <w:t>[19]</w:t>
      </w:r>
      <w:r w:rsidR="00DB57F7" w:rsidRPr="000F6FE5">
        <w:fldChar w:fldCharType="end"/>
      </w:r>
      <w:r w:rsidRPr="000F6FE5">
        <w:t xml:space="preserve">. The cognitive changes usually result in disturbances with the patient such as mood, behaviour and </w:t>
      </w:r>
      <w:r w:rsidRPr="000F6FE5">
        <w:lastRenderedPageBreak/>
        <w:t xml:space="preserve">personality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 xml:space="preserve">. </w:t>
      </w:r>
      <w:r w:rsidR="00C04E68" w:rsidRPr="000F6FE5">
        <w:t xml:space="preserve">There are several types of dementias, including, </w:t>
      </w:r>
      <w:r w:rsidR="003137B2">
        <w:t>Alzheimer's disease, V</w:t>
      </w:r>
      <w:r w:rsidR="00C04E68" w:rsidRPr="000F6FE5">
        <w:t xml:space="preserve">ascular dementia, Frontotemperal dementia and Lewy bodies, although dementia is not limited to just these illnesses. </w:t>
      </w:r>
    </w:p>
    <w:p w14:paraId="32ABDD74" w14:textId="77777777" w:rsidR="00D203B6" w:rsidRPr="000F6FE5" w:rsidRDefault="00D203B6" w:rsidP="00D203B6">
      <w:r w:rsidRPr="000F6FE5">
        <w:t>Dementia sufferers typically have difficulty staying engaged at a task</w:t>
      </w:r>
      <w:r w:rsidR="00705A4F">
        <w:t>;</w:t>
      </w:r>
      <w:r w:rsidRPr="000F6FE5">
        <w:t xml:space="preserve"> making decisions</w:t>
      </w:r>
      <w:r w:rsidR="00705A4F">
        <w:t>;</w:t>
      </w:r>
      <w:r w:rsidRPr="000F6FE5">
        <w:t xml:space="preserve"> following instructions</w:t>
      </w:r>
      <w:r w:rsidR="00705A4F">
        <w:t>;</w:t>
      </w:r>
      <w:r w:rsidRPr="000F6FE5">
        <w:t xml:space="preserve"> and commonly forget what they were doing </w:t>
      </w:r>
      <w:r w:rsidR="00DB57F7" w:rsidRPr="000F6FE5">
        <w:fldChar w:fldCharType="begin"/>
      </w:r>
      <w:r w:rsidR="00DA1856">
        <w:instrText xml:space="preserve"> ADDIN EN.CITE &lt;EndNote&gt;&lt;Cite&gt;&lt;Author&gt;Blunsden&lt;/Author&gt;&lt;Year&gt;2009&lt;/Year&gt;&lt;IDText&gt;Design and prototype of a device to engage cognitively disabled older adults in visual artwork&lt;/IDText&gt;&lt;DisplayText&gt;[15]&lt;/DisplayText&gt;&lt;record&gt;&lt;titles&gt;&lt;title&gt;Design and prototype of a device to engage cognitively disabled older adults in visual artwork&lt;/title&gt;&lt;secondary-title&gt;Proceedings of the 2nd International Conference on PErvasive Technologies Related to Assistive Environments&lt;/secondary-title&gt;&lt;/titles&gt;&lt;contributors&gt;&lt;authors&gt;&lt;author&gt;Blunsden, Scott&lt;/author&gt;&lt;author&gt;Richards, Brandi&lt;/author&gt;&lt;author&gt;Boger, Jen&lt;/author&gt;&lt;author&gt;Mihailidis, Alex&lt;/author&gt;&lt;author&gt;Bartindale, Tom&lt;/author&gt;&lt;author&gt;Jackson, Dan&lt;/author&gt;&lt;author&gt;Olivier, Patrick&lt;/author&gt;&lt;author&gt;Hoey, Jesse&lt;/author&gt;&lt;/authors&gt;&lt;/contributors&gt;&lt;added-date format="utc"&gt;1295616965&lt;/added-date&gt;&lt;pub-location&gt;Corfu, Greece&lt;/pub-location&gt;&lt;ref-type name="Conference Paper"&gt;47&lt;/ref-type&gt;&lt;dates&gt;&lt;year&gt;2009&lt;/year&gt;&lt;/dates&gt;&lt;rec-number&gt;49&lt;/rec-number&gt;&lt;publisher&gt;ACM&lt;/publisher&gt;&lt;last-updated-date format="utc"&gt;1295616965&lt;/last-updated-date&gt;&lt;electronic-resource-num&gt;10.1145/1579114.1579162&lt;/electronic-resource-num&gt;&lt;/record&gt;&lt;/Cite&gt;&lt;/EndNote&gt;</w:instrText>
      </w:r>
      <w:r w:rsidR="00DB57F7" w:rsidRPr="000F6FE5">
        <w:fldChar w:fldCharType="separate"/>
      </w:r>
      <w:r w:rsidR="00DA1856">
        <w:rPr>
          <w:noProof/>
        </w:rPr>
        <w:t>[15]</w:t>
      </w:r>
      <w:r w:rsidR="00DB57F7" w:rsidRPr="000F6FE5">
        <w:fldChar w:fldCharType="end"/>
      </w:r>
      <w:r w:rsidRPr="000F6FE5">
        <w:t xml:space="preserve">. The disorder commonly affects the human memory. Human memory is essential in our day to day lives, it is critical to perform tasks and manage our lives, relationships and create our identity </w:t>
      </w:r>
      <w:r w:rsidR="00DB57F7" w:rsidRPr="000F6FE5">
        <w:fldChar w:fldCharType="begin"/>
      </w:r>
      <w:r w:rsidR="00DA1856">
        <w:instrText xml:space="preserve"> ADDIN EN.CITE &lt;EndNote&gt;&lt;Cite&gt;&lt;Author&gt;Lalanne&lt;/Author&gt;&lt;Year&gt;2007&lt;/Year&gt;&lt;IDText&gt;Supporting human memory with interactive systems&lt;/IDText&gt;&lt;DisplayText&gt;[23]&lt;/DisplayText&gt;&lt;record&gt;&lt;titles&gt;&lt;title&gt;Supporting human memory with interactive systems&lt;/title&gt;&lt;secondary-title&gt;Proceedings of the 21st British HCI Group Annual Conference on People and Computers: HCI...but not as we know it - Volume 2&lt;/secondary-title&gt;&lt;/titles&gt;&lt;contributors&gt;&lt;authors&gt;&lt;author&gt;Lalanne, Denis&lt;/author&gt;&lt;author&gt;Hoven, Elise van den&lt;/author&gt;&lt;/authors&gt;&lt;/contributors&gt;&lt;added-date format="utc"&gt;1305194651&lt;/added-date&gt;&lt;pub-location&gt;University of Lancaster, United Kingdom&lt;/pub-location&gt;&lt;ref-type name="Conference Paper"&gt;47&lt;/ref-type&gt;&lt;dates&gt;&lt;year&gt;2007&lt;/year&gt;&lt;/dates&gt;&lt;rec-number&gt;91&lt;/rec-number&gt;&lt;publisher&gt;British Computer Society&lt;/publisher&gt;&lt;last-updated-date format="utc"&gt;1305194651&lt;/last-updated-date&gt;&lt;/record&gt;&lt;/Cite&gt;&lt;/EndNote&gt;</w:instrText>
      </w:r>
      <w:r w:rsidR="00DB57F7" w:rsidRPr="000F6FE5">
        <w:fldChar w:fldCharType="separate"/>
      </w:r>
      <w:r w:rsidR="00DA1856">
        <w:rPr>
          <w:noProof/>
        </w:rPr>
        <w:t>[23]</w:t>
      </w:r>
      <w:r w:rsidR="00DB57F7" w:rsidRPr="000F6FE5">
        <w:fldChar w:fldCharType="end"/>
      </w:r>
      <w:r w:rsidRPr="000F6FE5">
        <w:t>. The symptoms</w:t>
      </w:r>
      <w:r w:rsidR="001C7D19" w:rsidRPr="000F6FE5">
        <w:t xml:space="preserve"> of dementia</w:t>
      </w:r>
      <w:r w:rsidRPr="000F6FE5">
        <w:t>, specifically the degrading short term memory</w:t>
      </w:r>
      <w:r w:rsidR="001C7D19" w:rsidRPr="000F6FE5">
        <w:t>,</w:t>
      </w:r>
      <w:r w:rsidRPr="000F6FE5">
        <w:t xml:space="preserve"> can cause the dementia sufferers to become isolated</w:t>
      </w:r>
      <w:r w:rsidR="00705A4F">
        <w:t>, preventing them</w:t>
      </w:r>
      <w:r w:rsidRPr="000F6FE5">
        <w:t xml:space="preserve"> from interacting with other people socially and also </w:t>
      </w:r>
      <w:r w:rsidR="00705A4F">
        <w:t xml:space="preserve">to be </w:t>
      </w:r>
      <w:r w:rsidRPr="000F6FE5">
        <w:t xml:space="preserve">isolated from activities </w:t>
      </w:r>
      <w:r w:rsidR="00DB57F7" w:rsidRPr="000F6FE5">
        <w:fldChar w:fldCharType="begin"/>
      </w:r>
      <w:r w:rsidR="00DA1856">
        <w:instrText xml:space="preserve"> ADDIN EN.CITE &lt;EndNote&gt;&lt;Cite&gt;&lt;Author&gt;Alm&lt;/Author&gt;&lt;Year&gt;2003&lt;/Year&gt;&lt;IDText&gt;Designing an interface usable by people with dementia&lt;/IDText&gt;&lt;DisplayText&gt;[24]&lt;/DisplayText&gt;&lt;record&gt;&lt;titles&gt;&lt;title&gt;Designing an interface usable by people with dementia&lt;/title&gt;&lt;secondary-title&gt;Proceedings of the 2003 conference on Universal usability&lt;/secondary-title&gt;&lt;/titles&gt;&lt;contributors&gt;&lt;authors&gt;&lt;author&gt;Alm, Norman&lt;/author&gt;&lt;author&gt;Dye, Richard&lt;/author&gt;&lt;author&gt;Gowans, Gary&lt;/author&gt;&lt;author&gt;Campbell, Jim&lt;/author&gt;&lt;author&gt;Astell, Arlene&lt;/author&gt;&lt;author&gt;Ellis, Maggie&lt;/author&gt;&lt;/authors&gt;&lt;/contributors&gt;&lt;added-date format="utc"&gt;1286793394&lt;/added-date&gt;&lt;pub-location&gt;Vancouver, British Columbia, Canada&lt;/pub-location&gt;&lt;ref-type name="Conference Paper"&gt;47&lt;/ref-type&gt;&lt;dates&gt;&lt;year&gt;2003&lt;/year&gt;&lt;/dates&gt;&lt;rec-number&gt;8&lt;/rec-number&gt;&lt;publisher&gt;ACM&lt;/publisher&gt;&lt;last-updated-date format="utc"&gt;1286793394&lt;/last-updated-date&gt;&lt;electronic-resource-num&gt;10.1145/957205.957237&lt;/electronic-resource-num&gt;&lt;/record&gt;&lt;/Cite&gt;&lt;/EndNote&gt;</w:instrText>
      </w:r>
      <w:r w:rsidR="00DB57F7" w:rsidRPr="000F6FE5">
        <w:fldChar w:fldCharType="separate"/>
      </w:r>
      <w:r w:rsidR="00DA1856">
        <w:rPr>
          <w:noProof/>
        </w:rPr>
        <w:t>[24]</w:t>
      </w:r>
      <w:r w:rsidR="00DB57F7" w:rsidRPr="000F6FE5">
        <w:fldChar w:fldCharType="end"/>
      </w:r>
      <w:r w:rsidRPr="000F6FE5">
        <w:t xml:space="preserve">. </w:t>
      </w:r>
    </w:p>
    <w:p w14:paraId="065B885B" w14:textId="77777777" w:rsidR="00D203B6" w:rsidRPr="000F6FE5" w:rsidRDefault="00D203B6" w:rsidP="00D203B6">
      <w:r w:rsidRPr="000F6FE5">
        <w:t xml:space="preserve">Ritchie and Lovestone </w:t>
      </w:r>
      <w:r w:rsidR="00705A4F">
        <w:t>state</w:t>
      </w:r>
      <w:r w:rsidRPr="000F6FE5">
        <w:t xml:space="preserve"> that the mortality rate for people is higher with dementia than those without; they state that the average survival from time of diagnosis to time of death is approximately 8 years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 xml:space="preserve">. They also cite that the length of survival typically depends on the type of dementia that is diagnosed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w:t>
      </w:r>
    </w:p>
    <w:p w14:paraId="008ABD0A" w14:textId="77777777" w:rsidR="00CC24BC" w:rsidRPr="000F6FE5" w:rsidRDefault="00CC24BC" w:rsidP="00D203B6">
      <w:pPr>
        <w:ind w:firstLine="720"/>
      </w:pPr>
    </w:p>
    <w:p w14:paraId="6582E207" w14:textId="77777777" w:rsidR="00CC24BC" w:rsidRPr="000F6FE5" w:rsidRDefault="00DD1338" w:rsidP="0026622F">
      <w:pPr>
        <w:pStyle w:val="Heading3"/>
      </w:pPr>
      <w:bookmarkStart w:id="28" w:name="_Toc327968449"/>
      <w:r>
        <w:t>2.2</w:t>
      </w:r>
      <w:r w:rsidR="0026622F">
        <w:t xml:space="preserve">.1 </w:t>
      </w:r>
      <w:r w:rsidR="00CC24BC" w:rsidRPr="000F6FE5">
        <w:t>Alzheimer's Disease</w:t>
      </w:r>
      <w:r>
        <w:t xml:space="preserve"> (AD)</w:t>
      </w:r>
      <w:bookmarkEnd w:id="28"/>
    </w:p>
    <w:p w14:paraId="692605A0" w14:textId="77777777" w:rsidR="00A60793" w:rsidRPr="000F6FE5" w:rsidRDefault="00A60793" w:rsidP="00D203B6"/>
    <w:p w14:paraId="72B2C3AF" w14:textId="77777777" w:rsidR="00D203B6" w:rsidRPr="000F6FE5" w:rsidRDefault="00D203B6" w:rsidP="00D203B6">
      <w:r w:rsidRPr="000F6FE5">
        <w:t>The leading type of dementia is Alzheimer's disease</w:t>
      </w:r>
      <w:r w:rsidR="00DD1338">
        <w:t xml:space="preserve"> (AD)</w:t>
      </w:r>
      <w:r w:rsidR="00640F74">
        <w:t>, accounting for approximately</w:t>
      </w:r>
      <w:r w:rsidRPr="000F6FE5">
        <w:t xml:space="preserve"> 80% of dementia cases </w:t>
      </w:r>
      <w:r w:rsidR="00DB57F7" w:rsidRPr="000F6FE5">
        <w:fldChar w:fldCharType="begin"/>
      </w:r>
      <w:r w:rsidR="00DA1856">
        <w:instrText xml:space="preserve"> ADDIN EN.CITE &lt;EndNote&gt;&lt;Cite&gt;&lt;Author&gt;Terry&lt;/Author&gt;&lt;Year&gt;2006&lt;/Year&gt;&lt;IDText&gt;Alzheimer’s Disease and the Aging Brain&lt;/IDText&gt;&lt;DisplayText&gt;[25]&lt;/DisplayText&gt;&lt;record&gt;&lt;urls&gt;&lt;related-urls&gt;&lt;url&gt;http://jgp.sagepub.com/content/19/3/125.abstract&lt;/url&gt;&lt;/related-urls&gt;&lt;/urls&gt;&lt;titles&gt;&lt;title&gt;Alzheimer’s Disease and the Aging Brain&lt;/title&gt;&lt;secondary-title&gt;Journal of Geriatric Psychiatry and Neurology&lt;/secondary-title&gt;&lt;/titles&gt;&lt;pages&gt;125-128&lt;/pages&gt;&lt;number&gt;3&lt;/number&gt;&lt;contributors&gt;&lt;authors&gt;&lt;author&gt;Terry, Robert D.&lt;/author&gt;&lt;/authors&gt;&lt;/contributors&gt;&lt;added-date format="utc"&gt;1306670125&lt;/added-date&gt;&lt;ref-type name="Journal Article"&gt;17&lt;/ref-type&gt;&lt;dates&gt;&lt;year&gt;2006&lt;/year&gt;&lt;/dates&gt;&lt;rec-number&gt;125&lt;/rec-number&gt;&lt;last-updated-date format="utc"&gt;1306670125&lt;/last-updated-date&gt;&lt;volume&gt;19&lt;/volume&gt;&lt;/record&gt;&lt;/Cite&gt;&lt;/EndNote&gt;</w:instrText>
      </w:r>
      <w:r w:rsidR="00DB57F7" w:rsidRPr="000F6FE5">
        <w:fldChar w:fldCharType="separate"/>
      </w:r>
      <w:r w:rsidR="00DA1856">
        <w:rPr>
          <w:noProof/>
        </w:rPr>
        <w:t>[25]</w:t>
      </w:r>
      <w:r w:rsidR="00DB57F7" w:rsidRPr="000F6FE5">
        <w:fldChar w:fldCharType="end"/>
      </w:r>
      <w:r w:rsidRPr="000F6FE5">
        <w:t xml:space="preserve">. Alzheimer's disease is named after Alois Alzheimer after he first documented the disease in 1906 </w:t>
      </w:r>
      <w:r w:rsidR="00DB57F7" w:rsidRPr="000F6FE5">
        <w:fldChar w:fldCharType="begin"/>
      </w:r>
      <w:r w:rsidR="00DA1856">
        <w:instrText xml:space="preserve"> ADDIN EN.CITE &lt;EndNote&gt;&lt;Cite&gt;&lt;Author&gt;Berchtold&lt;/Author&gt;&lt;Year&gt;1998&lt;/Year&gt;&lt;IDText&gt;Evolution in the Conceptualization of Dementia and Alzheimer&amp;apos;s Disease: Greco-Roman Period to the 1960s&lt;/IDText&gt;&lt;DisplayText&gt;[26]&lt;/DisplayText&gt;&lt;record&gt;&lt;keywords&gt;&lt;keyword&gt;Dementia&lt;/keyword&gt;&lt;keyword&gt;Senile dementia&lt;/keyword&gt;&lt;keyword&gt;Alzheimer&amp;apos;s disease&lt;/keyword&gt;&lt;keyword&gt;History&lt;/keyword&gt;&lt;keyword&gt;Greco-Roman&lt;/keyword&gt;&lt;keyword&gt;Aristotle&lt;/keyword&gt;&lt;keyword&gt;Galen&lt;/keyword&gt;&lt;keyword&gt;Medieval&lt;/keyword&gt;&lt;keyword&gt;Esquirol&lt;/keyword&gt;&lt;keyword&gt;Psychiatry&lt;/keyword&gt;&lt;keyword&gt;Perusini&lt;/keyword&gt;&lt;keyword&gt;Fischer&lt;/keyword&gt;&lt;keyword&gt;Kraepelin&lt;/keyword&gt;&lt;keyword&gt;Senile plaques&lt;/keyword&gt;&lt;keyword&gt;Neurofibrillary tangles&lt;/keyword&gt;&lt;keyword&gt;Neuropathology&lt;/keyword&gt;&lt;/keywords&gt;&lt;urls&gt;&lt;related-urls&gt;&lt;url&gt;http://www.sciencedirect.com/science/article/pii/S0197458098000529&lt;/url&gt;&lt;/related-urls&gt;&lt;/urls&gt;&lt;isbn&gt;0197-4580&lt;/isbn&gt;&lt;titles&gt;&lt;title&gt;Evolution in the Conceptualization of Dementia and Alzheimer&amp;apos;s Disease: Greco-Roman Period to the 1960s&lt;/title&gt;&lt;secondary-title&gt;Neurobiology of Aging&lt;/secondary-title&gt;&lt;/titles&gt;&lt;pages&gt;173-189&lt;/pages&gt;&lt;number&gt;3&lt;/number&gt;&lt;contributors&gt;&lt;authors&gt;&lt;author&gt;Berchtold, N. C.&lt;/author&gt;&lt;author&gt;Cotman, C. W.&lt;/author&gt;&lt;/authors&gt;&lt;/contributors&gt;&lt;added-date format="utc"&gt;1315318400&lt;/added-date&gt;&lt;ref-type name="Journal Article"&gt;17&lt;/ref-type&gt;&lt;dates&gt;&lt;year&gt;1998&lt;/year&gt;&lt;/dates&gt;&lt;rec-number&gt;168&lt;/rec-number&gt;&lt;last-updated-date format="utc"&gt;1315318400&lt;/last-updated-date&gt;&lt;electronic-resource-num&gt;10.1016/s0197-4580(98)00052-9&lt;/electronic-resource-num&gt;&lt;volume&gt;19&lt;/volume&gt;&lt;/record&gt;&lt;/Cite&gt;&lt;/EndNote&gt;</w:instrText>
      </w:r>
      <w:r w:rsidR="00DB57F7" w:rsidRPr="000F6FE5">
        <w:fldChar w:fldCharType="separate"/>
      </w:r>
      <w:r w:rsidR="00DA1856">
        <w:rPr>
          <w:noProof/>
        </w:rPr>
        <w:t>[26]</w:t>
      </w:r>
      <w:r w:rsidR="00DB57F7" w:rsidRPr="000F6FE5">
        <w:fldChar w:fldCharType="end"/>
      </w:r>
      <w:r w:rsidRPr="000F6FE5">
        <w:t xml:space="preserve">. Although Alois Alzheimer's first description of the disease was discussed in 1906, the disease dates back to ancient Greek and Roman philosophers and physicians </w:t>
      </w:r>
      <w:r w:rsidR="00DB57F7" w:rsidRPr="000F6FE5">
        <w:fldChar w:fldCharType="begin"/>
      </w:r>
      <w:r w:rsidR="00DA1856">
        <w:instrText xml:space="preserve"> ADDIN EN.CITE &lt;EndNote&gt;&lt;Cite&gt;&lt;Author&gt;Berchtold&lt;/Author&gt;&lt;Year&gt;1998&lt;/Year&gt;&lt;IDText&gt;Evolution in the Conceptualization of Dementia and Alzheimer&amp;apos;s Disease: Greco-Roman Period to the 1960s&lt;/IDText&gt;&lt;DisplayText&gt;[26]&lt;/DisplayText&gt;&lt;record&gt;&lt;keywords&gt;&lt;keyword&gt;Dementia&lt;/keyword&gt;&lt;keyword&gt;Senile dementia&lt;/keyword&gt;&lt;keyword&gt;Alzheimer&amp;apos;s disease&lt;/keyword&gt;&lt;keyword&gt;History&lt;/keyword&gt;&lt;keyword&gt;Greco-Roman&lt;/keyword&gt;&lt;keyword&gt;Aristotle&lt;/keyword&gt;&lt;keyword&gt;Galen&lt;/keyword&gt;&lt;keyword&gt;Medieval&lt;/keyword&gt;&lt;keyword&gt;Esquirol&lt;/keyword&gt;&lt;keyword&gt;Psychiatry&lt;/keyword&gt;&lt;keyword&gt;Perusini&lt;/keyword&gt;&lt;keyword&gt;Fischer&lt;/keyword&gt;&lt;keyword&gt;Kraepelin&lt;/keyword&gt;&lt;keyword&gt;Senile plaques&lt;/keyword&gt;&lt;keyword&gt;Neurofibrillary tangles&lt;/keyword&gt;&lt;keyword&gt;Neuropathology&lt;/keyword&gt;&lt;/keywords&gt;&lt;urls&gt;&lt;related-urls&gt;&lt;url&gt;http://www.sciencedirect.com/science/article/pii/S0197458098000529&lt;/url&gt;&lt;/related-urls&gt;&lt;/urls&gt;&lt;isbn&gt;0197-4580&lt;/isbn&gt;&lt;titles&gt;&lt;title&gt;Evolution in the Conceptualization of Dementia and Alzheimer&amp;apos;s Disease: Greco-Roman Period to the 1960s&lt;/title&gt;&lt;secondary-title&gt;Neurobiology of Aging&lt;/secondary-title&gt;&lt;/titles&gt;&lt;pages&gt;173-189&lt;/pages&gt;&lt;number&gt;3&lt;/number&gt;&lt;contributors&gt;&lt;authors&gt;&lt;author&gt;Berchtold, N. C.&lt;/author&gt;&lt;author&gt;Cotman, C. W.&lt;/author&gt;&lt;/authors&gt;&lt;/contributors&gt;&lt;added-date format="utc"&gt;1315318400&lt;/added-date&gt;&lt;ref-type name="Journal Article"&gt;17&lt;/ref-type&gt;&lt;dates&gt;&lt;year&gt;1998&lt;/year&gt;&lt;/dates&gt;&lt;rec-number&gt;168&lt;/rec-number&gt;&lt;last-updated-date format="utc"&gt;1315318400&lt;/last-updated-date&gt;&lt;electronic-resource-num&gt;10.1016/s0197-4580(98)00052-9&lt;/electronic-resource-num&gt;&lt;volume&gt;19&lt;/volume&gt;&lt;/record&gt;&lt;/Cite&gt;&lt;/EndNote&gt;</w:instrText>
      </w:r>
      <w:r w:rsidR="00DB57F7" w:rsidRPr="000F6FE5">
        <w:fldChar w:fldCharType="separate"/>
      </w:r>
      <w:r w:rsidR="00DA1856">
        <w:rPr>
          <w:noProof/>
        </w:rPr>
        <w:t>[26]</w:t>
      </w:r>
      <w:r w:rsidR="00DB57F7" w:rsidRPr="000F6FE5">
        <w:fldChar w:fldCharType="end"/>
      </w:r>
      <w:r w:rsidRPr="000F6FE5">
        <w:t xml:space="preserve">. </w:t>
      </w:r>
    </w:p>
    <w:p w14:paraId="4F09F461" w14:textId="77777777" w:rsidR="00D203B6" w:rsidRPr="000F6FE5" w:rsidRDefault="00D203B6" w:rsidP="00D203B6">
      <w:r w:rsidRPr="000F6FE5">
        <w:t xml:space="preserve">Alzheimer’s disease is a slowly progressive disease </w:t>
      </w:r>
      <w:r w:rsidR="00BB7543">
        <w:t>with</w:t>
      </w:r>
      <w:r w:rsidRPr="000F6FE5">
        <w:t xml:space="preserve"> symptoms </w:t>
      </w:r>
      <w:r w:rsidR="00BB7543">
        <w:t xml:space="preserve">that </w:t>
      </w:r>
      <w:r w:rsidRPr="000F6FE5">
        <w:t>include progressive memory loss, disorientation, loss of spatial orientation and loss of awareness of personality</w:t>
      </w:r>
      <w:r w:rsidR="00625BF8" w:rsidRPr="000F6FE5">
        <w:t>; these symptoms are</w:t>
      </w:r>
      <w:r w:rsidRPr="000F6FE5">
        <w:t xml:space="preserve"> caused by the loss of nerve cells </w:t>
      </w:r>
      <w:r w:rsidR="00DB57F7" w:rsidRPr="000F6FE5">
        <w:fldChar w:fldCharType="begin">
          <w:fldData xml:space="preserve">PEVuZE5vdGU+PENpdGU+PEF1dGhvcj5EaXNobWFuPC9BdXRob3I+PFllYXI+MjAwNzwvWWVhcj48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</w:fldData>
        </w:fldChar>
      </w:r>
      <w:r w:rsidR="00DA1856">
        <w:instrText xml:space="preserve"> ADDIN EN.CITE </w:instrText>
      </w:r>
      <w:r w:rsidR="00DB57F7">
        <w:fldChar w:fldCharType="begin">
          <w:fldData xml:space="preserve">PEVuZE5vdGU+PENpdGU+PEF1dGhvcj5EaXNobWFuPC9BdXRob3I+PFllYXI+MjAwNzwvWWVhcj48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</w:fldData>
        </w:fldChar>
      </w:r>
      <w:r w:rsidR="00DA1856">
        <w:instrText xml:space="preserve"> ADDIN EN.CITE.DATA </w:instrText>
      </w:r>
      <w:r w:rsidR="00DB57F7">
        <w:fldChar w:fldCharType="end"/>
      </w:r>
      <w:r w:rsidR="00DB57F7" w:rsidRPr="000F6FE5">
        <w:fldChar w:fldCharType="separate"/>
      </w:r>
      <w:r w:rsidR="00DA1856">
        <w:rPr>
          <w:noProof/>
        </w:rPr>
        <w:t>[1, 10, 27]</w:t>
      </w:r>
      <w:r w:rsidR="00DB57F7" w:rsidRPr="000F6FE5">
        <w:fldChar w:fldCharType="end"/>
      </w:r>
      <w:r w:rsidR="00D92356">
        <w:t>. The</w:t>
      </w:r>
      <w:r w:rsidRPr="000F6FE5">
        <w:t xml:space="preserve"> symptoms can cause problems when trying to remember appointments, people and pla</w:t>
      </w:r>
      <w:r w:rsidR="005C1F52" w:rsidRPr="000F6FE5">
        <w:t>ces, all of which can affect the dementia sufferers</w:t>
      </w:r>
      <w:r w:rsidRPr="000F6FE5">
        <w:t xml:space="preserve"> feelings </w:t>
      </w:r>
      <w:r w:rsidR="005C1F52" w:rsidRPr="000F6FE5">
        <w:t>and can cause</w:t>
      </w:r>
      <w:r w:rsidRPr="000F6FE5">
        <w:t xml:space="preserve"> anxiety </w:t>
      </w:r>
      <w:r w:rsidR="00DB57F7" w:rsidRPr="000F6FE5">
        <w:fldChar w:fldCharType="begin"/>
      </w:r>
      <w:r w:rsidR="00DA1856">
        <w:instrText xml:space="preserve"> ADDIN EN.CITE &lt;EndNote&gt;&lt;Cite&gt;&lt;Author&gt;Lalanne&lt;/Author&gt;&lt;Year&gt;2007&lt;/Year&gt;&lt;IDText&gt;Supporting human memory with interactive systems&lt;/IDText&gt;&lt;DisplayText&gt;[10, 23]&lt;/DisplayText&gt;&lt;record&gt;&lt;titles&gt;&lt;title&gt;Supporting human memory with interactive systems&lt;/title&gt;&lt;secondary-title&gt;Proceedings of the 21st British HCI Group Annual Conference on People and Computers: HCI...but not as we know it - Volume 2&lt;/secondary-title&gt;&lt;/titles&gt;&lt;contributors&gt;&lt;authors&gt;&lt;author&gt;Lalanne, Denis&lt;/author&gt;&lt;author&gt;Hoven, Elise van den&lt;/author&gt;&lt;/authors&gt;&lt;/contributors&gt;&lt;added-date format="utc"&gt;1305194651&lt;/added-date&gt;&lt;pub-location&gt;University of Lancaster, United Kingdom&lt;/pub-location&gt;&lt;ref-type name="Conference Paper"&gt;47&lt;/ref-type&gt;&lt;dates&gt;&lt;year&gt;2007&lt;/year&gt;&lt;/dates&gt;&lt;rec-number&gt;91&lt;/rec-number&gt;&lt;publisher&gt;British Computer Society&lt;/publisher&gt;&lt;last-updated-date format="utc"&gt;1305194651&lt;/last-updated-date&gt;&lt;/record&gt;&lt;/Cite&gt;&lt;Cite&gt;&lt;Author&gt;M&lt;/Author&gt;&lt;Year&gt;2010&lt;/Year&gt;&lt;IDText&gt;Dealing with wandering: a case study on caregivers&amp;apos; attitudes towards privacy and autonomy when reflecting the use of LBS&lt;/IDText&gt;&lt;record&gt;&lt;titles&gt;&lt;title&gt;Dealing with wandering: a case study on caregivers&amp;apos; attitudes towards privacy and autonomy when reflecting the use of LBS&lt;/title&gt;&lt;secondary-title&gt;Proceedings of the 16th ACM international conference on Supporting group work&lt;/secondary-title&gt;&lt;/titles&gt;&lt;contributors&gt;&lt;authors&gt;&lt;author&gt;M, Claudia&lt;/author&gt;&lt;author&gt;ller,&lt;/author&gt;&lt;author&gt;Wan, Lin&lt;/author&gt;&lt;author&gt;Hrg, Dalibor&lt;/author&gt;&lt;/authors&gt;&lt;/contributors&gt;&lt;added-date format="utc"&gt;1312294846&lt;/added-date&gt;&lt;pub-location&gt;Sanibel Island, Florida, USA&lt;/pub-location&gt;&lt;ref-type name="Conference Paper"&gt;47&lt;/ref-type&gt;&lt;dates&gt;&lt;year&gt;2010&lt;/year&gt;&lt;/dates&gt;&lt;rec-number&gt;151&lt;/rec-number&gt;&lt;publisher&gt;ACM&lt;/publisher&gt;&lt;last-updated-date format="utc"&gt;1312294846&lt;/last-updated-date&gt;&lt;electronic-resource-num&gt;10.1145/1880071.1880082&lt;/electronic-resource-num&gt;&lt;/record&gt;&lt;/Cite&gt;&lt;/EndNote&gt;</w:instrText>
      </w:r>
      <w:r w:rsidR="00DB57F7" w:rsidRPr="000F6FE5">
        <w:fldChar w:fldCharType="separate"/>
      </w:r>
      <w:r w:rsidR="00DA1856">
        <w:rPr>
          <w:noProof/>
        </w:rPr>
        <w:t>[10, 23]</w:t>
      </w:r>
      <w:r w:rsidR="00DB57F7" w:rsidRPr="000F6FE5">
        <w:fldChar w:fldCharType="end"/>
      </w:r>
      <w:r w:rsidRPr="000F6FE5">
        <w:t>. Disorientation in the patient is a serious problem that can cause them to wander, which in turn, can lead them into life threatening situations</w:t>
      </w:r>
      <w:r w:rsidR="00D92356">
        <w:t xml:space="preserve">, often the patients </w:t>
      </w:r>
      <w:r w:rsidR="00D92356">
        <w:lastRenderedPageBreak/>
        <w:t>are under</w:t>
      </w:r>
      <w:r w:rsidRPr="000F6FE5">
        <w:t xml:space="preserve"> constant watch by their caregivers </w:t>
      </w:r>
      <w:r w:rsidR="00DB57F7" w:rsidRPr="000F6FE5">
        <w:fldChar w:fldCharType="begin"/>
      </w:r>
      <w:r w:rsidR="00DA1856">
        <w:instrText xml:space="preserve"> ADDIN EN.CITE &lt;EndNote&gt;&lt;Cite&gt;&lt;Author&gt;M&lt;/Author&gt;&lt;Year&gt;2010&lt;/Year&gt;&lt;IDText&gt;Dealing with wandering: a case study on caregivers&amp;apos; attitudes towards privacy and autonomy when reflecting the use of LBS&lt;/IDText&gt;&lt;DisplayText&gt;[10]&lt;/DisplayText&gt;&lt;record&gt;&lt;titles&gt;&lt;title&gt;Dealing with wandering: a case study on caregivers&amp;apos; attitudes towards privacy and autonomy when reflecting the use of LBS&lt;/title&gt;&lt;secondary-title&gt;Proceedings of the 16th ACM international conference on Supporting group work&lt;/secondary-title&gt;&lt;/titles&gt;&lt;contributors&gt;&lt;authors&gt;&lt;author&gt;M, Claudia&lt;/author&gt;&lt;author&gt;ller,&lt;/author&gt;&lt;author&gt;Wan, Lin&lt;/author&gt;&lt;author&gt;Hrg, Dalibor&lt;/author&gt;&lt;/authors&gt;&lt;/contributors&gt;&lt;added-date format="utc"&gt;1312294846&lt;/added-date&gt;&lt;pub-location&gt;Sanibel Island, Florida, USA&lt;/pub-location&gt;&lt;ref-type name="Conference Paper"&gt;47&lt;/ref-type&gt;&lt;dates&gt;&lt;year&gt;2010&lt;/year&gt;&lt;/dates&gt;&lt;rec-number&gt;151&lt;/rec-number&gt;&lt;publisher&gt;ACM&lt;/publisher&gt;&lt;last-updated-date format="utc"&gt;1312294846&lt;/last-updated-date&gt;&lt;electronic-resource-num&gt;10.1145/1880071.1880082&lt;/electronic-resource-num&gt;&lt;/record&gt;&lt;/Cite&gt;&lt;/EndNote&gt;</w:instrText>
      </w:r>
      <w:r w:rsidR="00DB57F7" w:rsidRPr="000F6FE5">
        <w:fldChar w:fldCharType="separate"/>
      </w:r>
      <w:r w:rsidR="00DA1856">
        <w:rPr>
          <w:noProof/>
        </w:rPr>
        <w:t>[10]</w:t>
      </w:r>
      <w:r w:rsidR="00DB57F7" w:rsidRPr="000F6FE5">
        <w:fldChar w:fldCharType="end"/>
      </w:r>
      <w:r w:rsidRPr="000F6FE5">
        <w:t xml:space="preserve">. First signs of the illness can be recognised by the gradual decline of the short term memory </w:t>
      </w:r>
      <w:r w:rsidR="00DB57F7" w:rsidRPr="000F6FE5">
        <w:fldChar w:fldCharType="begin"/>
      </w:r>
      <w:r w:rsidR="0035141B" w:rsidRPr="000F6FE5">
        <w:instrText xml:space="preserve"> ADDIN EN.CITE &lt;EndNote&gt;&lt;Cite&gt;&lt;Author&gt;Alm&lt;/Author&gt;&lt;Year&gt;2005&lt;/Year&gt;&lt;IDText&gt;Making software accessible to people with severe memort deficits&lt;/IDText&gt;&lt;DisplayText&gt;[1]&lt;/Display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00DB57F7" w:rsidRPr="000F6FE5">
        <w:fldChar w:fldCharType="separate"/>
      </w:r>
      <w:r w:rsidR="0035141B" w:rsidRPr="000F6FE5">
        <w:rPr>
          <w:noProof/>
        </w:rPr>
        <w:t>[1]</w:t>
      </w:r>
      <w:r w:rsidR="00DB57F7" w:rsidRPr="000F6FE5">
        <w:fldChar w:fldCharType="end"/>
      </w:r>
      <w:r w:rsidRPr="000F6FE5">
        <w:t xml:space="preserve">. </w:t>
      </w:r>
    </w:p>
    <w:p w14:paraId="4BF104FB" w14:textId="77777777" w:rsidR="00D203B6" w:rsidRPr="000F6FE5" w:rsidRDefault="00D203B6" w:rsidP="00D203B6">
      <w:r w:rsidRPr="000F6FE5">
        <w:t xml:space="preserve">Dementia is a rapidly growing problem not just in Ireland but worldwide. According to the Alzheimer Society of Ireland, there are currently almost 44,000 people in Ireland who are diagnosed with dementia </w:t>
      </w:r>
      <w:r w:rsidR="00DB57F7" w:rsidRPr="000F6FE5">
        <w:fldChar w:fldCharType="begin"/>
      </w:r>
      <w:r w:rsidR="00DA1856">
        <w:instrText xml:space="preserve"> ADDIN EN.CITE &lt;EndNote&gt;&lt;Cite ExcludeYear="1"&gt;&lt;Author&gt;The&lt;/Author&gt;&lt;IDText&gt;Irish Statistics&lt;/IDText&gt;&lt;DisplayText&gt;[6]&lt;/DisplayText&gt;&lt;record&gt;&lt;urls&gt;&lt;related-urls&gt;&lt;url&gt;http://www.alzheimer.ie/eng/Media-Centre/Facts-About-Dementia/Irish-Statistics&lt;/url&gt;&lt;/related-urls&gt;&lt;/urls&gt;&lt;titles&gt;&lt;title&gt;Irish Statistics&lt;/title&gt;&lt;/titles&gt;&lt;number&gt;27/01/2011&lt;/number&gt;&lt;contributors&gt;&lt;authors&gt;&lt;author&gt;The Alzheimer Society of Ireland&lt;/author&gt;&lt;/authors&gt;&lt;/contributors&gt;&lt;added-date format="utc"&gt;1296132958&lt;/added-date&gt;&lt;ref-type name="Web Page"&gt;12&lt;/ref-type&gt;&lt;rec-number&gt;58&lt;/rec-number&gt;&lt;last-updated-date format="utc"&gt;1298034078&lt;/last-updated-date&gt;&lt;volume&gt;2011&lt;/volume&gt;&lt;/record&gt;&lt;/Cite&gt;&lt;/EndNote&gt;</w:instrText>
      </w:r>
      <w:r w:rsidR="00DB57F7" w:rsidRPr="000F6FE5">
        <w:fldChar w:fldCharType="separate"/>
      </w:r>
      <w:r w:rsidR="00DA1856">
        <w:rPr>
          <w:noProof/>
        </w:rPr>
        <w:t>[6]</w:t>
      </w:r>
      <w:r w:rsidR="00DB57F7" w:rsidRPr="000F6FE5">
        <w:fldChar w:fldCharType="end"/>
      </w:r>
      <w:r w:rsidRPr="000F6FE5">
        <w:t xml:space="preserve">. They also estimate that there will be 104,000 people in Ireland who will be suffering with dementia by the year 2036 </w:t>
      </w:r>
      <w:r w:rsidR="00DB57F7" w:rsidRPr="000F6FE5">
        <w:fldChar w:fldCharType="begin"/>
      </w:r>
      <w:r w:rsidR="00DA1856">
        <w:instrText xml:space="preserve"> ADDIN EN.CITE &lt;EndNote&gt;&lt;Cite ExcludeYear="1"&gt;&lt;Author&gt;The&lt;/Author&gt;&lt;IDText&gt;Irish Statistics&lt;/IDText&gt;&lt;DisplayText&gt;[6]&lt;/DisplayText&gt;&lt;record&gt;&lt;urls&gt;&lt;related-urls&gt;&lt;url&gt;http://www.alzheimer.ie/eng/Media-Centre/Facts-About-Dementia/Irish-Statistics&lt;/url&gt;&lt;/related-urls&gt;&lt;/urls&gt;&lt;titles&gt;&lt;title&gt;Irish Statistics&lt;/title&gt;&lt;/titles&gt;&lt;number&gt;27/01/2011&lt;/number&gt;&lt;contributors&gt;&lt;authors&gt;&lt;author&gt;The Alzheimer Society of Ireland&lt;/author&gt;&lt;/authors&gt;&lt;/contributors&gt;&lt;added-date format="utc"&gt;1296132958&lt;/added-date&gt;&lt;ref-type name="Web Page"&gt;12&lt;/ref-type&gt;&lt;rec-number&gt;58&lt;/rec-number&gt;&lt;last-updated-date format="utc"&gt;1298034078&lt;/last-updated-date&gt;&lt;volume&gt;2011&lt;/volume&gt;&lt;/record&gt;&lt;/Cite&gt;&lt;/EndNote&gt;</w:instrText>
      </w:r>
      <w:r w:rsidR="00DB57F7" w:rsidRPr="000F6FE5">
        <w:fldChar w:fldCharType="separate"/>
      </w:r>
      <w:r w:rsidR="00DA1856">
        <w:rPr>
          <w:noProof/>
        </w:rPr>
        <w:t>[6]</w:t>
      </w:r>
      <w:r w:rsidR="00DB57F7" w:rsidRPr="000F6FE5">
        <w:fldChar w:fldCharType="end"/>
      </w:r>
      <w:r w:rsidRPr="000F6FE5">
        <w:t xml:space="preserve">. Approximately 5,000 people are diagnosed with dementia every year in Ireland </w:t>
      </w:r>
      <w:r w:rsidR="00DB57F7" w:rsidRPr="000F6FE5">
        <w:fldChar w:fldCharType="begin"/>
      </w:r>
      <w:r w:rsidR="00DA1856">
        <w:instrText xml:space="preserve"> ADDIN EN.CITE &lt;EndNote&gt;&lt;Cite&gt;&lt;Author&gt;Caprani&lt;/Author&gt;&lt;Year&gt;2005&lt;/Year&gt;&lt;IDText&gt;Remember when: development of an interactive reminiscence device&lt;/IDText&gt;&lt;DisplayText&gt;[28]&lt;/DisplayText&gt;&lt;record&gt;&lt;titles&gt;&lt;title&gt;Remember when: development of an interactive reminiscence device&lt;/title&gt;&lt;secondary-title&gt;CHI &amp;apos;05 extended abstracts on Human factors in computing systems&lt;/secondary-title&gt;&lt;/titles&gt;&lt;contributors&gt;&lt;authors&gt;&lt;author&gt;Caprani, Niamh&lt;/author&gt;&lt;author&gt;Dwyer, Nuala&lt;/author&gt;&lt;author&gt;Harrison, Kim&lt;/author&gt;&lt;author&gt;Brien, Karen O&amp;apos;&lt;/author&gt;&lt;/authors&gt;&lt;/contributors&gt;&lt;added-date format="utc"&gt;1305194009&lt;/added-date&gt;&lt;pub-location&gt;Portland, OR, USA&lt;/pub-location&gt;&lt;ref-type name="Conference Paper"&gt;47&lt;/ref-type&gt;&lt;dates&gt;&lt;year&gt;2005&lt;/year&gt;&lt;/dates&gt;&lt;rec-number&gt;89&lt;/rec-number&gt;&lt;publisher&gt;ACM&lt;/publisher&gt;&lt;last-updated-date format="utc"&gt;1305194009&lt;/last-updated-date&gt;&lt;electronic-resource-num&gt;10.1145/1056808.1057101&lt;/electronic-resource-num&gt;&lt;/record&gt;&lt;/Cite&gt;&lt;/EndNote&gt;</w:instrText>
      </w:r>
      <w:r w:rsidR="00DB57F7" w:rsidRPr="000F6FE5">
        <w:fldChar w:fldCharType="separate"/>
      </w:r>
      <w:r w:rsidR="00DA1856">
        <w:rPr>
          <w:noProof/>
        </w:rPr>
        <w:t>[28]</w:t>
      </w:r>
      <w:r w:rsidR="00DB57F7" w:rsidRPr="000F6FE5">
        <w:fldChar w:fldCharType="end"/>
      </w:r>
      <w:r w:rsidRPr="000F6FE5">
        <w:t>, th</w:t>
      </w:r>
      <w:r w:rsidR="001C4CBA">
        <w:t>e</w:t>
      </w:r>
      <w:r w:rsidRPr="000F6FE5">
        <w:t xml:space="preserve"> annual number of new cases of dementia is expected to increase with the growing population </w:t>
      </w:r>
      <w:r w:rsidR="00DB57F7" w:rsidRPr="000F6FE5">
        <w:fldChar w:fldCharType="begin"/>
      </w:r>
      <w:r w:rsidR="00DA1856">
        <w:instrText xml:space="preserve"> ADDIN EN.CITE &lt;EndNote&gt;&lt;Cite&gt;&lt;Author&gt;Caprani&lt;/Author&gt;&lt;Year&gt;2005&lt;/Year&gt;&lt;IDText&gt;Remember when: development of an interactive reminiscence device&lt;/IDText&gt;&lt;DisplayText&gt;[28]&lt;/DisplayText&gt;&lt;record&gt;&lt;titles&gt;&lt;title&gt;Remember when: development of an interactive reminiscence device&lt;/title&gt;&lt;secondary-title&gt;CHI &amp;apos;05 extended abstracts on Human factors in computing systems&lt;/secondary-title&gt;&lt;/titles&gt;&lt;contributors&gt;&lt;authors&gt;&lt;author&gt;Caprani, Niamh&lt;/author&gt;&lt;author&gt;Dwyer, Nuala&lt;/author&gt;&lt;author&gt;Harrison, Kim&lt;/author&gt;&lt;author&gt;Brien, Karen O&amp;apos;&lt;/author&gt;&lt;/authors&gt;&lt;/contributors&gt;&lt;added-date format="utc"&gt;1305194009&lt;/added-date&gt;&lt;pub-location&gt;Portland, OR, USA&lt;/pub-location&gt;&lt;ref-type name="Conference Paper"&gt;47&lt;/ref-type&gt;&lt;dates&gt;&lt;year&gt;2005&lt;/year&gt;&lt;/dates&gt;&lt;rec-number&gt;89&lt;/rec-number&gt;&lt;publisher&gt;ACM&lt;/publisher&gt;&lt;last-updated-date format="utc"&gt;1305194009&lt;/last-updated-date&gt;&lt;electronic-resource-num&gt;10.1145/1056808.1057101&lt;/electronic-resource-num&gt;&lt;/record&gt;&lt;/Cite&gt;&lt;/EndNote&gt;</w:instrText>
      </w:r>
      <w:r w:rsidR="00DB57F7" w:rsidRPr="000F6FE5">
        <w:fldChar w:fldCharType="separate"/>
      </w:r>
      <w:r w:rsidR="00DA1856">
        <w:rPr>
          <w:noProof/>
        </w:rPr>
        <w:t>[28]</w:t>
      </w:r>
      <w:r w:rsidR="00DB57F7" w:rsidRPr="000F6FE5">
        <w:fldChar w:fldCharType="end"/>
      </w:r>
      <w:r w:rsidRPr="000F6FE5">
        <w:t>. The World Alzheimer Report estimate</w:t>
      </w:r>
      <w:r w:rsidR="001C4CBA">
        <w:t>s</w:t>
      </w:r>
      <w:r w:rsidRPr="000F6FE5">
        <w:t xml:space="preserve"> that there was 35.6 million people living with dementia worldwide in the year 2010 </w:t>
      </w:r>
      <w:r w:rsidR="00DB57F7" w:rsidRPr="000F6FE5">
        <w:fldChar w:fldCharType="begin"/>
      </w:r>
      <w:r w:rsidR="00DA1856">
        <w:instrText xml:space="preserve"> ADDIN EN.CITE &lt;EndNote&gt;&lt;Cite&gt;&lt;Author&gt;Alzheimer&amp;apos;s&lt;/Author&gt;&lt;Year&gt;2010&lt;/Year&gt;&lt;IDText&gt;World Alzheimer Report 2010&lt;/IDText&gt;&lt;DisplayText&gt;[5]&lt;/DisplayText&gt;&lt;record&gt;&lt;urls&gt;&lt;related-urls&gt;&lt;url&gt;http://www.alz.co.uk/research/files/WorldAlzheimerReport2010.pdf&lt;/url&gt;&lt;/related-urls&gt;&lt;/urls&gt;&lt;titles&gt;&lt;title&gt;World Alzheimer Report 2010&lt;/title&gt;&lt;/titles&gt;&lt;number&gt;27/01/2011&lt;/number&gt;&lt;contributors&gt;&lt;authors&gt;&lt;author&gt;Alzheimer&amp;apos;s Disease International&lt;/author&gt;&lt;/authors&gt;&lt;/contributors&gt;&lt;added-date format="utc"&gt;1296132204&lt;/added-date&gt;&lt;ref-type name="Web Page"&gt;12&lt;/ref-type&gt;&lt;dates&gt;&lt;year&gt;2010&lt;/year&gt;&lt;/dates&gt;&lt;rec-number&gt;56&lt;/rec-number&gt;&lt;last-updated-date format="utc"&gt;1298033655&lt;/last-updated-date&gt;&lt;volume&gt;2011&lt;/volume&gt;&lt;/record&gt;&lt;/Cite&gt;&lt;/EndNote&gt;</w:instrText>
      </w:r>
      <w:r w:rsidR="00DB57F7" w:rsidRPr="000F6FE5">
        <w:fldChar w:fldCharType="separate"/>
      </w:r>
      <w:r w:rsidR="00DA1856">
        <w:rPr>
          <w:noProof/>
        </w:rPr>
        <w:t>[5]</w:t>
      </w:r>
      <w:r w:rsidR="00DB57F7" w:rsidRPr="000F6FE5">
        <w:fldChar w:fldCharType="end"/>
      </w:r>
      <w:r w:rsidRPr="000F6FE5">
        <w:t xml:space="preserve">. They project that the  number of people suffering from dementia worldwide will rise to 115.4 million by the year 2050 </w:t>
      </w:r>
      <w:r w:rsidR="00DB57F7" w:rsidRPr="000F6FE5">
        <w:fldChar w:fldCharType="begin"/>
      </w:r>
      <w:r w:rsidR="00DA1856">
        <w:instrText xml:space="preserve"> ADDIN EN.CITE &lt;EndNote&gt;&lt;Cite&gt;&lt;Author&gt;Alzheimer&amp;apos;s&lt;/Author&gt;&lt;Year&gt;2010&lt;/Year&gt;&lt;IDText&gt;World Alzheimer Report 2010&lt;/IDText&gt;&lt;DisplayText&gt;[5]&lt;/DisplayText&gt;&lt;record&gt;&lt;urls&gt;&lt;related-urls&gt;&lt;url&gt;http://www.alz.co.uk/research/files/WorldAlzheimerReport2010.pdf&lt;/url&gt;&lt;/related-urls&gt;&lt;/urls&gt;&lt;titles&gt;&lt;title&gt;World Alzheimer Report 2010&lt;/title&gt;&lt;/titles&gt;&lt;number&gt;27/01/2011&lt;/number&gt;&lt;contributors&gt;&lt;authors&gt;&lt;author&gt;Alzheimer&amp;apos;s Disease International&lt;/author&gt;&lt;/authors&gt;&lt;/contributors&gt;&lt;added-date format="utc"&gt;1296132204&lt;/added-date&gt;&lt;ref-type name="Web Page"&gt;12&lt;/ref-type&gt;&lt;dates&gt;&lt;year&gt;2010&lt;/year&gt;&lt;/dates&gt;&lt;rec-number&gt;56&lt;/rec-number&gt;&lt;last-updated-date format="utc"&gt;1298033655&lt;/last-updated-date&gt;&lt;volume&gt;2011&lt;/volume&gt;&lt;/record&gt;&lt;/Cite&gt;&lt;/EndNote&gt;</w:instrText>
      </w:r>
      <w:r w:rsidR="00DB57F7" w:rsidRPr="000F6FE5">
        <w:fldChar w:fldCharType="separate"/>
      </w:r>
      <w:r w:rsidR="00DA1856">
        <w:rPr>
          <w:noProof/>
        </w:rPr>
        <w:t>[5]</w:t>
      </w:r>
      <w:r w:rsidR="00DB57F7" w:rsidRPr="000F6FE5">
        <w:fldChar w:fldCharType="end"/>
      </w:r>
      <w:r w:rsidRPr="000F6FE5">
        <w:t xml:space="preserve">. </w:t>
      </w:r>
    </w:p>
    <w:p w14:paraId="7858DF8E" w14:textId="77777777" w:rsidR="00D203B6" w:rsidRPr="000F6FE5" w:rsidRDefault="00D203B6" w:rsidP="00CC24BC">
      <w:pPr>
        <w:rPr>
          <w:b/>
          <w:sz w:val="28"/>
          <w:szCs w:val="28"/>
        </w:rPr>
      </w:pPr>
    </w:p>
    <w:p w14:paraId="04854AA4" w14:textId="77777777" w:rsidR="00CC24BC" w:rsidRPr="000F6FE5" w:rsidRDefault="005A71B3" w:rsidP="0026622F">
      <w:pPr>
        <w:pStyle w:val="Heading3"/>
      </w:pPr>
      <w:bookmarkStart w:id="29" w:name="_Toc327968450"/>
      <w:r>
        <w:t>2.2</w:t>
      </w:r>
      <w:r w:rsidR="0026622F">
        <w:t xml:space="preserve">.2 </w:t>
      </w:r>
      <w:r w:rsidR="00CC24BC" w:rsidRPr="000F6FE5">
        <w:t>Vascular Dementia</w:t>
      </w:r>
      <w:r w:rsidR="00DD1338">
        <w:t xml:space="preserve"> (VaD)</w:t>
      </w:r>
      <w:bookmarkEnd w:id="29"/>
    </w:p>
    <w:p w14:paraId="088D3964" w14:textId="77777777" w:rsidR="00B010C3" w:rsidRPr="000F6FE5" w:rsidRDefault="00B010C3" w:rsidP="00D203B6"/>
    <w:p w14:paraId="2CDF7391" w14:textId="77777777" w:rsidR="00D203B6" w:rsidRPr="000F6FE5" w:rsidRDefault="00D203B6" w:rsidP="00D203B6">
      <w:r w:rsidRPr="000F6FE5">
        <w:t>Vascular dementia (VaD) is the second most common form</w:t>
      </w:r>
      <w:r w:rsidR="003137B2">
        <w:t xml:space="preserve"> of dementia</w:t>
      </w:r>
      <w:r w:rsidRPr="000F6FE5">
        <w:t xml:space="preserve"> and accounts for 20-25% of dementia cases </w:t>
      </w:r>
      <w:r w:rsidR="00DB57F7" w:rsidRPr="000F6FE5">
        <w:fldChar w:fldCharType="begin"/>
      </w:r>
      <w:r w:rsidR="00DA1856">
        <w:instrText xml:space="preserve"> ADDIN EN.CITE &lt;EndNote&gt;&lt;Cite&gt;&lt;Author&gt;Chen&lt;/Author&gt;&lt;Year&gt;2009&lt;/Year&gt;&lt;IDText&gt;Risk Factors for Dementia&lt;/IDText&gt;&lt;DisplayText&gt;[29]&lt;/DisplayText&gt;&lt;record&gt;&lt;keywords&gt;&lt;keyword&gt;Alzheimer&amp;apos;s disease&lt;/keyword&gt;&lt;keyword&gt;dementia&lt;/keyword&gt;&lt;keyword&gt;risk factor&lt;/keyword&gt;&lt;keyword&gt;vascular dementia&lt;/keyword&gt;&lt;/keywords&gt;&lt;urls&gt;&lt;related-urls&gt;&lt;url&gt;http://www.sciencedirect.com/science/article/B83W8-4XP85GG-2/2/fd4cc80d7205bde8ca91be02b19cece8&lt;/url&gt;&lt;/related-urls&gt;&lt;/urls&gt;&lt;isbn&gt;0929-6646&lt;/isbn&gt;&lt;titles&gt;&lt;title&gt;Risk Factors for Dementia&lt;/title&gt;&lt;secondary-title&gt;Journal of the Formosan Medical Association&lt;/secondary-title&gt;&lt;/titles&gt;&lt;pages&gt;754-764&lt;/pages&gt;&lt;number&gt;10&lt;/number&gt;&lt;contributors&gt;&lt;authors&gt;&lt;author&gt;Chen, Jen-Hau&lt;/author&gt;&lt;author&gt;Lin, Kun-Pei&lt;/author&gt;&lt;author&gt;Chen, Yen-Ching&lt;/author&gt;&lt;/authors&gt;&lt;/contributors&gt;&lt;added-date format="utc"&gt;1296136145&lt;/added-date&gt;&lt;ref-type name="Journal Article"&gt;17&lt;/ref-type&gt;&lt;dates&gt;&lt;year&gt;2009&lt;/year&gt;&lt;/dates&gt;&lt;rec-number&gt;60&lt;/rec-number&gt;&lt;last-updated-date format="utc"&gt;1296136145&lt;/last-updated-date&gt;&lt;electronic-resource-num&gt;10.1016/s0929-6646(09)60402-2&lt;/electronic-resource-num&gt;&lt;volume&gt;108&lt;/volume&gt;&lt;/record&gt;&lt;/Cite&gt;&lt;/EndNote&gt;</w:instrText>
      </w:r>
      <w:r w:rsidR="00DB57F7" w:rsidRPr="000F6FE5">
        <w:fldChar w:fldCharType="separate"/>
      </w:r>
      <w:r w:rsidR="00DA1856">
        <w:rPr>
          <w:noProof/>
        </w:rPr>
        <w:t>[29]</w:t>
      </w:r>
      <w:r w:rsidR="00DB57F7" w:rsidRPr="000F6FE5">
        <w:fldChar w:fldCharType="end"/>
      </w:r>
      <w:r w:rsidRPr="000F6FE5">
        <w:t xml:space="preserve">. </w:t>
      </w:r>
      <w:r w:rsidR="004C5AA1">
        <w:t>VaD</w:t>
      </w:r>
      <w:r w:rsidRPr="000F6FE5">
        <w:t xml:space="preserve"> is an illness which is caused by the reduction of blood to the brain </w:t>
      </w:r>
      <w:r w:rsidR="00DB57F7" w:rsidRPr="000F6FE5">
        <w:fldChar w:fldCharType="begin"/>
      </w:r>
      <w:r w:rsidR="00DA1856">
        <w:instrText xml:space="preserve"> ADDIN EN.CITE &lt;EndNote&gt;&lt;Cite&gt;&lt;Author&gt;Alzheimers_Society&lt;/Author&gt;&lt;Year&gt;2012&lt;/Year&gt;&lt;IDText&gt;What is vascular dementia?&lt;/IDText&gt;&lt;DisplayText&gt;[30]&lt;/DisplayText&gt;&lt;record&gt;&lt;urls&gt;&lt;related-urls&gt;&lt;url&gt;http://alzheimers.org.uk/site/scripts/documents_info.php?documentID=161&lt;/url&gt;&lt;/related-urls&gt;&lt;/urls&gt;&lt;titles&gt;&lt;title&gt;What is vascular dementia?&lt;/title&gt;&lt;/titles&gt;&lt;number&gt;20/03/2012&lt;/number&gt;&lt;contributors&gt;&lt;authors&gt;&lt;author&gt;Alzheimers_Society&lt;/author&gt;&lt;/authors&gt;&lt;/contributors&gt;&lt;added-date format="utc"&gt;1332274493&lt;/added-date&gt;&lt;ref-type name="Web Page"&gt;12&lt;/ref-type&gt;&lt;dates&gt;&lt;year&gt;2012&lt;/year&gt;&lt;/dates&gt;&lt;rec-number&gt;183&lt;/rec-number&gt;&lt;last-updated-date format="utc"&gt;1332274668&lt;/last-updated-date&gt;&lt;volume&gt;2012&lt;/volume&gt;&lt;/record&gt;&lt;/Cite&gt;&lt;/EndNote&gt;</w:instrText>
      </w:r>
      <w:r w:rsidR="00DB57F7" w:rsidRPr="000F6FE5">
        <w:fldChar w:fldCharType="separate"/>
      </w:r>
      <w:r w:rsidR="00DA1856">
        <w:rPr>
          <w:noProof/>
        </w:rPr>
        <w:t>[30]</w:t>
      </w:r>
      <w:r w:rsidR="00DB57F7" w:rsidRPr="000F6FE5">
        <w:fldChar w:fldCharType="end"/>
      </w:r>
      <w:r w:rsidRPr="000F6FE5">
        <w:t xml:space="preserve">. The reduction of blood supply is caused by an occurrence of a stroke or by many smaller, harder to recognise strokes </w:t>
      </w:r>
      <w:r w:rsidR="00DB57F7" w:rsidRPr="000F6FE5">
        <w:fldChar w:fldCharType="begin"/>
      </w:r>
      <w:r w:rsidR="0035141B" w:rsidRPr="000F6FE5">
        <w:instrText xml:space="preserve"> ADDIN EN.CITE &lt;EndNote&gt;&lt;Cite&gt;&lt;Author&gt;Alm&lt;/Author&gt;&lt;Year&gt;2005&lt;/Year&gt;&lt;IDText&gt;Making software accessible to people with severe memort deficits&lt;/IDText&gt;&lt;DisplayText&gt;[1]&lt;/Display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00DB57F7" w:rsidRPr="000F6FE5">
        <w:fldChar w:fldCharType="separate"/>
      </w:r>
      <w:r w:rsidR="0035141B" w:rsidRPr="000F6FE5">
        <w:rPr>
          <w:noProof/>
        </w:rPr>
        <w:t>[1]</w:t>
      </w:r>
      <w:r w:rsidR="00DB57F7" w:rsidRPr="000F6FE5">
        <w:fldChar w:fldCharType="end"/>
      </w:r>
      <w:r w:rsidRPr="000F6FE5">
        <w:t xml:space="preserve">. Symptoms of this illness include but are not limited to, memory loss, depression, anxiety, </w:t>
      </w:r>
      <w:r w:rsidR="004C5AA1">
        <w:t xml:space="preserve">confusion and </w:t>
      </w:r>
      <w:r w:rsidRPr="000F6FE5">
        <w:t xml:space="preserve">problems walking </w:t>
      </w:r>
      <w:r w:rsidR="00DB57F7" w:rsidRPr="000F6FE5">
        <w:fldChar w:fldCharType="begin"/>
      </w:r>
      <w:r w:rsidR="00DA1856">
        <w:instrText xml:space="preserve"> ADDIN EN.CITE &lt;EndNote&gt;&lt;Cite&gt;&lt;Author&gt;Alzheimers_Society&lt;/Author&gt;&lt;Year&gt;2012&lt;/Year&gt;&lt;IDText&gt;What is vascular dementia?&lt;/IDText&gt;&lt;DisplayText&gt;[30]&lt;/DisplayText&gt;&lt;record&gt;&lt;urls&gt;&lt;related-urls&gt;&lt;url&gt;http://alzheimers.org.uk/site/scripts/documents_info.php?documentID=161&lt;/url&gt;&lt;/related-urls&gt;&lt;/urls&gt;&lt;titles&gt;&lt;title&gt;What is vascular dementia?&lt;/title&gt;&lt;/titles&gt;&lt;number&gt;20/03/2012&lt;/number&gt;&lt;contributors&gt;&lt;authors&gt;&lt;author&gt;Alzheimers_Society&lt;/author&gt;&lt;/authors&gt;&lt;/contributors&gt;&lt;added-date format="utc"&gt;1332274493&lt;/added-date&gt;&lt;ref-type name="Web Page"&gt;12&lt;/ref-type&gt;&lt;dates&gt;&lt;year&gt;2012&lt;/year&gt;&lt;/dates&gt;&lt;rec-number&gt;183&lt;/rec-number&gt;&lt;last-updated-date format="utc"&gt;1332274668&lt;/last-updated-date&gt;&lt;volume&gt;2012&lt;/volume&gt;&lt;/record&gt;&lt;/Cite&gt;&lt;/EndNote&gt;</w:instrText>
      </w:r>
      <w:r w:rsidR="00DB57F7" w:rsidRPr="000F6FE5">
        <w:fldChar w:fldCharType="separate"/>
      </w:r>
      <w:r w:rsidR="00DA1856">
        <w:rPr>
          <w:noProof/>
        </w:rPr>
        <w:t>[30]</w:t>
      </w:r>
      <w:r w:rsidR="00DB57F7" w:rsidRPr="000F6FE5">
        <w:fldChar w:fldCharType="end"/>
      </w:r>
      <w:r w:rsidRPr="000F6FE5">
        <w:t xml:space="preserve">. This devastating illness has a shorter survival time after diagnosis in comparison with </w:t>
      </w:r>
      <w:r w:rsidR="004C5AA1">
        <w:t xml:space="preserve">AD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 xml:space="preserve">. Although AD is common in many countries across Western Europe and North America, VaD is the most common form of dementia in China, Japan and Russia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 xml:space="preserve">. </w:t>
      </w:r>
    </w:p>
    <w:p w14:paraId="13614B09" w14:textId="77777777" w:rsidR="00CC24BC" w:rsidRPr="000F6FE5" w:rsidRDefault="00CC24BC" w:rsidP="00CC24BC"/>
    <w:p w14:paraId="16884514" w14:textId="77777777" w:rsidR="00DD1338" w:rsidRDefault="00DD1338" w:rsidP="0026622F">
      <w:pPr>
        <w:pStyle w:val="Heading3"/>
      </w:pPr>
    </w:p>
    <w:p w14:paraId="04CEDB93" w14:textId="77777777" w:rsidR="00DD1338" w:rsidRDefault="00DD1338" w:rsidP="0026622F">
      <w:pPr>
        <w:pStyle w:val="Heading3"/>
      </w:pPr>
    </w:p>
    <w:p w14:paraId="0ECA3893" w14:textId="77777777" w:rsidR="00DD1338" w:rsidRDefault="00DD1338">
      <w:pPr>
        <w:spacing w:line="276" w:lineRule="auto"/>
        <w:jc w:val="left"/>
        <w:rPr>
          <w:rFonts w:asciiTheme="majorHAnsi" w:eastAsiaTheme="majorEastAsia" w:hAnsiTheme="majorHAnsi" w:cstheme="majorBidi"/>
          <w:b/>
          <w:bCs/>
          <w:color w:val="000000" w:themeColor="text1"/>
        </w:rPr>
      </w:pPr>
      <w:r>
        <w:br w:type="page"/>
      </w:r>
    </w:p>
    <w:p w14:paraId="7EE90C48" w14:textId="77777777" w:rsidR="00CC24BC" w:rsidRPr="000F6FE5" w:rsidRDefault="005A71B3" w:rsidP="0026622F">
      <w:pPr>
        <w:pStyle w:val="Heading3"/>
      </w:pPr>
      <w:bookmarkStart w:id="30" w:name="_Toc327968451"/>
      <w:r>
        <w:lastRenderedPageBreak/>
        <w:t>2.2</w:t>
      </w:r>
      <w:r w:rsidR="0026622F">
        <w:t xml:space="preserve">.3 </w:t>
      </w:r>
      <w:r w:rsidR="00CC24BC" w:rsidRPr="000F6FE5">
        <w:t>Risk Factors</w:t>
      </w:r>
      <w:bookmarkEnd w:id="30"/>
    </w:p>
    <w:p w14:paraId="4D891ECA" w14:textId="77777777" w:rsidR="00B010C3" w:rsidRPr="000F6FE5" w:rsidRDefault="00B010C3" w:rsidP="00D203B6"/>
    <w:p w14:paraId="206F164F" w14:textId="77777777" w:rsidR="00D203B6" w:rsidRPr="000F6FE5" w:rsidRDefault="00D203B6" w:rsidP="00D203B6">
      <w:r w:rsidRPr="000F6FE5">
        <w:t xml:space="preserve">When a person has developed dementia, it is difficult to specify what exact factor has caused the onset of the illness. This is due to the fact that there are many risk factors associated with developing dementia. Chen et al. discuss some of the many possible risk factors with developing the illness </w:t>
      </w:r>
      <w:r w:rsidR="00DB57F7" w:rsidRPr="000F6FE5">
        <w:fldChar w:fldCharType="begin"/>
      </w:r>
      <w:r w:rsidR="00DA1856">
        <w:instrText xml:space="preserve"> ADDIN EN.CITE &lt;EndNote&gt;&lt;Cite&gt;&lt;Author&gt;Chen&lt;/Author&gt;&lt;Year&gt;2009&lt;/Year&gt;&lt;IDText&gt;Risk Factors for Dementia&lt;/IDText&gt;&lt;DisplayText&gt;[29]&lt;/DisplayText&gt;&lt;record&gt;&lt;keywords&gt;&lt;keyword&gt;Alzheimer&amp;apos;s disease&lt;/keyword&gt;&lt;keyword&gt;dementia&lt;/keyword&gt;&lt;keyword&gt;risk factor&lt;/keyword&gt;&lt;keyword&gt;vascular dementia&lt;/keyword&gt;&lt;/keywords&gt;&lt;urls&gt;&lt;related-urls&gt;&lt;url&gt;http://www.sciencedirect.com/science/article/B83W8-4XP85GG-2/2/fd4cc80d7205bde8ca91be02b19cece8&lt;/url&gt;&lt;/related-urls&gt;&lt;/urls&gt;&lt;isbn&gt;0929-6646&lt;/isbn&gt;&lt;titles&gt;&lt;title&gt;Risk Factors for Dementia&lt;/title&gt;&lt;secondary-title&gt;Journal of the Formosan Medical Association&lt;/secondary-title&gt;&lt;/titles&gt;&lt;pages&gt;754-764&lt;/pages&gt;&lt;number&gt;10&lt;/number&gt;&lt;contributors&gt;&lt;authors&gt;&lt;author&gt;Chen, Jen-Hau&lt;/author&gt;&lt;author&gt;Lin, Kun-Pei&lt;/author&gt;&lt;author&gt;Chen, Yen-Ching&lt;/author&gt;&lt;/authors&gt;&lt;/contributors&gt;&lt;added-date format="utc"&gt;1296136145&lt;/added-date&gt;&lt;ref-type name="Journal Article"&gt;17&lt;/ref-type&gt;&lt;dates&gt;&lt;year&gt;2009&lt;/year&gt;&lt;/dates&gt;&lt;rec-number&gt;60&lt;/rec-number&gt;&lt;last-updated-date format="utc"&gt;1296136145&lt;/last-updated-date&gt;&lt;electronic-resource-num&gt;10.1016/s0929-6646(09)60402-2&lt;/electronic-resource-num&gt;&lt;volume&gt;108&lt;/volume&gt;&lt;/record&gt;&lt;/Cite&gt;&lt;/EndNote&gt;</w:instrText>
      </w:r>
      <w:r w:rsidR="00DB57F7" w:rsidRPr="000F6FE5">
        <w:fldChar w:fldCharType="separate"/>
      </w:r>
      <w:r w:rsidR="00DA1856">
        <w:rPr>
          <w:noProof/>
        </w:rPr>
        <w:t>[29]</w:t>
      </w:r>
      <w:r w:rsidR="00DB57F7" w:rsidRPr="000F6FE5">
        <w:fldChar w:fldCharType="end"/>
      </w:r>
      <w:r w:rsidRPr="000F6FE5">
        <w:t xml:space="preserve">. Age, sex, physical activity, genetic effects, smoking, use of drugs, alcohol consumption, body-mass index and environmental factors are all highlighted as risk factors </w:t>
      </w:r>
      <w:r w:rsidR="0036579F">
        <w:t>for</w:t>
      </w:r>
      <w:r w:rsidRPr="000F6FE5">
        <w:t xml:space="preserve"> developing dementia. Ritchie &amp; Lovestone add that high levels of education have been associated with low rates of Alzheimer's disease</w:t>
      </w:r>
      <w:r w:rsidR="009F381C">
        <w:t xml:space="preserve"> </w:t>
      </w:r>
      <w:r w:rsidR="00DB57F7">
        <w:fldChar w:fldCharType="begin"/>
      </w:r>
      <w:r w:rsidR="009F381C">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fldChar w:fldCharType="separate"/>
      </w:r>
      <w:r w:rsidR="009F381C">
        <w:rPr>
          <w:noProof/>
        </w:rPr>
        <w:t>[4]</w:t>
      </w:r>
      <w:r w:rsidR="00DB57F7">
        <w:fldChar w:fldCharType="end"/>
      </w:r>
      <w:r w:rsidRPr="000F6FE5">
        <w:t>. They also note that possible risk factors for developing Alzheimer's disease include diabetes and alcohol. Alt</w:t>
      </w:r>
      <w:r w:rsidR="00B859B9">
        <w:t>hough these risk factors were discussed, they were</w:t>
      </w:r>
      <w:r w:rsidRPr="000F6FE5">
        <w:t xml:space="preserve"> not a validated scientific fact but are being re-evaluated with improved methodologies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 xml:space="preserve">. </w:t>
      </w:r>
    </w:p>
    <w:p w14:paraId="60B78FE4" w14:textId="77777777" w:rsidR="00CC24BC" w:rsidRPr="000F6FE5" w:rsidRDefault="00CC24BC" w:rsidP="00CC24BC">
      <w:pPr>
        <w:rPr>
          <w:b/>
          <w:sz w:val="28"/>
          <w:szCs w:val="28"/>
        </w:rPr>
      </w:pPr>
    </w:p>
    <w:p w14:paraId="7D180AB2" w14:textId="77777777" w:rsidR="00CC24BC" w:rsidRPr="000F6FE5" w:rsidRDefault="005A71B3" w:rsidP="0026622F">
      <w:pPr>
        <w:pStyle w:val="Heading3"/>
      </w:pPr>
      <w:bookmarkStart w:id="31" w:name="_Toc327968452"/>
      <w:r>
        <w:t>2.2</w:t>
      </w:r>
      <w:r w:rsidR="0026622F">
        <w:t xml:space="preserve">.4 </w:t>
      </w:r>
      <w:r w:rsidR="00CC24BC" w:rsidRPr="000F6FE5">
        <w:t>Financial Cost</w:t>
      </w:r>
      <w:bookmarkEnd w:id="31"/>
    </w:p>
    <w:p w14:paraId="1E5F4BF2" w14:textId="77777777" w:rsidR="00B010C3" w:rsidRPr="000F6FE5" w:rsidRDefault="00B010C3" w:rsidP="00D203B6"/>
    <w:p w14:paraId="48F1515D" w14:textId="77777777" w:rsidR="00B010C3" w:rsidRPr="000F6FE5" w:rsidRDefault="00D203B6" w:rsidP="00D203B6">
      <w:r w:rsidRPr="000F6FE5">
        <w:t xml:space="preserve">It is clear that the effects of dementia are devastating on the individual; however, the financial cost associated with the care of dementia sufferers </w:t>
      </w:r>
      <w:r w:rsidR="00EE673F">
        <w:t>is significant</w:t>
      </w:r>
      <w:r w:rsidRPr="000F6FE5">
        <w:t xml:space="preserve">. O'Shea estimates that the cost of dementia care in Ireland in 2006 was just under €400 million </w:t>
      </w:r>
      <w:r w:rsidR="00DB57F7" w:rsidRPr="000F6FE5">
        <w:fldChar w:fldCharType="begin"/>
      </w:r>
      <w:r w:rsidR="00DA1856">
        <w:instrText xml:space="preserve"> ADDIN EN.CITE &lt;EndNote&gt;&lt;Cite&gt;&lt;Author&gt;O&amp;apos;Shea&lt;/Author&gt;&lt;Year&gt;2007&lt;/Year&gt;&lt;IDText&gt;Implementing Policy for Dementia Care in Ireland&lt;/IDText&gt;&lt;DisplayText&gt;[31]&lt;/DisplayText&gt;&lt;record&gt;&lt;urls&gt;&lt;related-urls&gt;&lt;url&gt;http://www.google.ie/url?sa=t&amp;amp;source=web&amp;amp;cd=1&amp;amp;ved=0CDEQFjAA&amp;amp;url=http%3A%2F%2Fwww.alzheimer.ie%2Feng%2Fcontent%2Fdownload%2F561%2F3982%2Ffile%2FImplementing%2520Dementia%2520Care%2520Feb%252007.pdf&amp;amp;ei=SUDRTfzVBcyLhQfS0IH_DA&amp;amp;usg=AFQjCNGBLvoKjkddY16u7mO92xRtqjK5cg&amp;amp;sig2=_J7-ZVu385V8OzwFDR57Eg&lt;/url&gt;&lt;/related-urls&gt;&lt;/urls&gt;&lt;titles&gt;&lt;title&gt;Implementing Policy for Dementia Care in Ireland&lt;/title&gt;&lt;/titles&gt;&lt;number&gt;16/05/2011&lt;/number&gt;&lt;contributors&gt;&lt;authors&gt;&lt;author&gt;O&amp;apos;Shea, Eamon&lt;/author&gt;&lt;/authors&gt;&lt;/contributors&gt;&lt;added-date format="utc"&gt;1305559366&lt;/added-date&gt;&lt;ref-type name="Web Page"&gt;12&lt;/ref-type&gt;&lt;dates&gt;&lt;year&gt;2007&lt;/year&gt;&lt;/dates&gt;&lt;rec-number&gt;96&lt;/rec-number&gt;&lt;last-updated-date format="utc"&gt;1305559442&lt;/last-updated-date&gt;&lt;volume&gt;2011&lt;/volume&gt;&lt;/record&gt;&lt;/Cite&gt;&lt;/EndNote&gt;</w:instrText>
      </w:r>
      <w:r w:rsidR="00DB57F7" w:rsidRPr="000F6FE5">
        <w:fldChar w:fldCharType="separate"/>
      </w:r>
      <w:r w:rsidR="00DA1856">
        <w:rPr>
          <w:noProof/>
        </w:rPr>
        <w:t>[31]</w:t>
      </w:r>
      <w:r w:rsidR="00DB57F7" w:rsidRPr="000F6FE5">
        <w:fldChar w:fldCharType="end"/>
      </w:r>
      <w:r w:rsidRPr="000F6FE5">
        <w:t xml:space="preserve">. The World Alzheimer Report has estimated that the economic costs of dementia worldwide in 2010 was $604 billion </w:t>
      </w:r>
      <w:r w:rsidR="00DB57F7" w:rsidRPr="000F6FE5">
        <w:fldChar w:fldCharType="begin"/>
      </w:r>
      <w:r w:rsidR="00DA1856">
        <w:instrText xml:space="preserve"> ADDIN EN.CITE &lt;EndNote&gt;&lt;Cite&gt;&lt;Author&gt;Alzheimer&amp;apos;s&lt;/Author&gt;&lt;Year&gt;2010&lt;/Year&gt;&lt;IDText&gt;World Alzheimer Report 2010&lt;/IDText&gt;&lt;DisplayText&gt;[5]&lt;/DisplayText&gt;&lt;record&gt;&lt;urls&gt;&lt;related-urls&gt;&lt;url&gt;http://www.alz.co.uk/research/files/WorldAlzheimerReport2010.pdf&lt;/url&gt;&lt;/related-urls&gt;&lt;/urls&gt;&lt;titles&gt;&lt;title&gt;World Alzheimer Report 2010&lt;/title&gt;&lt;/titles&gt;&lt;number&gt;27/01/2011&lt;/number&gt;&lt;contributors&gt;&lt;authors&gt;&lt;author&gt;Alzheimer&amp;apos;s Disease International&lt;/author&gt;&lt;/authors&gt;&lt;/contributors&gt;&lt;added-date format="utc"&gt;1296132204&lt;/added-date&gt;&lt;ref-type name="Web Page"&gt;12&lt;/ref-type&gt;&lt;dates&gt;&lt;year&gt;2010&lt;/year&gt;&lt;/dates&gt;&lt;rec-number&gt;56&lt;/rec-number&gt;&lt;last-updated-date format="utc"&gt;1298033655&lt;/last-updated-date&gt;&lt;volume&gt;2011&lt;/volume&gt;&lt;/record&gt;&lt;/Cite&gt;&lt;/EndNote&gt;</w:instrText>
      </w:r>
      <w:r w:rsidR="00DB57F7" w:rsidRPr="000F6FE5">
        <w:fldChar w:fldCharType="separate"/>
      </w:r>
      <w:r w:rsidR="00DA1856">
        <w:rPr>
          <w:noProof/>
        </w:rPr>
        <w:t>[5]</w:t>
      </w:r>
      <w:r w:rsidR="00DB57F7" w:rsidRPr="000F6FE5">
        <w:fldChar w:fldCharType="end"/>
      </w:r>
      <w:r w:rsidRPr="000F6FE5">
        <w:t xml:space="preserve">. </w:t>
      </w:r>
      <w:r w:rsidR="00A60793" w:rsidRPr="000F6FE5">
        <w:t xml:space="preserve">With the number of dementia sufferers to increase, so is the cost of dementia care. </w:t>
      </w:r>
    </w:p>
    <w:p w14:paraId="6CCB3D71" w14:textId="77777777" w:rsidR="00D203B6" w:rsidRPr="000F6FE5" w:rsidRDefault="00D203B6" w:rsidP="00D203B6">
      <w:r w:rsidRPr="000F6FE5">
        <w:t xml:space="preserve">Dementia has been recognised as a serious problem and there have been research into various interventions, therapies and even preventions of dementia. </w:t>
      </w:r>
      <w:r w:rsidR="00B010C3" w:rsidRPr="000F6FE5">
        <w:t xml:space="preserve">The following section explores this research. </w:t>
      </w:r>
    </w:p>
    <w:p w14:paraId="4C00FE07" w14:textId="77777777" w:rsidR="00CC24BC" w:rsidRPr="000F6FE5" w:rsidRDefault="00CC24BC" w:rsidP="00CC24BC"/>
    <w:p w14:paraId="5D1E349F" w14:textId="77777777" w:rsidR="00AD5A72" w:rsidRDefault="00AD5A72">
      <w:pPr>
        <w:spacing w:line="276" w:lineRule="auto"/>
        <w:jc w:val="left"/>
        <w:rPr>
          <w:rFonts w:asciiTheme="majorHAnsi" w:eastAsiaTheme="majorEastAsia" w:hAnsiTheme="majorHAnsi" w:cstheme="majorBidi"/>
          <w:b/>
          <w:bCs/>
        </w:rPr>
      </w:pPr>
      <w:bookmarkStart w:id="32" w:name="_Toc324751279"/>
      <w:r>
        <w:br w:type="page"/>
      </w:r>
    </w:p>
    <w:p w14:paraId="6AD5AF0C" w14:textId="77777777" w:rsidR="00C0780A" w:rsidRPr="000F6FE5" w:rsidRDefault="0026622F" w:rsidP="00C0780A">
      <w:pPr>
        <w:pStyle w:val="Heading3"/>
        <w:rPr>
          <w:color w:val="auto"/>
        </w:rPr>
      </w:pPr>
      <w:bookmarkStart w:id="33" w:name="_Toc327968453"/>
      <w:r>
        <w:rPr>
          <w:color w:val="auto"/>
        </w:rPr>
        <w:lastRenderedPageBreak/>
        <w:t>2.</w:t>
      </w:r>
      <w:r w:rsidR="005A71B3">
        <w:rPr>
          <w:color w:val="auto"/>
        </w:rPr>
        <w:t>2</w:t>
      </w:r>
      <w:r>
        <w:rPr>
          <w:color w:val="auto"/>
        </w:rPr>
        <w:t xml:space="preserve">.5 </w:t>
      </w:r>
      <w:r w:rsidR="00C0780A" w:rsidRPr="000F6FE5">
        <w:rPr>
          <w:color w:val="auto"/>
        </w:rPr>
        <w:t>Dementia Prevention</w:t>
      </w:r>
      <w:bookmarkEnd w:id="32"/>
      <w:bookmarkEnd w:id="33"/>
    </w:p>
    <w:p w14:paraId="22A93FCB" w14:textId="77777777" w:rsidR="00C0780A" w:rsidRPr="000F6FE5" w:rsidRDefault="00C0780A" w:rsidP="00C0780A"/>
    <w:p w14:paraId="52011FE5" w14:textId="77777777" w:rsidR="001969D7" w:rsidRPr="000F6FE5" w:rsidRDefault="00C0780A" w:rsidP="001969D7">
      <w:r w:rsidRPr="000F6FE5">
        <w:t xml:space="preserve">There is currently no cure or reversal for dementia, however, early detection and prevention  plays a significant role in the well being of the people who are diagnosed </w:t>
      </w:r>
      <w:r w:rsidR="00DB57F7" w:rsidRPr="000F6FE5">
        <w:fldChar w:fldCharType="begin"/>
      </w:r>
      <w:r w:rsidR="00DA1856">
        <w:instrText xml:space="preserve"> ADDIN EN.CITE &lt;EndNote&gt;&lt;Cite&gt;&lt;Author&gt;Mulvenna&lt;/Author&gt;&lt;Year&gt;2010&lt;/Year&gt;&lt;IDText&gt;Designing \&amp;amp; evaluating a cognitive prosthetic for people with mild dementia&lt;/IDText&gt;&lt;DisplayText&gt;[18]&lt;/DisplayText&gt;&lt;record&gt;&lt;titles&gt;&lt;title&gt;Designing \&amp;amp; evaluating a cognitive prosthetic for people with mild dementia&lt;/title&gt;&lt;secondary-title&gt;Proceedings of the 28th Annual European Conference on Cognitive Ergonomics&lt;/secondary-title&gt;&lt;/titles&gt;&lt;contributors&gt;&lt;authors&gt;&lt;author&gt;Mulvenna, Maurice&lt;/author&gt;&lt;author&gt;Martin, Suzanne&lt;/author&gt;&lt;author&gt;S, Stefan&lt;/author&gt;&lt;author&gt;venstedt,&lt;/author&gt;&lt;author&gt;Bengtsson, Johan&lt;/author&gt;&lt;author&gt;Meiland, Franka&lt;/author&gt;&lt;author&gt;Dr, Rose Marie&lt;/author&gt;&lt;author&gt;es,&lt;/author&gt;&lt;author&gt;Hettinga, Marike&lt;/author&gt;&lt;author&gt;Moelaert, Ferial&lt;/author&gt;&lt;author&gt;Craig, David&lt;/author&gt;&lt;/authors&gt;&lt;/contributors&gt;&lt;added-date format="utc"&gt;1305193627&lt;/added-date&gt;&lt;pub-location&gt;Delft, Netherlands&lt;/pub-location&gt;&lt;ref-type name="Conference Paper"&gt;47&lt;/ref-type&gt;&lt;dates&gt;&lt;year&gt;2010&lt;/year&gt;&lt;/dates&gt;&lt;rec-number&gt;88&lt;/rec-number&gt;&lt;publisher&gt;ACM&lt;/publisher&gt;&lt;last-updated-date format="utc"&gt;1305193627&lt;/last-updated-date&gt;&lt;electronic-resource-num&gt;10.1145/1962300.1962306&lt;/electronic-resource-num&gt;&lt;/record&gt;&lt;/Cite&gt;&lt;/EndNote&gt;</w:instrText>
      </w:r>
      <w:r w:rsidR="00DB57F7" w:rsidRPr="000F6FE5">
        <w:fldChar w:fldCharType="separate"/>
      </w:r>
      <w:r w:rsidR="00DA1856">
        <w:rPr>
          <w:noProof/>
        </w:rPr>
        <w:t>[18]</w:t>
      </w:r>
      <w:r w:rsidR="00DB57F7" w:rsidRPr="000F6FE5">
        <w:fldChar w:fldCharType="end"/>
      </w:r>
      <w:r w:rsidRPr="000F6FE5">
        <w:t>. While there have been developments with interventions for people with dementia, dementia prevention is also being researched. Research suggests that a brain workout on a regular basis such as solving puzzles can reduce the risk of developing dement</w:t>
      </w:r>
      <w:r w:rsidR="009F381C">
        <w:t>ia</w:t>
      </w:r>
      <w:r w:rsidRPr="000F6FE5">
        <w:t xml:space="preserve"> </w:t>
      </w:r>
      <w:r w:rsidR="00DB57F7" w:rsidRPr="000F6FE5">
        <w:fldChar w:fldCharType="begin"/>
      </w:r>
      <w:r w:rsidR="00DA1856">
        <w:instrText xml:space="preserve"> ADDIN EN.CITE &lt;EndNote&gt;&lt;Cite&gt;&lt;Author&gt;Caprani&lt;/Author&gt;&lt;Year&gt;2005&lt;/Year&gt;&lt;IDText&gt;Remember when: development of an interactive reminiscence device&lt;/IDText&gt;&lt;DisplayText&gt;[28]&lt;/DisplayText&gt;&lt;record&gt;&lt;titles&gt;&lt;title&gt;Remember when: development of an interactive reminiscence device&lt;/title&gt;&lt;secondary-title&gt;CHI &amp;apos;05 extended abstracts on Human factors in computing systems&lt;/secondary-title&gt;&lt;/titles&gt;&lt;contributors&gt;&lt;authors&gt;&lt;author&gt;Caprani, Niamh&lt;/author&gt;&lt;author&gt;Dwyer, Nuala&lt;/author&gt;&lt;author&gt;Harrison, Kim&lt;/author&gt;&lt;author&gt;Brien, Karen O&amp;apos;&lt;/author&gt;&lt;/authors&gt;&lt;/contributors&gt;&lt;added-date format="utc"&gt;1305194009&lt;/added-date&gt;&lt;pub-location&gt;Portland, OR, USA&lt;/pub-location&gt;&lt;ref-type name="Conference Paper"&gt;47&lt;/ref-type&gt;&lt;dates&gt;&lt;year&gt;2005&lt;/year&gt;&lt;/dates&gt;&lt;rec-number&gt;89&lt;/rec-number&gt;&lt;publisher&gt;ACM&lt;/publisher&gt;&lt;last-updated-date format="utc"&gt;1305194009&lt;/last-updated-date&gt;&lt;electronic-resource-num&gt;10.1145/1056808.1057101&lt;/electronic-resource-num&gt;&lt;/record&gt;&lt;/Cite&gt;&lt;/EndNote&gt;</w:instrText>
      </w:r>
      <w:r w:rsidR="00DB57F7" w:rsidRPr="000F6FE5">
        <w:fldChar w:fldCharType="separate"/>
      </w:r>
      <w:r w:rsidR="00DA1856">
        <w:rPr>
          <w:noProof/>
        </w:rPr>
        <w:t>[28]</w:t>
      </w:r>
      <w:r w:rsidR="00DB57F7" w:rsidRPr="000F6FE5">
        <w:fldChar w:fldCharType="end"/>
      </w:r>
      <w:r w:rsidRPr="000F6FE5">
        <w:t xml:space="preserve">. </w:t>
      </w:r>
      <w:r w:rsidR="001969D7" w:rsidRPr="000F6FE5">
        <w:t>Computer interaction has also been recognised as a potential mechanism to prevent the onset of Alzheimer's disease. Makedon et al. discus</w:t>
      </w:r>
      <w:r w:rsidR="00A53211" w:rsidRPr="000F6FE5">
        <w:t>s</w:t>
      </w:r>
      <w:r w:rsidR="001969D7" w:rsidRPr="000F6FE5">
        <w:t xml:space="preserve"> that the deterioration brain tissue due to the affects of Alzheimer’s disease can be slowed down by engaging in interactive activities </w:t>
      </w:r>
      <w:r w:rsidR="00DB57F7" w:rsidRPr="000F6FE5">
        <w:fldChar w:fldCharType="begin"/>
      </w:r>
      <w:r w:rsidR="00DA1856">
        <w:instrText xml:space="preserve"> ADDIN EN.CITE &lt;EndNote&gt;&lt;Cite&gt;&lt;Author&gt;Makedon&lt;/Author&gt;&lt;Year&gt;2010&lt;/Year&gt;&lt;IDText&gt;An interactive user interface system for Alzheimer&amp;apos;s intervention&lt;/IDText&gt;&lt;DisplayText&gt;[32]&lt;/DisplayText&gt;&lt;record&gt;&lt;titles&gt;&lt;title&gt;An interactive user interface system for Alzheimer&amp;apos;s intervention&lt;/title&gt;&lt;secondary-title&gt;Proceedings of the 3rd International Conference on PErvasive Technologies Related to Assistive Environments&lt;/secondary-title&gt;&lt;/titles&gt;&lt;contributors&gt;&lt;authors&gt;&lt;author&gt;Makedon, Fillia&lt;/author&gt;&lt;author&gt;Zhang, Rong&lt;/author&gt;&lt;author&gt;Alexandrakis, Georgios&lt;/author&gt;&lt;author&gt;Owen, Charles B.&lt;/author&gt;&lt;author&gt;Huang, Heng&lt;/author&gt;&lt;author&gt;Saykin, Andrew J.&lt;/author&gt;&lt;/authors&gt;&lt;/contributors&gt;&lt;added-date format="utc"&gt;1287056936&lt;/added-date&gt;&lt;pub-location&gt;Samos, Greece&lt;/pub-location&gt;&lt;ref-type name="Conference Paper"&gt;47&lt;/ref-type&gt;&lt;dates&gt;&lt;year&gt;2010&lt;/year&gt;&lt;/dates&gt;&lt;rec-number&gt;12&lt;/rec-number&gt;&lt;publisher&gt;ACM&lt;/publisher&gt;&lt;last-updated-date format="utc"&gt;1287056936&lt;/last-updated-date&gt;&lt;electronic-resource-num&gt;&lt;style font="default" size="100%"&gt;http://doi.acm.org/10.1145/1839294.1839336&lt;/style&gt;&lt;/electronic-resource-num&gt;&lt;/record&gt;&lt;/Cite&gt;&lt;/EndNote&gt;</w:instrText>
      </w:r>
      <w:r w:rsidR="00DB57F7" w:rsidRPr="000F6FE5">
        <w:fldChar w:fldCharType="separate"/>
      </w:r>
      <w:r w:rsidR="00DA1856">
        <w:rPr>
          <w:noProof/>
        </w:rPr>
        <w:t>[32]</w:t>
      </w:r>
      <w:r w:rsidR="00DB57F7" w:rsidRPr="000F6FE5">
        <w:fldChar w:fldCharType="end"/>
      </w:r>
      <w:r w:rsidR="001969D7" w:rsidRPr="000F6FE5">
        <w:t>.</w:t>
      </w:r>
    </w:p>
    <w:p w14:paraId="1031632B" w14:textId="77777777" w:rsidR="00C0780A" w:rsidRPr="000F6FE5" w:rsidRDefault="00C0780A" w:rsidP="00C0780A"/>
    <w:p w14:paraId="51B62D54" w14:textId="77777777" w:rsidR="00314ACF" w:rsidRPr="000F6FE5" w:rsidRDefault="005A71B3" w:rsidP="003A2560">
      <w:pPr>
        <w:pStyle w:val="Heading3"/>
        <w:rPr>
          <w:color w:val="auto"/>
        </w:rPr>
      </w:pPr>
      <w:bookmarkStart w:id="34" w:name="_Toc324751280"/>
      <w:bookmarkStart w:id="35" w:name="_Toc327968454"/>
      <w:r>
        <w:rPr>
          <w:color w:val="auto"/>
        </w:rPr>
        <w:t>2.2</w:t>
      </w:r>
      <w:r w:rsidR="0026622F">
        <w:rPr>
          <w:color w:val="auto"/>
        </w:rPr>
        <w:t xml:space="preserve">.6 </w:t>
      </w:r>
      <w:r w:rsidR="00C0780A" w:rsidRPr="000F6FE5">
        <w:rPr>
          <w:color w:val="auto"/>
        </w:rPr>
        <w:t xml:space="preserve">Dementia </w:t>
      </w:r>
      <w:r w:rsidR="00314ACF" w:rsidRPr="000F6FE5">
        <w:rPr>
          <w:color w:val="auto"/>
        </w:rPr>
        <w:t>Interventions</w:t>
      </w:r>
      <w:bookmarkEnd w:id="34"/>
      <w:bookmarkEnd w:id="35"/>
    </w:p>
    <w:p w14:paraId="54F5DF02" w14:textId="77777777" w:rsidR="00D203B6" w:rsidRPr="000F6FE5" w:rsidRDefault="00D203B6" w:rsidP="00D203B6">
      <w:pPr>
        <w:rPr>
          <w:b/>
          <w:sz w:val="28"/>
          <w:szCs w:val="28"/>
        </w:rPr>
      </w:pPr>
    </w:p>
    <w:p w14:paraId="7779345A" w14:textId="77777777" w:rsidR="00C0780A" w:rsidRPr="000F6FE5" w:rsidRDefault="00190DC7" w:rsidP="00C0780A">
      <w:r w:rsidRPr="000F6FE5">
        <w:t>Pharmacological i</w:t>
      </w:r>
      <w:r w:rsidR="00C0780A" w:rsidRPr="000F6FE5">
        <w:t xml:space="preserve">nterventions are available for people with dementia for disturbed behaviour; however, there has been research into alternative methods of intervention for this behaviour. For example Hsieh et al. cite that reminiscence therapy is effective in addressing psychological health while pharmacological interventions may not be effective and could cause harm to the person </w:t>
      </w:r>
      <w:r w:rsidR="00DB57F7" w:rsidRPr="000F6FE5">
        <w:fldChar w:fldCharType="begin"/>
      </w:r>
      <w:r w:rsidR="00DA1856">
        <w:instrText xml:space="preserve"> ADDIN EN.CITE &lt;EndNote&gt;&lt;Cite&gt;&lt;Author&gt;Hsieh&lt;/Author&gt;&lt;Year&gt;2010&lt;/Year&gt;&lt;IDText&gt;Reminiscence Group Therapy on Depression and Apathy in Nursing Home Residents With Mild-to-moderate Dementia&lt;/IDText&gt;&lt;DisplayText&gt;[33]&lt;/DisplayText&gt;&lt;record&gt;&lt;keywords&gt;&lt;keyword&gt;apathy&lt;/keyword&gt;&lt;keyword&gt;dementia&lt;/keyword&gt;&lt;keyword&gt;depression&lt;/keyword&gt;&lt;keyword&gt;nursing home&lt;/keyword&gt;&lt;keyword&gt;reminiscence therapy&lt;/keyword&gt;&lt;/keywords&gt;&lt;urls&gt;&lt;related-urls&gt;&lt;url&gt;http://www.sciencedirect.com/science/article/B9HCN-4YNBXY0-6/2/153c83d92cf6c373660b5ea07786dbea&lt;/url&gt;&lt;/related-urls&gt;&lt;/urls&gt;&lt;isbn&gt;1878-3317&lt;/isbn&gt;&lt;titles&gt;&lt;title&gt;Reminiscence Group Therapy on Depression and Apathy in Nursing Home Residents With Mild-to-moderate Dementia&lt;/title&gt;&lt;secondary-title&gt;Journal of Experimental &amp;amp; Clinical Medicine&lt;/secondary-title&gt;&lt;/titles&gt;&lt;pages&gt;72-78&lt;/pages&gt;&lt;number&gt;2&lt;/number&gt;&lt;contributors&gt;&lt;authors&gt;&lt;author&gt;Hsieh, Chia-Jung&lt;/author&gt;&lt;author&gt;Chang, Chueh&lt;/author&gt;&lt;author&gt;Su, Shu-Fang&lt;/author&gt;&lt;author&gt;Hsiao, Yu-Ling&lt;/author&gt;&lt;author&gt;Shih, Ya-Wen&lt;/author&gt;&lt;author&gt;Han, Wen-Hui&lt;/author&gt;&lt;author&gt;Lin, Chia-Chin&lt;/author&gt;&lt;/authors&gt;&lt;/contributors&gt;&lt;added-date format="utc"&gt;1296638798&lt;/added-date&gt;&lt;ref-type name="Journal Article"&gt;17&lt;/ref-type&gt;&lt;dates&gt;&lt;year&gt;2010&lt;/year&gt;&lt;/dates&gt;&lt;rec-number&gt;62&lt;/rec-number&gt;&lt;last-updated-date format="utc"&gt;1296638798&lt;/last-updated-date&gt;&lt;electronic-resource-num&gt;10.1016/s1878-3317(10)60012-5&lt;/electronic-resource-num&gt;&lt;volume&gt;2&lt;/volume&gt;&lt;/record&gt;&lt;/Cite&gt;&lt;/EndNote&gt;</w:instrText>
      </w:r>
      <w:r w:rsidR="00DB57F7" w:rsidRPr="000F6FE5">
        <w:fldChar w:fldCharType="separate"/>
      </w:r>
      <w:r w:rsidR="00DA1856">
        <w:rPr>
          <w:noProof/>
        </w:rPr>
        <w:t>[33]</w:t>
      </w:r>
      <w:r w:rsidR="00DB57F7" w:rsidRPr="000F6FE5">
        <w:fldChar w:fldCharType="end"/>
      </w:r>
      <w:r w:rsidR="00C0780A" w:rsidRPr="000F6FE5">
        <w:t xml:space="preserve">. Research by Sung et al. </w:t>
      </w:r>
      <w:r w:rsidRPr="000F6FE5">
        <w:t xml:space="preserve">has found that music with movement such as dancing has a significant impact on reducing </w:t>
      </w:r>
      <w:r w:rsidR="0036579F">
        <w:t xml:space="preserve">the </w:t>
      </w:r>
      <w:r w:rsidRPr="000F6FE5">
        <w:t xml:space="preserve">occurrence of agitated behaviour over time </w:t>
      </w:r>
      <w:r w:rsidR="00DB57F7" w:rsidRPr="000F6FE5">
        <w:fldChar w:fldCharType="begin"/>
      </w:r>
      <w:r w:rsidR="00DA1856">
        <w:instrText xml:space="preserve"> ADDIN EN.CITE &lt;EndNote&gt;&lt;Cite&gt;&lt;Author&gt;Sung&lt;/Author&gt;&lt;Year&gt;2006&lt;/Year&gt;&lt;IDText&gt;The effects of group music with movement intervention on agitated behaviours of institutionalized elders with dementia in Taiwan&lt;/IDText&gt;&lt;DisplayText&gt;[34]&lt;/DisplayText&gt;&lt;record&gt;&lt;keywords&gt;&lt;keyword&gt;Group music with movement&lt;/keyword&gt;&lt;keyword&gt;Agitated behaviours&lt;/keyword&gt;&lt;keyword&gt;Dementia&lt;/keyword&gt;&lt;keyword&gt;Instituionalized elders&lt;/keyword&gt;&lt;/keywords&gt;&lt;urls&gt;&lt;related-urls&gt;&lt;url&gt;http://www.sciencedirect.com/science/article/B6WCS-4JXPS4N-1/2/01089e0db281b8b1a577661380c16298&lt;/url&gt;&lt;/related-urls&gt;&lt;/urls&gt;&lt;isbn&gt;0965-2299&lt;/isbn&gt;&lt;titles&gt;&lt;title&gt;The effects of group music with movement intervention on agitated behaviours of institutionalized elders with dementia in Taiwan&lt;/title&gt;&lt;secondary-title&gt;Complementary Therapies in Medicine&lt;/secondary-title&gt;&lt;/titles&gt;&lt;pages&gt;113-119&lt;/pages&gt;&lt;number&gt;2&lt;/number&gt;&lt;contributors&gt;&lt;authors&gt;&lt;author&gt;Sung, Huei-chuan&lt;/author&gt;&lt;author&gt;Chang, Shu-min&lt;/author&gt;&lt;author&gt;Lee, Wen-li&lt;/author&gt;&lt;author&gt;Lee, Ming-shinn&lt;/author&gt;&lt;/authors&gt;&lt;/contributors&gt;&lt;added-date format="utc"&gt;1296641190&lt;/added-date&gt;&lt;ref-type name="Journal Article"&gt;17&lt;/ref-type&gt;&lt;dates&gt;&lt;year&gt;2006&lt;/year&gt;&lt;/dates&gt;&lt;rec-number&gt;64&lt;/rec-number&gt;&lt;last-updated-date format="utc"&gt;1296641190&lt;/last-updated-date&gt;&lt;electronic-resource-num&gt;10.1016/j.ctim.2006.03.002&lt;/electronic-resource-num&gt;&lt;volume&gt;14&lt;/volume&gt;&lt;/record&gt;&lt;/Cite&gt;&lt;/EndNote&gt;</w:instrText>
      </w:r>
      <w:r w:rsidR="00DB57F7" w:rsidRPr="000F6FE5">
        <w:fldChar w:fldCharType="separate"/>
      </w:r>
      <w:r w:rsidR="00DA1856">
        <w:rPr>
          <w:noProof/>
        </w:rPr>
        <w:t>[34]</w:t>
      </w:r>
      <w:r w:rsidR="00DB57F7" w:rsidRPr="000F6FE5">
        <w:fldChar w:fldCharType="end"/>
      </w:r>
      <w:r w:rsidR="00C0780A" w:rsidRPr="000F6FE5">
        <w:t xml:space="preserve">. </w:t>
      </w:r>
    </w:p>
    <w:p w14:paraId="7FDA5EB9" w14:textId="77777777" w:rsidR="00D203B6" w:rsidRPr="000F6FE5" w:rsidRDefault="00D203B6" w:rsidP="003A2560">
      <w:pPr>
        <w:pStyle w:val="Heading3"/>
        <w:rPr>
          <w:color w:val="auto"/>
        </w:rPr>
      </w:pPr>
    </w:p>
    <w:p w14:paraId="7770CD20" w14:textId="77777777" w:rsidR="00D203B6" w:rsidRPr="000F6FE5" w:rsidRDefault="00633C16" w:rsidP="00633C16">
      <w:pPr>
        <w:pStyle w:val="Heading3"/>
      </w:pPr>
      <w:bookmarkStart w:id="36" w:name="_Toc327968455"/>
      <w:r>
        <w:t>2.</w:t>
      </w:r>
      <w:r w:rsidR="005A71B3">
        <w:t>2</w:t>
      </w:r>
      <w:r>
        <w:t xml:space="preserve">.7 </w:t>
      </w:r>
      <w:r w:rsidR="00D203B6" w:rsidRPr="000F6FE5">
        <w:t>Therapies</w:t>
      </w:r>
      <w:bookmarkEnd w:id="36"/>
    </w:p>
    <w:p w14:paraId="3D7A3073" w14:textId="77777777" w:rsidR="00B55323" w:rsidRPr="000F6FE5" w:rsidRDefault="00B55323" w:rsidP="00D203B6">
      <w:pPr>
        <w:rPr>
          <w:b/>
          <w:i/>
        </w:rPr>
      </w:pPr>
    </w:p>
    <w:p w14:paraId="13A16DF1" w14:textId="77777777" w:rsidR="00D203B6" w:rsidRPr="000F6FE5" w:rsidRDefault="00D203B6" w:rsidP="00C0780A">
      <w:pPr>
        <w:pStyle w:val="Heading5"/>
        <w:rPr>
          <w:color w:val="auto"/>
        </w:rPr>
      </w:pPr>
      <w:r w:rsidRPr="000F6FE5">
        <w:rPr>
          <w:color w:val="auto"/>
        </w:rPr>
        <w:t>Occupational Therapy</w:t>
      </w:r>
    </w:p>
    <w:p w14:paraId="330378F0" w14:textId="77777777" w:rsidR="00190DC7" w:rsidRPr="000F6FE5" w:rsidRDefault="00190DC7" w:rsidP="00190DC7"/>
    <w:p w14:paraId="2743667B" w14:textId="77777777" w:rsidR="00D203B6" w:rsidRPr="000F6FE5" w:rsidRDefault="00D203B6" w:rsidP="00D203B6">
      <w:r w:rsidRPr="000F6FE5">
        <w:t>Occupational therapy (OT) is a mainstay of non-pharmacological therapy for elders</w:t>
      </w:r>
      <w:r w:rsidR="00CF6FED" w:rsidRPr="000F6FE5">
        <w:t xml:space="preserve"> and people suffering with dementia</w:t>
      </w:r>
      <w:r w:rsidRPr="000F6FE5">
        <w:t>.</w:t>
      </w:r>
      <w:r w:rsidR="00CF6FED" w:rsidRPr="000F6FE5">
        <w:t xml:space="preserve"> The purpose of OT is to promote the wellbeing of a patient through engaging in purposeful and meaningful activities </w:t>
      </w:r>
      <w:r w:rsidR="00DB57F7" w:rsidRPr="000F6FE5">
        <w:fldChar w:fldCharType="begin"/>
      </w:r>
      <w:r w:rsidR="00DA1856">
        <w:instrText xml:space="preserve"> ADDIN EN.CITE &lt;EndNote&gt;&lt;Cite&gt;&lt;Author&gt;Baldelli&lt;/Author&gt;&lt;Year&gt;2007&lt;/Year&gt;&lt;IDText&gt;Dementia and occupational therapy&lt;/IDText&gt;&lt;DisplayText&gt;[35]&lt;/DisplayText&gt;&lt;record&gt;&lt;keywords&gt;&lt;keyword&gt;Dementia in elderly&lt;/keyword&gt;&lt;keyword&gt;Occupational therapy&lt;/keyword&gt;&lt;keyword&gt;Level of autonomy&lt;/keyword&gt;&lt;keyword&gt;Ronchi brief evaluation battery&lt;/keyword&gt;&lt;keyword&gt;Alzheimer dementia (AD)&lt;/keyword&gt;&lt;keyword&gt;Vascular dementia (VD)&lt;/keyword&gt;&lt;keyword&gt;Non pharmacological treatment and dementia&lt;/keyword&gt;&lt;/keywords&gt;&lt;urls&gt;&lt;related-urls&gt;&lt;url&gt;http://www.sciencedirect.com/science/article/pii/S0167494307000076&lt;/url&gt;&lt;/related-urls&gt;&lt;/urls&gt;&lt;isbn&gt;0167-4943&lt;/isbn&gt;&lt;titles&gt;&lt;title&gt;Dementia and occupational therapy&lt;/title&gt;&lt;secondary-title&gt;Archives of Gerontology and Geriatrics&lt;/secondary-title&gt;&lt;/titles&gt;&lt;pages&gt;45-48&lt;/pages&gt;&lt;number&gt;0&lt;/number&gt;&lt;contributors&gt;&lt;authors&gt;&lt;author&gt;Baldelli, M. V.&lt;/author&gt;&lt;author&gt;Boiardi, R.&lt;/author&gt;&lt;author&gt;Ferrari, P.&lt;/author&gt;&lt;author&gt;Bianchi, S.&lt;/author&gt;&lt;author&gt;Bianchi, M. Hunscott&lt;/author&gt;&lt;/authors&gt;&lt;/contributors&gt;&lt;added-date format="utc"&gt;1324384560&lt;/added-date&gt;&lt;ref-type name="Journal Article"&gt;17&lt;/ref-type&gt;&lt;dates&gt;&lt;year&gt;2007&lt;/year&gt;&lt;/dates&gt;&lt;rec-number&gt;175&lt;/rec-number&gt;&lt;last-updated-date format="utc"&gt;1324384560&lt;/last-updated-date&gt;&lt;electronic-resource-num&gt;10.1016/j.archger.2007.01.006&lt;/electronic-resource-num&gt;&lt;volume&gt;44, Supplement&lt;/volume&gt;&lt;/record&gt;&lt;/Cite&gt;&lt;/EndNote&gt;</w:instrText>
      </w:r>
      <w:r w:rsidR="00DB57F7" w:rsidRPr="000F6FE5">
        <w:fldChar w:fldCharType="separate"/>
      </w:r>
      <w:r w:rsidR="00DA1856">
        <w:rPr>
          <w:noProof/>
        </w:rPr>
        <w:t>[35]</w:t>
      </w:r>
      <w:r w:rsidR="00DB57F7" w:rsidRPr="000F6FE5">
        <w:fldChar w:fldCharType="end"/>
      </w:r>
      <w:r w:rsidR="00CF6FED" w:rsidRPr="000F6FE5">
        <w:t>.</w:t>
      </w:r>
      <w:r w:rsidRPr="000F6FE5">
        <w:t xml:space="preserve"> It </w:t>
      </w:r>
      <w:r w:rsidR="00806A4A" w:rsidRPr="000F6FE5">
        <w:t xml:space="preserve">is suggested </w:t>
      </w:r>
      <w:r w:rsidR="00806A4A" w:rsidRPr="000F6FE5">
        <w:lastRenderedPageBreak/>
        <w:t xml:space="preserve">that </w:t>
      </w:r>
      <w:r w:rsidR="00B7496F" w:rsidRPr="000F6FE5">
        <w:t>O</w:t>
      </w:r>
      <w:r w:rsidR="00806A4A" w:rsidRPr="000F6FE5">
        <w:t>T is even</w:t>
      </w:r>
      <w:r w:rsidRPr="000F6FE5">
        <w:t xml:space="preserve"> suitable for </w:t>
      </w:r>
      <w:r w:rsidR="00016760">
        <w:t xml:space="preserve">the </w:t>
      </w:r>
      <w:r w:rsidRPr="000F6FE5">
        <w:t>late stages in the dementing dis</w:t>
      </w:r>
      <w:r w:rsidR="00CF6FED" w:rsidRPr="000F6FE5">
        <w:t>order</w:t>
      </w:r>
      <w:r w:rsidRPr="000F6FE5">
        <w:t xml:space="preserve"> </w:t>
      </w:r>
      <w:r w:rsidR="00DB57F7" w:rsidRPr="000F6FE5">
        <w:fldChar w:fldCharType="begin"/>
      </w:r>
      <w:r w:rsidR="00DA1856">
        <w:instrText xml:space="preserve"> ADDIN EN.CITE &lt;EndNote&gt;&lt;Cite&gt;&lt;Author&gt;Baldelli&lt;/Author&gt;&lt;Year&gt;2007&lt;/Year&gt;&lt;IDText&gt;Occupational therapy and dementia: The experience of an Alzheimer special care unit&lt;/IDText&gt;&lt;DisplayText&gt;[36]&lt;/DisplayText&gt;&lt;record&gt;&lt;keywords&gt;&lt;keyword&gt;Behavioral disorders&lt;/keyword&gt;&lt;keyword&gt;Occupational therapy&lt;/keyword&gt;&lt;keyword&gt;Dementia in elderly&lt;/keyword&gt;&lt;keyword&gt;Non pharmacological therapeutic programs&lt;/keyword&gt;&lt;keyword&gt;Multidimensional assessment&lt;/keyword&gt;&lt;/keywords&gt;&lt;urls&gt;&lt;related-urls&gt;&lt;url&gt;http://www.sciencedirect.com/science/article/pii/S0167494307000088&lt;/url&gt;&lt;/related-urls&gt;&lt;/urls&gt;&lt;isbn&gt;0167-4943&lt;/isbn&gt;&lt;titles&gt;&lt;title&gt;Occupational therapy and dementia: The experience of an Alzheimer special care unit&lt;/title&gt;&lt;secondary-title&gt;Archives of Gerontology and Geriatrics&lt;/secondary-title&gt;&lt;/titles&gt;&lt;pages&gt;49-54&lt;/pages&gt;&lt;number&gt;0&lt;/number&gt;&lt;contributors&gt;&lt;authors&gt;&lt;author&gt;Baldelli, M. V.&lt;/author&gt;&lt;author&gt;Pradelli, J. M.&lt;/author&gt;&lt;author&gt;Zucchi, P.&lt;/author&gt;&lt;author&gt;Martini, B.&lt;/author&gt;&lt;author&gt;Orsi, F.&lt;/author&gt;&lt;author&gt;Fabbo, A.&lt;/author&gt;&lt;/authors&gt;&lt;/contributors&gt;&lt;added-date format="utc"&gt;1324384657&lt;/added-date&gt;&lt;ref-type name="Journal Article"&gt;17&lt;/ref-type&gt;&lt;dates&gt;&lt;year&gt;2007&lt;/year&gt;&lt;/dates&gt;&lt;rec-number&gt;176&lt;/rec-number&gt;&lt;last-updated-date format="utc"&gt;1324384657&lt;/last-updated-date&gt;&lt;electronic-resource-num&gt;10.1016/j.archger.2007.01.007&lt;/electronic-resource-num&gt;&lt;volume&gt;44, Supplement&lt;/volume&gt;&lt;/record&gt;&lt;/Cite&gt;&lt;/EndNote&gt;</w:instrText>
      </w:r>
      <w:r w:rsidR="00DB57F7" w:rsidRPr="000F6FE5">
        <w:fldChar w:fldCharType="separate"/>
      </w:r>
      <w:r w:rsidR="00DA1856">
        <w:rPr>
          <w:noProof/>
        </w:rPr>
        <w:t>[36]</w:t>
      </w:r>
      <w:r w:rsidR="00DB57F7" w:rsidRPr="000F6FE5">
        <w:fldChar w:fldCharType="end"/>
      </w:r>
      <w:r w:rsidRPr="000F6FE5">
        <w:t xml:space="preserve">.  OT </w:t>
      </w:r>
      <w:r w:rsidR="00B7496F" w:rsidRPr="000F6FE5">
        <w:t>can</w:t>
      </w:r>
      <w:r w:rsidRPr="000F6FE5">
        <w:t xml:space="preserve"> improve </w:t>
      </w:r>
      <w:r w:rsidR="00B7496F" w:rsidRPr="000F6FE5">
        <w:t>the level of autonomy, and can also help</w:t>
      </w:r>
      <w:r w:rsidRPr="000F6FE5">
        <w:t xml:space="preserve"> people to retain their independence. A study by Baldelli et al. suggests that occupational therapy may be a valid therapy for people with severe cases of dementia, resulting in less daily medication required by the dementia sufferer for behavioural disorders </w:t>
      </w:r>
      <w:r w:rsidR="00DB57F7" w:rsidRPr="000F6FE5">
        <w:fldChar w:fldCharType="begin"/>
      </w:r>
      <w:r w:rsidR="00DA1856">
        <w:instrText xml:space="preserve"> ADDIN EN.CITE &lt;EndNote&gt;&lt;Cite&gt;&lt;Author&gt;Baldelli&lt;/Author&gt;&lt;Year&gt;2007&lt;/Year&gt;&lt;IDText&gt;Occupational therapy and dementia: The experience of an Alzheimer special care unit&lt;/IDText&gt;&lt;DisplayText&gt;[36]&lt;/DisplayText&gt;&lt;record&gt;&lt;keywords&gt;&lt;keyword&gt;Behavioral disorders&lt;/keyword&gt;&lt;keyword&gt;Occupational therapy&lt;/keyword&gt;&lt;keyword&gt;Dementia in elderly&lt;/keyword&gt;&lt;keyword&gt;Non pharmacological therapeutic programs&lt;/keyword&gt;&lt;keyword&gt;Multidimensional assessment&lt;/keyword&gt;&lt;/keywords&gt;&lt;urls&gt;&lt;related-urls&gt;&lt;url&gt;http://www.sciencedirect.com/science/article/pii/S0167494307000088&lt;/url&gt;&lt;/related-urls&gt;&lt;/urls&gt;&lt;isbn&gt;0167-4943&lt;/isbn&gt;&lt;titles&gt;&lt;title&gt;Occupational therapy and dementia: The experience of an Alzheimer special care unit&lt;/title&gt;&lt;secondary-title&gt;Archives of Gerontology and Geriatrics&lt;/secondary-title&gt;&lt;/titles&gt;&lt;pages&gt;49-54&lt;/pages&gt;&lt;number&gt;0&lt;/number&gt;&lt;contributors&gt;&lt;authors&gt;&lt;author&gt;Baldelli, M. V.&lt;/author&gt;&lt;author&gt;Pradelli, J. M.&lt;/author&gt;&lt;author&gt;Zucchi, P.&lt;/author&gt;&lt;author&gt;Martini, B.&lt;/author&gt;&lt;author&gt;Orsi, F.&lt;/author&gt;&lt;author&gt;Fabbo, A.&lt;/author&gt;&lt;/authors&gt;&lt;/contributors&gt;&lt;added-date format="utc"&gt;1324384657&lt;/added-date&gt;&lt;ref-type name="Journal Article"&gt;17&lt;/ref-type&gt;&lt;dates&gt;&lt;year&gt;2007&lt;/year&gt;&lt;/dates&gt;&lt;rec-number&gt;176&lt;/rec-number&gt;&lt;last-updated-date format="utc"&gt;1324384657&lt;/last-updated-date&gt;&lt;electronic-resource-num&gt;10.1016/j.archger.2007.01.007&lt;/electronic-resource-num&gt;&lt;volume&gt;44, Supplement&lt;/volume&gt;&lt;/record&gt;&lt;/Cite&gt;&lt;/EndNote&gt;</w:instrText>
      </w:r>
      <w:r w:rsidR="00DB57F7" w:rsidRPr="000F6FE5">
        <w:fldChar w:fldCharType="separate"/>
      </w:r>
      <w:r w:rsidR="00DA1856">
        <w:rPr>
          <w:noProof/>
        </w:rPr>
        <w:t>[36]</w:t>
      </w:r>
      <w:r w:rsidR="00DB57F7" w:rsidRPr="000F6FE5">
        <w:fldChar w:fldCharType="end"/>
      </w:r>
      <w:r w:rsidRPr="000F6FE5">
        <w:t>.</w:t>
      </w:r>
    </w:p>
    <w:p w14:paraId="5FBF479C" w14:textId="77777777" w:rsidR="00AD5A72" w:rsidRDefault="00AD5A72">
      <w:pPr>
        <w:spacing w:line="276" w:lineRule="auto"/>
        <w:jc w:val="left"/>
      </w:pPr>
    </w:p>
    <w:p w14:paraId="482B1E16" w14:textId="77777777" w:rsidR="00D203B6" w:rsidRPr="000F6FE5" w:rsidRDefault="00D203B6" w:rsidP="00C0780A">
      <w:pPr>
        <w:pStyle w:val="Heading5"/>
        <w:rPr>
          <w:color w:val="auto"/>
        </w:rPr>
      </w:pPr>
      <w:r w:rsidRPr="000F6FE5">
        <w:rPr>
          <w:color w:val="auto"/>
        </w:rPr>
        <w:t>Reminiscence Therapy</w:t>
      </w:r>
    </w:p>
    <w:p w14:paraId="392E19D8" w14:textId="77777777" w:rsidR="00190DC7" w:rsidRPr="000F6FE5" w:rsidRDefault="00190DC7" w:rsidP="00190DC7"/>
    <w:p w14:paraId="38A243DE" w14:textId="77777777" w:rsidR="00D203B6" w:rsidRPr="000F6FE5" w:rsidRDefault="00D203B6" w:rsidP="00D203B6">
      <w:r w:rsidRPr="000F6FE5">
        <w:t xml:space="preserve">Eliciting memories or reminiscing is a pleasant experience for human beings. </w:t>
      </w:r>
      <w:r w:rsidR="00890688" w:rsidRPr="000F6FE5">
        <w:t xml:space="preserve">Reminiscing </w:t>
      </w:r>
      <w:r w:rsidRPr="000F6FE5">
        <w:t xml:space="preserve">usually starts with a sensory cue which gives you access to an associated memory </w:t>
      </w:r>
      <w:r w:rsidR="00DB57F7" w:rsidRPr="000F6FE5">
        <w:fldChar w:fldCharType="begin"/>
      </w:r>
      <w:r w:rsidR="00DA1856">
        <w:instrText xml:space="preserve"> ADDIN EN.CITE &lt;EndNote&gt;&lt;Cite&gt;&lt;Author&gt;Lalanne&lt;/Author&gt;&lt;Year&gt;2007&lt;/Year&gt;&lt;IDText&gt;Supporting human memory with interactive systems&lt;/IDText&gt;&lt;DisplayText&gt;[23]&lt;/DisplayText&gt;&lt;record&gt;&lt;titles&gt;&lt;title&gt;Supporting human memory with interactive systems&lt;/title&gt;&lt;secondary-title&gt;Proceedings of the 21st British HCI Group Annual Conference on People and Computers: HCI...but not as we know it - Volume 2&lt;/secondary-title&gt;&lt;/titles&gt;&lt;contributors&gt;&lt;authors&gt;&lt;author&gt;Lalanne, Denis&lt;/author&gt;&lt;author&gt;Hoven, Elise van den&lt;/author&gt;&lt;/authors&gt;&lt;/contributors&gt;&lt;added-date format="utc"&gt;1305194651&lt;/added-date&gt;&lt;pub-location&gt;University of Lancaster, United Kingdom&lt;/pub-location&gt;&lt;ref-type name="Conference Paper"&gt;47&lt;/ref-type&gt;&lt;dates&gt;&lt;year&gt;2007&lt;/year&gt;&lt;/dates&gt;&lt;rec-number&gt;91&lt;/rec-number&gt;&lt;publisher&gt;British Computer Society&lt;/publisher&gt;&lt;last-updated-date format="utc"&gt;1305194651&lt;/last-updated-date&gt;&lt;/record&gt;&lt;/Cite&gt;&lt;/EndNote&gt;</w:instrText>
      </w:r>
      <w:r w:rsidR="00DB57F7" w:rsidRPr="000F6FE5">
        <w:fldChar w:fldCharType="separate"/>
      </w:r>
      <w:r w:rsidR="00DA1856">
        <w:rPr>
          <w:noProof/>
        </w:rPr>
        <w:t>[23]</w:t>
      </w:r>
      <w:r w:rsidR="00DB57F7" w:rsidRPr="000F6FE5">
        <w:fldChar w:fldCharType="end"/>
      </w:r>
      <w:r w:rsidRPr="000F6FE5">
        <w:t>.  A study by Cosley et al. found that reminiscing is usually involuntary triggered by an external source such as other people, sounds, text</w:t>
      </w:r>
      <w:r w:rsidR="00F82C2D">
        <w:t>,</w:t>
      </w:r>
      <w:r w:rsidRPr="000F6FE5">
        <w:t xml:space="preserve"> materials, photogr</w:t>
      </w:r>
      <w:r w:rsidR="00AE4FEF" w:rsidRPr="000F6FE5">
        <w:t>aphs and other me</w:t>
      </w:r>
      <w:r w:rsidRPr="000F6FE5">
        <w:t xml:space="preserve">mentos </w:t>
      </w:r>
      <w:r w:rsidR="00DB57F7" w:rsidRPr="000F6FE5">
        <w:fldChar w:fldCharType="begin"/>
      </w:r>
      <w:r w:rsidR="00DA1856">
        <w:instrText xml:space="preserve"> ADDIN EN.CITE &lt;EndNote&gt;&lt;Cite&gt;&lt;Author&gt;Cosley&lt;/Author&gt;&lt;Year&gt;2009&lt;/Year&gt;&lt;IDText&gt;Using technologies to support reminiscence&lt;/IDText&gt;&lt;DisplayText&gt;[37]&lt;/DisplayText&gt;&lt;record&gt;&lt;titles&gt;&lt;title&gt;Using technologies to support reminiscence&lt;/title&gt;&lt;secondary-title&gt;Proceedings of the 23rd British HCI Group Annual Conference on People and Computers: Celebrating People and Technology&lt;/secondary-title&gt;&lt;/titles&gt;&lt;contributors&gt;&lt;authors&gt;&lt;author&gt;Cosley, Dan&lt;/author&gt;&lt;author&gt;Akey, Kathy&lt;/author&gt;&lt;author&gt;Alson, Brian&lt;/author&gt;&lt;author&gt;Baxter, Jonathan&lt;/author&gt;&lt;author&gt;Broomfield, Mark&lt;/author&gt;&lt;author&gt;Lee, Soyoung&lt;/author&gt;&lt;author&gt;Sarabu, Chethan&lt;/author&gt;&lt;/authors&gt;&lt;/contributors&gt;&lt;added-date format="utc"&gt;1309791111&lt;/added-date&gt;&lt;pub-location&gt;Cambridge, United Kingdom&lt;/pub-location&gt;&lt;ref-type name="Conference Paper"&gt;47&lt;/ref-type&gt;&lt;dates&gt;&lt;year&gt;2009&lt;/year&gt;&lt;/dates&gt;&lt;rec-number&gt;140&lt;/rec-number&gt;&lt;publisher&gt;British Computer Society&lt;/publisher&gt;&lt;last-updated-date format="utc"&gt;1309791111&lt;/last-updated-date&gt;&lt;/record&gt;&lt;/Cite&gt;&lt;/EndNote&gt;</w:instrText>
      </w:r>
      <w:r w:rsidR="00DB57F7" w:rsidRPr="000F6FE5">
        <w:fldChar w:fldCharType="separate"/>
      </w:r>
      <w:r w:rsidR="00DA1856">
        <w:rPr>
          <w:noProof/>
        </w:rPr>
        <w:t>[37]</w:t>
      </w:r>
      <w:r w:rsidR="00DB57F7" w:rsidRPr="000F6FE5">
        <w:fldChar w:fldCharType="end"/>
      </w:r>
      <w:r w:rsidRPr="000F6FE5">
        <w:t xml:space="preserve">. Reminiscence therapy is a commonly practised therapy for people with cognitive disabilities such as dementia. </w:t>
      </w:r>
      <w:r w:rsidR="00476296" w:rsidRPr="000F6FE5">
        <w:t xml:space="preserve">It is reported that </w:t>
      </w:r>
      <w:r w:rsidRPr="000F6FE5">
        <w:t xml:space="preserve">reminiscence therapy brings peace of mind to patients to help reduce behavioural disturbances and to initiate conversations </w:t>
      </w:r>
      <w:r w:rsidR="00DB57F7" w:rsidRPr="000F6FE5">
        <w:fldChar w:fldCharType="begin"/>
      </w:r>
      <w:r w:rsidR="00DA1856">
        <w:instrText xml:space="preserve"> ADDIN EN.CITE &lt;EndNote&gt;&lt;Cite&gt;&lt;Author&gt;Kuwahara&lt;/Author&gt;&lt;Year&gt;2006&lt;/Year&gt;&lt;IDText&gt;Networked reminiscence therapy for individuals with dementia by using photo and video sharing&lt;/IDText&gt;&lt;DisplayText&gt;[28, 38]&lt;/DisplayText&gt;&lt;record&gt;&lt;titles&gt;&lt;title&gt;Networked reminiscence therapy for individuals with dementia by using photo and video sharing&lt;/title&gt;&lt;secondary-title&gt;Proceedings of the 8th international ACM SIGACCESS conference on Computers and accessibility&lt;/secondary-title&gt;&lt;/titles&gt;&lt;contributors&gt;&lt;authors&gt;&lt;author&gt;Kuwahara, Noriaki&lt;/author&gt;&lt;author&gt;Abe, Shinji&lt;/author&gt;&lt;author&gt;Yasuda, Kiyoshi&lt;/author&gt;&lt;author&gt;Kuwabara, Kazuhiro&lt;/author&gt;&lt;/authors&gt;&lt;/contributors&gt;&lt;added-date format="utc"&gt;1305194487&lt;/added-date&gt;&lt;pub-location&gt;Portland, Oregon, USA&lt;/pub-location&gt;&lt;ref-type name="Conference Paper"&gt;47&lt;/ref-type&gt;&lt;dates&gt;&lt;year&gt;2006&lt;/year&gt;&lt;/dates&gt;&lt;rec-number&gt;90&lt;/rec-number&gt;&lt;publisher&gt;ACM&lt;/publisher&gt;&lt;last-updated-date format="utc"&gt;1305194487&lt;/last-updated-date&gt;&lt;electronic-resource-num&gt;10.1145/1168987.1169010&lt;/electronic-resource-num&gt;&lt;/record&gt;&lt;/Cite&gt;&lt;Cite&gt;&lt;Author&gt;Caprani&lt;/Author&gt;&lt;Year&gt;2005&lt;/Year&gt;&lt;IDText&gt;Remember when: development of an interactive reminiscence device&lt;/IDText&gt;&lt;record&gt;&lt;titles&gt;&lt;title&gt;Remember when: development of an interactive reminiscence device&lt;/title&gt;&lt;secondary-title&gt;CHI &amp;apos;05 extended abstracts on Human factors in computing systems&lt;/secondary-title&gt;&lt;/titles&gt;&lt;contributors&gt;&lt;authors&gt;&lt;author&gt;Caprani, Niamh&lt;/author&gt;&lt;author&gt;Dwyer, Nuala&lt;/author&gt;&lt;author&gt;Harrison, Kim&lt;/author&gt;&lt;author&gt;Brien, Karen O&amp;apos;&lt;/author&gt;&lt;/authors&gt;&lt;/contributors&gt;&lt;added-date format="utc"&gt;1305194009&lt;/added-date&gt;&lt;pub-location&gt;Portland, OR, USA&lt;/pub-location&gt;&lt;ref-type name="Conference Paper"&gt;47&lt;/ref-type&gt;&lt;dates&gt;&lt;year&gt;2005&lt;/year&gt;&lt;/dates&gt;&lt;rec-number&gt;89&lt;/rec-number&gt;&lt;publisher&gt;ACM&lt;/publisher&gt;&lt;last-updated-date format="utc"&gt;1305194009&lt;/last-updated-date&gt;&lt;electronic-resource-num&gt;10.1145/1056808.1057101&lt;/electronic-resource-num&gt;&lt;/record&gt;&lt;/Cite&gt;&lt;/EndNote&gt;</w:instrText>
      </w:r>
      <w:r w:rsidR="00DB57F7" w:rsidRPr="000F6FE5">
        <w:fldChar w:fldCharType="separate"/>
      </w:r>
      <w:r w:rsidR="00DA1856">
        <w:rPr>
          <w:noProof/>
        </w:rPr>
        <w:t>[28, 38]</w:t>
      </w:r>
      <w:r w:rsidR="00DB57F7" w:rsidRPr="000F6FE5">
        <w:fldChar w:fldCharType="end"/>
      </w:r>
      <w:r w:rsidRPr="000F6FE5">
        <w:t xml:space="preserve">. </w:t>
      </w:r>
      <w:r w:rsidR="007960B3" w:rsidRPr="000F6FE5">
        <w:t>Kuwahara et al.</w:t>
      </w:r>
      <w:r w:rsidRPr="000F6FE5">
        <w:t xml:space="preserve"> describe that in reminiscence therapy sessions, a therapist brings stimulus such as toys, photos, paintings relating to the dementia sufferer from their earlier life</w:t>
      </w:r>
      <w:r w:rsidR="00F82C2D">
        <w:t>,</w:t>
      </w:r>
      <w:r w:rsidRPr="000F6FE5">
        <w:t xml:space="preserve"> to elicit memories</w:t>
      </w:r>
      <w:r w:rsidR="007960B3" w:rsidRPr="000F6FE5">
        <w:t xml:space="preserve"> </w:t>
      </w:r>
      <w:r w:rsidR="00DB57F7" w:rsidRPr="000F6FE5">
        <w:fldChar w:fldCharType="begin"/>
      </w:r>
      <w:r w:rsidR="00DA1856">
        <w:instrText xml:space="preserve"> ADDIN EN.CITE &lt;EndNote&gt;&lt;Cite&gt;&lt;Author&gt;Kuwahara&lt;/Author&gt;&lt;Year&gt;2006&lt;/Year&gt;&lt;IDText&gt;Networked reminiscence therapy for individuals with dementia by using photo and video sharing&lt;/IDText&gt;&lt;DisplayText&gt;[38]&lt;/DisplayText&gt;&lt;record&gt;&lt;titles&gt;&lt;title&gt;Networked reminiscence therapy for individuals with dementia by using photo and video sharing&lt;/title&gt;&lt;secondary-title&gt;Proceedings of the 8th international ACM SIGACCESS conference on Computers and accessibility&lt;/secondary-title&gt;&lt;/titles&gt;&lt;contributors&gt;&lt;authors&gt;&lt;author&gt;Kuwahara, Noriaki&lt;/author&gt;&lt;author&gt;Abe, Shinji&lt;/author&gt;&lt;author&gt;Yasuda, Kiyoshi&lt;/author&gt;&lt;author&gt;Kuwabara, Kazuhiro&lt;/author&gt;&lt;/authors&gt;&lt;/contributors&gt;&lt;added-date format="utc"&gt;1305194487&lt;/added-date&gt;&lt;pub-location&gt;Portland, Oregon, USA&lt;/pub-location&gt;&lt;ref-type name="Conference Paper"&gt;47&lt;/ref-type&gt;&lt;dates&gt;&lt;year&gt;2006&lt;/year&gt;&lt;/dates&gt;&lt;rec-number&gt;90&lt;/rec-number&gt;&lt;publisher&gt;ACM&lt;/publisher&gt;&lt;last-updated-date format="utc"&gt;1305194487&lt;/last-updated-date&gt;&lt;electronic-resource-num&gt;10.1145/1168987.1169010&lt;/electronic-resource-num&gt;&lt;/record&gt;&lt;/Cite&gt;&lt;/EndNote&gt;</w:instrText>
      </w:r>
      <w:r w:rsidR="00DB57F7" w:rsidRPr="000F6FE5">
        <w:fldChar w:fldCharType="separate"/>
      </w:r>
      <w:r w:rsidR="00DA1856">
        <w:rPr>
          <w:noProof/>
        </w:rPr>
        <w:t>[38]</w:t>
      </w:r>
      <w:r w:rsidR="00DB57F7" w:rsidRPr="000F6FE5">
        <w:fldChar w:fldCharType="end"/>
      </w:r>
      <w:r w:rsidRPr="000F6FE5">
        <w:t xml:space="preserve">. This stimulus acts as a cue to start the reminiscence process, which then triggers the person to recall different memories. </w:t>
      </w:r>
    </w:p>
    <w:p w14:paraId="441271AB" w14:textId="77777777" w:rsidR="00CF6FED" w:rsidRPr="000F6FE5" w:rsidRDefault="00EB311E" w:rsidP="00AD5A72">
      <w:pPr>
        <w:rPr>
          <w:rFonts w:asciiTheme="majorHAnsi" w:eastAsiaTheme="majorEastAsia" w:hAnsiTheme="majorHAnsi" w:cstheme="majorBidi"/>
        </w:rPr>
      </w:pPr>
      <w:r w:rsidRPr="000F6FE5">
        <w:t>Computing</w:t>
      </w:r>
      <w:r w:rsidR="00D203B6" w:rsidRPr="000F6FE5">
        <w:t xml:space="preserve"> technology is being recognised as a powerful tool for reminiscence therapy. These technologies that assist people </w:t>
      </w:r>
      <w:r w:rsidRPr="000F6FE5">
        <w:t>in reminiscing</w:t>
      </w:r>
      <w:r w:rsidR="00D203B6" w:rsidRPr="000F6FE5">
        <w:t xml:space="preserve"> can come in many different forms, from social networking websites such as Facebook to actual purpose built reminiscence systems such as</w:t>
      </w:r>
      <w:r w:rsidRPr="000F6FE5">
        <w:t xml:space="preserve"> the</w:t>
      </w:r>
      <w:r w:rsidR="00D203B6" w:rsidRPr="000F6FE5">
        <w:t xml:space="preserve"> CIRCA reminiscence tool. </w:t>
      </w:r>
      <w:r w:rsidR="005360F7" w:rsidRPr="000F6FE5">
        <w:t>V</w:t>
      </w:r>
      <w:r w:rsidR="00D203B6" w:rsidRPr="000F6FE5">
        <w:t>id</w:t>
      </w:r>
      <w:r w:rsidR="00E0325E">
        <w:t>eo hosting websites such as YouT</w:t>
      </w:r>
      <w:r w:rsidR="00D203B6" w:rsidRPr="000F6FE5">
        <w:t xml:space="preserve">ube and Vimeo have been used in reminiscence therapy sessions due to the vast amount of material available of the websites. A study conducted by Dr. Ronan Collins </w:t>
      </w:r>
      <w:r w:rsidR="00DB57F7" w:rsidRPr="000F6FE5">
        <w:fldChar w:fldCharType="begin"/>
      </w:r>
      <w:r w:rsidR="00DA1856">
        <w:instrText xml:space="preserve"> ADDIN EN.CITE &lt;EndNote&gt;&lt;Cite&gt;&lt;Author&gt;Mudiwa&lt;/Author&gt;&lt;Year&gt;2010&lt;/Year&gt;&lt;IDText&gt;The online future of reminiscence therapy&lt;/IDText&gt;&lt;DisplayText&gt;[39]&lt;/DisplayText&gt;&lt;record&gt;&lt;dates&gt;&lt;pub-dates&gt;&lt;date&gt;26/11/10&lt;/date&gt;&lt;/pub-dates&gt;&lt;year&gt;2010&lt;/year&gt;&lt;/dates&gt;&lt;titles&gt;&lt;title&gt;The online future of reminiscence therapy&lt;/title&gt;&lt;secondary-title&gt;Irish Medical Times&lt;/secondary-title&gt;&lt;/titles&gt;&lt;contributors&gt;&lt;authors&gt;&lt;author&gt;Mudiwa, Lloyd&lt;/author&gt;&lt;/authors&gt;&lt;/contributors&gt;&lt;section&gt;34&lt;/section&gt;&lt;added-date format="utc"&gt;1296048711&lt;/added-date&gt;&lt;ref-type name="Magazine Article"&gt;19&lt;/ref-type&gt;&lt;rec-number&gt;53&lt;/rec-number&gt;&lt;last-updated-date format="utc"&gt;1296048859&lt;/last-updated-date&gt;&lt;/record&gt;&lt;/Cite&gt;&lt;/EndNote&gt;</w:instrText>
      </w:r>
      <w:r w:rsidR="00DB57F7" w:rsidRPr="000F6FE5">
        <w:fldChar w:fldCharType="separate"/>
      </w:r>
      <w:r w:rsidR="00DA1856">
        <w:rPr>
          <w:noProof/>
        </w:rPr>
        <w:t>[39]</w:t>
      </w:r>
      <w:r w:rsidR="00DB57F7" w:rsidRPr="000F6FE5">
        <w:fldChar w:fldCharType="end"/>
      </w:r>
      <w:r w:rsidR="00D203B6" w:rsidRPr="000F6FE5">
        <w:t xml:space="preserve"> used </w:t>
      </w:r>
      <w:r w:rsidR="00EA4752" w:rsidRPr="000F6FE5">
        <w:t>You</w:t>
      </w:r>
      <w:r w:rsidR="00E0325E">
        <w:t>T</w:t>
      </w:r>
      <w:r w:rsidR="00EA4752" w:rsidRPr="000F6FE5">
        <w:t>ube,</w:t>
      </w:r>
      <w:r w:rsidR="00D203B6" w:rsidRPr="000F6FE5">
        <w:t xml:space="preserve"> as stimulus to help </w:t>
      </w:r>
      <w:r w:rsidR="00EA4752" w:rsidRPr="000F6FE5">
        <w:t xml:space="preserve">in the </w:t>
      </w:r>
      <w:r w:rsidR="00D203B6" w:rsidRPr="000F6FE5">
        <w:t>reminisce</w:t>
      </w:r>
      <w:r w:rsidR="009F381C">
        <w:t>nce</w:t>
      </w:r>
      <w:r w:rsidR="00EA4752" w:rsidRPr="000F6FE5">
        <w:t xml:space="preserve"> process</w:t>
      </w:r>
      <w:r w:rsidR="00D203B6" w:rsidRPr="000F6FE5">
        <w:t>. The study took advantage of the vast amount of uploaded video material on the websites and used it for reminiscence purposes</w:t>
      </w:r>
      <w:r w:rsidR="007774BD" w:rsidRPr="000F6FE5">
        <w:t>.</w:t>
      </w:r>
      <w:r w:rsidR="00D203B6" w:rsidRPr="000F6FE5">
        <w:t xml:space="preserve"> The study found that some dementia sufferers who were involved with the study recalled previously lost memories</w:t>
      </w:r>
      <w:r w:rsidR="00987438" w:rsidRPr="000F6FE5">
        <w:t>.</w:t>
      </w:r>
      <w:r w:rsidR="00D203B6" w:rsidRPr="000F6FE5">
        <w:t xml:space="preserve"> </w:t>
      </w:r>
      <w:r w:rsidR="00987438" w:rsidRPr="000F6FE5">
        <w:t>There w</w:t>
      </w:r>
      <w:r w:rsidR="00943775" w:rsidRPr="000F6FE5">
        <w:t>as</w:t>
      </w:r>
      <w:r w:rsidR="00987438" w:rsidRPr="000F6FE5">
        <w:t xml:space="preserve"> also a significant </w:t>
      </w:r>
      <w:r w:rsidR="00D203B6" w:rsidRPr="000F6FE5">
        <w:t>increase in mood in the dementia sufferer</w:t>
      </w:r>
      <w:r w:rsidR="00DA31A5" w:rsidRPr="000F6FE5">
        <w:t>s who participated</w:t>
      </w:r>
      <w:r w:rsidR="00D203B6" w:rsidRPr="000F6FE5">
        <w:t xml:space="preserve">.  </w:t>
      </w:r>
      <w:r w:rsidR="00CF6FED" w:rsidRPr="000F6FE5">
        <w:br w:type="page"/>
      </w:r>
    </w:p>
    <w:p w14:paraId="129F74AE" w14:textId="77777777" w:rsidR="00B55323" w:rsidRPr="000F6FE5" w:rsidRDefault="00B55323" w:rsidP="00C0780A">
      <w:pPr>
        <w:pStyle w:val="Heading5"/>
        <w:rPr>
          <w:color w:val="auto"/>
        </w:rPr>
      </w:pPr>
      <w:r w:rsidRPr="000F6FE5">
        <w:rPr>
          <w:color w:val="auto"/>
        </w:rPr>
        <w:lastRenderedPageBreak/>
        <w:t>Creative Activity</w:t>
      </w:r>
    </w:p>
    <w:p w14:paraId="0A4BFC99" w14:textId="77777777" w:rsidR="00190DC7" w:rsidRPr="000F6FE5" w:rsidRDefault="00190DC7" w:rsidP="00190DC7"/>
    <w:p w14:paraId="202634B4" w14:textId="77777777" w:rsidR="00B55323" w:rsidRPr="000F6FE5" w:rsidRDefault="00B55323" w:rsidP="00B55323">
      <w:r w:rsidRPr="000F6FE5">
        <w:t xml:space="preserve">Creativity is defined as the phenomenon whereby a person creates something new that has some kind of value </w:t>
      </w:r>
      <w:r w:rsidR="00DB57F7" w:rsidRPr="000F6FE5">
        <w:fldChar w:fldCharType="begin"/>
      </w:r>
      <w:r w:rsidR="00DA1856">
        <w:instrText xml:space="preserve"> ADDIN EN.CITE &lt;EndNote&gt;&lt;Cite ExcludeAuth="1"&gt;&lt;Year&gt;2012&lt;/Year&gt;&lt;IDText&gt;Creativity&lt;/IDText&gt;&lt;DisplayText&gt;[40]&lt;/DisplayText&gt;&lt;record&gt;&lt;urls&gt;&lt;related-urls&gt;&lt;url&gt;http://en.wikipedia.org/wiki/Creativity&lt;/url&gt;&lt;/related-urls&gt;&lt;/urls&gt;&lt;titles&gt;&lt;title&gt;Creativity&lt;/title&gt;&lt;/titles&gt;&lt;number&gt;25/01/2012&lt;/number&gt;&lt;added-date format="utc"&gt;1327504908&lt;/added-date&gt;&lt;ref-type name="Web Page"&gt;12&lt;/ref-type&gt;&lt;dates&gt;&lt;year&gt;2012&lt;/year&gt;&lt;/dates&gt;&lt;rec-number&gt;178&lt;/rec-number&gt;&lt;last-updated-date format="utc"&gt;1327505001&lt;/last-updated-date&gt;&lt;volume&gt;2012&lt;/volume&gt;&lt;/record&gt;&lt;/Cite&gt;&lt;/EndNote&gt;</w:instrText>
      </w:r>
      <w:r w:rsidR="00DB57F7" w:rsidRPr="000F6FE5">
        <w:fldChar w:fldCharType="separate"/>
      </w:r>
      <w:r w:rsidR="00DA1856">
        <w:rPr>
          <w:noProof/>
        </w:rPr>
        <w:t>[40]</w:t>
      </w:r>
      <w:r w:rsidR="00DB57F7" w:rsidRPr="000F6FE5">
        <w:fldChar w:fldCharType="end"/>
      </w:r>
      <w:r w:rsidRPr="000F6FE5">
        <w:t xml:space="preserve">. People can express their emotions through different forms of non verbal creative activities such as music, sculpting, dancing, painting etc. The process of being creative is not directly </w:t>
      </w:r>
      <w:r w:rsidR="00B40FBA">
        <w:t xml:space="preserve">related </w:t>
      </w:r>
      <w:r w:rsidRPr="000F6FE5">
        <w:t xml:space="preserve">to age. Hannemann writes that there has been evidence of some people being creative even until the end of their lives; he backs up this fact by referring to renaissance sculptor/painter, Michelangelo Buonarroti </w:t>
      </w:r>
      <w:r w:rsidR="00DB57F7" w:rsidRPr="000F6FE5">
        <w:fldChar w:fldCharType="begin"/>
      </w:r>
      <w:r w:rsidR="00DA1856">
        <w:instrText xml:space="preserve"> ADDIN EN.CITE &lt;EndNote&gt;&lt;Cite&gt;&lt;Author&gt;Hannemann&lt;/Author&gt;&lt;Year&gt;2006&lt;/Year&gt;&lt;IDText&gt;Creativity with Dementia Patients&lt;/IDText&gt;&lt;DisplayText&gt;[41]&lt;/DisplayText&gt;&lt;record&gt;&lt;keywords&gt;&lt;keyword&gt;DEMENTIA&lt;/keyword&gt;&lt;keyword&gt;CREATIVE ability&lt;/keyword&gt;&lt;keyword&gt;NEUROBEHAVIORAL disorders&lt;/keyword&gt;&lt;keyword&gt;HUNTINGTON&amp;apos;S chorea&lt;/keyword&gt;&lt;keyword&gt;PSYCHOSES&lt;/keyword&gt;&lt;keyword&gt;THERAPEUTICS&lt;/keyword&gt;&lt;keyword&gt;HEALTH facilities&lt;/keyword&gt;&lt;keyword&gt;MEDICAL care -- United States&lt;/keyword&gt;&lt;keyword&gt;GROUP psychotherapy&lt;/keyword&gt;&lt;/keywords&gt;&lt;urls&gt;&lt;related-urls&gt;&lt;url&gt;http://search.ebscohost.com/login.aspx?direct=true&amp;amp;db=pbh&amp;amp;AN=19480715&amp;amp;site=ehost-live&lt;/url&gt;&lt;/related-urls&gt;&lt;/urls&gt;&lt;isbn&gt;0304324X&lt;/isbn&gt;&lt;work-type&gt;Article&lt;/work-type&gt;&lt;titles&gt;&lt;title&gt;Creativity with Dementia Patients&lt;/title&gt;&lt;secondary-title&gt;Gerontology&lt;/secondary-title&gt;&lt;/titles&gt;&lt;pages&gt;59-65&lt;/pages&gt;&lt;number&gt;1&lt;/number&gt;&lt;contributors&gt;&lt;authors&gt;&lt;author&gt;Hannemann, Beat Ted&lt;/author&gt;&lt;/authors&gt;&lt;/contributors&gt;&lt;added-date format="utc"&gt;1286796830&lt;/added-date&gt;&lt;ref-type name="Journal Article"&gt;17&lt;/ref-type&gt;&lt;dates&gt;&lt;year&gt;2006&lt;/year&gt;&lt;/dates&gt;&lt;remote-database-provider&gt;EBSCOhost&lt;/remote-database-provider&gt;&lt;rec-number&gt;9&lt;/rec-number&gt;&lt;publisher&gt;Karger AG&lt;/publisher&gt;&lt;last-updated-date format="utc"&gt;1286796830&lt;/last-updated-date&gt;&lt;accession-num&gt;19480715&lt;/accession-num&gt;&lt;electronic-resource-num&gt;10.1159/000089827&lt;/electronic-resource-num&gt;&lt;volume&gt;52&lt;/volume&gt;&lt;remote-database-name&gt;pbh&lt;/remote-database-name&gt;&lt;/record&gt;&lt;/Cite&gt;&lt;/EndNote&gt;</w:instrText>
      </w:r>
      <w:r w:rsidR="00DB57F7" w:rsidRPr="000F6FE5">
        <w:fldChar w:fldCharType="separate"/>
      </w:r>
      <w:r w:rsidR="00DA1856">
        <w:rPr>
          <w:noProof/>
        </w:rPr>
        <w:t>[41]</w:t>
      </w:r>
      <w:r w:rsidR="00DB57F7" w:rsidRPr="000F6FE5">
        <w:fldChar w:fldCharType="end"/>
      </w:r>
      <w:r w:rsidRPr="000F6FE5">
        <w:t xml:space="preserve">. </w:t>
      </w:r>
    </w:p>
    <w:p w14:paraId="74C09CED" w14:textId="77777777" w:rsidR="00B55323" w:rsidRPr="000F6FE5" w:rsidRDefault="00B55323" w:rsidP="00B55323">
      <w:r w:rsidRPr="000F6FE5">
        <w:t xml:space="preserve">Although creativity is believed to be linked to personal experiences and memory </w:t>
      </w:r>
      <w:r w:rsidR="00DB57F7" w:rsidRPr="000F6FE5">
        <w:fldChar w:fldCharType="begin"/>
      </w:r>
      <w:r w:rsidR="00DA1856">
        <w:instrText xml:space="preserve"> ADDIN EN.CITE &lt;EndNote&gt;&lt;Cite&gt;&lt;Author&gt;Hannemann&lt;/Author&gt;&lt;Year&gt;2006&lt;/Year&gt;&lt;IDText&gt;Creativity with Dementia Patients&lt;/IDText&gt;&lt;DisplayText&gt;[41]&lt;/DisplayText&gt;&lt;record&gt;&lt;keywords&gt;&lt;keyword&gt;DEMENTIA&lt;/keyword&gt;&lt;keyword&gt;CREATIVE ability&lt;/keyword&gt;&lt;keyword&gt;NEUROBEHAVIORAL disorders&lt;/keyword&gt;&lt;keyword&gt;HUNTINGTON&amp;apos;S chorea&lt;/keyword&gt;&lt;keyword&gt;PSYCHOSES&lt;/keyword&gt;&lt;keyword&gt;THERAPEUTICS&lt;/keyword&gt;&lt;keyword&gt;HEALTH facilities&lt;/keyword&gt;&lt;keyword&gt;MEDICAL care -- United States&lt;/keyword&gt;&lt;keyword&gt;GROUP psychotherapy&lt;/keyword&gt;&lt;/keywords&gt;&lt;urls&gt;&lt;related-urls&gt;&lt;url&gt;http://search.ebscohost.com/login.aspx?direct=true&amp;amp;db=pbh&amp;amp;AN=19480715&amp;amp;site=ehost-live&lt;/url&gt;&lt;/related-urls&gt;&lt;/urls&gt;&lt;isbn&gt;0304324X&lt;/isbn&gt;&lt;work-type&gt;Article&lt;/work-type&gt;&lt;titles&gt;&lt;title&gt;Creativity with Dementia Patients&lt;/title&gt;&lt;secondary-title&gt;Gerontology&lt;/secondary-title&gt;&lt;/titles&gt;&lt;pages&gt;59-65&lt;/pages&gt;&lt;number&gt;1&lt;/number&gt;&lt;contributors&gt;&lt;authors&gt;&lt;author&gt;Hannemann, Beat Ted&lt;/author&gt;&lt;/authors&gt;&lt;/contributors&gt;&lt;added-date format="utc"&gt;1286796830&lt;/added-date&gt;&lt;ref-type name="Journal Article"&gt;17&lt;/ref-type&gt;&lt;dates&gt;&lt;year&gt;2006&lt;/year&gt;&lt;/dates&gt;&lt;remote-database-provider&gt;EBSCOhost&lt;/remote-database-provider&gt;&lt;rec-number&gt;9&lt;/rec-number&gt;&lt;publisher&gt;Karger AG&lt;/publisher&gt;&lt;last-updated-date format="utc"&gt;1286796830&lt;/last-updated-date&gt;&lt;accession-num&gt;19480715&lt;/accession-num&gt;&lt;electronic-resource-num&gt;10.1159/000089827&lt;/electronic-resource-num&gt;&lt;volume&gt;52&lt;/volume&gt;&lt;remote-database-name&gt;pbh&lt;/remote-database-name&gt;&lt;/record&gt;&lt;/Cite&gt;&lt;/EndNote&gt;</w:instrText>
      </w:r>
      <w:r w:rsidR="00DB57F7" w:rsidRPr="000F6FE5">
        <w:fldChar w:fldCharType="separate"/>
      </w:r>
      <w:r w:rsidR="00DA1856">
        <w:rPr>
          <w:noProof/>
        </w:rPr>
        <w:t>[41]</w:t>
      </w:r>
      <w:r w:rsidR="00DB57F7" w:rsidRPr="000F6FE5">
        <w:fldChar w:fldCharType="end"/>
      </w:r>
      <w:r w:rsidRPr="000F6FE5">
        <w:t xml:space="preserve">, people can be creative even when suffering from memory and cognitive related declines such as Alzheimer's disease. According to </w:t>
      </w:r>
      <w:r w:rsidR="00DB57F7" w:rsidRPr="000F6FE5">
        <w:fldChar w:fldCharType="begin"/>
      </w:r>
      <w:r w:rsidR="00DA1856">
        <w:instrText xml:space="preserve"> ADDIN EN.CITE &lt;EndNote&gt;&lt;Cite ExcludeAuth="1"&gt;&lt;Year&gt;2005&lt;/Year&gt;&lt;IDText&gt;IS185 Creativity and the human brain&lt;/IDText&gt;&lt;DisplayText&gt;[42]&lt;/DisplayText&gt;&lt;record&gt;&lt;urls&gt;&lt;related-urls&gt;&lt;url&gt;http://www.sciencedirect.com/science/article/pii/S0022510X05801327&lt;/url&gt;&lt;/related-urls&gt;&lt;/urls&gt;&lt;isbn&gt;0022-510X&lt;/isbn&gt;&lt;titles&gt;&lt;title&gt;IS185 Creativity and the human brain&lt;/title&gt;&lt;secondary-title&gt;Journal of the Neurological Sciences&lt;/secondary-title&gt;&lt;/titles&gt;&lt;pages&gt;S32-S32&lt;/pages&gt;&lt;number&gt;Supplement 1&lt;/number&gt;&lt;added-date format="utc"&gt;1306673816&lt;/added-date&gt;&lt;ref-type name="Journal Article"&gt;17&lt;/ref-type&gt;&lt;dates&gt;&lt;year&gt;2005&lt;/year&gt;&lt;/dates&gt;&lt;rec-number&gt;127&lt;/rec-number&gt;&lt;last-updated-date format="utc"&gt;1306673816&lt;/last-updated-date&gt;&lt;electronic-resource-num&gt;10.1016/s0022-510x(05)80132-7&lt;/electronic-resource-num&gt;&lt;volume&gt;238&lt;/volume&gt;&lt;/record&gt;&lt;/Cite&gt;&lt;/EndNote&gt;</w:instrText>
      </w:r>
      <w:r w:rsidR="00DB57F7" w:rsidRPr="000F6FE5">
        <w:fldChar w:fldCharType="separate"/>
      </w:r>
      <w:r w:rsidR="00DA1856">
        <w:rPr>
          <w:noProof/>
        </w:rPr>
        <w:t>[42]</w:t>
      </w:r>
      <w:r w:rsidR="00DB57F7" w:rsidRPr="000F6FE5">
        <w:fldChar w:fldCharType="end"/>
      </w:r>
      <w:r w:rsidRPr="000F6FE5">
        <w:t xml:space="preserve">, Willem de Kooning, an abstract expressionist artist of the 20th century is the most famous example of a person to retain their artistic productivity even when diagnosed with Alzheimer's disease. Studies show that being isolated socially </w:t>
      </w:r>
      <w:r w:rsidR="001159B5">
        <w:t>or not being allowed to be creative</w:t>
      </w:r>
      <w:r w:rsidRPr="000F6FE5">
        <w:t xml:space="preserve"> can impair brain functionality. Participation in creative activities has been shown to be important in positively influencing the wellbeing of a person's mental health by reducing depression and isolation </w:t>
      </w:r>
      <w:r w:rsidR="00DB57F7" w:rsidRPr="000F6FE5">
        <w:fldChar w:fldCharType="begin">
          <w:fldData xml:space="preserve">PEVuZE5vdGU+PENpdGU+PEF1dGhvcj5IYW5uZW1hbm48L0F1dGhvcj48WWVhcj4yMDA2PC9ZZWFy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</w:fldData>
        </w:fldChar>
      </w:r>
      <w:r w:rsidR="00DA1856">
        <w:instrText xml:space="preserve"> ADDIN EN.CITE </w:instrText>
      </w:r>
      <w:r w:rsidR="00DB57F7">
        <w:fldChar w:fldCharType="begin">
          <w:fldData xml:space="preserve">PEVuZE5vdGU+PENpdGU+PEF1dGhvcj5IYW5uZW1hbm48L0F1dGhvcj48WWVhcj4yMDA2PC9ZZWFy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</w:fldData>
        </w:fldChar>
      </w:r>
      <w:r w:rsidR="00DA1856">
        <w:instrText xml:space="preserve"> ADDIN EN.CITE.DATA </w:instrText>
      </w:r>
      <w:r w:rsidR="00DB57F7">
        <w:fldChar w:fldCharType="end"/>
      </w:r>
      <w:r w:rsidR="00DB57F7" w:rsidRPr="000F6FE5">
        <w:fldChar w:fldCharType="separate"/>
      </w:r>
      <w:r w:rsidR="00DA1856">
        <w:rPr>
          <w:noProof/>
        </w:rPr>
        <w:t>[41, 43]</w:t>
      </w:r>
      <w:r w:rsidR="00DB57F7" w:rsidRPr="000F6FE5">
        <w:fldChar w:fldCharType="end"/>
      </w:r>
      <w:r w:rsidRPr="000F6FE5">
        <w:t>. Hannemann believes that</w:t>
      </w:r>
      <w:r w:rsidR="000D18F4" w:rsidRPr="000F6FE5">
        <w:t xml:space="preserve"> when</w:t>
      </w:r>
      <w:r w:rsidRPr="000F6FE5">
        <w:t xml:space="preserve"> people with dementia participa</w:t>
      </w:r>
      <w:r w:rsidR="000D18F4" w:rsidRPr="000F6FE5">
        <w:t>te</w:t>
      </w:r>
      <w:r w:rsidRPr="000F6FE5">
        <w:t xml:space="preserve"> in creative activities</w:t>
      </w:r>
      <w:r w:rsidR="001159B5">
        <w:t>,</w:t>
      </w:r>
      <w:r w:rsidRPr="000F6FE5">
        <w:t xml:space="preserve"> such as art</w:t>
      </w:r>
      <w:r w:rsidR="001159B5">
        <w:t xml:space="preserve">, it helps </w:t>
      </w:r>
      <w:r w:rsidRPr="000F6FE5">
        <w:t xml:space="preserve">them in expressing their feelings and even their unspeakable emotions </w:t>
      </w:r>
      <w:r w:rsidR="00DB57F7" w:rsidRPr="000F6FE5">
        <w:fldChar w:fldCharType="begin"/>
      </w:r>
      <w:r w:rsidR="00DA1856">
        <w:instrText xml:space="preserve"> ADDIN EN.CITE &lt;EndNote&gt;&lt;Cite&gt;&lt;Author&gt;Hannemann&lt;/Author&gt;&lt;Year&gt;2006&lt;/Year&gt;&lt;IDText&gt;Creativity with Dementia Patients&lt;/IDText&gt;&lt;DisplayText&gt;[41]&lt;/DisplayText&gt;&lt;record&gt;&lt;keywords&gt;&lt;keyword&gt;DEMENTIA&lt;/keyword&gt;&lt;keyword&gt;CREATIVE ability&lt;/keyword&gt;&lt;keyword&gt;NEUROBEHAVIORAL disorders&lt;/keyword&gt;&lt;keyword&gt;HUNTINGTON&amp;apos;S chorea&lt;/keyword&gt;&lt;keyword&gt;PSYCHOSES&lt;/keyword&gt;&lt;keyword&gt;THERAPEUTICS&lt;/keyword&gt;&lt;keyword&gt;HEALTH facilities&lt;/keyword&gt;&lt;keyword&gt;MEDICAL care -- United States&lt;/keyword&gt;&lt;keyword&gt;GROUP psychotherapy&lt;/keyword&gt;&lt;/keywords&gt;&lt;urls&gt;&lt;related-urls&gt;&lt;url&gt;http://search.ebscohost.com/login.aspx?direct=true&amp;amp;db=pbh&amp;amp;AN=19480715&amp;amp;site=ehost-live&lt;/url&gt;&lt;/related-urls&gt;&lt;/urls&gt;&lt;isbn&gt;0304324X&lt;/isbn&gt;&lt;work-type&gt;Article&lt;/work-type&gt;&lt;titles&gt;&lt;title&gt;Creativity with Dementia Patients&lt;/title&gt;&lt;secondary-title&gt;Gerontology&lt;/secondary-title&gt;&lt;/titles&gt;&lt;pages&gt;59-65&lt;/pages&gt;&lt;number&gt;1&lt;/number&gt;&lt;contributors&gt;&lt;authors&gt;&lt;author&gt;Hannemann, Beat Ted&lt;/author&gt;&lt;/authors&gt;&lt;/contributors&gt;&lt;added-date format="utc"&gt;1286796830&lt;/added-date&gt;&lt;ref-type name="Journal Article"&gt;17&lt;/ref-type&gt;&lt;dates&gt;&lt;year&gt;2006&lt;/year&gt;&lt;/dates&gt;&lt;remote-database-provider&gt;EBSCOhost&lt;/remote-database-provider&gt;&lt;rec-number&gt;9&lt;/rec-number&gt;&lt;publisher&gt;Karger AG&lt;/publisher&gt;&lt;last-updated-date format="utc"&gt;1286796830&lt;/last-updated-date&gt;&lt;accession-num&gt;19480715&lt;/accession-num&gt;&lt;electronic-resource-num&gt;10.1159/000089827&lt;/electronic-resource-num&gt;&lt;volume&gt;52&lt;/volume&gt;&lt;remote-database-name&gt;pbh&lt;/remote-database-name&gt;&lt;/record&gt;&lt;/Cite&gt;&lt;/EndNote&gt;</w:instrText>
      </w:r>
      <w:r w:rsidR="00DB57F7" w:rsidRPr="000F6FE5">
        <w:fldChar w:fldCharType="separate"/>
      </w:r>
      <w:r w:rsidR="00DA1856">
        <w:rPr>
          <w:noProof/>
        </w:rPr>
        <w:t>[41]</w:t>
      </w:r>
      <w:r w:rsidR="00DB57F7" w:rsidRPr="000F6FE5">
        <w:fldChar w:fldCharType="end"/>
      </w:r>
      <w:r w:rsidRPr="000F6FE5">
        <w:t>.</w:t>
      </w:r>
    </w:p>
    <w:p w14:paraId="1C513180" w14:textId="77777777" w:rsidR="00B55323" w:rsidRPr="000F6FE5" w:rsidRDefault="00B55323" w:rsidP="00B55323">
      <w:r w:rsidRPr="000F6FE5">
        <w:t xml:space="preserve">Hannemann's research found that people with dementia that participated in </w:t>
      </w:r>
      <w:r w:rsidR="009F381C">
        <w:t>creative artistic activities had</w:t>
      </w:r>
      <w:r w:rsidRPr="000F6FE5">
        <w:t xml:space="preserve"> reported improvements in mood and self esteem </w:t>
      </w:r>
      <w:r w:rsidR="00DB57F7" w:rsidRPr="000F6FE5">
        <w:fldChar w:fldCharType="begin"/>
      </w:r>
      <w:r w:rsidR="00DA1856">
        <w:instrText xml:space="preserve"> ADDIN EN.CITE &lt;EndNote&gt;&lt;Cite&gt;&lt;Author&gt;Hannemann&lt;/Author&gt;&lt;Year&gt;2006&lt;/Year&gt;&lt;IDText&gt;Creativity with Dementia Patients&lt;/IDText&gt;&lt;DisplayText&gt;[41]&lt;/DisplayText&gt;&lt;record&gt;&lt;keywords&gt;&lt;keyword&gt;DEMENTIA&lt;/keyword&gt;&lt;keyword&gt;CREATIVE ability&lt;/keyword&gt;&lt;keyword&gt;NEUROBEHAVIORAL disorders&lt;/keyword&gt;&lt;keyword&gt;HUNTINGTON&amp;apos;S chorea&lt;/keyword&gt;&lt;keyword&gt;PSYCHOSES&lt;/keyword&gt;&lt;keyword&gt;THERAPEUTICS&lt;/keyword&gt;&lt;keyword&gt;HEALTH facilities&lt;/keyword&gt;&lt;keyword&gt;MEDICAL care -- United States&lt;/keyword&gt;&lt;keyword&gt;GROUP psychotherapy&lt;/keyword&gt;&lt;/keywords&gt;&lt;urls&gt;&lt;related-urls&gt;&lt;url&gt;http://search.ebscohost.com/login.aspx?direct=true&amp;amp;db=pbh&amp;amp;AN=19480715&amp;amp;site=ehost-live&lt;/url&gt;&lt;/related-urls&gt;&lt;/urls&gt;&lt;isbn&gt;0304324X&lt;/isbn&gt;&lt;work-type&gt;Article&lt;/work-type&gt;&lt;titles&gt;&lt;title&gt;Creativity with Dementia Patients&lt;/title&gt;&lt;secondary-title&gt;Gerontology&lt;/secondary-title&gt;&lt;/titles&gt;&lt;pages&gt;59-65&lt;/pages&gt;&lt;number&gt;1&lt;/number&gt;&lt;contributors&gt;&lt;authors&gt;&lt;author&gt;Hannemann, Beat Ted&lt;/author&gt;&lt;/authors&gt;&lt;/contributors&gt;&lt;added-date format="utc"&gt;1286796830&lt;/added-date&gt;&lt;ref-type name="Journal Article"&gt;17&lt;/ref-type&gt;&lt;dates&gt;&lt;year&gt;2006&lt;/year&gt;&lt;/dates&gt;&lt;remote-database-provider&gt;EBSCOhost&lt;/remote-database-provider&gt;&lt;rec-number&gt;9&lt;/rec-number&gt;&lt;publisher&gt;Karger AG&lt;/publisher&gt;&lt;last-updated-date format="utc"&gt;1286796830&lt;/last-updated-date&gt;&lt;accession-num&gt;19480715&lt;/accession-num&gt;&lt;electronic-resource-num&gt;10.1159/000089827&lt;/electronic-resource-num&gt;&lt;volume&gt;52&lt;/volume&gt;&lt;remote-database-name&gt;pbh&lt;/remote-database-name&gt;&lt;/record&gt;&lt;/Cite&gt;&lt;/EndNote&gt;</w:instrText>
      </w:r>
      <w:r w:rsidR="00DB57F7" w:rsidRPr="000F6FE5">
        <w:fldChar w:fldCharType="separate"/>
      </w:r>
      <w:r w:rsidR="00DA1856">
        <w:rPr>
          <w:noProof/>
        </w:rPr>
        <w:t>[41]</w:t>
      </w:r>
      <w:r w:rsidR="00DB57F7" w:rsidRPr="000F6FE5">
        <w:fldChar w:fldCharType="end"/>
      </w:r>
      <w:r w:rsidRPr="000F6FE5">
        <w:t>. Toughill's research shows similar results to Hannemann's study regarding the positive effects of participating in creative activities</w:t>
      </w:r>
      <w:r w:rsidR="00AC70C0" w:rsidRPr="000F6FE5">
        <w:t xml:space="preserve"> </w:t>
      </w:r>
      <w:r w:rsidR="00DB57F7" w:rsidRPr="000F6FE5">
        <w:fldChar w:fldCharType="begin"/>
      </w:r>
      <w:r w:rsidR="00DA1856">
        <w:instrText xml:space="preserve"> ADDIN EN.CITE &lt;EndNote&gt;&lt;Cite&gt;&lt;Author&gt;Toughill&lt;/Author&gt;&lt;IDText&gt;Creativity can make a difference&lt;/IDText&gt;&lt;DisplayText&gt;[44]&lt;/DisplayText&gt;&lt;record&gt;&lt;urls&gt;&lt;related-urls&gt;&lt;url&gt;http://www.sciencedirect.com/science/article/pii/S0197457205802915&lt;/url&gt;&lt;/related-urls&gt;&lt;/urls&gt;&lt;isbn&gt;0197-4572&lt;/isbn&gt;&lt;titles&gt;&lt;title&gt;Creativity can make a difference&lt;/title&gt;&lt;secondary-title&gt;Geriatric Nursing&lt;/secondary-title&gt;&lt;/titles&gt;&lt;pages&gt;276-277&lt;/pages&gt;&lt;number&gt;6&lt;/number&gt;&lt;access-date&gt;1990/12//&lt;/access-date&gt;&lt;contributors&gt;&lt;authors&gt;&lt;author&gt;Toughill, Eileen H.&lt;/author&gt;&lt;/authors&gt;&lt;/contributors&gt;&lt;added-date format="utc"&gt;1306673878&lt;/added-date&gt;&lt;ref-type name="Journal Article"&gt;17&lt;/ref-type&gt;&lt;rec-number&gt;128&lt;/rec-number&gt;&lt;last-updated-date format="utc"&gt;1306673878&lt;/last-updated-date&gt;&lt;electronic-resource-num&gt;10.1016/s0197-4572(05)80291-5&lt;/electronic-resource-num&gt;&lt;volume&gt;11&lt;/volume&gt;&lt;/record&gt;&lt;/Cite&gt;&lt;/EndNote&gt;</w:instrText>
      </w:r>
      <w:r w:rsidR="00DB57F7" w:rsidRPr="000F6FE5">
        <w:fldChar w:fldCharType="separate"/>
      </w:r>
      <w:r w:rsidR="00DA1856">
        <w:rPr>
          <w:noProof/>
        </w:rPr>
        <w:t>[44]</w:t>
      </w:r>
      <w:r w:rsidR="00DB57F7" w:rsidRPr="000F6FE5">
        <w:fldChar w:fldCharType="end"/>
      </w:r>
      <w:r w:rsidRPr="000F6FE5">
        <w:t xml:space="preserve">. A study conducted by Toughill found that introducing creative activities </w:t>
      </w:r>
      <w:r w:rsidR="00AC70C0" w:rsidRPr="000F6FE5">
        <w:t>to</w:t>
      </w:r>
      <w:r w:rsidRPr="000F6FE5">
        <w:t xml:space="preserve"> people with dementia</w:t>
      </w:r>
      <w:r w:rsidR="00AC70C0" w:rsidRPr="000F6FE5">
        <w:t>, influenced them</w:t>
      </w:r>
      <w:r w:rsidRPr="000F6FE5">
        <w:t xml:space="preserve"> positively with their manners, conversations and even appetites </w:t>
      </w:r>
      <w:r w:rsidR="00DB57F7" w:rsidRPr="000F6FE5">
        <w:fldChar w:fldCharType="begin"/>
      </w:r>
      <w:r w:rsidR="00DA1856">
        <w:instrText xml:space="preserve"> ADDIN EN.CITE &lt;EndNote&gt;&lt;Cite ExcludeYear="1"&gt;&lt;Author&gt;Toughill&lt;/Author&gt;&lt;IDText&gt;Creativity can make a difference&lt;/IDText&gt;&lt;DisplayText&gt;[44]&lt;/DisplayText&gt;&lt;record&gt;&lt;urls&gt;&lt;related-urls&gt;&lt;url&gt;http://www.sciencedirect.com/science/article/pii/S0197457205802915&lt;/url&gt;&lt;/related-urls&gt;&lt;/urls&gt;&lt;isbn&gt;0197-4572&lt;/isbn&gt;&lt;titles&gt;&lt;title&gt;Creativity can make a difference&lt;/title&gt;&lt;secondary-title&gt;Geriatric Nursing&lt;/secondary-title&gt;&lt;/titles&gt;&lt;pages&gt;276-277&lt;/pages&gt;&lt;number&gt;6&lt;/number&gt;&lt;access-date&gt;1990/12//&lt;/access-date&gt;&lt;contributors&gt;&lt;authors&gt;&lt;author&gt;Toughill, Eileen H.&lt;/author&gt;&lt;/authors&gt;&lt;/contributors&gt;&lt;added-date format="utc"&gt;1306673878&lt;/added-date&gt;&lt;ref-type name="Journal Article"&gt;17&lt;/ref-type&gt;&lt;rec-number&gt;128&lt;/rec-number&gt;&lt;last-updated-date format="utc"&gt;1306673878&lt;/last-updated-date&gt;&lt;electronic-resource-num&gt;10.1016/s0197-4572(05)80291-5&lt;/electronic-resource-num&gt;&lt;volume&gt;11&lt;/volume&gt;&lt;/record&gt;&lt;/Cite&gt;&lt;/EndNote&gt;</w:instrText>
      </w:r>
      <w:r w:rsidR="00DB57F7" w:rsidRPr="000F6FE5">
        <w:fldChar w:fldCharType="separate"/>
      </w:r>
      <w:r w:rsidR="00DA1856">
        <w:rPr>
          <w:noProof/>
        </w:rPr>
        <w:t>[44]</w:t>
      </w:r>
      <w:r w:rsidR="00DB57F7" w:rsidRPr="000F6FE5">
        <w:fldChar w:fldCharType="end"/>
      </w:r>
      <w:r w:rsidRPr="000F6FE5">
        <w:t xml:space="preserve">.  This study shows that participating in activities produces significant improvement in the wellbeing of dementia patients with improvements in mood, less antisocial behaviour and being </w:t>
      </w:r>
      <w:r w:rsidR="001159B5">
        <w:t>happier</w:t>
      </w:r>
      <w:r w:rsidR="006A1016" w:rsidRPr="000F6FE5">
        <w:t>, even if the activity is as mundane as putting rings on a rod</w:t>
      </w:r>
      <w:r w:rsidRPr="000F6FE5">
        <w:t>. The activities offer</w:t>
      </w:r>
      <w:r w:rsidR="009F381C">
        <w:t>ed</w:t>
      </w:r>
      <w:r w:rsidRPr="000F6FE5">
        <w:t xml:space="preserve"> the dementia sufferer </w:t>
      </w:r>
      <w:r w:rsidR="00782AA4" w:rsidRPr="000F6FE5">
        <w:t xml:space="preserve">an opportunity </w:t>
      </w:r>
      <w:r w:rsidRPr="000F6FE5">
        <w:t xml:space="preserve">to make their own decisions and choices. </w:t>
      </w:r>
    </w:p>
    <w:p w14:paraId="71E4C9A6" w14:textId="77777777" w:rsidR="00CF6FED" w:rsidRPr="000F6FE5" w:rsidRDefault="00CF6FED">
      <w:pPr>
        <w:spacing w:line="276" w:lineRule="auto"/>
        <w:jc w:val="left"/>
        <w:rPr>
          <w:rFonts w:asciiTheme="majorHAnsi" w:eastAsiaTheme="majorEastAsia" w:hAnsiTheme="majorHAnsi" w:cstheme="majorBidi"/>
        </w:rPr>
      </w:pPr>
      <w:r w:rsidRPr="000F6FE5">
        <w:br w:type="page"/>
      </w:r>
    </w:p>
    <w:p w14:paraId="7118D073" w14:textId="77777777" w:rsidR="00D203B6" w:rsidRPr="000F6FE5" w:rsidRDefault="00D203B6" w:rsidP="007F7681">
      <w:pPr>
        <w:pStyle w:val="Heading6"/>
        <w:rPr>
          <w:color w:val="auto"/>
        </w:rPr>
      </w:pPr>
      <w:r w:rsidRPr="000F6FE5">
        <w:rPr>
          <w:color w:val="auto"/>
        </w:rPr>
        <w:lastRenderedPageBreak/>
        <w:t>Art Therapy</w:t>
      </w:r>
    </w:p>
    <w:p w14:paraId="6001C263" w14:textId="77777777" w:rsidR="00190DC7" w:rsidRPr="000F6FE5" w:rsidRDefault="00190DC7" w:rsidP="00190DC7"/>
    <w:p w14:paraId="3E8B3E7C" w14:textId="77777777" w:rsidR="00D203B6" w:rsidRPr="000F6FE5" w:rsidRDefault="007E0E58" w:rsidP="00D203B6">
      <w:r w:rsidRPr="000F6FE5">
        <w:t>The previous section</w:t>
      </w:r>
      <w:r w:rsidR="007F7681" w:rsidRPr="000F6FE5">
        <w:t xml:space="preserve"> outline</w:t>
      </w:r>
      <w:r w:rsidR="00D52DBB" w:rsidRPr="000F6FE5">
        <w:t>d</w:t>
      </w:r>
      <w:r w:rsidR="007F7681" w:rsidRPr="000F6FE5">
        <w:t xml:space="preserve"> that e</w:t>
      </w:r>
      <w:r w:rsidR="00D203B6" w:rsidRPr="000F6FE5">
        <w:t xml:space="preserve">ngaging in meaningful creative activities can improve the quality of life </w:t>
      </w:r>
      <w:r w:rsidR="00D52DBB" w:rsidRPr="000F6FE5">
        <w:t>of dementia suffer</w:t>
      </w:r>
      <w:r w:rsidR="00E138AA" w:rsidRPr="000F6FE5">
        <w:t xml:space="preserve">ers. </w:t>
      </w:r>
      <w:r w:rsidR="00D84F74" w:rsidRPr="000F6FE5">
        <w:t>It is being recognised that non-pharmacological therapies should be approached before pharmacological treatments</w:t>
      </w:r>
      <w:r w:rsidRPr="000F6FE5">
        <w:t xml:space="preserve"> </w:t>
      </w:r>
      <w:r w:rsidR="00DB57F7" w:rsidRPr="000F6FE5">
        <w:fldChar w:fldCharType="begin"/>
      </w:r>
      <w:r w:rsidR="00DA1856">
        <w:instrText xml:space="preserve"> ADDIN EN.CITE &lt;EndNote&gt;&lt;Cite&gt;&lt;Author&gt;Douglas&lt;/Author&gt;&lt;Year&gt;2004&lt;/Year&gt;&lt;IDText&gt;Non-pharmacological interventions in dementia&lt;/IDText&gt;&lt;DisplayText&gt;[45]&lt;/DisplayText&gt;&lt;record&gt;&lt;titles&gt;&lt;title&gt;Non-pharmacological interventions in dementia&lt;/title&gt;&lt;secondary-title&gt;Advances in Psychiatric Treatment&lt;/secondary-title&gt;&lt;/titles&gt;&lt;pages&gt;171-179&lt;/pages&gt;&lt;contributors&gt;&lt;authors&gt;&lt;author&gt;Douglas, Simon&lt;/author&gt;&lt;author&gt;James, Ian&lt;/author&gt;&lt;author&gt;Ballard, Clive&lt;/author&gt;&lt;/authors&gt;&lt;/contributors&gt;&lt;added-date format="utc"&gt;1336144343&lt;/added-date&gt;&lt;ref-type name="Journal Article"&gt;17&lt;/ref-type&gt;&lt;dates&gt;&lt;year&gt;2004&lt;/year&gt;&lt;/dates&gt;&lt;rec-number&gt;188&lt;/rec-number&gt;&lt;last-updated-date format="utc"&gt;1336144435&lt;/last-updated-date&gt;&lt;volume&gt;10&lt;/volume&gt;&lt;/record&gt;&lt;/Cite&gt;&lt;/EndNote&gt;</w:instrText>
      </w:r>
      <w:r w:rsidR="00DB57F7" w:rsidRPr="000F6FE5">
        <w:fldChar w:fldCharType="separate"/>
      </w:r>
      <w:r w:rsidR="00DA1856">
        <w:rPr>
          <w:noProof/>
        </w:rPr>
        <w:t>[45]</w:t>
      </w:r>
      <w:r w:rsidR="00DB57F7" w:rsidRPr="000F6FE5">
        <w:fldChar w:fldCharType="end"/>
      </w:r>
      <w:r w:rsidR="00D84F74" w:rsidRPr="000F6FE5">
        <w:t xml:space="preserve">. One such non-pharmacological therapy is art therapy. </w:t>
      </w:r>
      <w:r w:rsidR="009D69F9" w:rsidRPr="000F6FE5">
        <w:t>The g</w:t>
      </w:r>
      <w:r w:rsidR="00E138AA" w:rsidRPr="000F6FE5">
        <w:t>oal</w:t>
      </w:r>
      <w:r w:rsidR="009D69F9" w:rsidRPr="000F6FE5">
        <w:t>s</w:t>
      </w:r>
      <w:r w:rsidR="00E138AA" w:rsidRPr="000F6FE5">
        <w:t xml:space="preserve"> </w:t>
      </w:r>
      <w:r w:rsidR="009D69F9" w:rsidRPr="000F6FE5">
        <w:t>of art therapy are</w:t>
      </w:r>
      <w:r w:rsidR="00E138AA" w:rsidRPr="000F6FE5">
        <w:t xml:space="preserve"> to </w:t>
      </w:r>
      <w:r w:rsidR="009D69F9" w:rsidRPr="000F6FE5">
        <w:t xml:space="preserve">provide meaningful stimulation, </w:t>
      </w:r>
      <w:r w:rsidR="00E138AA" w:rsidRPr="000F6FE5">
        <w:t>promote autonomy and independence through creative activities</w:t>
      </w:r>
      <w:r w:rsidRPr="000F6FE5">
        <w:t xml:space="preserve"> while </w:t>
      </w:r>
      <w:r w:rsidR="00BF5BCB" w:rsidRPr="000F6FE5">
        <w:t xml:space="preserve">keeping the dementia sufferer </w:t>
      </w:r>
      <w:r w:rsidRPr="000F6FE5">
        <w:t>meaningfully engaged</w:t>
      </w:r>
      <w:r w:rsidR="00E138AA" w:rsidRPr="000F6FE5">
        <w:t xml:space="preserve"> </w:t>
      </w:r>
      <w:r w:rsidR="00DB57F7" w:rsidRPr="000F6FE5">
        <w:fldChar w:fldCharType="begin"/>
      </w:r>
      <w:r w:rsidR="00DA1856">
        <w:instrText xml:space="preserve"> ADDIN EN.CITE &lt;EndNote&gt;&lt;Cite&gt;&lt;Author&gt;Blunsden&lt;/Author&gt;&lt;Year&gt;2009&lt;/Year&gt;&lt;IDText&gt;Design and prototype of a device to engage cognitively disabled older adults in visual artwork&lt;/IDText&gt;&lt;DisplayText&gt;[15, 45]&lt;/DisplayText&gt;&lt;record&gt;&lt;titles&gt;&lt;title&gt;Design and prototype of a device to engage cognitively disabled older adults in visual artwork&lt;/title&gt;&lt;secondary-title&gt;Proceedings of the 2nd International Conference on PErvasive Technologies Related to Assistive Environments&lt;/secondary-title&gt;&lt;/titles&gt;&lt;contributors&gt;&lt;authors&gt;&lt;author&gt;Blunsden, Scott&lt;/author&gt;&lt;author&gt;Richards, Brandi&lt;/author&gt;&lt;author&gt;Boger, Jen&lt;/author&gt;&lt;author&gt;Mihailidis, Alex&lt;/author&gt;&lt;author&gt;Bartindale, Tom&lt;/author&gt;&lt;author&gt;Jackson, Dan&lt;/author&gt;&lt;author&gt;Olivier, Patrick&lt;/author&gt;&lt;author&gt;Hoey, Jesse&lt;/author&gt;&lt;/authors&gt;&lt;/contributors&gt;&lt;added-date format="utc"&gt;1295616965&lt;/added-date&gt;&lt;pub-location&gt;Corfu, Greece&lt;/pub-location&gt;&lt;ref-type name="Conference Paper"&gt;47&lt;/ref-type&gt;&lt;dates&gt;&lt;year&gt;2009&lt;/year&gt;&lt;/dates&gt;&lt;rec-number&gt;49&lt;/rec-number&gt;&lt;publisher&gt;ACM&lt;/publisher&gt;&lt;last-updated-date format="utc"&gt;1295616965&lt;/last-updated-date&gt;&lt;electronic-resource-num&gt;10.1145/1579114.1579162&lt;/electronic-resource-num&gt;&lt;/record&gt;&lt;/Cite&gt;&lt;Cite&gt;&lt;Author&gt;Douglas&lt;/Author&gt;&lt;Year&gt;2004&lt;/Year&gt;&lt;IDText&gt;Non-pharmacological interventions in dementia&lt;/IDText&gt;&lt;record&gt;&lt;titles&gt;&lt;title&gt;Non-pharmacological interventions in dementia&lt;/title&gt;&lt;secondary-title&gt;Advances in Psychiatric Treatment&lt;/secondary-title&gt;&lt;/titles&gt;&lt;pages&gt;171-179&lt;/pages&gt;&lt;contributors&gt;&lt;authors&gt;&lt;author&gt;Douglas, Simon&lt;/author&gt;&lt;author&gt;James, Ian&lt;/author&gt;&lt;author&gt;Ballard, Clive&lt;/author&gt;&lt;/authors&gt;&lt;/contributors&gt;&lt;added-date format="utc"&gt;1336144343&lt;/added-date&gt;&lt;ref-type name="Journal Article"&gt;17&lt;/ref-type&gt;&lt;dates&gt;&lt;year&gt;2004&lt;/year&gt;&lt;/dates&gt;&lt;rec-number&gt;188&lt;/rec-number&gt;&lt;last-updated-date format="utc"&gt;1336144435&lt;/last-updated-date&gt;&lt;volume&gt;10&lt;/volume&gt;&lt;/record&gt;&lt;/Cite&gt;&lt;/EndNote&gt;</w:instrText>
      </w:r>
      <w:r w:rsidR="00DB57F7" w:rsidRPr="000F6FE5">
        <w:fldChar w:fldCharType="separate"/>
      </w:r>
      <w:r w:rsidR="00DA1856">
        <w:rPr>
          <w:noProof/>
        </w:rPr>
        <w:t>[15, 45]</w:t>
      </w:r>
      <w:r w:rsidR="00DB57F7" w:rsidRPr="000F6FE5">
        <w:fldChar w:fldCharType="end"/>
      </w:r>
      <w:r w:rsidR="00F84172" w:rsidRPr="000F6FE5">
        <w:t xml:space="preserve">. </w:t>
      </w:r>
      <w:r w:rsidR="000655D4" w:rsidRPr="000F6FE5">
        <w:t>Engaging</w:t>
      </w:r>
      <w:r w:rsidR="00777207" w:rsidRPr="000F6FE5">
        <w:t xml:space="preserve"> in </w:t>
      </w:r>
      <w:r w:rsidR="00D203B6" w:rsidRPr="000F6FE5">
        <w:t xml:space="preserve">artistic activities </w:t>
      </w:r>
      <w:r w:rsidR="000655D4" w:rsidRPr="000F6FE5">
        <w:t>is also claimed</w:t>
      </w:r>
      <w:r w:rsidR="00777207" w:rsidRPr="000F6FE5">
        <w:t xml:space="preserve"> to increase </w:t>
      </w:r>
      <w:r w:rsidR="00496F30" w:rsidRPr="000F6FE5">
        <w:t xml:space="preserve">the dementia sufferers </w:t>
      </w:r>
      <w:r w:rsidR="00D203B6" w:rsidRPr="000F6FE5">
        <w:t>ability t</w:t>
      </w:r>
      <w:r w:rsidR="00496F30" w:rsidRPr="000F6FE5">
        <w:t>o engage with their environment,</w:t>
      </w:r>
      <w:r w:rsidR="000655D4" w:rsidRPr="000F6FE5">
        <w:t xml:space="preserve"> </w:t>
      </w:r>
      <w:r w:rsidR="00BB6A0F">
        <w:t>and</w:t>
      </w:r>
      <w:r w:rsidR="000655D4" w:rsidRPr="000F6FE5">
        <w:t xml:space="preserve"> can also </w:t>
      </w:r>
      <w:r w:rsidR="00496F30" w:rsidRPr="000F6FE5">
        <w:t>provide an emotional outlet</w:t>
      </w:r>
      <w:r w:rsidR="00D203B6" w:rsidRPr="000F6FE5">
        <w:t xml:space="preserve"> </w:t>
      </w:r>
      <w:r w:rsidR="000655D4" w:rsidRPr="000F6FE5">
        <w:t xml:space="preserve">to express their unspeakable emotions </w:t>
      </w:r>
      <w:r w:rsidR="00DB57F7" w:rsidRPr="000F6FE5">
        <w:fldChar w:fldCharType="begin"/>
      </w:r>
      <w:r w:rsidR="00DA1856">
        <w:instrText xml:space="preserve"> ADDIN EN.CITE &lt;EndNote&gt;&lt;Cite&gt;&lt;Author&gt;Mihailidis&lt;/Author&gt;&lt;Year&gt;2010&lt;/Year&gt;&lt;IDText&gt;Towards the development of a technology for art therapy and dementia: Definition of needs and design constraints&lt;/IDText&gt;&lt;DisplayText&gt;[46]&lt;/DisplayText&gt;&lt;record&gt;&lt;keywords&gt;&lt;keyword&gt;Art therapy&lt;/keyword&gt;&lt;keyword&gt;Computer&lt;/keyword&gt;&lt;keyword&gt;Artificial intelligence&lt;/keyword&gt;&lt;keyword&gt;Dementia&lt;/keyword&gt;&lt;keyword&gt;Elderly&lt;/keyword&gt;&lt;keyword&gt;Assistive technology&lt;/keyword&gt;&lt;/keywords&gt;&lt;urls&gt;&lt;related-urls&gt;&lt;url&gt;http://www.sciencedirect.com/science/article/B6V9J-5051P8N-4/2/3dbd45b36e96ee6fd5b57e271fe87564&lt;/url&gt;&lt;/related-urls&gt;&lt;/urls&gt;&lt;isbn&gt;0197-4556&lt;/isbn&gt;&lt;titles&gt;&lt;title&gt;Towards the development of a technology for art therapy and dementia: Definition of needs and design constraints&lt;/title&gt;&lt;secondary-title&gt;The Arts in Psychotherapy&lt;/secondary-title&gt;&lt;/titles&gt;&lt;pages&gt;293-300&lt;/pages&gt;&lt;number&gt;4&lt;/number&gt;&lt;contributors&gt;&lt;authors&gt;&lt;author&gt;Mihailidis, Alex&lt;/author&gt;&lt;author&gt;Blunsden, Scott&lt;/author&gt;&lt;author&gt;Boger, Jennifer&lt;/author&gt;&lt;author&gt;Richards, Brandi&lt;/author&gt;&lt;author&gt;Zutis, Krists&lt;/author&gt;&lt;author&gt;Young, Laurel&lt;/author&gt;&lt;author&gt;Hoey, Jesse&lt;/author&gt;&lt;/authors&gt;&lt;/contributors&gt;&lt;added-date format="utc"&gt;1296639255&lt;/added-date&gt;&lt;ref-type name="Journal Article"&gt;17&lt;/ref-type&gt;&lt;dates&gt;&lt;year&gt;2010&lt;/year&gt;&lt;/dates&gt;&lt;rec-number&gt;63&lt;/rec-number&gt;&lt;last-updated-date format="utc"&gt;1296639255&lt;/last-updated-date&gt;&lt;electronic-resource-num&gt;10.1016/j.aip.2010.05.004&lt;/electronic-resource-num&gt;&lt;volume&gt;37&lt;/volume&gt;&lt;/record&gt;&lt;/Cite&gt;&lt;/EndNote&gt;</w:instrText>
      </w:r>
      <w:r w:rsidR="00DB57F7" w:rsidRPr="000F6FE5">
        <w:fldChar w:fldCharType="separate"/>
      </w:r>
      <w:r w:rsidR="00DA1856">
        <w:rPr>
          <w:noProof/>
        </w:rPr>
        <w:t>[46]</w:t>
      </w:r>
      <w:r w:rsidR="00DB57F7" w:rsidRPr="000F6FE5">
        <w:fldChar w:fldCharType="end"/>
      </w:r>
      <w:r w:rsidR="00D203B6" w:rsidRPr="000F6FE5">
        <w:t>.</w:t>
      </w:r>
      <w:r w:rsidR="002C2131" w:rsidRPr="000F6FE5">
        <w:t xml:space="preserve"> </w:t>
      </w:r>
    </w:p>
    <w:p w14:paraId="7EE8F1CF" w14:textId="77777777" w:rsidR="00AD5A72" w:rsidRDefault="00AD5A72">
      <w:pPr>
        <w:spacing w:line="276" w:lineRule="auto"/>
        <w:jc w:val="left"/>
      </w:pPr>
    </w:p>
    <w:p w14:paraId="49919F70" w14:textId="77777777" w:rsidR="00314ACF" w:rsidRPr="000F6FE5" w:rsidRDefault="005A71B3" w:rsidP="003A2560">
      <w:pPr>
        <w:pStyle w:val="Heading3"/>
        <w:rPr>
          <w:color w:val="auto"/>
        </w:rPr>
      </w:pPr>
      <w:bookmarkStart w:id="37" w:name="_Toc324751281"/>
      <w:bookmarkStart w:id="38" w:name="_Toc327968456"/>
      <w:r>
        <w:rPr>
          <w:color w:val="auto"/>
        </w:rPr>
        <w:t>2.2</w:t>
      </w:r>
      <w:r w:rsidR="0026622F">
        <w:rPr>
          <w:color w:val="auto"/>
        </w:rPr>
        <w:t>.</w:t>
      </w:r>
      <w:r w:rsidR="00633C16">
        <w:rPr>
          <w:color w:val="auto"/>
        </w:rPr>
        <w:t>8</w:t>
      </w:r>
      <w:r w:rsidR="0026622F">
        <w:rPr>
          <w:color w:val="auto"/>
        </w:rPr>
        <w:t xml:space="preserve"> </w:t>
      </w:r>
      <w:r w:rsidR="00322B2D" w:rsidRPr="000F6FE5">
        <w:rPr>
          <w:color w:val="auto"/>
        </w:rPr>
        <w:t>Technologies D</w:t>
      </w:r>
      <w:r w:rsidR="00314ACF" w:rsidRPr="000F6FE5">
        <w:rPr>
          <w:color w:val="auto"/>
        </w:rPr>
        <w:t xml:space="preserve">eveloped for </w:t>
      </w:r>
      <w:r w:rsidR="00322B2D" w:rsidRPr="000F6FE5">
        <w:rPr>
          <w:color w:val="auto"/>
        </w:rPr>
        <w:t>D</w:t>
      </w:r>
      <w:r w:rsidR="00314ACF" w:rsidRPr="000F6FE5">
        <w:rPr>
          <w:color w:val="auto"/>
        </w:rPr>
        <w:t xml:space="preserve">ementia </w:t>
      </w:r>
      <w:r w:rsidR="00322B2D" w:rsidRPr="000F6FE5">
        <w:rPr>
          <w:color w:val="auto"/>
        </w:rPr>
        <w:t>S</w:t>
      </w:r>
      <w:r w:rsidR="00314ACF" w:rsidRPr="000F6FE5">
        <w:rPr>
          <w:color w:val="auto"/>
        </w:rPr>
        <w:t>ufferers</w:t>
      </w:r>
      <w:bookmarkEnd w:id="37"/>
      <w:bookmarkEnd w:id="38"/>
      <w:r w:rsidR="00314ACF" w:rsidRPr="000F6FE5">
        <w:rPr>
          <w:color w:val="auto"/>
        </w:rPr>
        <w:t xml:space="preserve"> </w:t>
      </w:r>
    </w:p>
    <w:p w14:paraId="729E74A9" w14:textId="77777777" w:rsidR="00190DC7" w:rsidRPr="000F6FE5" w:rsidRDefault="00190DC7" w:rsidP="00B55323"/>
    <w:p w14:paraId="43EE6397" w14:textId="77777777" w:rsidR="003417D2" w:rsidRPr="000F6FE5" w:rsidRDefault="00B55323" w:rsidP="00F16564">
      <w:r w:rsidRPr="000F6FE5">
        <w:t xml:space="preserve">Currently older people tend to have significantly less computer experience than younger people but the number of older people with computer experience is rising </w:t>
      </w:r>
      <w:r w:rsidR="00DB57F7" w:rsidRPr="000F6FE5">
        <w:fldChar w:fldCharType="begin">
          <w:fldData xml:space="preserve">PEVuZE5vdGU+PENpdGU+PEF1dGhvcj5BcHRlZDwvQXV0aG9yPjxZZWFyPjIwMDY8L1llYXI+PElE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</w:fldData>
        </w:fldChar>
      </w:r>
      <w:r w:rsidR="00DA1856">
        <w:instrText xml:space="preserve"> ADDIN EN.CITE </w:instrText>
      </w:r>
      <w:r w:rsidR="00DB57F7">
        <w:fldChar w:fldCharType="begin">
          <w:fldData xml:space="preserve">PEVuZE5vdGU+PENpdGU+PEF1dGhvcj5BcHRlZDwvQXV0aG9yPjxZZWFyPjIwMDY8L1llYXI+PElE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</w:fldData>
        </w:fldChar>
      </w:r>
      <w:r w:rsidR="00DA1856">
        <w:instrText xml:space="preserve"> ADDIN EN.CITE.DATA </w:instrText>
      </w:r>
      <w:r w:rsidR="00DB57F7">
        <w:fldChar w:fldCharType="end"/>
      </w:r>
      <w:r w:rsidR="00DB57F7" w:rsidRPr="000F6FE5">
        <w:fldChar w:fldCharType="separate"/>
      </w:r>
      <w:r w:rsidR="00DA1856">
        <w:rPr>
          <w:noProof/>
        </w:rPr>
        <w:t>[7, 47]</w:t>
      </w:r>
      <w:r w:rsidR="00DB57F7" w:rsidRPr="000F6FE5">
        <w:fldChar w:fldCharType="end"/>
      </w:r>
      <w:r w:rsidRPr="000F6FE5">
        <w:t>. In a study conducted by the Technology Research for Independent</w:t>
      </w:r>
      <w:r w:rsidR="00BB6A0F">
        <w:t xml:space="preserve"> Living</w:t>
      </w:r>
      <w:r w:rsidRPr="000F6FE5">
        <w:t xml:space="preserve"> (TRIL) group noted that one participa</w:t>
      </w:r>
      <w:r w:rsidR="00322B2D" w:rsidRPr="000F6FE5">
        <w:t>nt of their study stated that "older Irish a</w:t>
      </w:r>
      <w:r w:rsidRPr="000F6FE5">
        <w:t xml:space="preserve">dults are not used to technology" </w:t>
      </w:r>
      <w:r w:rsidR="00DB57F7" w:rsidRPr="000F6FE5">
        <w:fldChar w:fldCharType="begin"/>
      </w:r>
      <w:r w:rsidR="00DA1856">
        <w:instrText xml:space="preserve"> ADDIN EN.CITE &lt;EndNote&gt;&lt;Cite&gt;&lt;Author&gt;TRIL&lt;/Author&gt;&lt;Year&gt;2010&lt;/Year&gt;&lt;IDText&gt;The Power of Participatory Design&lt;/IDText&gt;&lt;DisplayText&gt;[48]&lt;/DisplayText&gt;&lt;record&gt;&lt;urls&gt;&lt;related-urls&gt;&lt;url&gt;http://www.trilcentre.org/component/content/article/2-default/137-the-power-of-participatory-design.html&lt;/url&gt;&lt;/related-urls&gt;&lt;/urls&gt;&lt;titles&gt;&lt;title&gt;The Power of Participatory Design&lt;/title&gt;&lt;/titles&gt;&lt;number&gt;03/03/2011&lt;/number&gt;&lt;contributors&gt;&lt;authors&gt;&lt;author&gt;TRIL Centre&lt;/author&gt;&lt;/authors&gt;&lt;/contributors&gt;&lt;added-date format="utc"&gt;1299166643&lt;/added-date&gt;&lt;ref-type name="Web Page"&gt;12&lt;/ref-type&gt;&lt;dates&gt;&lt;year&gt;2010&lt;/year&gt;&lt;/dates&gt;&lt;rec-number&gt;72&lt;/rec-number&gt;&lt;last-updated-date format="utc"&gt;1299166688&lt;/last-updated-date&gt;&lt;volume&gt;2011&lt;/volume&gt;&lt;/record&gt;&lt;/Cite&gt;&lt;/EndNote&gt;</w:instrText>
      </w:r>
      <w:r w:rsidR="00DB57F7" w:rsidRPr="000F6FE5">
        <w:fldChar w:fldCharType="separate"/>
      </w:r>
      <w:r w:rsidR="00DA1856">
        <w:rPr>
          <w:noProof/>
        </w:rPr>
        <w:t>[48]</w:t>
      </w:r>
      <w:r w:rsidR="00DB57F7" w:rsidRPr="000F6FE5">
        <w:fldChar w:fldCharType="end"/>
      </w:r>
      <w:r w:rsidRPr="000F6FE5">
        <w:t>. This</w:t>
      </w:r>
      <w:r w:rsidR="00BB6A0F">
        <w:t xml:space="preserve"> was felt by the participant possibly because</w:t>
      </w:r>
      <w:r w:rsidRPr="000F6FE5">
        <w:t xml:space="preserve"> the elderly have not grown up with computer technology in a domestic setting</w:t>
      </w:r>
      <w:r w:rsidR="00CE33DB" w:rsidRPr="000F6FE5">
        <w:t>, making it more difficult to adapt</w:t>
      </w:r>
      <w:r w:rsidRPr="000F6FE5">
        <w:t xml:space="preserve"> to computer technology. Although is true for some older adults, it is not true for all. Approximately 22% of adults aged 65 and over use the internet regularly </w:t>
      </w:r>
      <w:r w:rsidR="00DB57F7" w:rsidRPr="000F6FE5">
        <w:fldChar w:fldCharType="begin"/>
      </w:r>
      <w:r w:rsidR="00DA1856">
        <w:instrText xml:space="preserve"> ADDIN EN.CITE &lt;EndNote&gt;&lt;Cite&gt;&lt;Author&gt;Jimison&lt;/Author&gt;&lt;Year&gt;2004&lt;/Year&gt;&lt;IDText&gt;Home monitoring of computer interactions for the early detection of dementia&lt;/IDText&gt;&lt;DisplayText&gt;[49]&lt;/DisplayText&gt;&lt;record&gt;&lt;dates&gt;&lt;pub-dates&gt;&lt;date&gt;1-5 Sept. 2004&lt;/date&gt;&lt;/pub-dates&gt;&lt;year&gt;2004&lt;/year&gt;&lt;/dates&gt;&lt;keywords&gt;&lt;keyword&gt;cognition&lt;/keyword&gt;&lt;keyword&gt;computer games&lt;/keyword&gt;&lt;keyword&gt;diseases&lt;/keyword&gt;&lt;keyword&gt;geriatrics&lt;/keyword&gt;&lt;keyword&gt;medical diagnostic computing&lt;/keyword&gt;&lt;keyword&gt;patient diagnosis&lt;/keyword&gt;&lt;keyword&gt;patient monitoring&lt;/keyword&gt;&lt;keyword&gt;user interfaces&lt;/keyword&gt;&lt;keyword&gt;cognitive assessments&lt;/keyword&gt;&lt;keyword&gt;dynamic user model&lt;/keyword&gt;&lt;keyword&gt;early dementia detection&lt;/keyword&gt;&lt;keyword&gt;elders&lt;/keyword&gt;&lt;keyword&gt;home monitoring&lt;/keyword&gt;&lt;keyword&gt;user thought processes&lt;/keyword&gt;&lt;keyword&gt;user-computer interactions&lt;/keyword&gt;&lt;/keywords&gt;&lt;titles&gt;&lt;title&gt;Home monitoring of computer interactions for the early detection of dementia&lt;/title&gt;&lt;secondary-title&gt;Engineering in Medicine and Biology Society, 2004. IEMBS &amp;apos;04. 26th Annual International Conference of the IEEE&lt;/secondary-title&gt;&lt;alt-title&gt;Engineering in Medicine and Biology Society, 2004. IEMBS &amp;apos;04. 26th Annual International Conference of the IEEE&lt;/alt-title&gt;&lt;/titles&gt;&lt;pages&gt;4533-4536&lt;/pages&gt;&lt;contributors&gt;&lt;authors&gt;&lt;author&gt;Jimison, J. B.&lt;/author&gt;&lt;author&gt;Pavel, M.&lt;/author&gt;&lt;author&gt;Pavel, J.&lt;/author&gt;&lt;author&gt;McKanna, J.&lt;/author&gt;&lt;/authors&gt;&lt;/contributors&gt;&lt;added-date format="utc"&gt;1289905397&lt;/added-date&gt;&lt;ref-type name="Conference Proceeding"&gt;10&lt;/ref-type&gt;&lt;rec-number&gt;18&lt;/rec-number&gt;&lt;last-updated-date format="utc"&gt;1289905397&lt;/last-updated-date&gt;&lt;volume&gt;2&lt;/volume&gt;&lt;/record&gt;&lt;/Cite&gt;&lt;/EndNote&gt;</w:instrText>
      </w:r>
      <w:r w:rsidR="00DB57F7" w:rsidRPr="000F6FE5">
        <w:fldChar w:fldCharType="separate"/>
      </w:r>
      <w:r w:rsidR="00DA1856">
        <w:rPr>
          <w:noProof/>
        </w:rPr>
        <w:t>[49]</w:t>
      </w:r>
      <w:r w:rsidR="00DB57F7" w:rsidRPr="000F6FE5">
        <w:fldChar w:fldCharType="end"/>
      </w:r>
      <w:r w:rsidR="00BB6A0F">
        <w:t>. However, the</w:t>
      </w:r>
      <w:r w:rsidRPr="000F6FE5">
        <w:t xml:space="preserve"> the age group of 65 and over are the least likely age group to use the internet</w:t>
      </w:r>
      <w:r w:rsidR="00483EB6" w:rsidRPr="000F6FE5">
        <w:t xml:space="preserve"> </w:t>
      </w:r>
      <w:r w:rsidR="00DB57F7" w:rsidRPr="000F6FE5">
        <w:fldChar w:fldCharType="begin"/>
      </w:r>
      <w:r w:rsidR="00DA1856">
        <w:instrText xml:space="preserve"> ADDIN EN.CITE &lt;EndNote&gt;&lt;Cite&gt;&lt;Author&gt;Ijsselsteijn&lt;/Author&gt;&lt;Year&gt;2007&lt;/Year&gt;&lt;IDText&gt;Digital game design for elderly users&lt;/IDText&gt;&lt;DisplayText&gt;[20]&lt;/DisplayText&gt;&lt;record&gt;&lt;titles&gt;&lt;title&gt;Digital game design for elderly users&lt;/title&gt;&lt;secondary-title&gt;Proceedings of the 2007 conference on Future Play&lt;/secondary-title&gt;&lt;/titles&gt;&lt;contributors&gt;&lt;authors&gt;&lt;author&gt;Ijsselsteijn, Wijnand&lt;/author&gt;&lt;author&gt;Nap, Henk Herman&lt;/author&gt;&lt;author&gt;Kort, Yvonne de&lt;/author&gt;&lt;author&gt;Poels, Karolien&lt;/author&gt;&lt;/authors&gt;&lt;/contributors&gt;&lt;added-date format="utc"&gt;1313012408&lt;/added-date&gt;&lt;pub-location&gt;Toronto, Canada&lt;/pub-location&gt;&lt;ref-type name="Conference Paper"&gt;47&lt;/ref-type&gt;&lt;dates&gt;&lt;year&gt;2007&lt;/year&gt;&lt;/dates&gt;&lt;rec-number&gt;165&lt;/rec-number&gt;&lt;publisher&gt;ACM&lt;/publisher&gt;&lt;last-updated-date format="utc"&gt;1313012408&lt;/last-updated-date&gt;&lt;electronic-resource-num&gt;10.1145/1328202.1328206&lt;/electronic-resource-num&gt;&lt;/record&gt;&lt;/Cite&gt;&lt;/EndNote&gt;</w:instrText>
      </w:r>
      <w:r w:rsidR="00DB57F7" w:rsidRPr="000F6FE5">
        <w:fldChar w:fldCharType="separate"/>
      </w:r>
      <w:r w:rsidR="00DA1856">
        <w:rPr>
          <w:noProof/>
        </w:rPr>
        <w:t>[20]</w:t>
      </w:r>
      <w:r w:rsidR="00DB57F7" w:rsidRPr="000F6FE5">
        <w:fldChar w:fldCharType="end"/>
      </w:r>
      <w:r w:rsidRPr="000F6FE5">
        <w:t xml:space="preserve">. Although the elderly </w:t>
      </w:r>
      <w:r w:rsidR="00BB6A0F">
        <w:t>may not be</w:t>
      </w:r>
      <w:r w:rsidRPr="000F6FE5">
        <w:t xml:space="preserve"> computer savvy, technologies have been developed for d</w:t>
      </w:r>
      <w:r w:rsidR="00BB6A0F">
        <w:t>ementia sufferers with the 'ease-</w:t>
      </w:r>
      <w:r w:rsidRPr="000F6FE5">
        <w:t>of</w:t>
      </w:r>
      <w:r w:rsidR="00BB6A0F">
        <w:t>-</w:t>
      </w:r>
      <w:r w:rsidRPr="000F6FE5">
        <w:t>use</w:t>
      </w:r>
      <w:r w:rsidR="00BB6A0F">
        <w:t>'</w:t>
      </w:r>
      <w:r w:rsidRPr="000F6FE5">
        <w:t xml:space="preserve"> in mind. </w:t>
      </w:r>
    </w:p>
    <w:p w14:paraId="2B6F7CC9" w14:textId="77777777" w:rsidR="006E7D50" w:rsidRPr="000F6FE5" w:rsidRDefault="00B55323" w:rsidP="00B55323">
      <w:r w:rsidRPr="000F6FE5">
        <w:t xml:space="preserve">Advances in technology have </w:t>
      </w:r>
      <w:r w:rsidR="004A7FA7" w:rsidRPr="000F6FE5">
        <w:t xml:space="preserve">also </w:t>
      </w:r>
      <w:r w:rsidRPr="000F6FE5">
        <w:t>lead to many different computer systems</w:t>
      </w:r>
      <w:r w:rsidR="00063B49" w:rsidRPr="000F6FE5">
        <w:t xml:space="preserve"> being developed</w:t>
      </w:r>
      <w:r w:rsidRPr="000F6FE5">
        <w:t xml:space="preserve"> for </w:t>
      </w:r>
      <w:r w:rsidR="00F16564" w:rsidRPr="000F6FE5">
        <w:t xml:space="preserve">people with </w:t>
      </w:r>
      <w:r w:rsidRPr="000F6FE5">
        <w:t>dementia</w:t>
      </w:r>
      <w:r w:rsidR="009155EB" w:rsidRPr="000F6FE5">
        <w:t>.</w:t>
      </w:r>
      <w:r w:rsidR="00F16564" w:rsidRPr="000F6FE5">
        <w:t xml:space="preserve"> For example, wandering is a common symptom associated with dementia. This was seen as a serious problem</w:t>
      </w:r>
      <w:r w:rsidR="00C77D66" w:rsidRPr="000F6FE5">
        <w:t>,</w:t>
      </w:r>
      <w:r w:rsidR="00F16564" w:rsidRPr="000F6FE5">
        <w:t xml:space="preserve"> as wandering can lead to sometimes life threatening situations </w:t>
      </w:r>
      <w:r w:rsidR="00DB57F7" w:rsidRPr="000F6FE5">
        <w:fldChar w:fldCharType="begin"/>
      </w:r>
      <w:r w:rsidR="00DA1856">
        <w:instrText xml:space="preserve"> ADDIN EN.CITE &lt;EndNote&gt;&lt;Cite&gt;&lt;Author&gt;M&lt;/Author&gt;&lt;Year&gt;2010&lt;/Year&gt;&lt;IDText&gt;Dealing with wandering: a case study on caregivers&amp;apos; attitudes towards privacy and autonomy when reflecting the use of LBS&lt;/IDText&gt;&lt;DisplayText&gt;[10]&lt;/DisplayText&gt;&lt;record&gt;&lt;titles&gt;&lt;title&gt;Dealing with wandering: a case study on caregivers&amp;apos; attitudes towards privacy and autonomy when reflecting the use of LBS&lt;/title&gt;&lt;secondary-title&gt;Proceedings of the 16th ACM international conference on Supporting group work&lt;/secondary-title&gt;&lt;/titles&gt;&lt;contributors&gt;&lt;authors&gt;&lt;author&gt;M, Claudia&lt;/author&gt;&lt;author&gt;ller,&lt;/author&gt;&lt;author&gt;Wan, Lin&lt;/author&gt;&lt;author&gt;Hrg, Dalibor&lt;/author&gt;&lt;/authors&gt;&lt;/contributors&gt;&lt;added-date format="utc"&gt;1312294846&lt;/added-date&gt;&lt;pub-location&gt;Sanibel Island, Florida, USA&lt;/pub-location&gt;&lt;ref-type name="Conference Paper"&gt;47&lt;/ref-type&gt;&lt;dates&gt;&lt;year&gt;2010&lt;/year&gt;&lt;/dates&gt;&lt;rec-number&gt;151&lt;/rec-number&gt;&lt;publisher&gt;ACM&lt;/publisher&gt;&lt;last-updated-date format="utc"&gt;1312294846&lt;/last-updated-date&gt;&lt;electronic-resource-num&gt;10.1145/1880071.1880082&lt;/electronic-resource-num&gt;&lt;/record&gt;&lt;/Cite&gt;&lt;/EndNote&gt;</w:instrText>
      </w:r>
      <w:r w:rsidR="00DB57F7" w:rsidRPr="000F6FE5">
        <w:fldChar w:fldCharType="separate"/>
      </w:r>
      <w:r w:rsidR="00DA1856">
        <w:rPr>
          <w:noProof/>
        </w:rPr>
        <w:t>[10]</w:t>
      </w:r>
      <w:r w:rsidR="00DB57F7" w:rsidRPr="000F6FE5">
        <w:fldChar w:fldCharType="end"/>
      </w:r>
      <w:r w:rsidR="00F16564" w:rsidRPr="000F6FE5">
        <w:t>. A possible solution t</w:t>
      </w:r>
      <w:r w:rsidR="00C77D66" w:rsidRPr="000F6FE5">
        <w:t>o this problem wa</w:t>
      </w:r>
      <w:r w:rsidR="00F16564" w:rsidRPr="000F6FE5">
        <w:t>s proposed and discussed by M</w:t>
      </w:r>
      <w:r w:rsidR="00F16564" w:rsidRPr="000F6FE5">
        <w:rPr>
          <w:rFonts w:cs="Times New Roman"/>
        </w:rPr>
        <w:t>ü</w:t>
      </w:r>
      <w:r w:rsidR="00F16564" w:rsidRPr="000F6FE5">
        <w:t xml:space="preserve">ller et al. </w:t>
      </w:r>
      <w:r w:rsidR="00DB57F7" w:rsidRPr="000F6FE5">
        <w:fldChar w:fldCharType="begin"/>
      </w:r>
      <w:r w:rsidR="00DA1856">
        <w:instrText xml:space="preserve"> ADDIN EN.CITE &lt;EndNote&gt;&lt;Cite&gt;&lt;Author&gt;M&lt;/Author&gt;&lt;Year&gt;2010&lt;/Year&gt;&lt;IDText&gt;Dealing with wandering: a case study on caregivers&amp;apos; attitudes towards privacy and autonomy when reflecting the use of LBS&lt;/IDText&gt;&lt;DisplayText&gt;[10]&lt;/DisplayText&gt;&lt;record&gt;&lt;titles&gt;&lt;title&gt;Dealing with wandering: a case study on caregivers&amp;apos; attitudes towards privacy and autonomy when reflecting the use of LBS&lt;/title&gt;&lt;secondary-title&gt;Proceedings of the 16th ACM international conference on Supporting group work&lt;/secondary-title&gt;&lt;/titles&gt;&lt;contributors&gt;&lt;authors&gt;&lt;author&gt;M, Claudia&lt;/author&gt;&lt;author&gt;ller,&lt;/author&gt;&lt;author&gt;Wan, Lin&lt;/author&gt;&lt;author&gt;Hrg, Dalibor&lt;/author&gt;&lt;/authors&gt;&lt;/contributors&gt;&lt;added-date format="utc"&gt;1312294846&lt;/added-date&gt;&lt;pub-location&gt;Sanibel Island, Florida, USA&lt;/pub-location&gt;&lt;ref-type name="Conference Paper"&gt;47&lt;/ref-type&gt;&lt;dates&gt;&lt;year&gt;2010&lt;/year&gt;&lt;/dates&gt;&lt;rec-number&gt;151&lt;/rec-number&gt;&lt;publisher&gt;ACM&lt;/publisher&gt;&lt;last-updated-date format="utc"&gt;1312294846&lt;/last-updated-date&gt;&lt;electronic-resource-num&gt;10.1145/1880071.1880082&lt;/electronic-resource-num&gt;&lt;/record&gt;&lt;/Cite&gt;&lt;/EndNote&gt;</w:instrText>
      </w:r>
      <w:r w:rsidR="00DB57F7" w:rsidRPr="000F6FE5">
        <w:fldChar w:fldCharType="separate"/>
      </w:r>
      <w:r w:rsidR="00DA1856">
        <w:rPr>
          <w:noProof/>
        </w:rPr>
        <w:t>[10]</w:t>
      </w:r>
      <w:r w:rsidR="00DB57F7" w:rsidRPr="000F6FE5">
        <w:fldChar w:fldCharType="end"/>
      </w:r>
      <w:r w:rsidR="00F16564" w:rsidRPr="000F6FE5">
        <w:t xml:space="preserve">. This solution involves location based </w:t>
      </w:r>
      <w:r w:rsidR="00F16564" w:rsidRPr="000F6FE5">
        <w:lastRenderedPageBreak/>
        <w:t xml:space="preserve">sensing (LBS), </w:t>
      </w:r>
      <w:r w:rsidR="003C7664" w:rsidRPr="000F6FE5">
        <w:t>which use</w:t>
      </w:r>
      <w:r w:rsidR="009F381C">
        <w:t>d the</w:t>
      </w:r>
      <w:r w:rsidR="00F16564" w:rsidRPr="000F6FE5">
        <w:t xml:space="preserve"> global positioning system (GPS)</w:t>
      </w:r>
      <w:r w:rsidR="003C7664" w:rsidRPr="000F6FE5">
        <w:t xml:space="preserve"> to keep track of the dementia sufferer</w:t>
      </w:r>
      <w:r w:rsidR="009F381C">
        <w:t>'s location</w:t>
      </w:r>
      <w:r w:rsidR="00F16564" w:rsidRPr="000F6FE5">
        <w:t>.</w:t>
      </w:r>
      <w:r w:rsidR="00DA6B44" w:rsidRPr="000F6FE5">
        <w:t xml:space="preserve"> </w:t>
      </w:r>
    </w:p>
    <w:p w14:paraId="6F12F831" w14:textId="77777777" w:rsidR="00B55323" w:rsidRPr="000F6FE5" w:rsidRDefault="00DA6B44" w:rsidP="00B55323">
      <w:r w:rsidRPr="000F6FE5">
        <w:t xml:space="preserve">Other technologies which are being developed include </w:t>
      </w:r>
      <w:r w:rsidR="00F460D1" w:rsidRPr="000F6FE5">
        <w:t xml:space="preserve">fall detection </w:t>
      </w:r>
      <w:r w:rsidR="00DB57F7" w:rsidRPr="000F6FE5">
        <w:fldChar w:fldCharType="begin"/>
      </w:r>
      <w:r w:rsidR="00DA1856">
        <w:instrText xml:space="preserve"> ADDIN EN.CITE &lt;EndNote&gt;&lt;Cite&gt;&lt;Author&gt;Doulamis&lt;/Author&gt;&lt;Year&gt;2010&lt;/Year&gt;&lt;IDText&gt;Iterative motion estimation constrained by time and shape for detecting persons&amp;apos; falls&lt;/IDText&gt;&lt;DisplayText&gt;[9]&lt;/DisplayText&gt;&lt;record&gt;&lt;titles&gt;&lt;title&gt;Iterative motion estimation constrained by time and shape for detecting persons&amp;apos; falls&lt;/title&gt;&lt;secondary-title&gt;Proceedings of the 3rd International Conference on PErvasive Technologies Related to Assistive Environments&lt;/secondary-title&gt;&lt;/titles&gt;&lt;contributors&gt;&lt;authors&gt;&lt;author&gt;Doulamis, Nikolaos&lt;/author&gt;&lt;/authors&gt;&lt;/contributors&gt;&lt;added-date format="utc"&gt;1312294729&lt;/added-date&gt;&lt;pub-location&gt;Samos, Greece&lt;/pub-location&gt;&lt;ref-type name="Conference Paper"&gt;47&lt;/ref-type&gt;&lt;dates&gt;&lt;year&gt;2010&lt;/year&gt;&lt;/dates&gt;&lt;rec-number&gt;150&lt;/rec-number&gt;&lt;publisher&gt;ACM&lt;/publisher&gt;&lt;last-updated-date format="utc"&gt;1312294729&lt;/last-updated-date&gt;&lt;electronic-resource-num&gt;10.1145/1839294.1839368&lt;/electronic-resource-num&gt;&lt;/record&gt;&lt;/Cite&gt;&lt;/EndNote&gt;</w:instrText>
      </w:r>
      <w:r w:rsidR="00DB57F7" w:rsidRPr="000F6FE5">
        <w:fldChar w:fldCharType="separate"/>
      </w:r>
      <w:r w:rsidR="00DA1856">
        <w:rPr>
          <w:noProof/>
        </w:rPr>
        <w:t>[9]</w:t>
      </w:r>
      <w:r w:rsidR="00DB57F7" w:rsidRPr="000F6FE5">
        <w:fldChar w:fldCharType="end"/>
      </w:r>
      <w:r w:rsidR="007E1B19">
        <w:t>. T</w:t>
      </w:r>
      <w:r w:rsidR="00CE33BA" w:rsidRPr="000F6FE5">
        <w:t>his technology</w:t>
      </w:r>
      <w:r w:rsidRPr="000F6FE5">
        <w:t xml:space="preserve"> alerts a carer if a person with dementia has fallen.</w:t>
      </w:r>
      <w:r w:rsidR="00F460D1" w:rsidRPr="000F6FE5">
        <w:t xml:space="preserve"> </w:t>
      </w:r>
      <w:r w:rsidR="00D67A4F" w:rsidRPr="000F6FE5">
        <w:t>The following sections explore</w:t>
      </w:r>
      <w:r w:rsidR="007A57AA" w:rsidRPr="000F6FE5">
        <w:t xml:space="preserve"> some of the current technologies which are developed for dementia sufferers, </w:t>
      </w:r>
      <w:r w:rsidR="007E1B19">
        <w:t xml:space="preserve">including </w:t>
      </w:r>
      <w:r w:rsidR="00F460D1" w:rsidRPr="000F6FE5">
        <w:t>assistive technologies,</w:t>
      </w:r>
      <w:r w:rsidR="00B55323" w:rsidRPr="000F6FE5">
        <w:t xml:space="preserve"> recreation</w:t>
      </w:r>
      <w:r w:rsidR="004A7FA7" w:rsidRPr="000F6FE5">
        <w:t>al technologies</w:t>
      </w:r>
      <w:r w:rsidR="00F460D1" w:rsidRPr="000F6FE5">
        <w:t>,</w:t>
      </w:r>
      <w:r w:rsidR="00B55323" w:rsidRPr="000F6FE5">
        <w:t xml:space="preserve"> and even early detection of the illness</w:t>
      </w:r>
      <w:r w:rsidR="007A57AA" w:rsidRPr="000F6FE5">
        <w:t>.</w:t>
      </w:r>
    </w:p>
    <w:p w14:paraId="45C87373" w14:textId="77777777" w:rsidR="00A96A51" w:rsidRPr="000F6FE5" w:rsidRDefault="00A96A51" w:rsidP="00B55323"/>
    <w:p w14:paraId="3601E229" w14:textId="77777777" w:rsidR="00A96A51" w:rsidRPr="000F6FE5" w:rsidRDefault="00633C16" w:rsidP="00A96A51">
      <w:pPr>
        <w:pStyle w:val="Heading4"/>
        <w:rPr>
          <w:color w:val="auto"/>
        </w:rPr>
      </w:pPr>
      <w:r>
        <w:rPr>
          <w:color w:val="auto"/>
        </w:rPr>
        <w:t>2.</w:t>
      </w:r>
      <w:r w:rsidR="005A71B3">
        <w:rPr>
          <w:color w:val="auto"/>
        </w:rPr>
        <w:t>2</w:t>
      </w:r>
      <w:r>
        <w:rPr>
          <w:color w:val="auto"/>
        </w:rPr>
        <w:t xml:space="preserve">.8.1 </w:t>
      </w:r>
      <w:r w:rsidR="007E1B19">
        <w:rPr>
          <w:color w:val="auto"/>
        </w:rPr>
        <w:t xml:space="preserve">Technologies for </w:t>
      </w:r>
      <w:r w:rsidR="0095431D" w:rsidRPr="000F6FE5">
        <w:rPr>
          <w:color w:val="auto"/>
        </w:rPr>
        <w:t>Early Detection of Dementia</w:t>
      </w:r>
    </w:p>
    <w:p w14:paraId="014E2181" w14:textId="77777777" w:rsidR="00A96A51" w:rsidRPr="000F6FE5" w:rsidRDefault="00A96A51" w:rsidP="00A96A51"/>
    <w:p w14:paraId="2D6806D7" w14:textId="77777777" w:rsidR="00A96A51" w:rsidRPr="000F6FE5" w:rsidRDefault="00A96A51" w:rsidP="00A96A51">
      <w:r w:rsidRPr="000F6FE5">
        <w:t>Detecting dementia as early</w:t>
      </w:r>
      <w:r w:rsidR="00995B76" w:rsidRPr="000F6FE5">
        <w:t xml:space="preserve"> as possible</w:t>
      </w:r>
      <w:r w:rsidRPr="000F6FE5">
        <w:t xml:space="preserve"> provides an opportunity to treat the condition </w:t>
      </w:r>
      <w:r w:rsidR="00995B76" w:rsidRPr="000F6FE5">
        <w:t>in its early stages</w:t>
      </w:r>
      <w:r w:rsidRPr="000F6FE5">
        <w:t xml:space="preserve">. Early detection </w:t>
      </w:r>
      <w:r w:rsidR="00A24D03" w:rsidRPr="000F6FE5">
        <w:t xml:space="preserve">of dementia </w:t>
      </w:r>
      <w:r w:rsidRPr="000F6FE5">
        <w:t xml:space="preserve">can play a major role in the wellbeing and independence of a person. There </w:t>
      </w:r>
      <w:r w:rsidR="00A24D03" w:rsidRPr="000F6FE5">
        <w:t xml:space="preserve">are </w:t>
      </w:r>
      <w:r w:rsidRPr="000F6FE5">
        <w:t xml:space="preserve">computer based solutions </w:t>
      </w:r>
      <w:r w:rsidR="00A24D03" w:rsidRPr="000F6FE5">
        <w:t xml:space="preserve">which </w:t>
      </w:r>
      <w:r w:rsidRPr="000F6FE5">
        <w:t>are being developed to help recognise early detection of dementia in an unobtr</w:t>
      </w:r>
      <w:r w:rsidR="003A2475" w:rsidRPr="000F6FE5">
        <w:t>usive fashion in the home</w:t>
      </w:r>
      <w:r w:rsidRPr="000F6FE5">
        <w:t xml:space="preserve">. Jimison et al. conducted a study which monitored the cognitive performance of the user through their performance </w:t>
      </w:r>
      <w:r w:rsidR="003A2475" w:rsidRPr="000F6FE5">
        <w:t xml:space="preserve">in </w:t>
      </w:r>
      <w:r w:rsidRPr="000F6FE5">
        <w:t>a computer game</w:t>
      </w:r>
      <w:r w:rsidR="00581D66" w:rsidRPr="000F6FE5">
        <w:t xml:space="preserve"> </w:t>
      </w:r>
      <w:r w:rsidR="00DB57F7" w:rsidRPr="000F6FE5">
        <w:fldChar w:fldCharType="begin"/>
      </w:r>
      <w:r w:rsidR="00DA1856">
        <w:instrText xml:space="preserve"> ADDIN EN.CITE &lt;EndNote&gt;&lt;Cite&gt;&lt;Author&gt;Jimison&lt;/Author&gt;&lt;Year&gt;2004&lt;/Year&gt;&lt;IDText&gt;Home monitoring of computer interactions for the early detection of dementia&lt;/IDText&gt;&lt;DisplayText&gt;[49]&lt;/DisplayText&gt;&lt;record&gt;&lt;dates&gt;&lt;pub-dates&gt;&lt;date&gt;1-5 Sept. 2004&lt;/date&gt;&lt;/pub-dates&gt;&lt;year&gt;2004&lt;/year&gt;&lt;/dates&gt;&lt;keywords&gt;&lt;keyword&gt;cognition&lt;/keyword&gt;&lt;keyword&gt;computer games&lt;/keyword&gt;&lt;keyword&gt;diseases&lt;/keyword&gt;&lt;keyword&gt;geriatrics&lt;/keyword&gt;&lt;keyword&gt;medical diagnostic computing&lt;/keyword&gt;&lt;keyword&gt;patient diagnosis&lt;/keyword&gt;&lt;keyword&gt;patient monitoring&lt;/keyword&gt;&lt;keyword&gt;user interfaces&lt;/keyword&gt;&lt;keyword&gt;cognitive assessments&lt;/keyword&gt;&lt;keyword&gt;dynamic user model&lt;/keyword&gt;&lt;keyword&gt;early dementia detection&lt;/keyword&gt;&lt;keyword&gt;elders&lt;/keyword&gt;&lt;keyword&gt;home monitoring&lt;/keyword&gt;&lt;keyword&gt;user thought processes&lt;/keyword&gt;&lt;keyword&gt;user-computer interactions&lt;/keyword&gt;&lt;/keywords&gt;&lt;titles&gt;&lt;title&gt;Home monitoring of computer interactions for the early detection of dementia&lt;/title&gt;&lt;secondary-title&gt;Engineering in Medicine and Biology Society, 2004. IEMBS &amp;apos;04. 26th Annual International Conference of the IEEE&lt;/secondary-title&gt;&lt;alt-title&gt;Engineering in Medicine and Biology Society, 2004. IEMBS &amp;apos;04. 26th Annual International Conference of the IEEE&lt;/alt-title&gt;&lt;/titles&gt;&lt;pages&gt;4533-4536&lt;/pages&gt;&lt;contributors&gt;&lt;authors&gt;&lt;author&gt;Jimison, J. B.&lt;/author&gt;&lt;author&gt;Pavel, M.&lt;/author&gt;&lt;author&gt;Pavel, J.&lt;/author&gt;&lt;author&gt;McKanna, J.&lt;/author&gt;&lt;/authors&gt;&lt;/contributors&gt;&lt;added-date format="utc"&gt;1289905397&lt;/added-date&gt;&lt;ref-type name="Conference Proceeding"&gt;10&lt;/ref-type&gt;&lt;rec-number&gt;18&lt;/rec-number&gt;&lt;last-updated-date format="utc"&gt;1289905397&lt;/last-updated-date&gt;&lt;volume&gt;2&lt;/volume&gt;&lt;/record&gt;&lt;/Cite&gt;&lt;/EndNote&gt;</w:instrText>
      </w:r>
      <w:r w:rsidR="00DB57F7" w:rsidRPr="000F6FE5">
        <w:fldChar w:fldCharType="separate"/>
      </w:r>
      <w:r w:rsidR="00DA1856">
        <w:rPr>
          <w:noProof/>
        </w:rPr>
        <w:t>[49]</w:t>
      </w:r>
      <w:r w:rsidR="00DB57F7" w:rsidRPr="000F6FE5">
        <w:fldChar w:fldCharType="end"/>
      </w:r>
      <w:r w:rsidR="003A2475" w:rsidRPr="000F6FE5">
        <w:t>. Performance was also measured by</w:t>
      </w:r>
      <w:r w:rsidRPr="000F6FE5">
        <w:t xml:space="preserve"> </w:t>
      </w:r>
      <w:r w:rsidR="008C4609" w:rsidRPr="000F6FE5">
        <w:t>evaluating</w:t>
      </w:r>
      <w:r w:rsidR="0015773A" w:rsidRPr="000F6FE5">
        <w:t xml:space="preserve"> tests on </w:t>
      </w:r>
      <w:r w:rsidRPr="000F6FE5">
        <w:t>verbal memory, language</w:t>
      </w:r>
      <w:r w:rsidR="0015773A" w:rsidRPr="000F6FE5">
        <w:t>, attention, processing speed, and working memory</w:t>
      </w:r>
      <w:r w:rsidRPr="000F6FE5">
        <w:t xml:space="preserve">. </w:t>
      </w:r>
      <w:r w:rsidR="004A1813" w:rsidRPr="000F6FE5">
        <w:t>It is believed that the</w:t>
      </w:r>
      <w:r w:rsidRPr="000F6FE5">
        <w:t xml:space="preserve"> results of these tests can flag if the user is suspected of developing dementia</w:t>
      </w:r>
      <w:r w:rsidR="00746122" w:rsidRPr="000F6FE5">
        <w:t xml:space="preserve"> over a period of time</w:t>
      </w:r>
      <w:r w:rsidRPr="000F6FE5">
        <w:t xml:space="preserve">.  </w:t>
      </w:r>
    </w:p>
    <w:p w14:paraId="0ADB29B2" w14:textId="77777777" w:rsidR="00B55323" w:rsidRPr="000F6FE5" w:rsidRDefault="00B55323" w:rsidP="00B55323"/>
    <w:p w14:paraId="14DB4A80" w14:textId="77777777" w:rsidR="00B55323" w:rsidRPr="000F6FE5" w:rsidRDefault="00633C16" w:rsidP="00A96A51">
      <w:pPr>
        <w:pStyle w:val="Heading4"/>
        <w:rPr>
          <w:color w:val="auto"/>
        </w:rPr>
      </w:pPr>
      <w:r>
        <w:rPr>
          <w:color w:val="auto"/>
        </w:rPr>
        <w:t>2.</w:t>
      </w:r>
      <w:r w:rsidR="005A71B3">
        <w:rPr>
          <w:color w:val="auto"/>
        </w:rPr>
        <w:t>2</w:t>
      </w:r>
      <w:r>
        <w:rPr>
          <w:color w:val="auto"/>
        </w:rPr>
        <w:t xml:space="preserve">.8.2 </w:t>
      </w:r>
      <w:r w:rsidR="002B76AF" w:rsidRPr="000F6FE5">
        <w:rPr>
          <w:color w:val="auto"/>
        </w:rPr>
        <w:t>Assistive Technologies</w:t>
      </w:r>
    </w:p>
    <w:p w14:paraId="3BC5CE81" w14:textId="77777777" w:rsidR="00A96A51" w:rsidRPr="000F6FE5" w:rsidRDefault="00A96A51" w:rsidP="00A96A51"/>
    <w:p w14:paraId="2E8FFD53" w14:textId="77777777" w:rsidR="00B55323" w:rsidRPr="000F6FE5" w:rsidRDefault="00B55323" w:rsidP="00B55323">
      <w:r w:rsidRPr="000F6FE5">
        <w:t xml:space="preserve">Computing technology presents new possibilities to people with disabilities, such as retaining their independence and preventing social isolation. Assistive technology is a term used for technologies which assist people in their everyday lives and help them to overcome their disability to achieve certain </w:t>
      </w:r>
      <w:r w:rsidR="004D68E8" w:rsidRPr="000F6FE5">
        <w:t>goals</w:t>
      </w:r>
      <w:r w:rsidRPr="000F6FE5">
        <w:t xml:space="preserve">. Assistive technologies have been and are being developed for many types of disabilities including cognitive disorders such as dementia. Assistive technologies are being developed for people with dementia to aid them in performing certain tasks; typically these technologies are </w:t>
      </w:r>
      <w:r w:rsidR="006038B8">
        <w:t>"</w:t>
      </w:r>
      <w:r w:rsidRPr="000F6FE5">
        <w:t>prompting services</w:t>
      </w:r>
      <w:r w:rsidR="006038B8">
        <w:t xml:space="preserve">" </w:t>
      </w:r>
      <w:r w:rsidRPr="000F6FE5">
        <w:lastRenderedPageBreak/>
        <w:t xml:space="preserve">which provide the dementia sufferer </w:t>
      </w:r>
      <w:r w:rsidR="006038B8">
        <w:t xml:space="preserve">with </w:t>
      </w:r>
      <w:r w:rsidRPr="000F6FE5">
        <w:t>cues, such as, alarms to take medication</w:t>
      </w:r>
      <w:r w:rsidR="00A26B2E" w:rsidRPr="000F6FE5">
        <w:t>,</w:t>
      </w:r>
      <w:r w:rsidRPr="000F6FE5">
        <w:t xml:space="preserve"> to intelligent prompting services within the home.    </w:t>
      </w:r>
    </w:p>
    <w:p w14:paraId="64F61BD6" w14:textId="77777777" w:rsidR="00056C11" w:rsidRPr="000F6FE5" w:rsidRDefault="00056C11" w:rsidP="00056C11"/>
    <w:p w14:paraId="5096D3E8" w14:textId="77777777" w:rsidR="00B55323" w:rsidRPr="000F6FE5" w:rsidRDefault="00B55323" w:rsidP="00A96A51">
      <w:pPr>
        <w:pStyle w:val="Heading5"/>
        <w:rPr>
          <w:color w:val="auto"/>
        </w:rPr>
      </w:pPr>
      <w:r w:rsidRPr="000F6FE5">
        <w:rPr>
          <w:color w:val="auto"/>
        </w:rPr>
        <w:t>COACH</w:t>
      </w:r>
    </w:p>
    <w:p w14:paraId="454C4C17" w14:textId="77777777" w:rsidR="00A96A51" w:rsidRPr="000F6FE5" w:rsidRDefault="00A96A51" w:rsidP="00A96A51"/>
    <w:p w14:paraId="1B0FDBE9" w14:textId="77777777" w:rsidR="00B55323" w:rsidRPr="000F6FE5" w:rsidRDefault="00B55323" w:rsidP="00B55323">
      <w:r w:rsidRPr="000F6FE5">
        <w:t xml:space="preserve">A sophisticated assistive technology which was developed </w:t>
      </w:r>
      <w:r w:rsidR="00681979" w:rsidRPr="000F6FE5">
        <w:t xml:space="preserve">by Mihailidis et al. </w:t>
      </w:r>
      <w:r w:rsidRPr="000F6FE5">
        <w:t>is the Cognitive Orthosis for Assisting Activities in the Home (COACH) system</w:t>
      </w:r>
      <w:r w:rsidR="00E01272" w:rsidRPr="000F6FE5">
        <w:t xml:space="preserve"> </w:t>
      </w:r>
      <w:r w:rsidR="00DB57F7" w:rsidRPr="000F6FE5">
        <w:fldChar w:fldCharType="begin"/>
      </w:r>
      <w:r w:rsidR="00DA1856">
        <w:instrText xml:space="preserve"> ADDIN EN.CITE &lt;EndNote&gt;&lt;Cite&gt;&lt;Author&gt;Mihailidis&lt;/Author&gt;&lt;Year&gt;2007&lt;/Year&gt;&lt;IDText&gt;The use of an intelligent prompting system for people with dementia&lt;/IDText&gt;&lt;DisplayText&gt;[11]&lt;/DisplayText&gt;&lt;record&gt;&lt;isbn&gt;1072-5520&lt;/isbn&gt;&lt;titles&gt;&lt;title&gt;The use of an intelligent prompting system for people with dementia&lt;/title&gt;&lt;secondary-title&gt;interactions&lt;/secondary-title&gt;&lt;/titles&gt;&lt;pages&gt;34-37&lt;/pages&gt;&lt;number&gt;4&lt;/number&gt;&lt;contributors&gt;&lt;authors&gt;&lt;author&gt;Mihailidis, Alex&lt;/author&gt;&lt;author&gt;Boger, Jennifer&lt;/author&gt;&lt;author&gt;Canido, Marcelle&lt;/author&gt;&lt;author&gt;Hoey, Jesse&lt;/author&gt;&lt;/authors&gt;&lt;/contributors&gt;&lt;added-date format="utc"&gt;1309790248&lt;/added-date&gt;&lt;ref-type name="Journal Article"&gt;17&lt;/ref-type&gt;&lt;dates&gt;&lt;year&gt;2007&lt;/year&gt;&lt;/dates&gt;&lt;rec-number&gt;139&lt;/rec-number&gt;&lt;last-updated-date format="utc"&gt;1309790248&lt;/last-updated-date&gt;&lt;electronic-resource-num&gt;10.1145/1273961.1273982&lt;/electronic-resource-num&gt;&lt;volume&gt;14&lt;/volume&gt;&lt;/record&gt;&lt;/Cite&gt;&lt;/EndNote&gt;</w:instrText>
      </w:r>
      <w:r w:rsidR="00DB57F7" w:rsidRPr="000F6FE5">
        <w:fldChar w:fldCharType="separate"/>
      </w:r>
      <w:r w:rsidR="00DA1856">
        <w:rPr>
          <w:noProof/>
        </w:rPr>
        <w:t>[11]</w:t>
      </w:r>
      <w:r w:rsidR="00DB57F7" w:rsidRPr="000F6FE5">
        <w:fldChar w:fldCharType="end"/>
      </w:r>
      <w:r w:rsidRPr="000F6FE5">
        <w:t>. COACH is a prompting s</w:t>
      </w:r>
      <w:r w:rsidR="009F381C">
        <w:t xml:space="preserve">ystem developed </w:t>
      </w:r>
      <w:r w:rsidRPr="000F6FE5">
        <w:t xml:space="preserve">for people with dementia to retain their independence </w:t>
      </w:r>
      <w:r w:rsidR="00DB57F7" w:rsidRPr="000F6FE5">
        <w:fldChar w:fldCharType="begin"/>
      </w:r>
      <w:r w:rsidR="00DA1856">
        <w:instrText xml:space="preserve"> ADDIN EN.CITE &lt;EndNote&gt;&lt;Cite&gt;&lt;Author&gt;Mihailidis&lt;/Author&gt;&lt;Year&gt;2007&lt;/Year&gt;&lt;IDText&gt;The use of an intelligent prompting system for people with dementia&lt;/IDText&gt;&lt;DisplayText&gt;[11]&lt;/DisplayText&gt;&lt;record&gt;&lt;isbn&gt;1072-5520&lt;/isbn&gt;&lt;titles&gt;&lt;title&gt;The use of an intelligent prompting system for people with dementia&lt;/title&gt;&lt;secondary-title&gt;interactions&lt;/secondary-title&gt;&lt;/titles&gt;&lt;pages&gt;34-37&lt;/pages&gt;&lt;number&gt;4&lt;/number&gt;&lt;contributors&gt;&lt;authors&gt;&lt;author&gt;Mihailidis, Alex&lt;/author&gt;&lt;author&gt;Boger, Jennifer&lt;/author&gt;&lt;author&gt;Canido, Marcelle&lt;/author&gt;&lt;author&gt;Hoey, Jesse&lt;/author&gt;&lt;/authors&gt;&lt;/contributors&gt;&lt;added-date format="utc"&gt;1309790248&lt;/added-date&gt;&lt;ref-type name="Journal Article"&gt;17&lt;/ref-type&gt;&lt;dates&gt;&lt;year&gt;2007&lt;/year&gt;&lt;/dates&gt;&lt;rec-number&gt;139&lt;/rec-number&gt;&lt;last-updated-date format="utc"&gt;1309790248&lt;/last-updated-date&gt;&lt;electronic-resource-num&gt;10.1145/1273961.1273982&lt;/electronic-resource-num&gt;&lt;volume&gt;14&lt;/volume&gt;&lt;/record&gt;&lt;/Cite&gt;&lt;/EndNote&gt;</w:instrText>
      </w:r>
      <w:r w:rsidR="00DB57F7" w:rsidRPr="000F6FE5">
        <w:fldChar w:fldCharType="separate"/>
      </w:r>
      <w:r w:rsidR="00DA1856">
        <w:rPr>
          <w:noProof/>
        </w:rPr>
        <w:t>[11]</w:t>
      </w:r>
      <w:r w:rsidR="00DB57F7" w:rsidRPr="000F6FE5">
        <w:fldChar w:fldCharType="end"/>
      </w:r>
      <w:r w:rsidRPr="000F6FE5">
        <w:t>. Th</w:t>
      </w:r>
      <w:r w:rsidR="00E01272" w:rsidRPr="000F6FE5">
        <w:t>e</w:t>
      </w:r>
      <w:r w:rsidRPr="000F6FE5">
        <w:t xml:space="preserve"> system aids </w:t>
      </w:r>
      <w:r w:rsidR="0054218C">
        <w:t>dementia sufferers</w:t>
      </w:r>
      <w:r w:rsidRPr="000F6FE5">
        <w:t xml:space="preserve"> with the task of washing their hands. The system would prompt the dementia sufferer</w:t>
      </w:r>
      <w:r w:rsidR="00E01272" w:rsidRPr="000F6FE5">
        <w:t xml:space="preserve"> with a command or cue</w:t>
      </w:r>
      <w:r w:rsidRPr="000F6FE5">
        <w:t xml:space="preserve"> if they became “stuck” at a certain step </w:t>
      </w:r>
      <w:r w:rsidR="00E01272" w:rsidRPr="000F6FE5">
        <w:t>of</w:t>
      </w:r>
      <w:r w:rsidRPr="000F6FE5">
        <w:t xml:space="preserve"> the task. The system would provide audio cues such as “</w:t>
      </w:r>
      <w:r w:rsidR="003021AF" w:rsidRPr="000F6FE5">
        <w:t>u</w:t>
      </w:r>
      <w:r w:rsidRPr="000F6FE5">
        <w:t>se the towel”</w:t>
      </w:r>
      <w:r w:rsidR="005E6225" w:rsidRPr="000F6FE5">
        <w:t>. With the aid of these cues, the</w:t>
      </w:r>
      <w:r w:rsidRPr="000F6FE5">
        <w:t xml:space="preserve"> dementia sufferers </w:t>
      </w:r>
      <w:r w:rsidR="005E6225" w:rsidRPr="000F6FE5">
        <w:t xml:space="preserve">could </w:t>
      </w:r>
      <w:r w:rsidRPr="000F6FE5">
        <w:t xml:space="preserve">complete the task independently. </w:t>
      </w:r>
    </w:p>
    <w:p w14:paraId="4A742D0C" w14:textId="77777777" w:rsidR="00B55323" w:rsidRPr="000F6FE5" w:rsidRDefault="00B55323" w:rsidP="00B55323">
      <w:pPr>
        <w:pStyle w:val="Heading5"/>
        <w:rPr>
          <w:color w:val="auto"/>
        </w:rPr>
      </w:pPr>
    </w:p>
    <w:p w14:paraId="65F0F010" w14:textId="77777777" w:rsidR="00B55323" w:rsidRPr="000F6FE5" w:rsidRDefault="00B55323" w:rsidP="00A96A51">
      <w:pPr>
        <w:pStyle w:val="Heading5"/>
        <w:rPr>
          <w:color w:val="auto"/>
        </w:rPr>
      </w:pPr>
      <w:r w:rsidRPr="000F6FE5">
        <w:rPr>
          <w:color w:val="auto"/>
        </w:rPr>
        <w:t>COGNOW</w:t>
      </w:r>
    </w:p>
    <w:p w14:paraId="67367352" w14:textId="77777777" w:rsidR="00A96A51" w:rsidRPr="000F6FE5" w:rsidRDefault="00A96A51" w:rsidP="00A96A51"/>
    <w:p w14:paraId="2EF30501" w14:textId="77777777" w:rsidR="0053161B" w:rsidRDefault="00B55323" w:rsidP="00B55323">
      <w:r w:rsidRPr="000F6FE5">
        <w:t xml:space="preserve">COGNOW is a research project which was developed by Mulvenna et al. </w:t>
      </w:r>
      <w:r w:rsidR="00DB57F7" w:rsidRPr="000F6FE5">
        <w:fldChar w:fldCharType="begin"/>
      </w:r>
      <w:r w:rsidR="00DA1856">
        <w:instrText xml:space="preserve"> ADDIN EN.CITE &lt;EndNote&gt;&lt;Cite&gt;&lt;Author&gt;Mulvenna&lt;/Author&gt;&lt;Year&gt;2010&lt;/Year&gt;&lt;IDText&gt;Designing \&amp;amp; evaluating a cognitive prosthetic for people with mild dementia&lt;/IDText&gt;&lt;DisplayText&gt;[18]&lt;/DisplayText&gt;&lt;record&gt;&lt;titles&gt;&lt;title&gt;Designing \&amp;amp; evaluating a cognitive prosthetic for people with mild dementia&lt;/title&gt;&lt;secondary-title&gt;Proceedings of the 28th Annual European Conference on Cognitive Ergonomics&lt;/secondary-title&gt;&lt;/titles&gt;&lt;contributors&gt;&lt;authors&gt;&lt;author&gt;Mulvenna, Maurice&lt;/author&gt;&lt;author&gt;Martin, Suzanne&lt;/author&gt;&lt;author&gt;S, Stefan&lt;/author&gt;&lt;author&gt;venstedt,&lt;/author&gt;&lt;author&gt;Bengtsson, Johan&lt;/author&gt;&lt;author&gt;Meiland, Franka&lt;/author&gt;&lt;author&gt;Dr, Rose Marie&lt;/author&gt;&lt;author&gt;es,&lt;/author&gt;&lt;author&gt;Hettinga, Marike&lt;/author&gt;&lt;author&gt;Moelaert, Ferial&lt;/author&gt;&lt;author&gt;Craig, David&lt;/author&gt;&lt;/authors&gt;&lt;/contributors&gt;&lt;added-date format="utc"&gt;1305193627&lt;/added-date&gt;&lt;pub-location&gt;Delft, Netherlands&lt;/pub-location&gt;&lt;ref-type name="Conference Paper"&gt;47&lt;/ref-type&gt;&lt;dates&gt;&lt;year&gt;2010&lt;/year&gt;&lt;/dates&gt;&lt;rec-number&gt;88&lt;/rec-number&gt;&lt;publisher&gt;ACM&lt;/publisher&gt;&lt;last-updated-date format="utc"&gt;1305193627&lt;/last-updated-date&gt;&lt;electronic-resource-num&gt;10.1145/1962300.1962306&lt;/electronic-resource-num&gt;&lt;/record&gt;&lt;/Cite&gt;&lt;/EndNote&gt;</w:instrText>
      </w:r>
      <w:r w:rsidR="00DB57F7" w:rsidRPr="000F6FE5">
        <w:fldChar w:fldCharType="separate"/>
      </w:r>
      <w:r w:rsidR="00DA1856">
        <w:rPr>
          <w:noProof/>
        </w:rPr>
        <w:t>[18]</w:t>
      </w:r>
      <w:r w:rsidR="00DB57F7" w:rsidRPr="000F6FE5">
        <w:fldChar w:fldCharType="end"/>
      </w:r>
      <w:r w:rsidR="003124B4" w:rsidRPr="000F6FE5">
        <w:t>. COGNOW</w:t>
      </w:r>
      <w:r w:rsidRPr="000F6FE5">
        <w:t xml:space="preserve"> was developed to improve quality of </w:t>
      </w:r>
      <w:r w:rsidR="003124B4" w:rsidRPr="000F6FE5">
        <w:t>life for people suffering with</w:t>
      </w:r>
      <w:r w:rsidRPr="000F6FE5">
        <w:t xml:space="preserve"> mild case</w:t>
      </w:r>
      <w:r w:rsidR="003124B4" w:rsidRPr="000F6FE5">
        <w:t>s</w:t>
      </w:r>
      <w:r w:rsidRPr="000F6FE5">
        <w:t xml:space="preserve"> of dementia</w:t>
      </w:r>
      <w:r w:rsidR="00C40C34" w:rsidRPr="000F6FE5">
        <w:t>, while retaining their independence</w:t>
      </w:r>
      <w:r w:rsidRPr="000F6FE5">
        <w:t xml:space="preserve">. The </w:t>
      </w:r>
      <w:r w:rsidR="003124B4" w:rsidRPr="000F6FE5">
        <w:t xml:space="preserve">aims </w:t>
      </w:r>
      <w:r w:rsidRPr="000F6FE5">
        <w:t>of th</w:t>
      </w:r>
      <w:r w:rsidR="003124B4" w:rsidRPr="000F6FE5">
        <w:t xml:space="preserve">e COGNOW </w:t>
      </w:r>
      <w:r w:rsidRPr="000F6FE5">
        <w:t>project w</w:t>
      </w:r>
      <w:r w:rsidR="007B2F25" w:rsidRPr="000F6FE5">
        <w:t>ere</w:t>
      </w:r>
      <w:r w:rsidRPr="000F6FE5">
        <w:t xml:space="preserve"> </w:t>
      </w:r>
      <w:r w:rsidR="003124B4" w:rsidRPr="000F6FE5">
        <w:t>to help people remember, help</w:t>
      </w:r>
      <w:r w:rsidRPr="000F6FE5">
        <w:t xml:space="preserve"> to maintain social con</w:t>
      </w:r>
      <w:r w:rsidR="003124B4" w:rsidRPr="000F6FE5">
        <w:t>tact, help</w:t>
      </w:r>
      <w:r w:rsidRPr="000F6FE5">
        <w:t xml:space="preserve"> </w:t>
      </w:r>
      <w:r w:rsidR="003124B4" w:rsidRPr="000F6FE5">
        <w:t>with everyday life and provide</w:t>
      </w:r>
      <w:r w:rsidRPr="000F6FE5">
        <w:t xml:space="preserve"> a feeling of safety. </w:t>
      </w:r>
    </w:p>
    <w:p w14:paraId="3C13C6A3" w14:textId="77777777" w:rsidR="00B55323" w:rsidRDefault="00B55323" w:rsidP="00B55323">
      <w:r w:rsidRPr="000F6FE5">
        <w:t xml:space="preserve">The system consisted of </w:t>
      </w:r>
      <w:r w:rsidR="002808CA" w:rsidRPr="000F6FE5">
        <w:t xml:space="preserve">various nodes; </w:t>
      </w:r>
      <w:r w:rsidRPr="000F6FE5">
        <w:t>a touch-screen tablet computer, a mobile hand-held device</w:t>
      </w:r>
      <w:r w:rsidR="007B2F25" w:rsidRPr="000F6FE5">
        <w:t>, various sensors positioned around the home,</w:t>
      </w:r>
      <w:r w:rsidRPr="000F6FE5">
        <w:t xml:space="preserve"> and a server. </w:t>
      </w:r>
      <w:r w:rsidR="004C7812" w:rsidRPr="000F6FE5">
        <w:t xml:space="preserve">The tablet </w:t>
      </w:r>
      <w:r w:rsidR="0053161B">
        <w:t xml:space="preserve">acted as a hub for sensors which were positioned around the home, and </w:t>
      </w:r>
      <w:r w:rsidR="004C7812" w:rsidRPr="000F6FE5">
        <w:t>provided services to</w:t>
      </w:r>
      <w:r w:rsidRPr="000F6FE5">
        <w:t xml:space="preserve"> the person with dementia. The server stored information relating to users and managed settings such as reminders</w:t>
      </w:r>
      <w:r w:rsidR="00EE3290" w:rsidRPr="000F6FE5">
        <w:t>.</w:t>
      </w:r>
      <w:r w:rsidRPr="000F6FE5">
        <w:t xml:space="preserve"> Information was synch</w:t>
      </w:r>
      <w:r w:rsidR="0053161B">
        <w:t>ronised</w:t>
      </w:r>
      <w:r w:rsidRPr="000F6FE5">
        <w:t xml:space="preserve"> between the server</w:t>
      </w:r>
      <w:r w:rsidR="0053161B">
        <w:t xml:space="preserve">, </w:t>
      </w:r>
      <w:r w:rsidRPr="000F6FE5">
        <w:t>tablet and hand held device</w:t>
      </w:r>
      <w:r w:rsidR="0053161B">
        <w:t>s</w:t>
      </w:r>
      <w:r w:rsidRPr="000F6FE5">
        <w:t xml:space="preserve">. These devices provided memory support, managing activities of daily life, support to maintain social contacts, and to enhance the feeling of safety. </w:t>
      </w:r>
      <w:r w:rsidRPr="000F6FE5">
        <w:lastRenderedPageBreak/>
        <w:t xml:space="preserve">Family </w:t>
      </w:r>
      <w:r w:rsidR="00EE3290" w:rsidRPr="000F6FE5">
        <w:t>members or care-givers</w:t>
      </w:r>
      <w:r w:rsidRPr="000F6FE5">
        <w:t xml:space="preserve"> </w:t>
      </w:r>
      <w:r w:rsidR="0053161B">
        <w:t>were given</w:t>
      </w:r>
      <w:r w:rsidRPr="000F6FE5">
        <w:t xml:space="preserve"> remote access </w:t>
      </w:r>
      <w:r w:rsidR="0053161B">
        <w:t xml:space="preserve">to the system allowing them </w:t>
      </w:r>
      <w:r w:rsidRPr="000F6FE5">
        <w:t xml:space="preserve">to manage services. </w:t>
      </w:r>
      <w:r w:rsidR="002808CA" w:rsidRPr="000F6FE5">
        <w:t xml:space="preserve"> </w:t>
      </w:r>
    </w:p>
    <w:p w14:paraId="5DB83BCC" w14:textId="77777777" w:rsidR="0053161B" w:rsidRPr="000F6FE5" w:rsidRDefault="0053161B" w:rsidP="00B55323"/>
    <w:p w14:paraId="7FDAE01D" w14:textId="77777777" w:rsidR="00B55323" w:rsidRPr="000F6FE5" w:rsidRDefault="00633C16" w:rsidP="00A96A51">
      <w:pPr>
        <w:pStyle w:val="Heading4"/>
        <w:rPr>
          <w:color w:val="auto"/>
        </w:rPr>
      </w:pPr>
      <w:r>
        <w:rPr>
          <w:color w:val="auto"/>
        </w:rPr>
        <w:t>2.</w:t>
      </w:r>
      <w:r w:rsidR="005A71B3">
        <w:rPr>
          <w:color w:val="auto"/>
        </w:rPr>
        <w:t>2</w:t>
      </w:r>
      <w:r>
        <w:rPr>
          <w:color w:val="auto"/>
        </w:rPr>
        <w:t xml:space="preserve">.8.3 </w:t>
      </w:r>
      <w:r w:rsidR="00B55323" w:rsidRPr="000F6FE5">
        <w:rPr>
          <w:color w:val="auto"/>
        </w:rPr>
        <w:t>Recreational Technologies</w:t>
      </w:r>
    </w:p>
    <w:p w14:paraId="0AD4C507" w14:textId="77777777" w:rsidR="00A96A51" w:rsidRPr="000F6FE5" w:rsidRDefault="00A96A51" w:rsidP="00A96A51"/>
    <w:p w14:paraId="1F976733" w14:textId="77777777" w:rsidR="00364534" w:rsidRPr="000F6FE5" w:rsidRDefault="00B55323" w:rsidP="004F601C">
      <w:r w:rsidRPr="000F6FE5">
        <w:t xml:space="preserve">There have been many assistive technologies developed for elderly people with dementia to retain their independence. Quality of life is being recognised as an important factor for a person’s wellbeing. However, in comparison to the vast amount of assistive technologies being developed, very few recreational technologies are being developed for people with dementia. </w:t>
      </w:r>
      <w:r w:rsidR="002F5773" w:rsidRPr="000F6FE5">
        <w:t xml:space="preserve">This section discusses the </w:t>
      </w:r>
      <w:r w:rsidR="0054218C">
        <w:t xml:space="preserve">few </w:t>
      </w:r>
      <w:r w:rsidR="002F5773" w:rsidRPr="000F6FE5">
        <w:t xml:space="preserve">recreational technologies which have been developed for dementia sufferers. </w:t>
      </w:r>
    </w:p>
    <w:p w14:paraId="0E5ED836" w14:textId="77777777" w:rsidR="00FD0EAA" w:rsidRDefault="00FD0EAA" w:rsidP="00A96A51">
      <w:pPr>
        <w:pStyle w:val="Heading5"/>
        <w:rPr>
          <w:color w:val="auto"/>
        </w:rPr>
      </w:pPr>
    </w:p>
    <w:p w14:paraId="67994A6F" w14:textId="77777777" w:rsidR="00B55323" w:rsidRPr="000F6FE5" w:rsidRDefault="00B55323" w:rsidP="00A96A51">
      <w:pPr>
        <w:pStyle w:val="Heading5"/>
        <w:rPr>
          <w:color w:val="auto"/>
        </w:rPr>
      </w:pPr>
      <w:r w:rsidRPr="000F6FE5">
        <w:rPr>
          <w:color w:val="auto"/>
        </w:rPr>
        <w:t>CIRCA</w:t>
      </w:r>
    </w:p>
    <w:p w14:paraId="7EC974B7" w14:textId="77777777" w:rsidR="00A96A51" w:rsidRPr="000F6FE5" w:rsidRDefault="00A96A51" w:rsidP="00A96A51"/>
    <w:p w14:paraId="118F7C01" w14:textId="77777777" w:rsidR="00B55323" w:rsidRPr="000F6FE5" w:rsidRDefault="00B55323" w:rsidP="00B55323">
      <w:r w:rsidRPr="000F6FE5">
        <w:t>Alm et al.</w:t>
      </w:r>
      <w:r w:rsidR="00627175" w:rsidRPr="000F6FE5">
        <w:t xml:space="preserve"> designed and developed a recreational computer tool to support reminiscence and communication between a dementia sufferer and their carer; the system was named “Computer Interactive Reminiscence and Conversation Aid” (CIRCA)</w:t>
      </w:r>
      <w:r w:rsidRPr="000F6FE5">
        <w:t xml:space="preserve"> </w:t>
      </w:r>
      <w:r w:rsidR="00DB57F7" w:rsidRPr="000F6FE5">
        <w:fldChar w:fldCharType="begin"/>
      </w:r>
      <w:r w:rsidR="00DA1856">
        <w:instrText xml:space="preserve"> ADDIN EN.CITE &lt;EndNote&gt;&lt;Cite&gt;&lt;Author&gt;Alm&lt;/Author&gt;&lt;Year&gt;2007&lt;/Year&gt;&lt;IDText&gt;A Communication Support System for Older People with Dementia&lt;/IDText&gt;&lt;DisplayText&gt;[13]&lt;/DisplayText&gt;&lt;record&gt;&lt;keywords&gt;&lt;keyword&gt;cognition&lt;/keyword&gt;&lt;keyword&gt;geriatrics&lt;/keyword&gt;&lt;keyword&gt;handicapped aids&lt;/keyword&gt;&lt;keyword&gt;health care&lt;/keyword&gt;&lt;keyword&gt;interactive systems&lt;/keyword&gt;&lt;keyword&gt;medical computing&lt;/keyword&gt;&lt;keyword&gt;neurophysiology&lt;/keyword&gt;&lt;keyword&gt;prosthetics&lt;/keyword&gt;&lt;keyword&gt;communication support system&lt;/keyword&gt;&lt;keyword&gt;dementia&lt;/keyword&gt;&lt;keyword&gt;older people&lt;/keyword&gt;&lt;keyword&gt;short-term memory loss&lt;/keyword&gt;&lt;/keywords&gt;&lt;isbn&gt;0018-9162&lt;/isbn&gt;&lt;titles&gt;&lt;title&gt;A Communication Support System for Older People with Dementia&lt;/title&gt;&lt;secondary-title&gt;Computer&lt;/secondary-title&gt;&lt;/titles&gt;&lt;pages&gt;35-41&lt;/pages&gt;&lt;number&gt;5&lt;/number&gt;&lt;contributors&gt;&lt;authors&gt;&lt;author&gt;Alm, N.&lt;/author&gt;&lt;author&gt;Dye, R.&lt;/author&gt;&lt;author&gt;Gowans, G.&lt;/author&gt;&lt;author&gt;Campbell, J.&lt;/author&gt;&lt;author&gt;Astell, A.&lt;/author&gt;&lt;author&gt;Ellis, M.&lt;/author&gt;&lt;/authors&gt;&lt;/contributors&gt;&lt;added-date format="utc"&gt;1296139239&lt;/added-date&gt;&lt;ref-type name="Journal Article"&gt;17&lt;/ref-type&gt;&lt;dates&gt;&lt;year&gt;2007&lt;/year&gt;&lt;/dates&gt;&lt;rec-number&gt;61&lt;/rec-number&gt;&lt;last-updated-date format="utc"&gt;1296139239&lt;/last-updated-date&gt;&lt;volume&gt;40&lt;/volume&gt;&lt;/record&gt;&lt;/Cite&gt;&lt;/EndNote&gt;</w:instrText>
      </w:r>
      <w:r w:rsidR="00DB57F7" w:rsidRPr="000F6FE5">
        <w:fldChar w:fldCharType="separate"/>
      </w:r>
      <w:r w:rsidR="00DA1856">
        <w:rPr>
          <w:noProof/>
        </w:rPr>
        <w:t>[13]</w:t>
      </w:r>
      <w:r w:rsidR="00DB57F7" w:rsidRPr="000F6FE5">
        <w:fldChar w:fldCharType="end"/>
      </w:r>
      <w:r w:rsidR="00662211" w:rsidRPr="000F6FE5">
        <w:t xml:space="preserve">. The CIRCA </w:t>
      </w:r>
      <w:r w:rsidRPr="000F6FE5">
        <w:t>system was created by a team with expert knowledge in different disciplines ranging from</w:t>
      </w:r>
      <w:r w:rsidR="002F4F7A" w:rsidRPr="000F6FE5">
        <w:t>,</w:t>
      </w:r>
      <w:r w:rsidRPr="000F6FE5">
        <w:t xml:space="preserve"> psychology to software enginee</w:t>
      </w:r>
      <w:r w:rsidR="00225AB5">
        <w:t>ring. The system was developed to</w:t>
      </w:r>
      <w:r w:rsidRPr="000F6FE5">
        <w:t xml:space="preserve"> enabl</w:t>
      </w:r>
      <w:r w:rsidR="00225AB5">
        <w:t>e</w:t>
      </w:r>
      <w:r w:rsidRPr="000F6FE5">
        <w:t xml:space="preserve"> people with cognitive disabilities such as dementia to reminis</w:t>
      </w:r>
      <w:r w:rsidR="001043B8" w:rsidRPr="000F6FE5">
        <w:t>ce through the means of</w:t>
      </w:r>
      <w:r w:rsidRPr="000F6FE5">
        <w:t xml:space="preserve"> nostalgic photographs, video clips and music. The system used a touch-screen interface. The evaluation of the system </w:t>
      </w:r>
      <w:r w:rsidR="00225AB5">
        <w:t>show</w:t>
      </w:r>
      <w:r w:rsidRPr="000F6FE5">
        <w:t xml:space="preserve">ed that it was quite successful. The users of the system successfully reminisced and they recalled memories which were not </w:t>
      </w:r>
      <w:r w:rsidR="00225AB5">
        <w:t xml:space="preserve">previously </w:t>
      </w:r>
      <w:r w:rsidRPr="000F6FE5">
        <w:t>discussed.</w:t>
      </w:r>
    </w:p>
    <w:p w14:paraId="4894FF04" w14:textId="77777777" w:rsidR="003A2475" w:rsidRPr="000F6FE5" w:rsidRDefault="003A2475" w:rsidP="00A96A51">
      <w:pPr>
        <w:pStyle w:val="Heading5"/>
        <w:rPr>
          <w:color w:val="auto"/>
        </w:rPr>
      </w:pPr>
    </w:p>
    <w:p w14:paraId="17080F54" w14:textId="77777777" w:rsidR="0053161B" w:rsidRDefault="0053161B" w:rsidP="00A96A51">
      <w:pPr>
        <w:pStyle w:val="Heading5"/>
        <w:rPr>
          <w:color w:val="auto"/>
        </w:rPr>
      </w:pPr>
    </w:p>
    <w:p w14:paraId="2B40B8F2" w14:textId="77777777" w:rsidR="0053161B" w:rsidRDefault="0053161B">
      <w:pPr>
        <w:spacing w:line="276" w:lineRule="auto"/>
        <w:jc w:val="left"/>
        <w:rPr>
          <w:rFonts w:asciiTheme="majorHAnsi" w:eastAsiaTheme="majorEastAsia" w:hAnsiTheme="majorHAnsi" w:cstheme="majorBidi"/>
        </w:rPr>
      </w:pPr>
      <w:r>
        <w:br w:type="page"/>
      </w:r>
    </w:p>
    <w:p w14:paraId="6D03F4ED" w14:textId="77777777" w:rsidR="00B55323" w:rsidRPr="000F6FE5" w:rsidRDefault="00B55323" w:rsidP="00A96A51">
      <w:pPr>
        <w:pStyle w:val="Heading5"/>
        <w:rPr>
          <w:color w:val="auto"/>
        </w:rPr>
      </w:pPr>
      <w:r w:rsidRPr="000F6FE5">
        <w:rPr>
          <w:color w:val="auto"/>
        </w:rPr>
        <w:lastRenderedPageBreak/>
        <w:t>ExPress Play</w:t>
      </w:r>
    </w:p>
    <w:p w14:paraId="4BD82035" w14:textId="77777777" w:rsidR="00A96A51" w:rsidRPr="000F6FE5" w:rsidRDefault="00A96A51" w:rsidP="00A96A51"/>
    <w:p w14:paraId="3D5871B0" w14:textId="77777777" w:rsidR="00B55323" w:rsidRPr="000F6FE5" w:rsidRDefault="00B55323" w:rsidP="00B55323">
      <w:r w:rsidRPr="000F6FE5">
        <w:t>Express Play is a recreational musical tool developed for people sufferi</w:t>
      </w:r>
      <w:r w:rsidR="00D16527" w:rsidRPr="000F6FE5">
        <w:t>ng with dementia</w:t>
      </w:r>
      <w:r w:rsidRPr="000F6FE5">
        <w:t xml:space="preserve"> </w:t>
      </w:r>
      <w:r w:rsidR="00DB57F7" w:rsidRPr="000F6FE5">
        <w:fldChar w:fldCharType="begin"/>
      </w:r>
      <w:r w:rsidR="00DA1856">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rsidRPr="000F6FE5">
        <w:fldChar w:fldCharType="separate"/>
      </w:r>
      <w:r w:rsidR="00DA1856">
        <w:rPr>
          <w:noProof/>
        </w:rPr>
        <w:t>[14]</w:t>
      </w:r>
      <w:r w:rsidR="00DB57F7" w:rsidRPr="000F6FE5">
        <w:fldChar w:fldCharType="end"/>
      </w:r>
      <w:r w:rsidRPr="000F6FE5">
        <w:t xml:space="preserve">. The aim of this tool </w:t>
      </w:r>
      <w:r w:rsidR="00A628C8" w:rsidRPr="000F6FE5">
        <w:t>i</w:t>
      </w:r>
      <w:r w:rsidRPr="000F6FE5">
        <w:t xml:space="preserve">s to promote musical creativity in dementia sufferers. </w:t>
      </w:r>
      <w:r w:rsidR="005F4DCE" w:rsidRPr="000F6FE5">
        <w:t xml:space="preserve">The system used a touch-screen interface as input to the system. </w:t>
      </w:r>
      <w:r w:rsidRPr="000F6FE5">
        <w:t xml:space="preserve">The users of the system were able to make music by performing simple gestures such as tapping and dragging </w:t>
      </w:r>
      <w:r w:rsidR="0000208A" w:rsidRPr="000F6FE5">
        <w:t xml:space="preserve">with </w:t>
      </w:r>
      <w:r w:rsidRPr="000F6FE5">
        <w:t xml:space="preserve">their finger </w:t>
      </w:r>
      <w:r w:rsidR="00F4701E" w:rsidRPr="000F6FE5">
        <w:t xml:space="preserve">across </w:t>
      </w:r>
      <w:r w:rsidRPr="000F6FE5">
        <w:t xml:space="preserve">the screen. </w:t>
      </w:r>
      <w:r w:rsidR="008D6F1C" w:rsidRPr="000F6FE5">
        <w:t xml:space="preserve">The evaluation of this system found that the navigational aspects of the system proved to be problematic for people with dementia; they needed prompting to help them navigate through different screens. </w:t>
      </w:r>
      <w:r w:rsidRPr="000F6FE5">
        <w:t xml:space="preserve"> Overall, the system received positive reviews from the dementia sufferers who enjoyed </w:t>
      </w:r>
      <w:r w:rsidR="00423F16" w:rsidRPr="000F6FE5">
        <w:t xml:space="preserve">playing music with </w:t>
      </w:r>
      <w:r w:rsidRPr="000F6FE5">
        <w:t>it.</w:t>
      </w:r>
    </w:p>
    <w:p w14:paraId="050E3E04" w14:textId="77777777" w:rsidR="008D6F1C" w:rsidRPr="000F6FE5" w:rsidRDefault="008D6F1C" w:rsidP="00A96A51">
      <w:pPr>
        <w:pStyle w:val="Heading5"/>
        <w:rPr>
          <w:color w:val="auto"/>
        </w:rPr>
      </w:pPr>
    </w:p>
    <w:p w14:paraId="0E6DC119" w14:textId="77777777" w:rsidR="00B55323" w:rsidRPr="000F6FE5" w:rsidRDefault="00B55323" w:rsidP="00A96A51">
      <w:pPr>
        <w:pStyle w:val="Heading5"/>
        <w:rPr>
          <w:color w:val="auto"/>
        </w:rPr>
      </w:pPr>
      <w:r w:rsidRPr="000F6FE5">
        <w:rPr>
          <w:color w:val="auto"/>
        </w:rPr>
        <w:t>Picture Gramophone</w:t>
      </w:r>
    </w:p>
    <w:p w14:paraId="2395A4EA" w14:textId="77777777" w:rsidR="00A96A51" w:rsidRPr="000F6FE5" w:rsidRDefault="00A96A51" w:rsidP="00A96A51"/>
    <w:p w14:paraId="3EE46DC3" w14:textId="77777777" w:rsidR="00FC2DFC" w:rsidRPr="000F6FE5" w:rsidRDefault="00F10FD1" w:rsidP="00E331AC">
      <w:r w:rsidRPr="000F6FE5">
        <w:t xml:space="preserve">Picture Gramophone is </w:t>
      </w:r>
      <w:r w:rsidR="00B55323" w:rsidRPr="000F6FE5">
        <w:t xml:space="preserve">a music-based </w:t>
      </w:r>
      <w:r w:rsidRPr="000F6FE5">
        <w:t xml:space="preserve">recreational </w:t>
      </w:r>
      <w:r w:rsidR="00B55323" w:rsidRPr="000F6FE5">
        <w:t xml:space="preserve">multimedia </w:t>
      </w:r>
      <w:r w:rsidRPr="000F6FE5">
        <w:t>system</w:t>
      </w:r>
      <w:r w:rsidR="00B55323" w:rsidRPr="000F6FE5">
        <w:t xml:space="preserve"> for people with dementia </w:t>
      </w:r>
      <w:r w:rsidR="00DB57F7" w:rsidRPr="000F6FE5">
        <w:fldChar w:fldCharType="begin"/>
      </w:r>
      <w:r w:rsidR="00DA1856">
        <w:instrText xml:space="preserve"> ADDIN EN.CITE &lt;EndNote&gt;&lt;Cite ExcludeYear="1"&gt;&lt;Author&gt;Topo&lt;/Author&gt;&lt;IDText&gt;Assessment of a Music-Based Multimedia Program for People with Dementia&lt;/IDText&gt;&lt;DisplayText&gt;[43]&lt;/DisplayText&gt;&lt;record&gt;&lt;urls&gt;&lt;related-urls&gt;&lt;url&gt;http://dx.doi.org/10.1177/1471301204045164&lt;/url&gt;&lt;/related-urls&gt;&lt;/urls&gt;&lt;isbn&gt;1471-3012&lt;/isbn&gt;&lt;titles&gt;&lt;title&gt;Assessment of a Music-Based Multimedia Program for People with Dementia&lt;/title&gt;&lt;secondary-title&gt;Dementia&lt;/secondary-title&gt;&lt;/titles&gt;&lt;pages&gt;331&lt;/pages&gt;&lt;number&gt;3&lt;/number&gt;&lt;contributors&gt;&lt;authors&gt;&lt;author&gt;Topo, Paivi&lt;/author&gt;&lt;author&gt;Maki, Outi&lt;/author&gt;&lt;author&gt;Saarikalle, Kristiina&lt;/author&gt;&lt;author&gt;Clarke, Nick&lt;/author&gt;&lt;author&gt;Begley, Emer&lt;/author&gt;&lt;author&gt;Cahill, Suzanne&lt;/author&gt;&lt;author&gt;Arenlind, Jennie&lt;/author&gt;&lt;author&gt;Holthe, Torhild&lt;/author&gt;&lt;author&gt;Morbey, Hazel&lt;/author&gt;&lt;author&gt;Hayes, Karen&lt;/author&gt;&lt;author&gt;Gilliard, Jane&lt;/author&gt;&lt;/authors&gt;&lt;/contributors&gt;&lt;added-date format="utc"&gt;1328197676&lt;/added-date&gt;&lt;ref-type name="Journal Article"&gt;17&lt;/ref-type&gt;&lt;rec-number&gt;179&lt;/rec-number&gt;&lt;publisher&gt;SAGE Publications&lt;/publisher&gt;&lt;last-updated-date format="utc"&gt;1328197676&lt;/last-updated-date&gt;&lt;electronic-resource-num&gt;citeulike-article-id:54371&lt;/electronic-resource-num&gt;&lt;volume&gt;3&lt;/volume&gt;&lt;/record&gt;&lt;/Cite&gt;&lt;/EndNote&gt;</w:instrText>
      </w:r>
      <w:r w:rsidR="00DB57F7" w:rsidRPr="000F6FE5">
        <w:fldChar w:fldCharType="separate"/>
      </w:r>
      <w:r w:rsidR="00DA1856">
        <w:rPr>
          <w:noProof/>
        </w:rPr>
        <w:t>[43]</w:t>
      </w:r>
      <w:r w:rsidR="00DB57F7" w:rsidRPr="000F6FE5">
        <w:fldChar w:fldCharType="end"/>
      </w:r>
      <w:r w:rsidR="00B55323" w:rsidRPr="000F6FE5">
        <w:t xml:space="preserve">. </w:t>
      </w:r>
      <w:r w:rsidR="002C3722" w:rsidRPr="000F6FE5">
        <w:t xml:space="preserve">The aim of the system was to stimulate people with dementia through music and images. </w:t>
      </w:r>
      <w:r w:rsidRPr="000F6FE5">
        <w:t xml:space="preserve">The system </w:t>
      </w:r>
      <w:r w:rsidR="005B66A6" w:rsidRPr="000F6FE5">
        <w:t xml:space="preserve">consisted of </w:t>
      </w:r>
      <w:r w:rsidRPr="000F6FE5">
        <w:t xml:space="preserve">a touch screen as input to the system and provided a simple user interface to the users. With this system, users could select a song to play; when the song was playing, images associated with </w:t>
      </w:r>
      <w:r w:rsidR="002C58D6" w:rsidRPr="000F6FE5">
        <w:t xml:space="preserve">the song </w:t>
      </w:r>
      <w:r w:rsidRPr="000F6FE5">
        <w:t xml:space="preserve">would appear on screen as well as </w:t>
      </w:r>
      <w:r w:rsidR="002C58D6" w:rsidRPr="000F6FE5">
        <w:t xml:space="preserve">the </w:t>
      </w:r>
      <w:r w:rsidRPr="000F6FE5">
        <w:t xml:space="preserve">lyrics. </w:t>
      </w:r>
      <w:r w:rsidR="00364534" w:rsidRPr="000F6FE5">
        <w:t>The system had positive effects on</w:t>
      </w:r>
      <w:r w:rsidR="0054476F" w:rsidRPr="000F6FE5">
        <w:t xml:space="preserve"> most</w:t>
      </w:r>
      <w:r w:rsidR="00364534" w:rsidRPr="000F6FE5">
        <w:t xml:space="preserve"> dementia sufferers who used the system. </w:t>
      </w:r>
    </w:p>
    <w:p w14:paraId="5C53B9FD" w14:textId="77777777" w:rsidR="00B55323" w:rsidRPr="000F6FE5" w:rsidRDefault="00B55323" w:rsidP="00B55323"/>
    <w:p w14:paraId="13130B2F" w14:textId="77777777" w:rsidR="00B55323" w:rsidRPr="000F6FE5" w:rsidRDefault="00B55323" w:rsidP="00A96A51">
      <w:pPr>
        <w:pStyle w:val="Heading5"/>
        <w:rPr>
          <w:color w:val="auto"/>
        </w:rPr>
      </w:pPr>
      <w:r w:rsidRPr="000F6FE5">
        <w:rPr>
          <w:color w:val="auto"/>
        </w:rPr>
        <w:t>Art Tool</w:t>
      </w:r>
    </w:p>
    <w:p w14:paraId="5CA0CF9B" w14:textId="77777777" w:rsidR="00A96A51" w:rsidRPr="000F6FE5" w:rsidRDefault="00A96A51" w:rsidP="00A96A51"/>
    <w:p w14:paraId="20495CBB" w14:textId="77777777" w:rsidR="00F84172" w:rsidRPr="000F6FE5" w:rsidRDefault="00777774" w:rsidP="00B55323">
      <w:r w:rsidRPr="000F6FE5">
        <w:t>Blunsden et al.</w:t>
      </w:r>
      <w:r w:rsidR="0054218C">
        <w:t xml:space="preserve"> devised a tool which assisted</w:t>
      </w:r>
      <w:r w:rsidR="00B55323" w:rsidRPr="000F6FE5">
        <w:t xml:space="preserve"> art therapists work</w:t>
      </w:r>
      <w:r w:rsidR="0054218C">
        <w:t>ing</w:t>
      </w:r>
      <w:r w:rsidR="00B55323" w:rsidRPr="000F6FE5">
        <w:t xml:space="preserve"> with people with dementia </w:t>
      </w:r>
      <w:r w:rsidR="00DB57F7" w:rsidRPr="000F6FE5">
        <w:fldChar w:fldCharType="begin"/>
      </w:r>
      <w:r w:rsidR="00DA1856">
        <w:instrText xml:space="preserve"> ADDIN EN.CITE &lt;EndNote&gt;&lt;Cite&gt;&lt;Author&gt;Blunsden&lt;/Author&gt;&lt;Year&gt;2009&lt;/Year&gt;&lt;IDText&gt;Design and prototype of a device to engage cognitively disabled older adults in visual artwork&lt;/IDText&gt;&lt;DisplayText&gt;[15]&lt;/DisplayText&gt;&lt;record&gt;&lt;titles&gt;&lt;title&gt;Design and prototype of a device to engage cognitively disabled older adults in visual artwork&lt;/title&gt;&lt;secondary-title&gt;Proceedings of the 2nd International Conference on PErvasive Technologies Related to Assistive Environments&lt;/secondary-title&gt;&lt;/titles&gt;&lt;contributors&gt;&lt;authors&gt;&lt;author&gt;Blunsden, Scott&lt;/author&gt;&lt;author&gt;Richards, Brandi&lt;/author&gt;&lt;author&gt;Boger, Jen&lt;/author&gt;&lt;author&gt;Mihailidis, Alex&lt;/author&gt;&lt;author&gt;Bartindale, Tom&lt;/author&gt;&lt;author&gt;Jackson, Dan&lt;/author&gt;&lt;author&gt;Olivier, Patrick&lt;/author&gt;&lt;author&gt;Hoey, Jesse&lt;/author&gt;&lt;/authors&gt;&lt;/contributors&gt;&lt;added-date format="utc"&gt;1295616965&lt;/added-date&gt;&lt;pub-location&gt;Corfu, Greece&lt;/pub-location&gt;&lt;ref-type name="Conference Paper"&gt;47&lt;/ref-type&gt;&lt;dates&gt;&lt;year&gt;2009&lt;/year&gt;&lt;/dates&gt;&lt;rec-number&gt;49&lt;/rec-number&gt;&lt;publisher&gt;ACM&lt;/publisher&gt;&lt;last-updated-date format="utc"&gt;1295616965&lt;/last-updated-date&gt;&lt;electronic-resource-num&gt;10.1145/1579114.1579162&lt;/electronic-resource-num&gt;&lt;/record&gt;&lt;/Cite&gt;&lt;/EndNote&gt;</w:instrText>
      </w:r>
      <w:r w:rsidR="00DB57F7" w:rsidRPr="000F6FE5">
        <w:fldChar w:fldCharType="separate"/>
      </w:r>
      <w:r w:rsidR="00DA1856">
        <w:rPr>
          <w:noProof/>
        </w:rPr>
        <w:t>[15]</w:t>
      </w:r>
      <w:r w:rsidR="00DB57F7" w:rsidRPr="000F6FE5">
        <w:fldChar w:fldCharType="end"/>
      </w:r>
      <w:r w:rsidR="00B55323" w:rsidRPr="000F6FE5">
        <w:t xml:space="preserve">. </w:t>
      </w:r>
      <w:r w:rsidR="0054218C">
        <w:t>The tool presented</w:t>
      </w:r>
      <w:r w:rsidR="007A6005" w:rsidRPr="000F6FE5">
        <w:t xml:space="preserve"> a painting program to the user</w:t>
      </w:r>
      <w:r w:rsidR="00AA3635" w:rsidRPr="000F6FE5">
        <w:t xml:space="preserve">, where </w:t>
      </w:r>
      <w:r w:rsidR="001778A0" w:rsidRPr="000F6FE5">
        <w:t xml:space="preserve">an </w:t>
      </w:r>
      <w:r w:rsidR="00AA3635" w:rsidRPr="000F6FE5">
        <w:t>outline</w:t>
      </w:r>
      <w:r w:rsidR="001778A0" w:rsidRPr="000F6FE5">
        <w:t xml:space="preserve"> of </w:t>
      </w:r>
      <w:r w:rsidR="00757240">
        <w:t xml:space="preserve">the </w:t>
      </w:r>
      <w:r w:rsidR="001778A0" w:rsidRPr="000F6FE5">
        <w:t xml:space="preserve">painting </w:t>
      </w:r>
      <w:r w:rsidR="00AA3635" w:rsidRPr="000F6FE5">
        <w:t xml:space="preserve">already </w:t>
      </w:r>
      <w:r w:rsidR="00757240">
        <w:t>existed</w:t>
      </w:r>
      <w:r w:rsidR="001778A0" w:rsidRPr="000F6FE5">
        <w:t xml:space="preserve">. The user </w:t>
      </w:r>
      <w:r w:rsidR="0054218C">
        <w:t>wa</w:t>
      </w:r>
      <w:r w:rsidR="001778A0" w:rsidRPr="000F6FE5">
        <w:t>s then</w:t>
      </w:r>
      <w:r w:rsidR="00AA3635" w:rsidRPr="000F6FE5">
        <w:t xml:space="preserve"> requir</w:t>
      </w:r>
      <w:r w:rsidR="001778A0" w:rsidRPr="000F6FE5">
        <w:t>ed</w:t>
      </w:r>
      <w:r w:rsidR="00AA3635" w:rsidRPr="000F6FE5">
        <w:t xml:space="preserve"> to colour-in the various parts of the painting</w:t>
      </w:r>
      <w:r w:rsidR="007A6005" w:rsidRPr="000F6FE5">
        <w:t xml:space="preserve">. </w:t>
      </w:r>
      <w:r w:rsidR="00921705" w:rsidRPr="000F6FE5">
        <w:t xml:space="preserve">Interaction with the system </w:t>
      </w:r>
      <w:r w:rsidR="0054218C">
        <w:t>wa</w:t>
      </w:r>
      <w:r w:rsidR="00921705" w:rsidRPr="000F6FE5">
        <w:t>s achieved through a touch</w:t>
      </w:r>
      <w:r w:rsidR="0054218C">
        <w:t>-screen interface. The tool aimed</w:t>
      </w:r>
      <w:r w:rsidR="00921705" w:rsidRPr="000F6FE5">
        <w:t xml:space="preserve"> at keeping a user engaged as long as possible with an artistic activity. </w:t>
      </w:r>
      <w:r w:rsidR="0045379A" w:rsidRPr="000F6FE5">
        <w:lastRenderedPageBreak/>
        <w:t xml:space="preserve">The tool </w:t>
      </w:r>
      <w:r w:rsidR="00F84172" w:rsidRPr="000F6FE5">
        <w:t>use</w:t>
      </w:r>
      <w:r w:rsidR="0054218C">
        <w:t>d</w:t>
      </w:r>
      <w:r w:rsidR="00F84172" w:rsidRPr="000F6FE5">
        <w:t xml:space="preserve"> computer vision and decision theory to </w:t>
      </w:r>
      <w:r w:rsidR="0045379A" w:rsidRPr="000F6FE5">
        <w:t xml:space="preserve">estimate if the user </w:t>
      </w:r>
      <w:r w:rsidR="0054218C">
        <w:t>is</w:t>
      </w:r>
      <w:r w:rsidR="0045379A" w:rsidRPr="000F6FE5">
        <w:t xml:space="preserve"> engaged with the activity. </w:t>
      </w:r>
      <w:r w:rsidR="007A6005" w:rsidRPr="000F6FE5">
        <w:t xml:space="preserve">This </w:t>
      </w:r>
      <w:r w:rsidR="0054218C">
        <w:t>wa</w:t>
      </w:r>
      <w:r w:rsidR="007A6005" w:rsidRPr="000F6FE5">
        <w:t>s achieved by monitoring the person</w:t>
      </w:r>
      <w:r w:rsidR="0054218C">
        <w:t>'s face; if the person wa</w:t>
      </w:r>
      <w:r w:rsidR="007A6005" w:rsidRPr="000F6FE5">
        <w:t xml:space="preserve">s not engaged, i.e. looking away from the system, the system </w:t>
      </w:r>
      <w:r w:rsidR="0054218C">
        <w:t>would</w:t>
      </w:r>
      <w:r w:rsidR="007A6005" w:rsidRPr="000F6FE5">
        <w:t xml:space="preserve"> provide a prompt</w:t>
      </w:r>
      <w:r w:rsidR="00757240">
        <w:t>,</w:t>
      </w:r>
      <w:r w:rsidR="007A6005" w:rsidRPr="000F6FE5">
        <w:t xml:space="preserve"> as a cue</w:t>
      </w:r>
      <w:r w:rsidR="00757240">
        <w:t>,</w:t>
      </w:r>
      <w:r w:rsidR="007A6005" w:rsidRPr="000F6FE5">
        <w:t xml:space="preserve"> to </w:t>
      </w:r>
      <w:r w:rsidR="00757240">
        <w:t>re-</w:t>
      </w:r>
      <w:r w:rsidR="007A6005" w:rsidRPr="000F6FE5">
        <w:t>engage the user with the system.</w:t>
      </w:r>
      <w:r w:rsidR="005517C5" w:rsidRPr="000F6FE5">
        <w:t xml:space="preserve"> </w:t>
      </w:r>
    </w:p>
    <w:p w14:paraId="3977293B" w14:textId="77777777" w:rsidR="00B55323" w:rsidRPr="000F6FE5" w:rsidRDefault="00B55323" w:rsidP="00B55323">
      <w:pPr>
        <w:pStyle w:val="Heading5"/>
        <w:rPr>
          <w:color w:val="auto"/>
        </w:rPr>
      </w:pPr>
      <w:bookmarkStart w:id="39" w:name="_Toc317087570"/>
    </w:p>
    <w:p w14:paraId="2B759839" w14:textId="77777777" w:rsidR="003A1872" w:rsidRPr="000F6FE5" w:rsidRDefault="00633C16" w:rsidP="003A1872">
      <w:pPr>
        <w:pStyle w:val="Heading3"/>
        <w:rPr>
          <w:color w:val="auto"/>
        </w:rPr>
      </w:pPr>
      <w:bookmarkStart w:id="40" w:name="_Toc324751282"/>
      <w:bookmarkStart w:id="41" w:name="_Toc327968457"/>
      <w:bookmarkEnd w:id="39"/>
      <w:r>
        <w:rPr>
          <w:color w:val="auto"/>
        </w:rPr>
        <w:t>2.</w:t>
      </w:r>
      <w:r w:rsidR="005A71B3">
        <w:rPr>
          <w:color w:val="auto"/>
        </w:rPr>
        <w:t>2</w:t>
      </w:r>
      <w:r>
        <w:rPr>
          <w:color w:val="auto"/>
        </w:rPr>
        <w:t>.9</w:t>
      </w:r>
      <w:r w:rsidR="0026622F">
        <w:rPr>
          <w:color w:val="auto"/>
        </w:rPr>
        <w:t xml:space="preserve"> </w:t>
      </w:r>
      <w:r w:rsidR="003A1872" w:rsidRPr="000F6FE5">
        <w:rPr>
          <w:color w:val="auto"/>
        </w:rPr>
        <w:t>Computer Gaming</w:t>
      </w:r>
      <w:bookmarkEnd w:id="40"/>
      <w:bookmarkEnd w:id="41"/>
    </w:p>
    <w:p w14:paraId="595D89BD" w14:textId="77777777" w:rsidR="003A1872" w:rsidRPr="000F6FE5" w:rsidRDefault="003A1872" w:rsidP="003A1872"/>
    <w:p w14:paraId="7479F8FD" w14:textId="77777777" w:rsidR="003A1872" w:rsidRPr="000F6FE5" w:rsidRDefault="003A1872" w:rsidP="003A1872">
      <w:r w:rsidRPr="000F6FE5">
        <w:t>Computer gaming can be considered as a childish activity, however, research has shown that playing computer games has several benefits</w:t>
      </w:r>
      <w:r w:rsidR="00023F9A">
        <w:t>,</w:t>
      </w:r>
      <w:r w:rsidRPr="000F6FE5">
        <w:t xml:space="preserve"> including</w:t>
      </w:r>
      <w:r w:rsidR="00023F9A">
        <w:t>,</w:t>
      </w:r>
      <w:r w:rsidRPr="000F6FE5">
        <w:t xml:space="preserve"> improving hand/eye coordination, </w:t>
      </w:r>
      <w:r w:rsidR="00757240">
        <w:t xml:space="preserve">increasing </w:t>
      </w:r>
      <w:r w:rsidRPr="000F6FE5">
        <w:t xml:space="preserve">attention span, motor control skills, </w:t>
      </w:r>
      <w:r w:rsidR="00757240">
        <w:t xml:space="preserve">as well as improving </w:t>
      </w:r>
      <w:r w:rsidRPr="000F6FE5">
        <w:t xml:space="preserve">short term memory, problem solving and reaction time </w:t>
      </w:r>
      <w:r w:rsidR="00DB57F7" w:rsidRPr="000F6FE5">
        <w:fldChar w:fldCharType="begin"/>
      </w:r>
      <w:r w:rsidR="00DA1856">
        <w:instrText xml:space="preserve"> ADDIN EN.CITE &lt;EndNote&gt;&lt;Cite&gt;&lt;Author&gt;Jung&lt;/Author&gt;&lt;Year&gt;2009&lt;/Year&gt;&lt;IDText&gt;Games for a better life: effects of playing Wii games on the well-being of seniors in a long-term care facility&lt;/IDText&gt;&lt;DisplayText&gt;[50]&lt;/DisplayText&gt;&lt;record&gt;&lt;titles&gt;&lt;title&gt;Games for a better life: effects of playing Wii games on the well-being of seniors in a long-term care facility&lt;/title&gt;&lt;secondary-title&gt;Proceedings of the Sixth Australasian Conference on Interactive Entertainment&lt;/secondary-title&gt;&lt;/titles&gt;&lt;contributors&gt;&lt;authors&gt;&lt;author&gt;Jung, Younbo&lt;/author&gt;&lt;author&gt;Li, Koay Jing&lt;/author&gt;&lt;author&gt;Janissa, Ng Sihui&lt;/author&gt;&lt;author&gt;Gladys, Wong Li Chieh&lt;/author&gt;&lt;author&gt;Lee, Kwan Min&lt;/author&gt;&lt;/authors&gt;&lt;/contributors&gt;&lt;added-date format="utc"&gt;1286894548&lt;/added-date&gt;&lt;pub-location&gt;Sydney, Australia&lt;/pub-location&gt;&lt;ref-type name="Conference Paper"&gt;47&lt;/ref-type&gt;&lt;dates&gt;&lt;year&gt;2009&lt;/year&gt;&lt;/dates&gt;&lt;rec-number&gt;11&lt;/rec-number&gt;&lt;publisher&gt;ACM&lt;/publisher&gt;&lt;last-updated-date format="utc"&gt;1286894548&lt;/last-updated-date&gt;&lt;electronic-resource-num&gt;&lt;style font="default" size="100%"&gt;http://doi.acm.org/10.1145/1746050.1746055&lt;/style&gt;&lt;/electronic-resource-num&gt;&lt;/record&gt;&lt;/Cite&gt;&lt;/EndNote&gt;</w:instrText>
      </w:r>
      <w:r w:rsidR="00DB57F7" w:rsidRPr="000F6FE5">
        <w:fldChar w:fldCharType="separate"/>
      </w:r>
      <w:r w:rsidR="00DA1856">
        <w:rPr>
          <w:noProof/>
        </w:rPr>
        <w:t>[50]</w:t>
      </w:r>
      <w:r w:rsidR="00DB57F7" w:rsidRPr="000F6FE5">
        <w:fldChar w:fldCharType="end"/>
      </w:r>
      <w:r w:rsidRPr="000F6FE5">
        <w:t>. Mental stimulation is claimed to postpone the onset of dementia, and perhaps, might actually reverse the process</w:t>
      </w:r>
      <w:r w:rsidR="00BC1FBB" w:rsidRPr="000F6FE5">
        <w:t xml:space="preserve"> </w:t>
      </w:r>
      <w:r w:rsidR="00DB57F7" w:rsidRPr="000F6FE5">
        <w:fldChar w:fldCharType="begin"/>
      </w:r>
      <w:r w:rsidR="00DA1856">
        <w:instrText xml:space="preserve"> ADDIN EN.CITE &lt;EndNote&gt;&lt;Cite&gt;&lt;Author&gt;Theng&lt;/Author&gt;&lt;Year&gt;2009&lt;/Year&gt;&lt;IDText&gt;An exploratory study on senior citizens&amp;apos; perceptions of the Nintendo Wii: the case of Singapore&lt;/IDText&gt;&lt;DisplayText&gt;[12]&lt;/DisplayText&gt;&lt;record&gt;&lt;titles&gt;&lt;title&gt;An exploratory study on senior citizens&amp;apos; perceptions of the Nintendo Wii: the case of Singapore&lt;/title&gt;&lt;secondary-title&gt;Proceedings of the 3rd International Convention on Rehabilitation Engineering \&amp;amp; Assistive Technology&lt;/secondary-title&gt;&lt;/titles&gt;&lt;contributors&gt;&lt;authors&gt;&lt;author&gt;Theng, Yin-Leng&lt;/author&gt;&lt;author&gt;Dahlan, Amirrudin Bin&lt;/author&gt;&lt;author&gt;Akmal, Meutia Latifah&lt;/author&gt;&lt;author&gt;Myint, Thant Zin&lt;/author&gt;&lt;/authors&gt;&lt;/contributors&gt;&lt;added-date format="utc"&gt;1290436258&lt;/added-date&gt;&lt;pub-location&gt;Singapore&lt;/pub-location&gt;&lt;ref-type name="Conference Paper"&gt;47&lt;/ref-type&gt;&lt;dates&gt;&lt;year&gt;2009&lt;/year&gt;&lt;/dates&gt;&lt;rec-number&gt;19&lt;/rec-number&gt;&lt;publisher&gt;ACM&lt;/publisher&gt;&lt;last-updated-date format="utc"&gt;1290436258&lt;/last-updated-date&gt;&lt;electronic-resource-num&gt;10.1145/1592700.1592712&lt;/electronic-resource-num&gt;&lt;/record&gt;&lt;/Cite&gt;&lt;/EndNote&gt;</w:instrText>
      </w:r>
      <w:r w:rsidR="00DB57F7" w:rsidRPr="000F6FE5">
        <w:fldChar w:fldCharType="separate"/>
      </w:r>
      <w:r w:rsidR="00DA1856">
        <w:rPr>
          <w:noProof/>
        </w:rPr>
        <w:t>[12]</w:t>
      </w:r>
      <w:r w:rsidR="00DB57F7" w:rsidRPr="000F6FE5">
        <w:fldChar w:fldCharType="end"/>
      </w:r>
      <w:r w:rsidRPr="000F6FE5">
        <w:t xml:space="preserve">. It is believed that many elders enjoy playing computer games and plan them routinely </w:t>
      </w:r>
      <w:r w:rsidR="00DB57F7" w:rsidRPr="000F6FE5">
        <w:fldChar w:fldCharType="begin"/>
      </w:r>
      <w:r w:rsidR="00DA1856">
        <w:instrText xml:space="preserve"> ADDIN EN.CITE &lt;EndNote&gt;&lt;Cite&gt;&lt;Author&gt;Jimison&lt;/Author&gt;&lt;Year&gt;2004&lt;/Year&gt;&lt;IDText&gt;Home monitoring of computer interactions for the early detection of dementia&lt;/IDText&gt;&lt;DisplayText&gt;[49]&lt;/DisplayText&gt;&lt;record&gt;&lt;dates&gt;&lt;pub-dates&gt;&lt;date&gt;1-5 Sept. 2004&lt;/date&gt;&lt;/pub-dates&gt;&lt;year&gt;2004&lt;/year&gt;&lt;/dates&gt;&lt;keywords&gt;&lt;keyword&gt;cognition&lt;/keyword&gt;&lt;keyword&gt;computer games&lt;/keyword&gt;&lt;keyword&gt;diseases&lt;/keyword&gt;&lt;keyword&gt;geriatrics&lt;/keyword&gt;&lt;keyword&gt;medical diagnostic computing&lt;/keyword&gt;&lt;keyword&gt;patient diagnosis&lt;/keyword&gt;&lt;keyword&gt;patient monitoring&lt;/keyword&gt;&lt;keyword&gt;user interfaces&lt;/keyword&gt;&lt;keyword&gt;cognitive assessments&lt;/keyword&gt;&lt;keyword&gt;dynamic user model&lt;/keyword&gt;&lt;keyword&gt;early dementia detection&lt;/keyword&gt;&lt;keyword&gt;elders&lt;/keyword&gt;&lt;keyword&gt;home monitoring&lt;/keyword&gt;&lt;keyword&gt;user thought processes&lt;/keyword&gt;&lt;keyword&gt;user-computer interactions&lt;/keyword&gt;&lt;/keywords&gt;&lt;titles&gt;&lt;title&gt;Home monitoring of computer interactions for the early detection of dementia&lt;/title&gt;&lt;secondary-title&gt;Engineering in Medicine and Biology Society, 2004. IEMBS &amp;apos;04. 26th Annual International Conference of the IEEE&lt;/secondary-title&gt;&lt;alt-title&gt;Engineering in Medicine and Biology Society, 2004. IEMBS &amp;apos;04. 26th Annual International Conference of the IEEE&lt;/alt-title&gt;&lt;/titles&gt;&lt;pages&gt;4533-4536&lt;/pages&gt;&lt;contributors&gt;&lt;authors&gt;&lt;author&gt;Jimison, J. B.&lt;/author&gt;&lt;author&gt;Pavel, M.&lt;/author&gt;&lt;author&gt;Pavel, J.&lt;/author&gt;&lt;author&gt;McKanna, J.&lt;/author&gt;&lt;/authors&gt;&lt;/contributors&gt;&lt;added-date format="utc"&gt;1289905397&lt;/added-date&gt;&lt;ref-type name="Conference Proceeding"&gt;10&lt;/ref-type&gt;&lt;rec-number&gt;18&lt;/rec-number&gt;&lt;last-updated-date format="utc"&gt;1289905397&lt;/last-updated-date&gt;&lt;volume&gt;2&lt;/volume&gt;&lt;/record&gt;&lt;/Cite&gt;&lt;/EndNote&gt;</w:instrText>
      </w:r>
      <w:r w:rsidR="00DB57F7" w:rsidRPr="000F6FE5">
        <w:fldChar w:fldCharType="separate"/>
      </w:r>
      <w:r w:rsidR="00DA1856">
        <w:rPr>
          <w:noProof/>
        </w:rPr>
        <w:t>[49]</w:t>
      </w:r>
      <w:r w:rsidR="00DB57F7" w:rsidRPr="000F6FE5">
        <w:fldChar w:fldCharType="end"/>
      </w:r>
      <w:r w:rsidRPr="000F6FE5">
        <w:t xml:space="preserve">. In fact, according to Jung et al. </w:t>
      </w:r>
      <w:r w:rsidR="00DB57F7" w:rsidRPr="000F6FE5">
        <w:fldChar w:fldCharType="begin"/>
      </w:r>
      <w:r w:rsidR="00DA1856">
        <w:instrText xml:space="preserve"> ADDIN EN.CITE &lt;EndNote&gt;&lt;Cite&gt;&lt;Author&gt;Jung&lt;/Author&gt;&lt;Year&gt;2009&lt;/Year&gt;&lt;IDText&gt;Games for a better life: effects of playing Wii games on the well-being of seniors in a long-term care facility&lt;/IDText&gt;&lt;DisplayText&gt;[50]&lt;/DisplayText&gt;&lt;record&gt;&lt;titles&gt;&lt;title&gt;Games for a better life: effects of playing Wii games on the well-being of seniors in a long-term care facility&lt;/title&gt;&lt;secondary-title&gt;Proceedings of the Sixth Australasian Conference on Interactive Entertainment&lt;/secondary-title&gt;&lt;/titles&gt;&lt;contributors&gt;&lt;authors&gt;&lt;author&gt;Jung, Younbo&lt;/author&gt;&lt;author&gt;Li, Koay Jing&lt;/author&gt;&lt;author&gt;Janissa, Ng Sihui&lt;/author&gt;&lt;author&gt;Gladys, Wong Li Chieh&lt;/author&gt;&lt;author&gt;Lee, Kwan Min&lt;/author&gt;&lt;/authors&gt;&lt;/contributors&gt;&lt;added-date format="utc"&gt;1286894548&lt;/added-date&gt;&lt;pub-location&gt;Sydney, Australia&lt;/pub-location&gt;&lt;ref-type name="Conference Paper"&gt;47&lt;/ref-type&gt;&lt;dates&gt;&lt;year&gt;2009&lt;/year&gt;&lt;/dates&gt;&lt;rec-number&gt;11&lt;/rec-number&gt;&lt;publisher&gt;ACM&lt;/publisher&gt;&lt;last-updated-date format="utc"&gt;1286894548&lt;/last-updated-date&gt;&lt;electronic-resource-num&gt;&lt;style font="default" size="100%"&gt;http://doi.acm.org/10.1145/1746050.1746055&lt;/style&gt;&lt;/electronic-resource-num&gt;&lt;/record&gt;&lt;/Cite&gt;&lt;/EndNote&gt;</w:instrText>
      </w:r>
      <w:r w:rsidR="00DB57F7" w:rsidRPr="000F6FE5">
        <w:fldChar w:fldCharType="separate"/>
      </w:r>
      <w:r w:rsidR="00DA1856">
        <w:rPr>
          <w:noProof/>
        </w:rPr>
        <w:t>[50]</w:t>
      </w:r>
      <w:r w:rsidR="00DB57F7" w:rsidRPr="000F6FE5">
        <w:fldChar w:fldCharType="end"/>
      </w:r>
      <w:r w:rsidRPr="000F6FE5">
        <w:t xml:space="preserve">, in the year 2000, the number of elderly people playing computer games in developed countries has surpassed the number of children playing computer games. </w:t>
      </w:r>
    </w:p>
    <w:p w14:paraId="0652003E" w14:textId="77777777" w:rsidR="003A1872" w:rsidRPr="000F6FE5" w:rsidRDefault="003A1872" w:rsidP="003A1872">
      <w:r w:rsidRPr="000F6FE5">
        <w:t xml:space="preserve">A study was conducted by Jung et al. </w:t>
      </w:r>
      <w:r w:rsidR="00DB57F7" w:rsidRPr="000F6FE5">
        <w:fldChar w:fldCharType="begin"/>
      </w:r>
      <w:r w:rsidR="00DA1856">
        <w:instrText xml:space="preserve"> ADDIN EN.CITE &lt;EndNote&gt;&lt;Cite&gt;&lt;Author&gt;Jung&lt;/Author&gt;&lt;Year&gt;2009&lt;/Year&gt;&lt;IDText&gt;Games for a better life: effects of playing Wii games on the well-being of seniors in a long-term care facility&lt;/IDText&gt;&lt;DisplayText&gt;[50]&lt;/DisplayText&gt;&lt;record&gt;&lt;titles&gt;&lt;title&gt;Games for a better life: effects of playing Wii games on the well-being of seniors in a long-term care facility&lt;/title&gt;&lt;secondary-title&gt;Proceedings of the Sixth Australasian Conference on Interactive Entertainment&lt;/secondary-title&gt;&lt;/titles&gt;&lt;contributors&gt;&lt;authors&gt;&lt;author&gt;Jung, Younbo&lt;/author&gt;&lt;author&gt;Li, Koay Jing&lt;/author&gt;&lt;author&gt;Janissa, Ng Sihui&lt;/author&gt;&lt;author&gt;Gladys, Wong Li Chieh&lt;/author&gt;&lt;author&gt;Lee, Kwan Min&lt;/author&gt;&lt;/authors&gt;&lt;/contributors&gt;&lt;added-date format="utc"&gt;1286894548&lt;/added-date&gt;&lt;pub-location&gt;Sydney, Australia&lt;/pub-location&gt;&lt;ref-type name="Conference Paper"&gt;47&lt;/ref-type&gt;&lt;dates&gt;&lt;year&gt;2009&lt;/year&gt;&lt;/dates&gt;&lt;rec-number&gt;11&lt;/rec-number&gt;&lt;publisher&gt;ACM&lt;/publisher&gt;&lt;last-updated-date format="utc"&gt;1286894548&lt;/last-updated-date&gt;&lt;electronic-resource-num&gt;&lt;style font="default" size="100%"&gt;http://doi.acm.org/10.1145/1746050.1746055&lt;/style&gt;&lt;/electronic-resource-num&gt;&lt;/record&gt;&lt;/Cite&gt;&lt;/EndNote&gt;</w:instrText>
      </w:r>
      <w:r w:rsidR="00DB57F7" w:rsidRPr="000F6FE5">
        <w:fldChar w:fldCharType="separate"/>
      </w:r>
      <w:r w:rsidR="00DA1856">
        <w:rPr>
          <w:noProof/>
        </w:rPr>
        <w:t>[50]</w:t>
      </w:r>
      <w:r w:rsidR="00DB57F7" w:rsidRPr="000F6FE5">
        <w:fldChar w:fldCharType="end"/>
      </w:r>
      <w:r w:rsidRPr="000F6FE5">
        <w:t>, which investigated the impact of</w:t>
      </w:r>
      <w:r w:rsidR="00023F9A">
        <w:t xml:space="preserve"> playing</w:t>
      </w:r>
      <w:r w:rsidRPr="000F6FE5">
        <w:t xml:space="preserve"> games on the physical and psychological well-being of elderly people</w:t>
      </w:r>
      <w:r w:rsidR="00023F9A">
        <w:t>. This study involved elderly people</w:t>
      </w:r>
      <w:r w:rsidRPr="000F6FE5">
        <w:t xml:space="preserve"> playing computer games on the Nintendo Wii gaming console. Results from this study show that playing games on the Nintendo Wii console is beneficial to the well-being of </w:t>
      </w:r>
      <w:r w:rsidR="00841445">
        <w:t xml:space="preserve">the elderly. The </w:t>
      </w:r>
      <w:r w:rsidRPr="000F6FE5">
        <w:t>study</w:t>
      </w:r>
      <w:r w:rsidR="00841445">
        <w:t xml:space="preserve"> also</w:t>
      </w:r>
      <w:r w:rsidRPr="000F6FE5">
        <w:t xml:space="preserve"> showed that participants involved in the study</w:t>
      </w:r>
      <w:r w:rsidR="00841445">
        <w:t xml:space="preserve">, </w:t>
      </w:r>
      <w:r w:rsidRPr="000F6FE5">
        <w:t xml:space="preserve">were better off in their psychological well-being than those who engaged with traditional activities. </w:t>
      </w:r>
      <w:r w:rsidR="00131FB5" w:rsidRPr="000F6FE5">
        <w:t>Although this study was not based directly at people with cognitive disabilities, it could be assumed that the beneficial effects of playing computer games could be transferred to people with dementia.</w:t>
      </w:r>
      <w:r w:rsidR="00841445">
        <w:t xml:space="preserve"> </w:t>
      </w:r>
    </w:p>
    <w:p w14:paraId="12E00798" w14:textId="77777777" w:rsidR="00757240" w:rsidRDefault="00757240" w:rsidP="0083477D">
      <w:pPr>
        <w:pStyle w:val="Heading3"/>
        <w:rPr>
          <w:color w:val="auto"/>
        </w:rPr>
      </w:pPr>
      <w:bookmarkStart w:id="42" w:name="_Toc324751283"/>
    </w:p>
    <w:p w14:paraId="3790071E" w14:textId="77777777" w:rsidR="00757240" w:rsidRDefault="00757240" w:rsidP="0083477D">
      <w:pPr>
        <w:pStyle w:val="Heading3"/>
        <w:rPr>
          <w:color w:val="auto"/>
        </w:rPr>
      </w:pPr>
    </w:p>
    <w:p w14:paraId="2B6DECE1" w14:textId="77777777" w:rsidR="00757240" w:rsidRDefault="00757240">
      <w:pPr>
        <w:spacing w:line="276" w:lineRule="auto"/>
        <w:jc w:val="left"/>
        <w:rPr>
          <w:rFonts w:asciiTheme="majorHAnsi" w:eastAsiaTheme="majorEastAsia" w:hAnsiTheme="majorHAnsi" w:cstheme="majorBidi"/>
          <w:b/>
          <w:bCs/>
        </w:rPr>
      </w:pPr>
      <w:r>
        <w:br w:type="page"/>
      </w:r>
    </w:p>
    <w:p w14:paraId="33254B8E" w14:textId="77777777" w:rsidR="0083477D" w:rsidRPr="000F6FE5" w:rsidRDefault="0026622F" w:rsidP="0083477D">
      <w:pPr>
        <w:pStyle w:val="Heading3"/>
        <w:rPr>
          <w:color w:val="auto"/>
        </w:rPr>
      </w:pPr>
      <w:bookmarkStart w:id="43" w:name="_Toc327968458"/>
      <w:r>
        <w:rPr>
          <w:color w:val="auto"/>
        </w:rPr>
        <w:lastRenderedPageBreak/>
        <w:t>2.</w:t>
      </w:r>
      <w:r w:rsidR="005A71B3">
        <w:rPr>
          <w:color w:val="auto"/>
        </w:rPr>
        <w:t>2</w:t>
      </w:r>
      <w:r>
        <w:rPr>
          <w:color w:val="auto"/>
        </w:rPr>
        <w:t>.</w:t>
      </w:r>
      <w:r w:rsidR="00633C16">
        <w:rPr>
          <w:color w:val="auto"/>
        </w:rPr>
        <w:t>10</w:t>
      </w:r>
      <w:r>
        <w:rPr>
          <w:color w:val="auto"/>
        </w:rPr>
        <w:t xml:space="preserve"> </w:t>
      </w:r>
      <w:r w:rsidR="0083477D" w:rsidRPr="000F6FE5">
        <w:rPr>
          <w:color w:val="auto"/>
        </w:rPr>
        <w:t>Summary</w:t>
      </w:r>
      <w:bookmarkEnd w:id="42"/>
      <w:bookmarkEnd w:id="43"/>
    </w:p>
    <w:p w14:paraId="38D05BEE" w14:textId="77777777" w:rsidR="0083477D" w:rsidRPr="000F6FE5" w:rsidRDefault="0083477D" w:rsidP="007A15CA"/>
    <w:p w14:paraId="2C638F08" w14:textId="77777777" w:rsidR="007A15CA" w:rsidRPr="000F6FE5" w:rsidRDefault="0083477D" w:rsidP="007A15CA">
      <w:r w:rsidRPr="000F6FE5">
        <w:t xml:space="preserve">This section looked at the illness, dementia, and the various technologies which have been developed for dementia sufferers. To develop usable computer systems for dementia, an understanding </w:t>
      </w:r>
      <w:r w:rsidR="00757240">
        <w:t>of</w:t>
      </w:r>
      <w:r w:rsidRPr="000F6FE5">
        <w:t xml:space="preserve"> human-computer interaction </w:t>
      </w:r>
      <w:r w:rsidR="00757240">
        <w:t>is required</w:t>
      </w:r>
      <w:r w:rsidR="00100AD0">
        <w:t>;</w:t>
      </w:r>
      <w:r w:rsidRPr="000F6FE5">
        <w:t xml:space="preserve"> the next section focuses on the </w:t>
      </w:r>
      <w:r w:rsidR="005F1F6B">
        <w:t>human-computer interaction</w:t>
      </w:r>
      <w:r w:rsidR="005F1F6B" w:rsidRPr="005F1F6B">
        <w:t xml:space="preserve"> </w:t>
      </w:r>
      <w:r w:rsidR="005F1F6B">
        <w:t>discipline.</w:t>
      </w:r>
    </w:p>
    <w:p w14:paraId="0272EA05" w14:textId="77777777" w:rsidR="00B55323" w:rsidRPr="000F6FE5" w:rsidRDefault="00B55323">
      <w:pPr>
        <w:spacing w:line="276" w:lineRule="auto"/>
        <w:jc w:val="left"/>
        <w:rPr>
          <w:rFonts w:asciiTheme="majorHAnsi" w:eastAsiaTheme="majorEastAsia" w:hAnsiTheme="majorHAnsi" w:cstheme="majorBidi"/>
          <w:b/>
          <w:bCs/>
          <w:sz w:val="26"/>
          <w:szCs w:val="26"/>
        </w:rPr>
      </w:pPr>
      <w:r w:rsidRPr="000F6FE5">
        <w:br w:type="page"/>
      </w:r>
    </w:p>
    <w:p w14:paraId="0D887991" w14:textId="77777777" w:rsidR="00314ACF" w:rsidRPr="000F6FE5" w:rsidRDefault="005A71B3" w:rsidP="00C82446">
      <w:pPr>
        <w:pStyle w:val="Heading2"/>
        <w:rPr>
          <w:color w:val="auto"/>
        </w:rPr>
      </w:pPr>
      <w:bookmarkStart w:id="44" w:name="_Toc324751284"/>
      <w:bookmarkStart w:id="45" w:name="_Toc327968459"/>
      <w:r>
        <w:rPr>
          <w:color w:val="auto"/>
        </w:rPr>
        <w:lastRenderedPageBreak/>
        <w:t>2.3</w:t>
      </w:r>
      <w:r w:rsidR="00F33AE4">
        <w:rPr>
          <w:color w:val="auto"/>
        </w:rPr>
        <w:t xml:space="preserve"> </w:t>
      </w:r>
      <w:r w:rsidR="00314ACF" w:rsidRPr="000F6FE5">
        <w:rPr>
          <w:color w:val="auto"/>
        </w:rPr>
        <w:t>Human-Computer Interaction</w:t>
      </w:r>
      <w:bookmarkEnd w:id="44"/>
      <w:bookmarkEnd w:id="45"/>
    </w:p>
    <w:p w14:paraId="47AC688C" w14:textId="77777777" w:rsidR="00B55323" w:rsidRPr="000F6FE5" w:rsidRDefault="00B55323" w:rsidP="007459BF"/>
    <w:p w14:paraId="3C33AE88" w14:textId="77777777" w:rsidR="00B55323" w:rsidRPr="000F6FE5" w:rsidRDefault="005A71B3" w:rsidP="00B55323">
      <w:pPr>
        <w:pStyle w:val="Heading3"/>
        <w:rPr>
          <w:color w:val="auto"/>
        </w:rPr>
      </w:pPr>
      <w:bookmarkStart w:id="46" w:name="_Toc324751285"/>
      <w:bookmarkStart w:id="47" w:name="_Toc327968460"/>
      <w:r>
        <w:rPr>
          <w:color w:val="auto"/>
        </w:rPr>
        <w:t>2.3</w:t>
      </w:r>
      <w:r w:rsidR="005B3673">
        <w:rPr>
          <w:color w:val="auto"/>
        </w:rPr>
        <w:t xml:space="preserve">.1 </w:t>
      </w:r>
      <w:r w:rsidR="00B55323" w:rsidRPr="000F6FE5">
        <w:rPr>
          <w:color w:val="auto"/>
        </w:rPr>
        <w:t>Introduction</w:t>
      </w:r>
      <w:bookmarkEnd w:id="46"/>
      <w:bookmarkEnd w:id="47"/>
      <w:r w:rsidR="00B55323" w:rsidRPr="000F6FE5">
        <w:rPr>
          <w:color w:val="auto"/>
        </w:rPr>
        <w:t xml:space="preserve"> </w:t>
      </w:r>
    </w:p>
    <w:p w14:paraId="25BB71EC" w14:textId="77777777" w:rsidR="00B55323" w:rsidRPr="000F6FE5" w:rsidRDefault="00B55323" w:rsidP="00B55323"/>
    <w:p w14:paraId="230E2E66" w14:textId="77777777" w:rsidR="00B55323" w:rsidRPr="000F6FE5" w:rsidRDefault="00B55323" w:rsidP="00B55323">
      <w:r w:rsidRPr="000F6FE5">
        <w:t xml:space="preserve">Human-computer interaction (HCI) is defined by many as a cross-disciplinary study of the interactions between humans and computers. Dix et al. </w:t>
      </w:r>
      <w:r w:rsidR="00E54351" w:rsidRPr="000F6FE5">
        <w:t xml:space="preserve">describe </w:t>
      </w:r>
      <w:r w:rsidRPr="000F6FE5">
        <w:t xml:space="preserve">HCI as the study which qualifies the interaction between humans and machines </w:t>
      </w:r>
      <w:r w:rsidR="00DB57F7" w:rsidRPr="000F6FE5">
        <w:fldChar w:fldCharType="begin"/>
      </w:r>
      <w:r w:rsidR="00DA1856">
        <w:instrText xml:space="preserve"> ADDIN EN.CITE &lt;EndNote&gt;&lt;Cite&gt;&lt;Author&gt;Dix&lt;/Author&gt;&lt;Year&gt;2004&lt;/Year&gt;&lt;IDText&gt;Human-Computer Interaction&lt;/IDText&gt;&lt;DisplayText&gt;[51]&lt;/DisplayText&gt;&lt;record&gt;&lt;isbn&gt;0-13-046109-1&lt;/isbn&gt;&lt;titles&gt;&lt;title&gt;Human-Computer Interaction&lt;/title&gt;&lt;/titles&gt;&lt;pages&gt;834&lt;/pages&gt;&lt;contributors&gt;&lt;authors&gt;&lt;author&gt;Dix, Alan&lt;/author&gt;&lt;author&gt;Finlay, Janet&lt;/author&gt;&lt;author&gt;Abowd, Gregory D.&lt;/author&gt;&lt;author&gt;Beale, Russell&lt;/author&gt;&lt;/authors&gt;&lt;/contributors&gt;&lt;edition&gt;Third&lt;/edition&gt;&lt;added-date format="utc"&gt;1291223283&lt;/added-date&gt;&lt;ref-type name="Book"&gt;6&lt;/ref-type&gt;&lt;dates&gt;&lt;year&gt;2004&lt;/year&gt;&lt;/dates&gt;&lt;rec-number&gt;32&lt;/rec-number&gt;&lt;publisher&gt;Prentice Hall&lt;/publisher&gt;&lt;last-updated-date format="utc"&gt;1291223412&lt;/last-updated-date&gt;&lt;/record&gt;&lt;/Cite&gt;&lt;/EndNote&gt;</w:instrText>
      </w:r>
      <w:r w:rsidR="00DB57F7" w:rsidRPr="000F6FE5">
        <w:fldChar w:fldCharType="separate"/>
      </w:r>
      <w:r w:rsidR="00DA1856">
        <w:rPr>
          <w:noProof/>
        </w:rPr>
        <w:t>[51]</w:t>
      </w:r>
      <w:r w:rsidR="00DB57F7" w:rsidRPr="000F6FE5">
        <w:fldChar w:fldCharType="end"/>
      </w:r>
      <w:r w:rsidRPr="000F6FE5">
        <w:t xml:space="preserve">. The Association for Computing Machinery (ACM) special interest group in computer-human interaction (SIGCHI) define it as a discipline concerned with the design, evaluation and implementation of interactive computing systems for human use and with the study of the major phenomena surrounding them </w:t>
      </w:r>
      <w:r w:rsidR="00DB57F7" w:rsidRPr="000F6FE5">
        <w:fldChar w:fldCharType="begin"/>
      </w:r>
      <w:r w:rsidR="00DA1856">
        <w:instrText xml:space="preserve"> ADDIN EN.CITE &lt;EndNote&gt;&lt;Cite&gt;&lt;Author&gt;Hewett&lt;/Author&gt;&lt;Year&gt;2009&lt;/Year&gt;&lt;IDText&gt;Definition of HCI&lt;/IDText&gt;&lt;DisplayText&gt;[52]&lt;/DisplayText&gt;&lt;record&gt;&lt;urls&gt;&lt;related-urls&gt;&lt;url&gt;http://old.sigchi.org/cdg/cdg2.html&lt;/url&gt;&lt;/related-urls&gt;&lt;/urls&gt;&lt;titles&gt;&lt;title&gt;Definition of HCI&lt;/title&gt;&lt;/titles&gt;&lt;number&gt;03/02/2011&lt;/number&gt;&lt;contributors&gt;&lt;authors&gt;&lt;author&gt;Hewett&lt;/author&gt;&lt;author&gt;Baecker&lt;/author&gt;&lt;author&gt;Card&lt;/author&gt;&lt;author&gt;Carey&lt;/author&gt;&lt;author&gt;Gasen&lt;/author&gt;&lt;author&gt;Mantei&lt;/author&gt;&lt;author&gt;Perlman&lt;/author&gt;&lt;author&gt;Strong&lt;/author&gt;&lt;author&gt;Verplank&lt;/author&gt;&lt;/authors&gt;&lt;/contributors&gt;&lt;added-date format="utc"&gt;1296736782&lt;/added-date&gt;&lt;ref-type name="Web Page"&gt;12&lt;/ref-type&gt;&lt;dates&gt;&lt;year&gt;2009&lt;/year&gt;&lt;/dates&gt;&lt;rec-number&gt;65&lt;/rec-number&gt;&lt;publisher&gt;ACM SIGCHI&lt;/publisher&gt;&lt;last-updated-date format="utc"&gt;1296736957&lt;/last-updated-date&gt;&lt;volume&gt;2011&lt;/volume&gt;&lt;/record&gt;&lt;/Cite&gt;&lt;/EndNote&gt;</w:instrText>
      </w:r>
      <w:r w:rsidR="00DB57F7" w:rsidRPr="000F6FE5">
        <w:fldChar w:fldCharType="separate"/>
      </w:r>
      <w:r w:rsidR="00DA1856">
        <w:rPr>
          <w:noProof/>
        </w:rPr>
        <w:t>[52]</w:t>
      </w:r>
      <w:r w:rsidR="00DB57F7" w:rsidRPr="000F6FE5">
        <w:fldChar w:fldCharType="end"/>
      </w:r>
      <w:r w:rsidRPr="000F6FE5">
        <w:t xml:space="preserve">. HCI has also been known as computer-human interaction and has been named previously as man-machine interaction </w:t>
      </w:r>
      <w:r w:rsidR="00DB57F7" w:rsidRPr="000F6FE5">
        <w:fldChar w:fldCharType="begin"/>
      </w:r>
      <w:r w:rsidR="00DA1856">
        <w:instrText xml:space="preserve"> ADDIN EN.CITE &lt;EndNote&gt;&lt;Cite&gt;&lt;Author&gt;Dix&lt;/Author&gt;&lt;Year&gt;2004&lt;/Year&gt;&lt;IDText&gt;Human-Computer Interaction&lt;/IDText&gt;&lt;DisplayText&gt;[51]&lt;/DisplayText&gt;&lt;record&gt;&lt;isbn&gt;0-13-046109-1&lt;/isbn&gt;&lt;titles&gt;&lt;title&gt;Human-Computer Interaction&lt;/title&gt;&lt;/titles&gt;&lt;pages&gt;834&lt;/pages&gt;&lt;contributors&gt;&lt;authors&gt;&lt;author&gt;Dix, Alan&lt;/author&gt;&lt;author&gt;Finlay, Janet&lt;/author&gt;&lt;author&gt;Abowd, Gregory D.&lt;/author&gt;&lt;author&gt;Beale, Russell&lt;/author&gt;&lt;/authors&gt;&lt;/contributors&gt;&lt;edition&gt;Third&lt;/edition&gt;&lt;added-date format="utc"&gt;1291223283&lt;/added-date&gt;&lt;ref-type name="Book"&gt;6&lt;/ref-type&gt;&lt;dates&gt;&lt;year&gt;2004&lt;/year&gt;&lt;/dates&gt;&lt;rec-number&gt;32&lt;/rec-number&gt;&lt;publisher&gt;Prentice Hall&lt;/publisher&gt;&lt;last-updated-date format="utc"&gt;1291223412&lt;/last-updated-date&gt;&lt;/record&gt;&lt;/Cite&gt;&lt;/EndNote&gt;</w:instrText>
      </w:r>
      <w:r w:rsidR="00DB57F7" w:rsidRPr="000F6FE5">
        <w:fldChar w:fldCharType="separate"/>
      </w:r>
      <w:r w:rsidR="00DA1856">
        <w:rPr>
          <w:noProof/>
        </w:rPr>
        <w:t>[51]</w:t>
      </w:r>
      <w:r w:rsidR="00DB57F7" w:rsidRPr="000F6FE5">
        <w:fldChar w:fldCharType="end"/>
      </w:r>
      <w:r w:rsidRPr="000F6FE5">
        <w:t xml:space="preserve">. </w:t>
      </w:r>
    </w:p>
    <w:p w14:paraId="7216B35A" w14:textId="77777777" w:rsidR="00B55323" w:rsidRPr="000F6FE5" w:rsidRDefault="00B55323" w:rsidP="00B55323">
      <w:r w:rsidRPr="000F6FE5">
        <w:t xml:space="preserve">The goals of HCI are to produce usable and safe systems, as well as functional systems </w:t>
      </w:r>
      <w:r w:rsidR="00DB57F7" w:rsidRPr="000F6FE5">
        <w:fldChar w:fldCharType="begin"/>
      </w:r>
      <w:r w:rsidR="00DA1856">
        <w:instrText xml:space="preserve"> ADDIN EN.CITE &lt;EndNote&gt;&lt;Cite&gt;&lt;Author&gt;Preece&lt;/Author&gt;&lt;Year&gt;1994&lt;/Year&gt;&lt;IDText&gt;Human-Computer Interaction&lt;/IDText&gt;&lt;DisplayText&gt;[53]&lt;/DisplayText&gt;&lt;record&gt;&lt;isbn&gt;0201627698&lt;/isbn&gt;&lt;titles&gt;&lt;title&gt;Human-Computer Interaction&lt;/title&gt;&lt;/titles&gt;&lt;pages&gt;775&lt;/pages&gt;&lt;contributors&gt;&lt;authors&gt;&lt;author&gt;Preece, Jenny&lt;/author&gt;&lt;author&gt;Rogers, Yvonne&lt;/author&gt;&lt;author&gt;Sharp, Helen&lt;/author&gt;&lt;author&gt;Benyon, David&lt;/author&gt;&lt;author&gt;Holland, Simon&lt;/author&gt;&lt;author&gt;Carey, Tom&lt;/author&gt;&lt;/authors&gt;&lt;/contributors&gt;&lt;added-date format="utc"&gt;1291222529&lt;/added-date&gt;&lt;ref-type name="Book"&gt;6&lt;/ref-type&gt;&lt;dates&gt;&lt;year&gt;1994&lt;/year&gt;&lt;/dates&gt;&lt;rec-number&gt;31&lt;/rec-number&gt;&lt;publisher&gt;Addison-Wesley Longman Ltd.&lt;/publisher&gt;&lt;last-updated-date format="utc"&gt;1291222529&lt;/last-updated-date&gt;&lt;/record&gt;&lt;/Cite&gt;&lt;/EndNote&gt;</w:instrText>
      </w:r>
      <w:r w:rsidR="00DB57F7" w:rsidRPr="000F6FE5">
        <w:fldChar w:fldCharType="separate"/>
      </w:r>
      <w:r w:rsidR="00DA1856">
        <w:rPr>
          <w:noProof/>
        </w:rPr>
        <w:t>[53]</w:t>
      </w:r>
      <w:r w:rsidR="00DB57F7" w:rsidRPr="000F6FE5">
        <w:fldChar w:fldCharType="end"/>
      </w:r>
      <w:r w:rsidRPr="000F6FE5">
        <w:t xml:space="preserve">. Dix et al. state that this relies on understanding both the capabilities and limitations of both the human and the computer </w:t>
      </w:r>
      <w:r w:rsidR="00DB57F7" w:rsidRPr="000F6FE5">
        <w:fldChar w:fldCharType="begin"/>
      </w:r>
      <w:r w:rsidR="00DA1856">
        <w:instrText xml:space="preserve"> ADDIN EN.CITE &lt;EndNote&gt;&lt;Cite&gt;&lt;Author&gt;Dix&lt;/Author&gt;&lt;Year&gt;2004&lt;/Year&gt;&lt;IDText&gt;Human-Computer Interaction&lt;/IDText&gt;&lt;DisplayText&gt;[51]&lt;/DisplayText&gt;&lt;record&gt;&lt;isbn&gt;0-13-046109-1&lt;/isbn&gt;&lt;titles&gt;&lt;title&gt;Human-Computer Interaction&lt;/title&gt;&lt;/titles&gt;&lt;pages&gt;834&lt;/pages&gt;&lt;contributors&gt;&lt;authors&gt;&lt;author&gt;Dix, Alan&lt;/author&gt;&lt;author&gt;Finlay, Janet&lt;/author&gt;&lt;author&gt;Abowd, Gregory D.&lt;/author&gt;&lt;author&gt;Beale, Russell&lt;/author&gt;&lt;/authors&gt;&lt;/contributors&gt;&lt;edition&gt;Third&lt;/edition&gt;&lt;added-date format="utc"&gt;1291223283&lt;/added-date&gt;&lt;ref-type name="Book"&gt;6&lt;/ref-type&gt;&lt;dates&gt;&lt;year&gt;2004&lt;/year&gt;&lt;/dates&gt;&lt;rec-number&gt;32&lt;/rec-number&gt;&lt;publisher&gt;Prentice Hall&lt;/publisher&gt;&lt;last-updated-date format="utc"&gt;1291223412&lt;/last-updated-date&gt;&lt;/record&gt;&lt;/Cite&gt;&lt;/EndNote&gt;</w:instrText>
      </w:r>
      <w:r w:rsidR="00DB57F7" w:rsidRPr="000F6FE5">
        <w:fldChar w:fldCharType="separate"/>
      </w:r>
      <w:r w:rsidR="00DA1856">
        <w:rPr>
          <w:noProof/>
        </w:rPr>
        <w:t>[51]</w:t>
      </w:r>
      <w:r w:rsidR="00DB57F7" w:rsidRPr="000F6FE5">
        <w:fldChar w:fldCharType="end"/>
      </w:r>
      <w:r w:rsidRPr="000F6FE5">
        <w:t>. There are many different factors</w:t>
      </w:r>
      <w:r w:rsidR="00841445">
        <w:t xml:space="preserve"> in play</w:t>
      </w:r>
      <w:r w:rsidRPr="000F6FE5">
        <w:t xml:space="preserve"> when trying to understand computers; knowledge of platforms, tools </w:t>
      </w:r>
      <w:r w:rsidR="009C508C">
        <w:t xml:space="preserve">as well as </w:t>
      </w:r>
      <w:r w:rsidRPr="000F6FE5">
        <w:t>hardware capacities and limitations</w:t>
      </w:r>
      <w:r w:rsidR="009C508C">
        <w:t xml:space="preserve"> that</w:t>
      </w:r>
      <w:r w:rsidRPr="000F6FE5">
        <w:t xml:space="preserve"> need to be understood. On the other hand, understanding the human requires knowledge of many fields, </w:t>
      </w:r>
      <w:r w:rsidR="009C508C">
        <w:t xml:space="preserve">including </w:t>
      </w:r>
      <w:r w:rsidRPr="000F6FE5">
        <w:t>psychology, social aspect</w:t>
      </w:r>
      <w:r w:rsidR="009C508C">
        <w:t>s, ergonomics of the human body</w:t>
      </w:r>
      <w:r w:rsidRPr="000F6FE5">
        <w:t xml:space="preserve"> and human error. </w:t>
      </w:r>
    </w:p>
    <w:p w14:paraId="6BEB7BA7" w14:textId="77777777" w:rsidR="00B55323" w:rsidRPr="000F6FE5" w:rsidRDefault="004169C5" w:rsidP="00B55323">
      <w:r w:rsidRPr="000F6FE5">
        <w:t xml:space="preserve">Humans interact with computers through a user interface (UI). </w:t>
      </w:r>
      <w:r w:rsidR="00B55323" w:rsidRPr="000F6FE5">
        <w:t xml:space="preserve">A </w:t>
      </w:r>
      <w:r w:rsidRPr="000F6FE5">
        <w:t>UI</w:t>
      </w:r>
      <w:r w:rsidR="00B55323" w:rsidRPr="000F6FE5">
        <w:t xml:space="preserve"> is the mechanism in which the user can interact with a system through the use of various controls and visual feedback. Typically users enter data into a computer system through an input device and data is provided visually through the use of a visual feedback device. </w:t>
      </w:r>
    </w:p>
    <w:p w14:paraId="43F3AE87" w14:textId="77777777" w:rsidR="00B55323" w:rsidRPr="000F6FE5" w:rsidRDefault="00B55323" w:rsidP="00B55323">
      <w:r w:rsidRPr="000F6FE5">
        <w:t xml:space="preserve">The </w:t>
      </w:r>
      <w:r w:rsidR="00B65CCA" w:rsidRPr="000F6FE5">
        <w:t xml:space="preserve">common computer UI </w:t>
      </w:r>
      <w:r w:rsidRPr="000F6FE5">
        <w:t>has progressed through time from the command line interface (CLI) to the graphical user interface (GUI) and to the natural user interface (NUI). Although these are common user interfaces, user interfaces are not confined t</w:t>
      </w:r>
      <w:r w:rsidR="000D3E47">
        <w:t>o these types</w:t>
      </w:r>
      <w:r w:rsidRPr="000F6FE5">
        <w:t>. CLIs were used</w:t>
      </w:r>
      <w:r w:rsidR="000D3E47">
        <w:t>,</w:t>
      </w:r>
      <w:r w:rsidRPr="000F6FE5">
        <w:t xml:space="preserve"> and</w:t>
      </w:r>
      <w:r w:rsidR="00C65CF7" w:rsidRPr="000F6FE5">
        <w:t xml:space="preserve"> are</w:t>
      </w:r>
      <w:r w:rsidRPr="000F6FE5">
        <w:t xml:space="preserve"> still used</w:t>
      </w:r>
      <w:r w:rsidR="000D3E47">
        <w:t>,</w:t>
      </w:r>
      <w:r w:rsidRPr="000F6FE5">
        <w:t xml:space="preserve"> by systems w</w:t>
      </w:r>
      <w:r w:rsidR="000D3E47">
        <w:t>h</w:t>
      </w:r>
      <w:r w:rsidRPr="000F6FE5">
        <w:t xml:space="preserve">ere interaction to the system is done through keyboard entries and output from the system is provided by a command line which displays characters and strings of text to the user. The command </w:t>
      </w:r>
      <w:r w:rsidRPr="000F6FE5">
        <w:lastRenderedPageBreak/>
        <w:t>line i</w:t>
      </w:r>
      <w:r w:rsidR="000D3E47">
        <w:t xml:space="preserve">nterface was introduced in the </w:t>
      </w:r>
      <w:r w:rsidRPr="000F6FE5">
        <w:t>1960</w:t>
      </w:r>
      <w:r w:rsidR="00841445">
        <w:t>'</w:t>
      </w:r>
      <w:r w:rsidRPr="000F6FE5">
        <w:t>s and is still in use today but</w:t>
      </w:r>
      <w:r w:rsidR="000D3E47">
        <w:t xml:space="preserve"> its use is </w:t>
      </w:r>
      <w:r w:rsidRPr="000F6FE5">
        <w:t>less commonly</w:t>
      </w:r>
      <w:r w:rsidR="000D3E47">
        <w:t xml:space="preserve"> nowadays</w:t>
      </w:r>
      <w:r w:rsidRPr="000F6FE5">
        <w:t xml:space="preserve">. </w:t>
      </w:r>
      <w:r w:rsidR="00841445">
        <w:t xml:space="preserve"> </w:t>
      </w:r>
    </w:p>
    <w:p w14:paraId="767B4A6E" w14:textId="77777777" w:rsidR="00B55323" w:rsidRPr="000F6FE5" w:rsidRDefault="00B55323" w:rsidP="00B55323">
      <w:r w:rsidRPr="000F6FE5">
        <w:t>GUIs are currently the most used user interfaces for desktop and laptop computers. The user inputs data through a pointing device, such as a mouse and also through a keyboard. Visual feedback is provided to the user in the form of various graphical widgets.</w:t>
      </w:r>
    </w:p>
    <w:p w14:paraId="72E3528C" w14:textId="77777777" w:rsidR="00B55323" w:rsidRPr="000F6FE5" w:rsidRDefault="00B55323" w:rsidP="00B55323">
      <w:r w:rsidRPr="000F6FE5">
        <w:t>NUIs are typically touch based systems where the user can interact directly with virtual, visual objects and widgets. This type of interface removes the intermediary keyboard and mouse devices from the interaction routine.</w:t>
      </w:r>
    </w:p>
    <w:p w14:paraId="15E2B6FA" w14:textId="77777777" w:rsidR="00B55323" w:rsidRPr="000F6FE5" w:rsidRDefault="00B55323" w:rsidP="007459BF"/>
    <w:p w14:paraId="359260E0" w14:textId="77777777" w:rsidR="00314ACF" w:rsidRPr="000F6FE5" w:rsidRDefault="005B3673" w:rsidP="003A2560">
      <w:pPr>
        <w:pStyle w:val="Heading3"/>
        <w:rPr>
          <w:color w:val="auto"/>
        </w:rPr>
      </w:pPr>
      <w:bookmarkStart w:id="48" w:name="_Toc324751286"/>
      <w:bookmarkStart w:id="49" w:name="_Toc327968461"/>
      <w:r>
        <w:rPr>
          <w:color w:val="auto"/>
        </w:rPr>
        <w:t>2.</w:t>
      </w:r>
      <w:r w:rsidR="005A71B3">
        <w:rPr>
          <w:color w:val="auto"/>
        </w:rPr>
        <w:t>3</w:t>
      </w:r>
      <w:r>
        <w:rPr>
          <w:color w:val="auto"/>
        </w:rPr>
        <w:t xml:space="preserve">.2 </w:t>
      </w:r>
      <w:r w:rsidR="00314ACF" w:rsidRPr="000F6FE5">
        <w:rPr>
          <w:color w:val="auto"/>
        </w:rPr>
        <w:t>Input devices</w:t>
      </w:r>
      <w:bookmarkEnd w:id="48"/>
      <w:bookmarkEnd w:id="49"/>
      <w:r w:rsidR="00314ACF" w:rsidRPr="000F6FE5">
        <w:rPr>
          <w:color w:val="auto"/>
        </w:rPr>
        <w:t xml:space="preserve"> </w:t>
      </w:r>
    </w:p>
    <w:p w14:paraId="4B9B32DD" w14:textId="77777777" w:rsidR="00B55323" w:rsidRPr="000F6FE5" w:rsidRDefault="00B55323" w:rsidP="00B55323"/>
    <w:p w14:paraId="1BFB18B0" w14:textId="77777777" w:rsidR="007A15CA" w:rsidRPr="000F6FE5" w:rsidRDefault="00B55323" w:rsidP="00B55323">
      <w:r w:rsidRPr="000F6FE5">
        <w:t xml:space="preserve">Input devices allow a human to interact with a computer. An input device is a part of the user interface which allows the user to input data to the system through the use of a sensor. The purpose of an input device is to convert an action of a human to a computer action </w:t>
      </w:r>
      <w:r w:rsidR="00DB57F7" w:rsidRPr="000F6FE5">
        <w:fldChar w:fldCharType="begin"/>
      </w:r>
      <w:r w:rsidR="00DA1856">
        <w:instrText xml:space="preserve"> ADDIN EN.CITE &lt;EndNote&gt;&lt;Cite&gt;&lt;Author&gt;Jacob&lt;/Author&gt;&lt;Year&gt;1996&lt;/Year&gt;&lt;IDText&gt;Human-computer interaction: input devices&lt;/IDText&gt;&lt;DisplayText&gt;[54]&lt;/DisplayText&gt;&lt;record&gt;&lt;isbn&gt;0360-0300&lt;/isbn&gt;&lt;titles&gt;&lt;title&gt;Human-computer interaction: input devices&lt;/title&gt;&lt;secondary-title&gt;ACM Comput. Surv.&lt;/secondary-title&gt;&lt;/titles&gt;&lt;pages&gt;177-179&lt;/pages&gt;&lt;number&gt;1&lt;/number&gt;&lt;contributors&gt;&lt;authors&gt;&lt;author&gt;Jacob, Robert J. K.&lt;/author&gt;&lt;/authors&gt;&lt;/contributors&gt;&lt;added-date format="utc"&gt;1297172029&lt;/added-date&gt;&lt;ref-type name="Journal Article"&gt;17&lt;/ref-type&gt;&lt;dates&gt;&lt;year&gt;1996&lt;/year&gt;&lt;/dates&gt;&lt;rec-number&gt;68&lt;/rec-number&gt;&lt;last-updated-date format="utc"&gt;1297172029&lt;/last-updated-date&gt;&lt;electronic-resource-num&gt;10.1145/234313.234387&lt;/electronic-resource-num&gt;&lt;volume&gt;28&lt;/volume&gt;&lt;/record&gt;&lt;/Cite&gt;&lt;/EndNote&gt;</w:instrText>
      </w:r>
      <w:r w:rsidR="00DB57F7" w:rsidRPr="000F6FE5">
        <w:fldChar w:fldCharType="separate"/>
      </w:r>
      <w:r w:rsidR="00DA1856">
        <w:rPr>
          <w:noProof/>
        </w:rPr>
        <w:t>[54]</w:t>
      </w:r>
      <w:r w:rsidR="00DB57F7" w:rsidRPr="000F6FE5">
        <w:fldChar w:fldCharType="end"/>
      </w:r>
      <w:r w:rsidRPr="000F6FE5">
        <w:t xml:space="preserve">. Most common desktop computer workstations typically use the alphanumeric keyboard and mouse input devices. A keyboard is a commonly used input device </w:t>
      </w:r>
      <w:r w:rsidR="007A15CA" w:rsidRPr="000F6FE5">
        <w:t>which</w:t>
      </w:r>
      <w:r w:rsidRPr="000F6FE5">
        <w:t xml:space="preserve"> consists of a matrix of switches. Inputting data into a system requires the user to close one of the switches in the matrix. </w:t>
      </w:r>
    </w:p>
    <w:p w14:paraId="0AEEC798" w14:textId="77777777" w:rsidR="00174552" w:rsidRPr="000F6FE5" w:rsidRDefault="007A15CA" w:rsidP="00B55323">
      <w:r w:rsidRPr="000F6FE5">
        <w:t xml:space="preserve">Input devices have evolved from basic switches to more novel devices which are used in computer gaming. </w:t>
      </w:r>
      <w:r w:rsidR="009F19BC" w:rsidRPr="000F6FE5">
        <w:t>Newer computer gaming</w:t>
      </w:r>
      <w:r w:rsidR="00B55323" w:rsidRPr="000F6FE5">
        <w:t xml:space="preserve"> consoles</w:t>
      </w:r>
      <w:r w:rsidR="009F19BC" w:rsidRPr="000F6FE5">
        <w:t>,</w:t>
      </w:r>
      <w:r w:rsidR="00B55323" w:rsidRPr="000F6FE5">
        <w:t xml:space="preserve"> such as the Nintendo Wii and Microsoft Xbox Kinect</w:t>
      </w:r>
      <w:r w:rsidR="009F19BC" w:rsidRPr="000F6FE5">
        <w:t>,</w:t>
      </w:r>
      <w:r w:rsidR="00B55323" w:rsidRPr="000F6FE5">
        <w:t xml:space="preserve"> use moti</w:t>
      </w:r>
      <w:r w:rsidR="009F19BC" w:rsidRPr="000F6FE5">
        <w:t xml:space="preserve">on tracking and computer vision. </w:t>
      </w:r>
      <w:r w:rsidR="00B55323" w:rsidRPr="000F6FE5">
        <w:t>There is a large variety of input devices available to interact with a computer; the decision to use a specific input device over another relies on the application, and the person using it. Novel input devices provide different mechanisms to input data into the system. The Nintendo Wii uses infrared optic data together with accelerometer data and button presses from the game controller to allow the user interact with the Wii console. Xbox released the Kinect in 2010; the input to the console is achieved by reading</w:t>
      </w:r>
      <w:r w:rsidR="00783EAA" w:rsidRPr="000F6FE5">
        <w:t xml:space="preserve"> human</w:t>
      </w:r>
      <w:r w:rsidR="00B55323" w:rsidRPr="000F6FE5">
        <w:t xml:space="preserve"> skeletal information from </w:t>
      </w:r>
      <w:r w:rsidR="000D3E47">
        <w:t>a camera equipped with depth sensing</w:t>
      </w:r>
      <w:r w:rsidR="00B55323" w:rsidRPr="000F6FE5">
        <w:t xml:space="preserve">. </w:t>
      </w:r>
      <w:r w:rsidR="00174552" w:rsidRPr="000F6FE5">
        <w:t xml:space="preserve">With the wide range </w:t>
      </w:r>
      <w:r w:rsidR="00BB6D5A" w:rsidRPr="000F6FE5">
        <w:t>of input devices available, this</w:t>
      </w:r>
      <w:r w:rsidR="00174552" w:rsidRPr="000F6FE5">
        <w:t xml:space="preserve"> section will review</w:t>
      </w:r>
      <w:r w:rsidR="00BA0107">
        <w:t xml:space="preserve"> the traits of</w:t>
      </w:r>
      <w:r w:rsidR="00174552" w:rsidRPr="000F6FE5">
        <w:t xml:space="preserve"> input devices.</w:t>
      </w:r>
    </w:p>
    <w:p w14:paraId="056BD9C7" w14:textId="77777777" w:rsidR="00B55323" w:rsidRDefault="00F113A5" w:rsidP="00D024A0">
      <w:pPr>
        <w:pStyle w:val="Heading4"/>
      </w:pPr>
      <w:bookmarkStart w:id="50" w:name="_Toc317087581"/>
      <w:r>
        <w:lastRenderedPageBreak/>
        <w:t xml:space="preserve">2.3.2.1 </w:t>
      </w:r>
      <w:r w:rsidR="007D2337">
        <w:t>D</w:t>
      </w:r>
      <w:r w:rsidR="00B55323" w:rsidRPr="00B55323">
        <w:t>irect Input Devices</w:t>
      </w:r>
      <w:bookmarkStart w:id="51" w:name="_Toc317087582"/>
      <w:bookmarkEnd w:id="50"/>
      <w:r w:rsidR="007D2337">
        <w:t xml:space="preserve"> vs. Ind</w:t>
      </w:r>
      <w:r w:rsidR="00B55323" w:rsidRPr="00B55323">
        <w:t>irect Input Devices</w:t>
      </w:r>
      <w:bookmarkEnd w:id="51"/>
    </w:p>
    <w:p w14:paraId="158E6CAE" w14:textId="77777777" w:rsidR="00AD0110" w:rsidRDefault="00AD0110" w:rsidP="007D2337"/>
    <w:p w14:paraId="13EC0A55" w14:textId="77777777" w:rsidR="00322EC1" w:rsidRDefault="007D2337" w:rsidP="007D2337">
      <w:r>
        <w:t>Input devices come in many forms; Jacobs describes that input to a computer system can be done i</w:t>
      </w:r>
      <w:r w:rsidR="000D3E47">
        <w:t>n two ways</w:t>
      </w:r>
      <w:r>
        <w:t xml:space="preserve">, directly or indirectly </w:t>
      </w:r>
      <w:r w:rsidR="00DB57F7">
        <w:fldChar w:fldCharType="begin"/>
      </w:r>
      <w:r w:rsidR="00DA1856">
        <w:instrText xml:space="preserve"> ADDIN EN.CITE &lt;EndNote&gt;&lt;Cite&gt;&lt;Author&gt;Jacob&lt;/Author&gt;&lt;Year&gt;1996&lt;/Year&gt;&lt;IDText&gt;Human-computer interaction: input devices&lt;/IDText&gt;&lt;DisplayText&gt;[54]&lt;/DisplayText&gt;&lt;record&gt;&lt;isbn&gt;0360-0300&lt;/isbn&gt;&lt;titles&gt;&lt;title&gt;Human-computer interaction: input devices&lt;/title&gt;&lt;secondary-title&gt;ACM Comput. Surv.&lt;/secondary-title&gt;&lt;/titles&gt;&lt;pages&gt;177-179&lt;/pages&gt;&lt;number&gt;1&lt;/number&gt;&lt;contributors&gt;&lt;authors&gt;&lt;author&gt;Jacob, Robert J. K.&lt;/author&gt;&lt;/authors&gt;&lt;/contributors&gt;&lt;added-date format="utc"&gt;1297172029&lt;/added-date&gt;&lt;ref-type name="Journal Article"&gt;17&lt;/ref-type&gt;&lt;dates&gt;&lt;year&gt;1996&lt;/year&gt;&lt;/dates&gt;&lt;rec-number&gt;68&lt;/rec-number&gt;&lt;last-updated-date format="utc"&gt;1297172029&lt;/last-updated-date&gt;&lt;electronic-resource-num&gt;10.1145/234313.234387&lt;/electronic-resource-num&gt;&lt;volume&gt;28&lt;/volume&gt;&lt;/record&gt;&lt;/Cite&gt;&lt;/EndNote&gt;</w:instrText>
      </w:r>
      <w:r w:rsidR="00DB57F7">
        <w:fldChar w:fldCharType="separate"/>
      </w:r>
      <w:r w:rsidR="00DA1856">
        <w:rPr>
          <w:noProof/>
        </w:rPr>
        <w:t>[54]</w:t>
      </w:r>
      <w:r w:rsidR="00DB57F7">
        <w:fldChar w:fldCharType="end"/>
      </w:r>
      <w:r>
        <w:t>. This refers to the physical actions wh</w:t>
      </w:r>
      <w:r w:rsidR="00D7304B">
        <w:t xml:space="preserve">ich are required to enter data. </w:t>
      </w:r>
    </w:p>
    <w:p w14:paraId="61551E6B" w14:textId="77777777" w:rsidR="00322EC1" w:rsidRDefault="00322EC1" w:rsidP="007D2337">
      <w:r>
        <w:t>When using indirect input devices, there is an intermediary device be</w:t>
      </w:r>
      <w:r w:rsidR="000D3E47">
        <w:t>tween the user and the computer. This</w:t>
      </w:r>
      <w:r>
        <w:t xml:space="preserve"> requires conscious mental translation between the physical </w:t>
      </w:r>
      <w:r w:rsidR="000D3E47">
        <w:t xml:space="preserve">world </w:t>
      </w:r>
      <w:r>
        <w:t xml:space="preserve">and the computer action </w:t>
      </w:r>
      <w:r w:rsidR="00DB57F7">
        <w:fldChar w:fldCharType="begin"/>
      </w:r>
      <w:r w:rsidR="00DA1856">
        <w:instrText xml:space="preserve"> ADDIN EN.CITE &lt;EndNote&gt;&lt;Cite&gt;&lt;Author&gt;McLaughlin&lt;/Author&gt;&lt;Year&gt;2009&lt;/Year&gt;&lt;IDText&gt;Using direct and indirect input devices: Attention demands and age-related differences&lt;/IDText&gt;&lt;DisplayText&gt;[55]&lt;/DisplayText&gt;&lt;record&gt;&lt;isbn&gt;1073-0516&lt;/isbn&gt;&lt;titles&gt;&lt;title&gt;Using direct and indirect input devices: Attention demands and age-related differences&lt;/title&gt;&lt;secondary-title&gt;ACM Trans. Comput.-Hum. Interact.&lt;/secondary-title&gt;&lt;/titles&gt;&lt;pages&gt;1-15&lt;/pages&gt;&lt;number&gt;1&lt;/number&gt;&lt;contributors&gt;&lt;authors&gt;&lt;author&gt;McLaughlin, Anne Collins&lt;/author&gt;&lt;author&gt;Rogers, Wendy A.&lt;/author&gt;&lt;author&gt;Fisk, Arthur D.&lt;/author&gt;&lt;/authors&gt;&lt;/contributors&gt;&lt;added-date format="utc"&gt;1297171845&lt;/added-date&gt;&lt;ref-type name="Journal Article"&gt;17&lt;/ref-type&gt;&lt;dates&gt;&lt;year&gt;2009&lt;/year&gt;&lt;/dates&gt;&lt;rec-number&gt;67&lt;/rec-number&gt;&lt;last-updated-date format="utc"&gt;1297171845&lt;/last-updated-date&gt;&lt;electronic-resource-num&gt;10.1145/1502800.1502802&lt;/electronic-resource-num&gt;&lt;volume&gt;16&lt;/volume&gt;&lt;/record&gt;&lt;/Cite&gt;&lt;/EndNote&gt;</w:instrText>
      </w:r>
      <w:r w:rsidR="00DB57F7">
        <w:fldChar w:fldCharType="separate"/>
      </w:r>
      <w:r w:rsidR="00DA1856">
        <w:rPr>
          <w:noProof/>
        </w:rPr>
        <w:t>[55]</w:t>
      </w:r>
      <w:r w:rsidR="00DB57F7">
        <w:fldChar w:fldCharType="end"/>
      </w:r>
      <w:r>
        <w:t xml:space="preserve">. </w:t>
      </w:r>
      <w:r w:rsidR="00D7304B">
        <w:t xml:space="preserve">Indirect input is typically how people enter data on a common computer interface, through the use of a mouse. This is indirect since </w:t>
      </w:r>
      <w:r w:rsidR="000D3E47">
        <w:t xml:space="preserve">the </w:t>
      </w:r>
      <w:r w:rsidR="00D7304B">
        <w:t xml:space="preserve">physical </w:t>
      </w:r>
      <w:r w:rsidR="00E5425B">
        <w:t xml:space="preserve">act of </w:t>
      </w:r>
      <w:r w:rsidR="00D7304B">
        <w:t>m</w:t>
      </w:r>
      <w:r w:rsidR="00E5425B">
        <w:t>oving</w:t>
      </w:r>
      <w:r w:rsidR="00D7304B">
        <w:t xml:space="preserve"> the mouse</w:t>
      </w:r>
      <w:r w:rsidR="00E5425B">
        <w:t xml:space="preserve"> forward</w:t>
      </w:r>
      <w:r w:rsidR="00D7304B">
        <w:t xml:space="preserve">, results in the movement of the cursor </w:t>
      </w:r>
      <w:r w:rsidR="00E5425B">
        <w:t xml:space="preserve">upwards </w:t>
      </w:r>
      <w:r w:rsidR="00D7304B">
        <w:t xml:space="preserve">on </w:t>
      </w:r>
      <w:r w:rsidR="00E5425B">
        <w:t xml:space="preserve">the </w:t>
      </w:r>
      <w:r w:rsidR="00D7304B">
        <w:t>screen.</w:t>
      </w:r>
      <w:r w:rsidR="00AD0110">
        <w:t xml:space="preserve"> </w:t>
      </w:r>
      <w:r>
        <w:t xml:space="preserve">Citing Charness et al. </w:t>
      </w:r>
      <w:r w:rsidR="00DB57F7">
        <w:fldChar w:fldCharType="begin"/>
      </w:r>
      <w:r w:rsidR="00DA1856">
        <w:instrText xml:space="preserve"> ADDIN EN.CITE &lt;EndNote&gt;&lt;Cite&gt;&lt;Author&gt;Charness&lt;/Author&gt;&lt;Year&gt;2004&lt;/Year&gt;&lt;IDText&gt;Light Pen Use and Practice Minimize Age and Hand Performance Differences in Pointing Tasks&lt;/IDText&gt;&lt;DisplayText&gt;[56]&lt;/DisplayText&gt;&lt;record&gt;&lt;titles&gt;&lt;title&gt;Light Pen Use and Practice Minimize Age and Hand Performance Differences in Pointing Tasks&lt;/title&gt;&lt;secondary-title&gt;Human Factors&lt;/secondary-title&gt;&lt;/titles&gt;&lt;contributors&gt;&lt;authors&gt;&lt;author&gt;Charness,  Neil&lt;/author&gt;&lt;author&gt;Holley, Patricia&lt;/author&gt;&lt;author&gt;Feddon, Jeffrey&lt;/author&gt;&lt;author&gt;Jastrzembski, Tiffany&lt;/author&gt;&lt;/authors&gt;&lt;/contributors&gt;&lt;section&gt;373-384&lt;/section&gt;&lt;added-date format="utc"&gt;1337079735&lt;/added-date&gt;&lt;ref-type name="Journal Article"&gt;17&lt;/ref-type&gt;&lt;dates&gt;&lt;year&gt;2004&lt;/year&gt;&lt;/dates&gt;&lt;rec-number&gt;196&lt;/rec-number&gt;&lt;last-updated-date format="utc"&gt;1337079780&lt;/last-updated-date&gt;&lt;/record&gt;&lt;/Cite&gt;&lt;/EndNote&gt;</w:instrText>
      </w:r>
      <w:r w:rsidR="00DB57F7">
        <w:fldChar w:fldCharType="separate"/>
      </w:r>
      <w:r w:rsidR="00DA1856">
        <w:rPr>
          <w:noProof/>
        </w:rPr>
        <w:t>[56]</w:t>
      </w:r>
      <w:r w:rsidR="00DB57F7">
        <w:fldChar w:fldCharType="end"/>
      </w:r>
      <w:r>
        <w:t xml:space="preserve">, McLaughlin et al. </w:t>
      </w:r>
      <w:r w:rsidR="000D3E47">
        <w:t>state</w:t>
      </w:r>
      <w:r>
        <w:t xml:space="preserve"> that</w:t>
      </w:r>
      <w:r w:rsidR="00AD0110">
        <w:t xml:space="preserve"> </w:t>
      </w:r>
      <w:r>
        <w:t xml:space="preserve">indirect input devices are cognitively demanding to </w:t>
      </w:r>
      <w:r w:rsidR="00AD0110">
        <w:t>older people</w:t>
      </w:r>
      <w:r>
        <w:t xml:space="preserve"> </w:t>
      </w:r>
      <w:r w:rsidR="00DB57F7">
        <w:fldChar w:fldCharType="begin"/>
      </w:r>
      <w:r w:rsidR="00DA1856">
        <w:instrText xml:space="preserve"> ADDIN EN.CITE &lt;EndNote&gt;&lt;Cite&gt;&lt;Author&gt;McLaughlin&lt;/Author&gt;&lt;Year&gt;2009&lt;/Year&gt;&lt;IDText&gt;Using direct and indirect input devices: Attention demands and age-related differences&lt;/IDText&gt;&lt;DisplayText&gt;[55]&lt;/DisplayText&gt;&lt;record&gt;&lt;isbn&gt;1073-0516&lt;/isbn&gt;&lt;titles&gt;&lt;title&gt;Using direct and indirect input devices: Attention demands and age-related differences&lt;/title&gt;&lt;secondary-title&gt;ACM Trans. Comput.-Hum. Interact.&lt;/secondary-title&gt;&lt;/titles&gt;&lt;pages&gt;1-15&lt;/pages&gt;&lt;number&gt;1&lt;/number&gt;&lt;contributors&gt;&lt;authors&gt;&lt;author&gt;McLaughlin, Anne Collins&lt;/author&gt;&lt;author&gt;Rogers, Wendy A.&lt;/author&gt;&lt;author&gt;Fisk, Arthur D.&lt;/author&gt;&lt;/authors&gt;&lt;/contributors&gt;&lt;added-date format="utc"&gt;1297171845&lt;/added-date&gt;&lt;ref-type name="Journal Article"&gt;17&lt;/ref-type&gt;&lt;dates&gt;&lt;year&gt;2009&lt;/year&gt;&lt;/dates&gt;&lt;rec-number&gt;67&lt;/rec-number&gt;&lt;last-updated-date format="utc"&gt;1297171845&lt;/last-updated-date&gt;&lt;electronic-resource-num&gt;10.1145/1502800.1502802&lt;/electronic-resource-num&gt;&lt;volume&gt;16&lt;/volume&gt;&lt;/record&gt;&lt;/Cite&gt;&lt;/EndNote&gt;</w:instrText>
      </w:r>
      <w:r w:rsidR="00DB57F7">
        <w:fldChar w:fldCharType="separate"/>
      </w:r>
      <w:r w:rsidR="00DA1856">
        <w:rPr>
          <w:noProof/>
        </w:rPr>
        <w:t>[55]</w:t>
      </w:r>
      <w:r w:rsidR="00DB57F7">
        <w:fldChar w:fldCharType="end"/>
      </w:r>
      <w:r>
        <w:t>.</w:t>
      </w:r>
    </w:p>
    <w:p w14:paraId="197CC9E9" w14:textId="77777777" w:rsidR="00C15952" w:rsidRDefault="00774EC7" w:rsidP="007E5395">
      <w:r>
        <w:t xml:space="preserve">Direct input devices are where the user interacts directly with the interface without the intermediary device; touch screen devices are typical direct input device </w:t>
      </w:r>
      <w:r w:rsidR="00DB57F7">
        <w:fldChar w:fldCharType="begin"/>
      </w:r>
      <w:r w:rsidR="00DA1856">
        <w:instrText xml:space="preserve"> ADDIN EN.CITE &lt;EndNote&gt;&lt;Cite&gt;&lt;Author&gt;Jacob&lt;/Author&gt;&lt;Year&gt;1996&lt;/Year&gt;&lt;IDText&gt;Human-computer interaction: input devices&lt;/IDText&gt;&lt;DisplayText&gt;[54]&lt;/DisplayText&gt;&lt;record&gt;&lt;isbn&gt;0360-0300&lt;/isbn&gt;&lt;titles&gt;&lt;title&gt;Human-computer interaction: input devices&lt;/title&gt;&lt;secondary-title&gt;ACM Comput. Surv.&lt;/secondary-title&gt;&lt;/titles&gt;&lt;pages&gt;177-179&lt;/pages&gt;&lt;number&gt;1&lt;/number&gt;&lt;contributors&gt;&lt;authors&gt;&lt;author&gt;Jacob, Robert J. K.&lt;/author&gt;&lt;/authors&gt;&lt;/contributors&gt;&lt;added-date format="utc"&gt;1297172029&lt;/added-date&gt;&lt;ref-type name="Journal Article"&gt;17&lt;/ref-type&gt;&lt;dates&gt;&lt;year&gt;1996&lt;/year&gt;&lt;/dates&gt;&lt;rec-number&gt;68&lt;/rec-number&gt;&lt;last-updated-date format="utc"&gt;1297172029&lt;/last-updated-date&gt;&lt;electronic-resource-num&gt;10.1145/234313.234387&lt;/electronic-resource-num&gt;&lt;volume&gt;28&lt;/volume&gt;&lt;/record&gt;&lt;/Cite&gt;&lt;/EndNote&gt;</w:instrText>
      </w:r>
      <w:r w:rsidR="00DB57F7">
        <w:fldChar w:fldCharType="separate"/>
      </w:r>
      <w:r w:rsidR="00DA1856">
        <w:rPr>
          <w:noProof/>
        </w:rPr>
        <w:t>[54]</w:t>
      </w:r>
      <w:r w:rsidR="00DB57F7">
        <w:fldChar w:fldCharType="end"/>
      </w:r>
      <w:r>
        <w:t xml:space="preserve">. While these devices are less cognitively demanding there can be performance difficulties such as lack of precision and accidental input due to fatigue </w:t>
      </w:r>
      <w:r w:rsidR="00DB57F7">
        <w:fldChar w:fldCharType="begin"/>
      </w:r>
      <w:r w:rsidR="00DA1856">
        <w:instrText xml:space="preserve"> ADDIN EN.CITE &lt;EndNote&gt;&lt;Cite&gt;&lt;Author&gt;McLaughlin&lt;/Author&gt;&lt;Year&gt;2009&lt;/Year&gt;&lt;IDText&gt;Using direct and indirect input devices: Attention demands and age-related differences&lt;/IDText&gt;&lt;DisplayText&gt;[55]&lt;/DisplayText&gt;&lt;record&gt;&lt;isbn&gt;1073-0516&lt;/isbn&gt;&lt;titles&gt;&lt;title&gt;Using direct and indirect input devices: Attention demands and age-related differences&lt;/title&gt;&lt;secondary-title&gt;ACM Trans. Comput.-Hum. Interact.&lt;/secondary-title&gt;&lt;/titles&gt;&lt;pages&gt;1-15&lt;/pages&gt;&lt;number&gt;1&lt;/number&gt;&lt;contributors&gt;&lt;authors&gt;&lt;author&gt;McLaughlin, Anne Collins&lt;/author&gt;&lt;author&gt;Rogers, Wendy A.&lt;/author&gt;&lt;author&gt;Fisk, Arthur D.&lt;/author&gt;&lt;/authors&gt;&lt;/contributors&gt;&lt;added-date format="utc"&gt;1297171845&lt;/added-date&gt;&lt;ref-type name="Journal Article"&gt;17&lt;/ref-type&gt;&lt;dates&gt;&lt;year&gt;2009&lt;/year&gt;&lt;/dates&gt;&lt;rec-number&gt;67&lt;/rec-number&gt;&lt;last-updated-date format="utc"&gt;1297171845&lt;/last-updated-date&gt;&lt;electronic-resource-num&gt;10.1145/1502800.1502802&lt;/electronic-resource-num&gt;&lt;volume&gt;16&lt;/volume&gt;&lt;/record&gt;&lt;/Cite&gt;&lt;/EndNote&gt;</w:instrText>
      </w:r>
      <w:r w:rsidR="00DB57F7">
        <w:fldChar w:fldCharType="separate"/>
      </w:r>
      <w:r w:rsidR="00DA1856">
        <w:rPr>
          <w:noProof/>
        </w:rPr>
        <w:t>[55]</w:t>
      </w:r>
      <w:r w:rsidR="00DB57F7">
        <w:fldChar w:fldCharType="end"/>
      </w:r>
      <w:r>
        <w:t xml:space="preserve">. </w:t>
      </w:r>
    </w:p>
    <w:p w14:paraId="635ABDB8" w14:textId="77777777" w:rsidR="00043975" w:rsidRDefault="00CB058E" w:rsidP="007E5395">
      <w:r>
        <w:t xml:space="preserve">Designing user interfaces for people with dementia </w:t>
      </w:r>
      <w:r w:rsidR="00DA78E8">
        <w:t>is</w:t>
      </w:r>
      <w:r>
        <w:t xml:space="preserve"> a challenging task. Since </w:t>
      </w:r>
      <w:r w:rsidR="00F113A5">
        <w:t>people usually develop dementia</w:t>
      </w:r>
      <w:r>
        <w:t xml:space="preserve"> over the age of 65, the following section will </w:t>
      </w:r>
      <w:r w:rsidR="007E5395">
        <w:t xml:space="preserve">characterise a profile of computer users who are aged over 65, discussing the various impairments associated with old age. </w:t>
      </w:r>
    </w:p>
    <w:p w14:paraId="2B2D2006" w14:textId="77777777" w:rsidR="00B55323" w:rsidRDefault="00B55323" w:rsidP="00043975">
      <w:pPr>
        <w:pStyle w:val="Heading3"/>
        <w:rPr>
          <w:color w:val="4F81BD" w:themeColor="accent1"/>
        </w:rPr>
      </w:pPr>
    </w:p>
    <w:p w14:paraId="7D325A65" w14:textId="77777777" w:rsidR="00314ACF" w:rsidRDefault="005A71B3" w:rsidP="003A2560">
      <w:pPr>
        <w:pStyle w:val="Heading3"/>
      </w:pPr>
      <w:bookmarkStart w:id="52" w:name="_Toc324751287"/>
      <w:bookmarkStart w:id="53" w:name="_Toc327968462"/>
      <w:r>
        <w:t>2.3</w:t>
      </w:r>
      <w:r w:rsidR="005B3673">
        <w:t xml:space="preserve">.3 </w:t>
      </w:r>
      <w:r w:rsidR="00314ACF">
        <w:t>HCI and the elderly</w:t>
      </w:r>
      <w:bookmarkEnd w:id="52"/>
      <w:bookmarkEnd w:id="53"/>
    </w:p>
    <w:p w14:paraId="0FC2DB31" w14:textId="77777777" w:rsidR="00B55323" w:rsidRDefault="00B55323" w:rsidP="00B55323"/>
    <w:p w14:paraId="415F9C13" w14:textId="77777777" w:rsidR="00B55323" w:rsidRDefault="00B55323" w:rsidP="00B55323">
      <w:r>
        <w:t xml:space="preserve">Disabled users </w:t>
      </w:r>
      <w:r w:rsidR="008F3449">
        <w:t>require</w:t>
      </w:r>
      <w:r>
        <w:t xml:space="preserve"> interfaces which suit their skills, abilities and assist them in overcoming physical and cognitive obstacles. Common </w:t>
      </w:r>
      <w:r w:rsidR="00497C67">
        <w:t xml:space="preserve">computer </w:t>
      </w:r>
      <w:r>
        <w:t>interfaces take certain skills for granted e.</w:t>
      </w:r>
      <w:r w:rsidR="00402DE1">
        <w:t>g. sight, hand movement/control as well as</w:t>
      </w:r>
      <w:r>
        <w:t xml:space="preserve"> hearing and cognitive abilities </w:t>
      </w:r>
      <w:r w:rsidR="00DB57F7">
        <w:fldChar w:fldCharType="begin"/>
      </w:r>
      <w:r w:rsidR="00DA1856">
        <w:instrText xml:space="preserve"> ADDIN EN.CITE &lt;EndNote&gt;&lt;Cite&gt;&lt;Author&gt;Abascal&lt;/Author&gt;&lt;Year&gt;2002&lt;/Year&gt;&lt;IDText&gt;Human-computer interaction in assistive technology: from &amp;quot;Patchwork&amp;quot; to &amp;quot;Universal Design&amp;quot;&lt;/IDText&gt;&lt;DisplayText&gt;[57]&lt;/DisplayText&gt;&lt;record&gt;&lt;dates&gt;&lt;pub-dates&gt;&lt;date&gt;6-9 Oct. 2002&lt;/date&gt;&lt;/pub-dates&gt;&lt;year&gt;2002&lt;/year&gt;&lt;/dates&gt;&lt;keywords&gt;&lt;keyword&gt;ergonomics&lt;/keyword&gt;&lt;keyword&gt;handicapped aids&lt;/keyword&gt;&lt;keyword&gt;human factors&lt;/keyword&gt;&lt;keyword&gt;professional aspects&lt;/keyword&gt;&lt;keyword&gt;user centred design&lt;/keyword&gt;&lt;keyword&gt;user interfaces&lt;/keyword&gt;&lt;keyword&gt;Patchwork approach&lt;/keyword&gt;&lt;keyword&gt;Universal Design&lt;/keyword&gt;&lt;keyword&gt;accessibility&lt;/keyword&gt;&lt;keyword&gt;assistive technology&lt;/keyword&gt;&lt;keyword&gt;design methodologies&lt;/keyword&gt;&lt;keyword&gt;design philosophy&lt;/keyword&gt;&lt;keyword&gt;disabled person&lt;/keyword&gt;&lt;keyword&gt;ethical aspects&lt;/keyword&gt;&lt;keyword&gt;human-computer interaction&lt;/keyword&gt;&lt;keyword&gt;legal aspects&lt;/keyword&gt;&lt;keyword&gt;personal computers&lt;/keyword&gt;&lt;keyword&gt;social integration&lt;/keyword&gt;&lt;keyword&gt;usability&lt;/keyword&gt;&lt;keyword&gt;user involvement&lt;/keyword&gt;&lt;/keywords&gt;&lt;isbn&gt;1062-922X&lt;/isbn&gt;&lt;titles&gt;&lt;title&gt;Human-computer interaction in assistive technology: from &amp;quot;Patchwork&amp;quot; to &amp;quot;Universal Design&amp;quot;&lt;/title&gt;&lt;secondary-title&gt;Systems, Man and Cybernetics, 2002 IEEE International Conference on&lt;/secondary-title&gt;&lt;alt-title&gt;Systems, Man and Cybernetics, 2002 IEEE International Conference on&lt;/alt-title&gt;&lt;/titles&gt;&lt;pages&gt;6 pp. vol.3&lt;/pages&gt;&lt;contributors&gt;&lt;authors&gt;&lt;author&gt;Abascal, J.&lt;/author&gt;&lt;/authors&gt;&lt;/contributors&gt;&lt;added-date format="utc"&gt;1296046103&lt;/added-date&gt;&lt;ref-type name="Conference Proceeding"&gt;10&lt;/ref-type&gt;&lt;rec-number&gt;52&lt;/rec-number&gt;&lt;last-updated-date format="utc"&gt;1296046103&lt;/last-updated-date&gt;&lt;volume&gt;3&lt;/volume&gt;&lt;/record&gt;&lt;/Cite&gt;&lt;/EndNote&gt;</w:instrText>
      </w:r>
      <w:r w:rsidR="00DB57F7">
        <w:fldChar w:fldCharType="separate"/>
      </w:r>
      <w:r w:rsidR="00DA1856">
        <w:rPr>
          <w:noProof/>
        </w:rPr>
        <w:t>[57]</w:t>
      </w:r>
      <w:r w:rsidR="00DB57F7">
        <w:fldChar w:fldCharType="end"/>
      </w:r>
      <w:r>
        <w:t xml:space="preserve">. </w:t>
      </w:r>
      <w:r w:rsidR="005961DA">
        <w:t xml:space="preserve">As people progress through their lives, there are a number of physical changes which are likely to occur. These physical changes need to be carefully </w:t>
      </w:r>
      <w:r w:rsidR="005961DA">
        <w:lastRenderedPageBreak/>
        <w:t xml:space="preserve">considered when designing user interfaces for elderly users. </w:t>
      </w:r>
      <w:r>
        <w:t>Th</w:t>
      </w:r>
      <w:r w:rsidR="00E63959">
        <w:t>is section describes some common physical and sensory declines associated with the ageing process</w:t>
      </w:r>
      <w:r>
        <w:t xml:space="preserve">. </w:t>
      </w:r>
    </w:p>
    <w:p w14:paraId="0BF3645D" w14:textId="77777777" w:rsidR="003E3521" w:rsidRDefault="003E3521" w:rsidP="00D024A0">
      <w:pPr>
        <w:pStyle w:val="Heading4"/>
      </w:pPr>
    </w:p>
    <w:p w14:paraId="135E0700" w14:textId="77777777" w:rsidR="00B55323" w:rsidRDefault="005A71B3" w:rsidP="00D024A0">
      <w:pPr>
        <w:pStyle w:val="Heading4"/>
      </w:pPr>
      <w:r>
        <w:t>2.3</w:t>
      </w:r>
      <w:r w:rsidR="00633C16">
        <w:t xml:space="preserve">.3.1 </w:t>
      </w:r>
      <w:r w:rsidR="00B55323" w:rsidRPr="00B55323">
        <w:t>Visual Decline</w:t>
      </w:r>
    </w:p>
    <w:p w14:paraId="193F3BDB" w14:textId="77777777" w:rsidR="00D024A0" w:rsidRPr="00D024A0" w:rsidRDefault="00D024A0" w:rsidP="00D024A0"/>
    <w:p w14:paraId="29E80485" w14:textId="77777777" w:rsidR="0000588E" w:rsidRDefault="00B55323" w:rsidP="00B55323">
      <w:r>
        <w:t>The main sense for humans gathering information from the world around them is through sight</w:t>
      </w:r>
      <w:r w:rsidR="002C052B">
        <w:t xml:space="preserve"> </w:t>
      </w:r>
      <w:r w:rsidR="00DB57F7">
        <w:fldChar w:fldCharType="begin"/>
      </w:r>
      <w:r w:rsidR="00DA1856">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fldChar w:fldCharType="separate"/>
      </w:r>
      <w:r w:rsidR="00DA1856">
        <w:rPr>
          <w:noProof/>
        </w:rPr>
        <w:t>[58]</w:t>
      </w:r>
      <w:r w:rsidR="00DB57F7">
        <w:fldChar w:fldCharType="end"/>
      </w:r>
      <w:r>
        <w:t xml:space="preserve">. </w:t>
      </w:r>
      <w:r w:rsidR="00EF7F5A">
        <w:t>Since most computer systems provided feedback through a visual display unit, it is imp</w:t>
      </w:r>
      <w:r w:rsidR="00402DE1">
        <w:t>ortant to fully understand the</w:t>
      </w:r>
      <w:r w:rsidR="00EF7F5A">
        <w:t xml:space="preserve"> common vision problems associated with the ageing process</w:t>
      </w:r>
      <w:r w:rsidR="00402DE1">
        <w:t>,</w:t>
      </w:r>
      <w:r w:rsidR="00EF7F5A">
        <w:t xml:space="preserve"> in order to create effective user interfaces for the elderly. </w:t>
      </w:r>
    </w:p>
    <w:p w14:paraId="4502327D" w14:textId="77777777" w:rsidR="002C052B" w:rsidRDefault="0000588E" w:rsidP="00B55323">
      <w:r>
        <w:t xml:space="preserve">Declines in the human visual system is a common trait with ageing; in fact, 92% of people over the age of 70 years wear eye glasses </w:t>
      </w:r>
      <w:r w:rsidR="00DB57F7">
        <w:fldChar w:fldCharType="begin"/>
      </w:r>
      <w:r w:rsidR="00DA1856">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fldChar w:fldCharType="separate"/>
      </w:r>
      <w:r w:rsidR="00DA1856">
        <w:rPr>
          <w:noProof/>
        </w:rPr>
        <w:t>[58]</w:t>
      </w:r>
      <w:r w:rsidR="00DB57F7">
        <w:fldChar w:fldCharType="end"/>
      </w:r>
      <w:r>
        <w:t xml:space="preserve">. There are various types of visual declines which are likely to occur with age. Common visual declines related with ageing include, visual acuity, presbyopia, peripheral vision and dark adaption </w:t>
      </w:r>
      <w:r w:rsidR="00DB57F7">
        <w:fldChar w:fldCharType="begin"/>
      </w:r>
      <w:r w:rsidR="00DA1856">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fldChar w:fldCharType="separate"/>
      </w:r>
      <w:r w:rsidR="00DA1856">
        <w:rPr>
          <w:noProof/>
        </w:rPr>
        <w:t>[58]</w:t>
      </w:r>
      <w:r w:rsidR="00DB57F7">
        <w:fldChar w:fldCharType="end"/>
      </w:r>
      <w:r>
        <w:t xml:space="preserve">. Visual search skills have also been described to deteriorate with age </w:t>
      </w:r>
      <w:r w:rsidR="00DB57F7">
        <w:fldChar w:fldCharType="begin"/>
      </w:r>
      <w:r w:rsidR="00DA1856">
        <w:instrText xml:space="preserve"> ADDIN EN.CITE &lt;EndNote&gt;&lt;Cite&gt;&lt;Author&gt;Czaja&lt;/Author&gt;&lt;Year&gt;2008&lt;/Year&gt;&lt;IDText&gt;The Human-Computer Interaction Handbook&lt;/IDText&gt;&lt;DisplayText&gt;[59]&lt;/DisplayText&gt;&lt;record&gt;&lt;titles&gt;&lt;title&gt;The Human-Computer Interaction Handbook&lt;/title&gt;&lt;/titles&gt;&lt;pages&gt;777-792&lt;/pages&gt;&lt;contributors&gt;&lt;authors&gt;&lt;author&gt;Czaja, Sara J.&lt;/author&gt;&lt;author&gt;Lee, Chin Chin&lt;/author&gt;&lt;/authors&gt;&lt;/contributors&gt;&lt;section&gt;Information Technology and Older Adults&lt;/section&gt;&lt;edition&gt;2&lt;/edition&gt;&lt;added-date format="utc"&gt;1297161090&lt;/added-date&gt;&lt;ref-type name="Book Section"&gt;5&lt;/ref-type&gt;&lt;dates&gt;&lt;year&gt;2008&lt;/year&gt;&lt;/dates&gt;&lt;rec-number&gt;66&lt;/rec-number&gt;&lt;publisher&gt;L. Erlbaum Associates Inc.&lt;/publisher&gt;&lt;last-updated-date format="utc"&gt;1299241219&lt;/last-updated-date&gt;&lt;contributors&gt;&lt;secondary-authors&gt;&lt;author&gt;Sears, Andrew&lt;/author&gt;&lt;author&gt;Jacko, Julie A.&lt;/author&gt;&lt;/secondary-authors&gt;&lt;/contributors&gt;&lt;/record&gt;&lt;/Cite&gt;&lt;Cite&gt;&lt;Author&gt;Czaja&lt;/Author&gt;&lt;Year&gt;2008&lt;/Year&gt;&lt;IDText&gt;The Human-Computer Interaction Handbook&lt;/IDText&gt;&lt;record&gt;&lt;titles&gt;&lt;title&gt;The Human-Computer Interaction Handbook&lt;/title&gt;&lt;/titles&gt;&lt;pages&gt;777-792&lt;/pages&gt;&lt;contributors&gt;&lt;authors&gt;&lt;author&gt;Czaja, Sara J.&lt;/author&gt;&lt;author&gt;Lee, Chin Chin&lt;/author&gt;&lt;/authors&gt;&lt;/contributors&gt;&lt;section&gt;Information Technology and Older Adults&lt;/section&gt;&lt;edition&gt;2&lt;/edition&gt;&lt;added-date format="utc"&gt;1297161090&lt;/added-date&gt;&lt;ref-type name="Book Section"&gt;5&lt;/ref-type&gt;&lt;dates&gt;&lt;year&gt;2008&lt;/year&gt;&lt;/dates&gt;&lt;rec-number&gt;66&lt;/rec-number&gt;&lt;publisher&gt;L. Erlbaum Associates Inc.&lt;/publisher&gt;&lt;last-updated-date format="utc"&gt;1299241219&lt;/last-updated-date&gt;&lt;contributors&gt;&lt;secondary-authors&gt;&lt;author&gt;Sears, Andrew&lt;/author&gt;&lt;author&gt;Jacko, Julie A.&lt;/author&gt;&lt;/secondary-authors&gt;&lt;/contributors&gt;&lt;/record&gt;&lt;/Cite&gt;&lt;/EndNote&gt;</w:instrText>
      </w:r>
      <w:r w:rsidR="00DB57F7">
        <w:fldChar w:fldCharType="separate"/>
      </w:r>
      <w:r w:rsidR="00DA1856">
        <w:rPr>
          <w:noProof/>
        </w:rPr>
        <w:t>[59]</w:t>
      </w:r>
      <w:r w:rsidR="00DB57F7">
        <w:fldChar w:fldCharType="end"/>
      </w:r>
      <w:r>
        <w:t xml:space="preserve">. </w:t>
      </w:r>
    </w:p>
    <w:p w14:paraId="0057CCE4" w14:textId="77777777" w:rsidR="0043355E" w:rsidRDefault="00563FB8" w:rsidP="00563FB8">
      <w:r>
        <w:t xml:space="preserve">Visual acuity is defined as the </w:t>
      </w:r>
      <w:r w:rsidRPr="00985CFB">
        <w:t>clearness of vision, which is dependent on the sharpness of the retinal focus within the eye</w:t>
      </w:r>
      <w:r>
        <w:t xml:space="preserve"> </w:t>
      </w:r>
      <w:r w:rsidR="00DB57F7">
        <w:fldChar w:fldCharType="begin"/>
      </w:r>
      <w:r w:rsidR="00DA1856">
        <w:instrText xml:space="preserve"> ADDIN EN.CITE &lt;EndNote&gt;&lt;Cite&gt;&lt;IDText&gt;Visual Acuity&lt;/IDText&gt;&lt;DisplayText&gt;[60]&lt;/DisplayText&gt;&lt;record&gt;&lt;urls&gt;&lt;related-urls&gt;&lt;url&gt;http://en.wikipedia.org/wiki/Visual_acuity&lt;/url&gt;&lt;/related-urls&gt;&lt;/urls&gt;&lt;titles&gt;&lt;title&gt;Visual Acuity&lt;/title&gt;&lt;/titles&gt;&lt;added-date format="utc"&gt;1337068934&lt;/added-date&gt;&lt;ref-type name="Web Page"&gt;12&lt;/ref-type&gt;&lt;rec-number&gt;194&lt;/rec-number&gt;&lt;last-updated-date format="utc"&gt;1337068999&lt;/last-updated-date&gt;&lt;volume&gt;2012&lt;/volume&gt;&lt;/record&gt;&lt;/Cite&gt;&lt;/EndNote&gt;</w:instrText>
      </w:r>
      <w:r w:rsidR="00DB57F7">
        <w:fldChar w:fldCharType="separate"/>
      </w:r>
      <w:r w:rsidR="00DA1856">
        <w:rPr>
          <w:noProof/>
        </w:rPr>
        <w:t>[60]</w:t>
      </w:r>
      <w:r w:rsidR="00DB57F7">
        <w:fldChar w:fldCharType="end"/>
      </w:r>
      <w:r>
        <w:t>. When designing user interfaces for the elderly, their needs and abilities need to be carefully considered with respect to visual acuity, especially when designing interfaces which use text.</w:t>
      </w:r>
      <w:r w:rsidR="009A0310">
        <w:t xml:space="preserve"> Caprani et al. found from their research that  text used in user interfaces should be made large to accommodate those with deteriorated vision </w:t>
      </w:r>
      <w:r w:rsidR="00DB57F7">
        <w:fldChar w:fldCharType="begin"/>
      </w:r>
      <w:r w:rsidR="00DA1856">
        <w:instrText xml:space="preserve"> ADDIN EN.CITE &lt;EndNote&gt;&lt;Cite&gt;&lt;Author&gt;Caprani&lt;/Author&gt;&lt;Year&gt;2005&lt;/Year&gt;&lt;IDText&gt;Remember when: development of an interactive reminiscence device&lt;/IDText&gt;&lt;DisplayText&gt;[28]&lt;/DisplayText&gt;&lt;record&gt;&lt;titles&gt;&lt;title&gt;Remember when: development of an interactive reminiscence device&lt;/title&gt;&lt;secondary-title&gt;CHI &amp;apos;05 extended abstracts on Human factors in computing systems&lt;/secondary-title&gt;&lt;/titles&gt;&lt;contributors&gt;&lt;authors&gt;&lt;author&gt;Caprani, Niamh&lt;/author&gt;&lt;author&gt;Dwyer, Nuala&lt;/author&gt;&lt;author&gt;Harrison, Kim&lt;/author&gt;&lt;author&gt;Brien, Karen O&amp;apos;&lt;/author&gt;&lt;/authors&gt;&lt;/contributors&gt;&lt;added-date format="utc"&gt;1305194009&lt;/added-date&gt;&lt;pub-location&gt;Portland, OR, USA&lt;/pub-location&gt;&lt;ref-type name="Conference Paper"&gt;47&lt;/ref-type&gt;&lt;dates&gt;&lt;year&gt;2005&lt;/year&gt;&lt;/dates&gt;&lt;rec-number&gt;89&lt;/rec-number&gt;&lt;publisher&gt;ACM&lt;/publisher&gt;&lt;last-updated-date format="utc"&gt;1305194009&lt;/last-updated-date&gt;&lt;electronic-resource-num&gt;10.1145/1056808.1057101&lt;/electronic-resource-num&gt;&lt;/record&gt;&lt;/Cite&gt;&lt;/EndNote&gt;</w:instrText>
      </w:r>
      <w:r w:rsidR="00DB57F7">
        <w:fldChar w:fldCharType="separate"/>
      </w:r>
      <w:r w:rsidR="00DA1856">
        <w:rPr>
          <w:noProof/>
        </w:rPr>
        <w:t>[28]</w:t>
      </w:r>
      <w:r w:rsidR="00DB57F7">
        <w:fldChar w:fldCharType="end"/>
      </w:r>
      <w:r w:rsidR="009A0310">
        <w:t>.</w:t>
      </w:r>
      <w:r>
        <w:t xml:space="preserve"> Siek et al. cite that older people read faster with a larger, more legible text</w:t>
      </w:r>
      <w:r w:rsidR="00402DE1">
        <w:t xml:space="preserve"> (such as </w:t>
      </w:r>
      <w:r>
        <w:t>14-point san serif</w:t>
      </w:r>
      <w:r w:rsidR="00402DE1">
        <w:t>)</w:t>
      </w:r>
      <w:r>
        <w:t xml:space="preserve"> </w:t>
      </w:r>
      <w:r w:rsidR="00DB57F7">
        <w:fldChar w:fldCharType="begin"/>
      </w:r>
      <w:r w:rsidR="00DA1856">
        <w:instrText xml:space="preserve"> ADDIN EN.CITE &lt;EndNote&gt;&lt;Cite&gt;&lt;Author&gt;Costabile&lt;/Author&gt;&lt;Year&gt;2005&lt;/Year&gt;&lt;IDText&gt;Fat Finger Worries: How Older and Younger Users Physically Interact with PDAs&lt;/IDText&gt;&lt;DisplayText&gt;[61]&lt;/DisplayText&gt;&lt;record&gt;&lt;urls&gt;&lt;related-urls&gt;&lt;url&gt;http://dx.doi.org/10.1007/11555261_24&lt;/url&gt;&lt;/related-urls&gt;&lt;/urls&gt;&lt;titles&gt;&lt;title&gt;Fat Finger Worries: How Older and Younger Users Physically Interact with PDAs&lt;/title&gt;&lt;secondary-title&gt;Human-Computer Interaction - INTERACT 2005&lt;/secondary-title&gt;&lt;tertiary-title&gt;Lecture Notes in Computer Science&lt;/tertiary-title&gt;&lt;/titles&gt;&lt;pages&gt;267-280&lt;/pages&gt;&lt;contributors&gt;&lt;authors&gt;&lt;author&gt;Costabile, Maria&lt;/author&gt;&lt;author&gt;Paternò, Fabio&lt;/author&gt;&lt;author&gt;Siek, Katie&lt;/author&gt;&lt;author&gt;Rogers, Yvonne&lt;/author&gt;&lt;author&gt;Connelly, Kay&lt;/author&gt;&lt;/authors&gt;&lt;/contributors&gt;&lt;added-date format="utc"&gt;1312902842&lt;/added-date&gt;&lt;ref-type name="Book Section"&gt;5&lt;/ref-type&gt;&lt;dates&gt;&lt;year&gt;2005&lt;/year&gt;&lt;/dates&gt;&lt;rec-number&gt;164&lt;/rec-number&gt;&lt;publisher&gt;Springer Berlin / Heidelberg&lt;/publisher&gt;&lt;last-updated-date format="utc"&gt;1312902842&lt;/last-updated-date&gt;&lt;electronic-resource-num&gt;10.1007/11555261_24&lt;/electronic-resource-num&gt;&lt;volume&gt;3585&lt;/volume&gt;&lt;/record&gt;&lt;/Cite&gt;&lt;/EndNote&gt;</w:instrText>
      </w:r>
      <w:r w:rsidR="00DB57F7">
        <w:fldChar w:fldCharType="separate"/>
      </w:r>
      <w:r w:rsidR="00DA1856">
        <w:rPr>
          <w:noProof/>
        </w:rPr>
        <w:t>[61]</w:t>
      </w:r>
      <w:r w:rsidR="00DB57F7">
        <w:fldChar w:fldCharType="end"/>
      </w:r>
      <w:r>
        <w:t>.</w:t>
      </w:r>
      <w:r w:rsidR="0043355E">
        <w:t xml:space="preserve"> They also found that older people prefer an icon size of 20mm, in comparison to younger people prefer icon sizes of 5-10mm </w:t>
      </w:r>
      <w:r w:rsidR="00DB57F7">
        <w:fldChar w:fldCharType="begin"/>
      </w:r>
      <w:r w:rsidR="00DA1856">
        <w:instrText xml:space="preserve"> ADDIN EN.CITE &lt;EndNote&gt;&lt;Cite&gt;&lt;Author&gt;Costabile&lt;/Author&gt;&lt;Year&gt;2005&lt;/Year&gt;&lt;IDText&gt;Fat Finger Worries: How Older and Younger Users Physically Interact with PDAs&lt;/IDText&gt;&lt;DisplayText&gt;[61]&lt;/DisplayText&gt;&lt;record&gt;&lt;urls&gt;&lt;related-urls&gt;&lt;url&gt;http://dx.doi.org/10.1007/11555261_24&lt;/url&gt;&lt;/related-urls&gt;&lt;/urls&gt;&lt;titles&gt;&lt;title&gt;Fat Finger Worries: How Older and Younger Users Physically Interact with PDAs&lt;/title&gt;&lt;secondary-title&gt;Human-Computer Interaction - INTERACT 2005&lt;/secondary-title&gt;&lt;tertiary-title&gt;Lecture Notes in Computer Science&lt;/tertiary-title&gt;&lt;/titles&gt;&lt;pages&gt;267-280&lt;/pages&gt;&lt;contributors&gt;&lt;authors&gt;&lt;author&gt;Costabile, Maria&lt;/author&gt;&lt;author&gt;Paternò, Fabio&lt;/author&gt;&lt;author&gt;Siek, Katie&lt;/author&gt;&lt;author&gt;Rogers, Yvonne&lt;/author&gt;&lt;author&gt;Connelly, Kay&lt;/author&gt;&lt;/authors&gt;&lt;/contributors&gt;&lt;added-date format="utc"&gt;1312902842&lt;/added-date&gt;&lt;ref-type name="Book Section"&gt;5&lt;/ref-type&gt;&lt;dates&gt;&lt;year&gt;2005&lt;/year&gt;&lt;/dates&gt;&lt;rec-number&gt;164&lt;/rec-number&gt;&lt;publisher&gt;Springer Berlin / Heidelberg&lt;/publisher&gt;&lt;last-updated-date format="utc"&gt;1312902842&lt;/last-updated-date&gt;&lt;electronic-resource-num&gt;10.1007/11555261_24&lt;/electronic-resource-num&gt;&lt;volume&gt;3585&lt;/volume&gt;&lt;/record&gt;&lt;/Cite&gt;&lt;/EndNote&gt;</w:instrText>
      </w:r>
      <w:r w:rsidR="00DB57F7">
        <w:fldChar w:fldCharType="separate"/>
      </w:r>
      <w:r w:rsidR="00DA1856">
        <w:rPr>
          <w:noProof/>
        </w:rPr>
        <w:t>[61]</w:t>
      </w:r>
      <w:r w:rsidR="00DB57F7">
        <w:fldChar w:fldCharType="end"/>
      </w:r>
      <w:r w:rsidR="0043355E">
        <w:t>.</w:t>
      </w:r>
      <w:r w:rsidR="009A0310">
        <w:t xml:space="preserve"> </w:t>
      </w:r>
    </w:p>
    <w:p w14:paraId="435BF462" w14:textId="77777777" w:rsidR="00B55323" w:rsidRDefault="007C6A40" w:rsidP="00B55323">
      <w:r>
        <w:t>P</w:t>
      </w:r>
      <w:r w:rsidR="00B55323">
        <w:t>eripheral vision</w:t>
      </w:r>
      <w:r>
        <w:t xml:space="preserve"> </w:t>
      </w:r>
      <w:r w:rsidR="0031620A">
        <w:t>is described as a part of the vision which is outside the centre of gaze</w:t>
      </w:r>
      <w:r w:rsidR="004916EF">
        <w:t xml:space="preserve"> </w:t>
      </w:r>
      <w:r w:rsidR="00DB57F7">
        <w:fldChar w:fldCharType="begin"/>
      </w:r>
      <w:r w:rsidR="00DA1856">
        <w:instrText xml:space="preserve"> ADDIN EN.CITE &lt;EndNote&gt;&lt;Cite&gt;&lt;IDText&gt;Peripheral Vision&lt;/IDText&gt;&lt;DisplayText&gt;[62]&lt;/DisplayText&gt;&lt;record&gt;&lt;urls&gt;&lt;related-urls&gt;&lt;url&gt;http://en.wikipedia.org/wiki/Peripheral_vision&lt;/url&gt;&lt;/related-urls&gt;&lt;/urls&gt;&lt;titles&gt;&lt;title&gt;Peripheral Vision&lt;/title&gt;&lt;/titles&gt;&lt;added-date format="utc"&gt;1337003798&lt;/added-date&gt;&lt;ref-type name="Web Page"&gt;12&lt;/ref-type&gt;&lt;rec-number&gt;192&lt;/rec-number&gt;&lt;last-updated-date format="utc"&gt;1337003876&lt;/last-updated-date&gt;&lt;volume&gt;2012 &lt;/volume&gt;&lt;/record&gt;&lt;/Cite&gt;&lt;/EndNote&gt;</w:instrText>
      </w:r>
      <w:r w:rsidR="00DB57F7">
        <w:fldChar w:fldCharType="separate"/>
      </w:r>
      <w:r w:rsidR="00DA1856">
        <w:rPr>
          <w:noProof/>
        </w:rPr>
        <w:t>[62]</w:t>
      </w:r>
      <w:r w:rsidR="00DB57F7">
        <w:fldChar w:fldCharType="end"/>
      </w:r>
      <w:r w:rsidR="0031620A">
        <w:t>.</w:t>
      </w:r>
      <w:r w:rsidR="00B55323">
        <w:t xml:space="preserve"> </w:t>
      </w:r>
      <w:r w:rsidR="00841445">
        <w:t>Problems with peripheral v</w:t>
      </w:r>
      <w:r w:rsidR="00B55323">
        <w:t xml:space="preserve">ision </w:t>
      </w:r>
      <w:r w:rsidR="00841445">
        <w:t>occur</w:t>
      </w:r>
      <w:r w:rsidR="00A5114B">
        <w:t xml:space="preserve"> </w:t>
      </w:r>
      <w:r w:rsidR="00B55323">
        <w:t xml:space="preserve">when an object moves from the central vision into the periphery. </w:t>
      </w:r>
      <w:r>
        <w:t>This can be problemat</w:t>
      </w:r>
      <w:r w:rsidR="00B83F43">
        <w:t>ic in user interface design when</w:t>
      </w:r>
      <w:r>
        <w:t xml:space="preserve"> </w:t>
      </w:r>
      <w:r w:rsidR="00B55323">
        <w:t>pop-ups appearing at the edges and corners of the screen may not be noticed by the user with peripheral vision problems</w:t>
      </w:r>
      <w:r w:rsidR="00B33F14">
        <w:t xml:space="preserve"> </w:t>
      </w:r>
      <w:r w:rsidR="00DB57F7">
        <w:fldChar w:fldCharType="begin"/>
      </w:r>
      <w:r w:rsidR="00DA1856">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fldChar w:fldCharType="separate"/>
      </w:r>
      <w:r w:rsidR="00DA1856">
        <w:rPr>
          <w:noProof/>
        </w:rPr>
        <w:t>[58]</w:t>
      </w:r>
      <w:r w:rsidR="00DB57F7">
        <w:fldChar w:fldCharType="end"/>
      </w:r>
      <w:r w:rsidR="00B55323">
        <w:t>.</w:t>
      </w:r>
      <w:r w:rsidR="00841445">
        <w:t xml:space="preserve"> </w:t>
      </w:r>
    </w:p>
    <w:p w14:paraId="39BB3E3A" w14:textId="77777777" w:rsidR="002C052B" w:rsidRDefault="002F70ED" w:rsidP="00B55323">
      <w:r>
        <w:lastRenderedPageBreak/>
        <w:t xml:space="preserve">Presbyopia, a condition in which makes it difficult to see objects up close caused by the elasticity of the eye lens, is part of the natural ageing process </w:t>
      </w:r>
      <w:r w:rsidR="00DB57F7">
        <w:fldChar w:fldCharType="begin"/>
      </w:r>
      <w:r w:rsidR="00DA1856">
        <w:instrText xml:space="preserve"> ADDIN EN.CITE &lt;EndNote&gt;&lt;Cite&gt;&lt;Author&gt;Vorvick&lt;/Author&gt;&lt;Year&gt;2010&lt;/Year&gt;&lt;IDText&gt;Presbyopia&lt;/IDText&gt;&lt;DisplayText&gt;[63]&lt;/DisplayText&gt;&lt;record&gt;&lt;urls&gt;&lt;related-urls&gt;&lt;url&gt;http://www.umm.edu/ency/article/001026.htm&lt;/url&gt;&lt;/related-urls&gt;&lt;/urls&gt;&lt;titles&gt;&lt;title&gt;Presbyopia&lt;/title&gt;&lt;/titles&gt;&lt;contributors&gt;&lt;authors&gt;&lt;author&gt;Vorvick, Linda J.&lt;/author&gt;&lt;author&gt;Lusby, Franklin W.&lt;/author&gt;&lt;/authors&gt;&lt;/contributors&gt;&lt;added-date format="utc"&gt;1337004334&lt;/added-date&gt;&lt;ref-type name="Web Page"&gt;12&lt;/ref-type&gt;&lt;dates&gt;&lt;year&gt;2010&lt;/year&gt;&lt;/dates&gt;&lt;rec-number&gt;193&lt;/rec-number&gt;&lt;last-updated-date format="utc"&gt;1337004396&lt;/last-updated-date&gt;&lt;volume&gt;2012&lt;/volume&gt;&lt;/record&gt;&lt;/Cite&gt;&lt;/EndNote&gt;</w:instrText>
      </w:r>
      <w:r w:rsidR="00DB57F7">
        <w:fldChar w:fldCharType="separate"/>
      </w:r>
      <w:r w:rsidR="00DA1856">
        <w:rPr>
          <w:noProof/>
        </w:rPr>
        <w:t>[63]</w:t>
      </w:r>
      <w:r w:rsidR="00DB57F7">
        <w:fldChar w:fldCharType="end"/>
      </w:r>
      <w:r>
        <w:t xml:space="preserve">. It is important to consider this visual decline with older adults when designing computer interfaces, especially when making the user shift focus from far away objects </w:t>
      </w:r>
      <w:r w:rsidR="001A36A7">
        <w:t xml:space="preserve">to </w:t>
      </w:r>
      <w:r>
        <w:t xml:space="preserve">objects </w:t>
      </w:r>
      <w:r w:rsidR="001A36A7">
        <w:t xml:space="preserve">close by </w:t>
      </w:r>
      <w:r w:rsidR="00DB57F7">
        <w:fldChar w:fldCharType="begin"/>
      </w:r>
      <w:r w:rsidR="00DA1856">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fldChar w:fldCharType="separate"/>
      </w:r>
      <w:r w:rsidR="00DA1856">
        <w:rPr>
          <w:noProof/>
        </w:rPr>
        <w:t>[58]</w:t>
      </w:r>
      <w:r w:rsidR="00DB57F7">
        <w:fldChar w:fldCharType="end"/>
      </w:r>
      <w:r>
        <w:t>.</w:t>
      </w:r>
    </w:p>
    <w:p w14:paraId="5F4F0B23" w14:textId="77777777" w:rsidR="00B55323" w:rsidRDefault="0021157A" w:rsidP="00492564">
      <w:r w:rsidRPr="00492564">
        <w:t>Other problems found with the visual system were discussed by Czaja et al.</w:t>
      </w:r>
      <w:r w:rsidR="001C4332" w:rsidRPr="00492564">
        <w:t>, who</w:t>
      </w:r>
      <w:r w:rsidRPr="00492564">
        <w:t xml:space="preserve"> found that the viewing angle of a screen can cause a glare on a screen which </w:t>
      </w:r>
      <w:r w:rsidR="001C4332" w:rsidRPr="00492564">
        <w:t xml:space="preserve">can be overpowering to </w:t>
      </w:r>
      <w:r w:rsidRPr="00492564">
        <w:t xml:space="preserve">elderly people </w:t>
      </w:r>
      <w:r w:rsidR="00DB57F7" w:rsidRPr="00492564">
        <w:fldChar w:fldCharType="begin"/>
      </w:r>
      <w:r w:rsidR="00DA1856">
        <w:instrText xml:space="preserve"> ADDIN EN.CITE &lt;EndNote&gt;&lt;Cite&gt;&lt;Author&gt;Czaja&lt;/Author&gt;&lt;Year&gt;2008&lt;/Year&gt;&lt;IDText&gt;The Human-Computer Interaction Handbook&lt;/IDText&gt;&lt;DisplayText&gt;[59]&lt;/DisplayText&gt;&lt;record&gt;&lt;titles&gt;&lt;title&gt;The Human-Computer Interaction Handbook&lt;/title&gt;&lt;/titles&gt;&lt;pages&gt;777-792&lt;/pages&gt;&lt;contributors&gt;&lt;authors&gt;&lt;author&gt;Czaja, Sara J.&lt;/author&gt;&lt;author&gt;Lee, Chin Chin&lt;/author&gt;&lt;/authors&gt;&lt;/contributors&gt;&lt;section&gt;Information Technology and Older Adults&lt;/section&gt;&lt;edition&gt;2&lt;/edition&gt;&lt;added-date format="utc"&gt;1297161090&lt;/added-date&gt;&lt;ref-type name="Book Section"&gt;5&lt;/ref-type&gt;&lt;dates&gt;&lt;year&gt;2008&lt;/year&gt;&lt;/dates&gt;&lt;rec-number&gt;66&lt;/rec-number&gt;&lt;publisher&gt;L. Erlbaum Associates Inc.&lt;/publisher&gt;&lt;last-updated-date format="utc"&gt;1299241219&lt;/last-updated-date&gt;&lt;contributors&gt;&lt;secondary-authors&gt;&lt;author&gt;Sears, Andrew&lt;/author&gt;&lt;author&gt;Jacko, Julie A.&lt;/author&gt;&lt;/secondary-authors&gt;&lt;/contributors&gt;&lt;/record&gt;&lt;/Cite&gt;&lt;/EndNote&gt;</w:instrText>
      </w:r>
      <w:r w:rsidR="00DB57F7" w:rsidRPr="00492564">
        <w:fldChar w:fldCharType="separate"/>
      </w:r>
      <w:r w:rsidR="00DA1856">
        <w:rPr>
          <w:noProof/>
        </w:rPr>
        <w:t>[59]</w:t>
      </w:r>
      <w:r w:rsidR="00DB57F7" w:rsidRPr="00492564">
        <w:fldChar w:fldCharType="end"/>
      </w:r>
      <w:r w:rsidR="0043355E" w:rsidRPr="00492564">
        <w:t>.</w:t>
      </w:r>
      <w:r w:rsidRPr="00492564">
        <w:t xml:space="preserve"> This finding is consistent with Siek et al., who found the same problems with elderly users using personal </w:t>
      </w:r>
      <w:r w:rsidR="009A0310" w:rsidRPr="00492564">
        <w:t>digital</w:t>
      </w:r>
      <w:r w:rsidRPr="00492564">
        <w:t xml:space="preserve"> assistants (PDA)</w:t>
      </w:r>
      <w:r w:rsidR="001C4332" w:rsidRPr="00492564">
        <w:t>, in comparison to younger users</w:t>
      </w:r>
      <w:r w:rsidRPr="00492564">
        <w:t xml:space="preserve"> </w:t>
      </w:r>
      <w:r w:rsidR="00DB57F7" w:rsidRPr="00492564">
        <w:fldChar w:fldCharType="begin"/>
      </w:r>
      <w:r w:rsidR="00DA1856">
        <w:instrText xml:space="preserve"> ADDIN EN.CITE &lt;EndNote&gt;&lt;Cite&gt;&lt;Author&gt;Costabile&lt;/Author&gt;&lt;Year&gt;2005&lt;/Year&gt;&lt;IDText&gt;Fat Finger Worries: How Older and Younger Users Physically Interact with PDAs&lt;/IDText&gt;&lt;DisplayText&gt;[61]&lt;/DisplayText&gt;&lt;record&gt;&lt;urls&gt;&lt;related-urls&gt;&lt;url&gt;http://dx.doi.org/10.1007/11555261_24&lt;/url&gt;&lt;/related-urls&gt;&lt;/urls&gt;&lt;titles&gt;&lt;title&gt;Fat Finger Worries: How Older and Younger Users Physically Interact with PDAs&lt;/title&gt;&lt;secondary-title&gt;Human-Computer Interaction - INTERACT 2005&lt;/secondary-title&gt;&lt;tertiary-title&gt;Lecture Notes in Computer Science&lt;/tertiary-title&gt;&lt;/titles&gt;&lt;pages&gt;267-280&lt;/pages&gt;&lt;contributors&gt;&lt;authors&gt;&lt;author&gt;Costabile, Maria&lt;/author&gt;&lt;author&gt;Paternò, Fabio&lt;/author&gt;&lt;author&gt;Siek, Katie&lt;/author&gt;&lt;author&gt;Rogers, Yvonne&lt;/author&gt;&lt;author&gt;Connelly, Kay&lt;/author&gt;&lt;/authors&gt;&lt;/contributors&gt;&lt;added-date format="utc"&gt;1312902842&lt;/added-date&gt;&lt;ref-type name="Book Section"&gt;5&lt;/ref-type&gt;&lt;dates&gt;&lt;year&gt;2005&lt;/year&gt;&lt;/dates&gt;&lt;rec-number&gt;164&lt;/rec-number&gt;&lt;publisher&gt;Springer Berlin / Heidelberg&lt;/publisher&gt;&lt;last-updated-date format="utc"&gt;1312902842&lt;/last-updated-date&gt;&lt;electronic-resource-num&gt;10.1007/11555261_24&lt;/electronic-resource-num&gt;&lt;volume&gt;3585&lt;/volume&gt;&lt;/record&gt;&lt;/Cite&gt;&lt;/EndNote&gt;</w:instrText>
      </w:r>
      <w:r w:rsidR="00DB57F7" w:rsidRPr="00492564">
        <w:fldChar w:fldCharType="separate"/>
      </w:r>
      <w:r w:rsidR="00DA1856">
        <w:rPr>
          <w:noProof/>
        </w:rPr>
        <w:t>[61]</w:t>
      </w:r>
      <w:r w:rsidR="00DB57F7" w:rsidRPr="00492564">
        <w:fldChar w:fldCharType="end"/>
      </w:r>
      <w:r w:rsidRPr="00492564">
        <w:t>.</w:t>
      </w:r>
    </w:p>
    <w:p w14:paraId="766B3645" w14:textId="77777777" w:rsidR="0043355E" w:rsidRDefault="0043355E" w:rsidP="00B55323">
      <w:pPr>
        <w:spacing w:line="276" w:lineRule="auto"/>
        <w:jc w:val="left"/>
      </w:pPr>
    </w:p>
    <w:p w14:paraId="0A0DFF3D" w14:textId="77777777" w:rsidR="00B55323" w:rsidRPr="00B55323" w:rsidRDefault="00633C16" w:rsidP="00D024A0">
      <w:pPr>
        <w:pStyle w:val="Heading4"/>
      </w:pPr>
      <w:r>
        <w:t>2.</w:t>
      </w:r>
      <w:r w:rsidR="005A71B3">
        <w:t>3</w:t>
      </w:r>
      <w:r>
        <w:t xml:space="preserve">.3.2 </w:t>
      </w:r>
      <w:r w:rsidR="00B55323" w:rsidRPr="00B55323">
        <w:t>Motor Control</w:t>
      </w:r>
    </w:p>
    <w:p w14:paraId="56057889" w14:textId="77777777" w:rsidR="00B55323" w:rsidRDefault="00B55323" w:rsidP="00B55323"/>
    <w:p w14:paraId="2AEE1482" w14:textId="77777777" w:rsidR="00050A15" w:rsidRDefault="00115278" w:rsidP="00131DC1">
      <w:r>
        <w:t>Declines in</w:t>
      </w:r>
      <w:r w:rsidR="00492564">
        <w:t xml:space="preserve"> the</w:t>
      </w:r>
      <w:r>
        <w:t xml:space="preserve"> </w:t>
      </w:r>
      <w:r w:rsidR="00492564">
        <w:t xml:space="preserve">human </w:t>
      </w:r>
      <w:r>
        <w:t xml:space="preserve">motor control </w:t>
      </w:r>
      <w:r w:rsidR="00492564">
        <w:t xml:space="preserve">system </w:t>
      </w:r>
      <w:r>
        <w:t xml:space="preserve">in later life </w:t>
      </w:r>
      <w:r w:rsidR="00492564">
        <w:t xml:space="preserve">are likely to occur due to conditions such as arthritis </w:t>
      </w:r>
      <w:r w:rsidR="00DB57F7">
        <w:fldChar w:fldCharType="begin"/>
      </w:r>
      <w:r w:rsidR="00DA1856">
        <w:instrText xml:space="preserve"> ADDIN EN.CITE &lt;EndNote&gt;&lt;Cite&gt;&lt;Author&gt;Czaja&lt;/Author&gt;&lt;Year&gt;2008&lt;/Year&gt;&lt;IDText&gt;The Human-Computer Interaction Handbook&lt;/IDText&gt;&lt;DisplayText&gt;[59]&lt;/DisplayText&gt;&lt;record&gt;&lt;titles&gt;&lt;title&gt;The Human-Computer Interaction Handbook&lt;/title&gt;&lt;/titles&gt;&lt;pages&gt;777-792&lt;/pages&gt;&lt;contributors&gt;&lt;authors&gt;&lt;author&gt;Czaja, Sara J.&lt;/author&gt;&lt;author&gt;Lee, Chin Chin&lt;/author&gt;&lt;/authors&gt;&lt;/contributors&gt;&lt;section&gt;Information Technology and Older Adults&lt;/section&gt;&lt;edition&gt;2&lt;/edition&gt;&lt;added-date format="utc"&gt;1297161090&lt;/added-date&gt;&lt;ref-type name="Book Section"&gt;5&lt;/ref-type&gt;&lt;dates&gt;&lt;year&gt;2008&lt;/year&gt;&lt;/dates&gt;&lt;rec-number&gt;66&lt;/rec-number&gt;&lt;publisher&gt;L. Erlbaum Associates Inc.&lt;/publisher&gt;&lt;last-updated-date format="utc"&gt;1299241219&lt;/last-updated-date&gt;&lt;contributors&gt;&lt;secondary-authors&gt;&lt;author&gt;Sears, Andrew&lt;/author&gt;&lt;author&gt;Jacko, Julie A.&lt;/author&gt;&lt;/secondary-authors&gt;&lt;/contributors&gt;&lt;/record&gt;&lt;/Cite&gt;&lt;/EndNote&gt;</w:instrText>
      </w:r>
      <w:r w:rsidR="00DB57F7">
        <w:fldChar w:fldCharType="separate"/>
      </w:r>
      <w:r w:rsidR="00DA1856">
        <w:rPr>
          <w:noProof/>
        </w:rPr>
        <w:t>[59]</w:t>
      </w:r>
      <w:r w:rsidR="00DB57F7">
        <w:fldChar w:fldCharType="end"/>
      </w:r>
      <w:r w:rsidR="00492564">
        <w:t xml:space="preserve">. </w:t>
      </w:r>
      <w:r w:rsidR="00A508B6">
        <w:t>These conditions can cause elderly people problems with movement speed, accuracy, and consistency</w:t>
      </w:r>
      <w:r w:rsidR="00BF3336">
        <w:t xml:space="preserve"> </w:t>
      </w:r>
      <w:r w:rsidR="00DB57F7">
        <w:fldChar w:fldCharType="begin"/>
      </w:r>
      <w:r w:rsidR="00DA1856">
        <w:instrText xml:space="preserve"> ADDIN EN.CITE &lt;EndNote&gt;&lt;Cite&gt;&lt;Author&gt;Hourcade&lt;/Author&gt;&lt;Year&gt;2008&lt;/Year&gt;&lt;IDText&gt;Simple pen interaction performance of young and older adults using handheld computers&lt;/IDText&gt;&lt;DisplayText&gt;[64]&lt;/DisplayText&gt;&lt;record&gt;&lt;keywords&gt;&lt;keyword&gt;Handheld computers&lt;/keyword&gt;&lt;keyword&gt;PDAs&lt;/keyword&gt;&lt;keyword&gt;Stylus&lt;/keyword&gt;&lt;keyword&gt;Point&lt;/keyword&gt;&lt;keyword&gt;Steering&lt;/keyword&gt;&lt;keyword&gt;Older adults&lt;/keyword&gt;&lt;/keywords&gt;&lt;urls&gt;&lt;related-urls&gt;&lt;url&gt;http://www.sciencedirect.com/science/article/pii/S095354380700080X&lt;/url&gt;&lt;/related-urls&gt;&lt;/urls&gt;&lt;isbn&gt;0953-5438&lt;/isbn&gt;&lt;titles&gt;&lt;title&gt;Simple pen interaction performance of young and older adults using handheld computers&lt;/title&gt;&lt;secondary-title&gt;Interacting with Computers&lt;/secondary-title&gt;&lt;/titles&gt;&lt;pages&gt;166-183&lt;/pages&gt;&lt;number&gt;1&lt;/number&gt;&lt;contributors&gt;&lt;authors&gt;&lt;author&gt;Hourcade, Juan Pablo&lt;/author&gt;&lt;author&gt;Berkel, Theresa R.&lt;/author&gt;&lt;/authors&gt;&lt;/contributors&gt;&lt;added-date format="utc"&gt;1337073000&lt;/added-date&gt;&lt;ref-type name="Journal Article"&gt;17&lt;/ref-type&gt;&lt;dates&gt;&lt;year&gt;2008&lt;/year&gt;&lt;/dates&gt;&lt;rec-number&gt;195&lt;/rec-number&gt;&lt;last-updated-date format="utc"&gt;1337073000&lt;/last-updated-date&gt;&lt;electronic-resource-num&gt;10.1016/j.intcom.2007.10.002&lt;/electronic-resource-num&gt;&lt;volume&gt;20&lt;/volume&gt;&lt;/record&gt;&lt;/Cite&gt;&lt;/EndNote&gt;</w:instrText>
      </w:r>
      <w:r w:rsidR="00DB57F7">
        <w:fldChar w:fldCharType="separate"/>
      </w:r>
      <w:r w:rsidR="00DA1856">
        <w:rPr>
          <w:noProof/>
        </w:rPr>
        <w:t>[64]</w:t>
      </w:r>
      <w:r w:rsidR="00DB57F7">
        <w:fldChar w:fldCharType="end"/>
      </w:r>
      <w:r w:rsidR="00A508B6">
        <w:t xml:space="preserve">. </w:t>
      </w:r>
      <w:r w:rsidR="00BF3336">
        <w:t>I</w:t>
      </w:r>
      <w:r>
        <w:t xml:space="preserve">nteracting with </w:t>
      </w:r>
      <w:r w:rsidR="004D10BA">
        <w:t>input devices</w:t>
      </w:r>
      <w:r w:rsidR="001A10DE">
        <w:t>, especially pointing devices</w:t>
      </w:r>
      <w:r w:rsidR="00492564">
        <w:t xml:space="preserve"> </w:t>
      </w:r>
      <w:r w:rsidR="00BF3336">
        <w:t xml:space="preserve">can be difficult </w:t>
      </w:r>
      <w:r w:rsidR="001A10DE">
        <w:t xml:space="preserve">for elderly user </w:t>
      </w:r>
      <w:r w:rsidR="00BF3336">
        <w:t xml:space="preserve">due to the </w:t>
      </w:r>
      <w:r w:rsidR="00492564">
        <w:t>fine movement and control</w:t>
      </w:r>
      <w:r w:rsidR="00BF3336">
        <w:t xml:space="preserve"> required to operate them</w:t>
      </w:r>
      <w:r w:rsidR="001A10DE">
        <w:t xml:space="preserve"> </w:t>
      </w:r>
      <w:r w:rsidR="00DB57F7">
        <w:fldChar w:fldCharType="begin"/>
      </w:r>
      <w:r w:rsidR="00DA1856">
        <w:instrText xml:space="preserve"> ADDIN EN.CITE &lt;EndNote&gt;&lt;Cite&gt;&lt;Author&gt;Hourcade&lt;/Author&gt;&lt;Year&gt;2008&lt;/Year&gt;&lt;IDText&gt;Simple pen interaction performance of young and older adults using handheld computers&lt;/IDText&gt;&lt;DisplayText&gt;[64]&lt;/DisplayText&gt;&lt;record&gt;&lt;keywords&gt;&lt;keyword&gt;Handheld computers&lt;/keyword&gt;&lt;keyword&gt;PDAs&lt;/keyword&gt;&lt;keyword&gt;Stylus&lt;/keyword&gt;&lt;keyword&gt;Point&lt;/keyword&gt;&lt;keyword&gt;Steering&lt;/keyword&gt;&lt;keyword&gt;Older adults&lt;/keyword&gt;&lt;/keywords&gt;&lt;urls&gt;&lt;related-urls&gt;&lt;url&gt;http://www.sciencedirect.com/science/article/pii/S095354380700080X&lt;/url&gt;&lt;/related-urls&gt;&lt;/urls&gt;&lt;isbn&gt;0953-5438&lt;/isbn&gt;&lt;titles&gt;&lt;title&gt;Simple pen interaction performance of young and older adults using handheld computers&lt;/title&gt;&lt;secondary-title&gt;Interacting with Computers&lt;/secondary-title&gt;&lt;/titles&gt;&lt;pages&gt;166-183&lt;/pages&gt;&lt;number&gt;1&lt;/number&gt;&lt;contributors&gt;&lt;authors&gt;&lt;author&gt;Hourcade, Juan Pablo&lt;/author&gt;&lt;author&gt;Berkel, Theresa R.&lt;/author&gt;&lt;/authors&gt;&lt;/contributors&gt;&lt;added-date format="utc"&gt;1337073000&lt;/added-date&gt;&lt;ref-type name="Journal Article"&gt;17&lt;/ref-type&gt;&lt;dates&gt;&lt;year&gt;2008&lt;/year&gt;&lt;/dates&gt;&lt;rec-number&gt;195&lt;/rec-number&gt;&lt;last-updated-date format="utc"&gt;1337073000&lt;/last-updated-date&gt;&lt;electronic-resource-num&gt;10.1016/j.intcom.2007.10.002&lt;/electronic-resource-num&gt;&lt;volume&gt;20&lt;/volume&gt;&lt;/record&gt;&lt;/Cite&gt;&lt;/EndNote&gt;</w:instrText>
      </w:r>
      <w:r w:rsidR="00DB57F7">
        <w:fldChar w:fldCharType="separate"/>
      </w:r>
      <w:r w:rsidR="00DA1856">
        <w:rPr>
          <w:noProof/>
        </w:rPr>
        <w:t>[64]</w:t>
      </w:r>
      <w:r w:rsidR="00DB57F7">
        <w:fldChar w:fldCharType="end"/>
      </w:r>
      <w:r>
        <w:t xml:space="preserve">. Lopes highlights that people suffering with conditions like arthritis find it difficult to control the fine movement of the mouse and </w:t>
      </w:r>
      <w:r w:rsidR="00841445">
        <w:t xml:space="preserve">perform </w:t>
      </w:r>
      <w:r>
        <w:t>interactions</w:t>
      </w:r>
      <w:r w:rsidR="00D61753">
        <w:t>,</w:t>
      </w:r>
      <w:r>
        <w:t xml:space="preserve"> such as clicking and double clicking </w:t>
      </w:r>
      <w:r w:rsidR="00DB57F7">
        <w:fldChar w:fldCharType="begin"/>
      </w:r>
      <w:r w:rsidR="00DA1856">
        <w:instrText xml:space="preserve"> ADDIN EN.CITE &lt;EndNote&gt;&lt;Cite&gt;&lt;Author&gt;Jo&lt;/Author&gt;&lt;Year&gt;2001&lt;/Year&gt;&lt;IDText&gt;Designing user interfaces for severely handicapped persons&lt;/IDText&gt;&lt;DisplayText&gt;[65]&lt;/DisplayText&gt;&lt;record&gt;&lt;titles&gt;&lt;title&gt;Designing user interfaces for severely handicapped persons&lt;/title&gt;&lt;secondary-title&gt;Proceedings of the 2001 EC/NSF workshop on Universal accessibility of ubiquitous computing: providing for the elderly&lt;/secondary-title&gt;&lt;/titles&gt;&lt;contributors&gt;&lt;authors&gt;&lt;author&gt;Jo,&lt;/author&gt;&lt;author&gt;Lopes, o Brisson&lt;/author&gt;&lt;/authors&gt;&lt;/contributors&gt;&lt;added-date format="utc"&gt;1301911646&lt;/added-date&gt;&lt;pub-location&gt;Alc\&amp;amp;aacute;cer do Sal, Portugal&lt;/pub-location&gt;&lt;ref-type name="Conference Paper"&gt;47&lt;/ref-type&gt;&lt;dates&gt;&lt;year&gt;2001&lt;/year&gt;&lt;/dates&gt;&lt;rec-number&gt;84&lt;/rec-number&gt;&lt;publisher&gt;ACM&lt;/publisher&gt;&lt;last-updated-date format="utc"&gt;1301911646&lt;/last-updated-date&gt;&lt;electronic-resource-num&gt;10.1145/564526.564553&lt;/electronic-resource-num&gt;&lt;/record&gt;&lt;/Cite&gt;&lt;/EndNote&gt;</w:instrText>
      </w:r>
      <w:r w:rsidR="00DB57F7">
        <w:fldChar w:fldCharType="separate"/>
      </w:r>
      <w:r w:rsidR="00DA1856">
        <w:rPr>
          <w:noProof/>
        </w:rPr>
        <w:t>[65]</w:t>
      </w:r>
      <w:r w:rsidR="00DB57F7">
        <w:fldChar w:fldCharType="end"/>
      </w:r>
      <w:r>
        <w:t>.</w:t>
      </w:r>
      <w:r w:rsidR="00EE4741">
        <w:t xml:space="preserve"> This shows that not all input devices are suitable for elderly users with fine motor control problems. </w:t>
      </w:r>
    </w:p>
    <w:p w14:paraId="0A9598EB" w14:textId="77777777" w:rsidR="00A5114B" w:rsidRDefault="00A5114B" w:rsidP="00131DC1">
      <w:pPr>
        <w:rPr>
          <w:rFonts w:asciiTheme="majorHAnsi" w:eastAsiaTheme="majorEastAsia" w:hAnsiTheme="majorHAnsi" w:cstheme="majorBidi"/>
          <w:b/>
          <w:bCs/>
          <w:i/>
          <w:iCs/>
          <w:color w:val="000000" w:themeColor="text1"/>
        </w:rPr>
      </w:pPr>
    </w:p>
    <w:p w14:paraId="2818331C" w14:textId="77777777" w:rsidR="00D024A0" w:rsidRDefault="00633C16" w:rsidP="00D024A0">
      <w:pPr>
        <w:pStyle w:val="Heading4"/>
      </w:pPr>
      <w:r>
        <w:t>2.</w:t>
      </w:r>
      <w:r w:rsidR="005A71B3">
        <w:t>3</w:t>
      </w:r>
      <w:r>
        <w:t xml:space="preserve">.3.3 </w:t>
      </w:r>
      <w:r w:rsidR="00B55323" w:rsidRPr="00B55323">
        <w:t xml:space="preserve">Auditory changes </w:t>
      </w:r>
    </w:p>
    <w:p w14:paraId="436D7471" w14:textId="77777777" w:rsidR="00D97FD8" w:rsidRDefault="00D97FD8" w:rsidP="00B55323"/>
    <w:p w14:paraId="5918E087" w14:textId="77777777" w:rsidR="00B33F14" w:rsidRPr="00A5114B" w:rsidRDefault="00D97FD8" w:rsidP="00B33F14">
      <w:pPr>
        <w:rPr>
          <w:color w:val="FF0000"/>
        </w:rPr>
      </w:pPr>
      <w:r w:rsidRPr="00A5114B">
        <w:t xml:space="preserve">Impairments in the human-hearing system is quite common in elderly people </w:t>
      </w:r>
      <w:r w:rsidR="00DB57F7" w:rsidRPr="00A5114B">
        <w:fldChar w:fldCharType="begin"/>
      </w:r>
      <w:r w:rsidR="00DA1856" w:rsidRPr="00A5114B">
        <w:instrText xml:space="preserve"> ADDIN EN.CITE &lt;EndNote&gt;&lt;Cite&gt;&lt;Author&gt;Hourcade&lt;/Author&gt;&lt;Year&gt;2008&lt;/Year&gt;&lt;IDText&gt;Simple pen interaction performance of young and older adults using handheld computers&lt;/IDText&gt;&lt;DisplayText&gt;[64]&lt;/DisplayText&gt;&lt;record&gt;&lt;keywords&gt;&lt;keyword&gt;Handheld computers&lt;/keyword&gt;&lt;keyword&gt;PDAs&lt;/keyword&gt;&lt;keyword&gt;Stylus&lt;/keyword&gt;&lt;keyword&gt;Point&lt;/keyword&gt;&lt;keyword&gt;Steering&lt;/keyword&gt;&lt;keyword&gt;Older adults&lt;/keyword&gt;&lt;/keywords&gt;&lt;urls&gt;&lt;related-urls&gt;&lt;url&gt;http://www.sciencedirect.com/science/article/pii/S095354380700080X&lt;/url&gt;&lt;/related-urls&gt;&lt;/urls&gt;&lt;isbn&gt;0953-5438&lt;/isbn&gt;&lt;titles&gt;&lt;title&gt;Simple pen interaction performance of young and older adults using handheld computers&lt;/title&gt;&lt;secondary-title&gt;Interacting with Computers&lt;/secondary-title&gt;&lt;/titles&gt;&lt;pages&gt;166-183&lt;/pages&gt;&lt;number&gt;1&lt;/number&gt;&lt;contributors&gt;&lt;authors&gt;&lt;author&gt;Hourcade, Juan Pablo&lt;/author&gt;&lt;author&gt;Berkel, Theresa R.&lt;/author&gt;&lt;/authors&gt;&lt;/contributors&gt;&lt;added-date format="utc"&gt;1337073000&lt;/added-date&gt;&lt;ref-type name="Journal Article"&gt;17&lt;/ref-type&gt;&lt;dates&gt;&lt;year&gt;2008&lt;/year&gt;&lt;/dates&gt;&lt;rec-number&gt;195&lt;/rec-number&gt;&lt;last-updated-date format="utc"&gt;1337073000&lt;/last-updated-date&gt;&lt;electronic-resource-num&gt;10.1016/j.intcom.2007.10.002&lt;/electronic-resource-num&gt;&lt;volume&gt;20&lt;/volume&gt;&lt;/record&gt;&lt;/Cite&gt;&lt;/EndNote&gt;</w:instrText>
      </w:r>
      <w:r w:rsidR="00DB57F7" w:rsidRPr="00A5114B">
        <w:fldChar w:fldCharType="separate"/>
      </w:r>
      <w:r w:rsidR="00DA1856" w:rsidRPr="00A5114B">
        <w:rPr>
          <w:noProof/>
        </w:rPr>
        <w:t>[64]</w:t>
      </w:r>
      <w:r w:rsidR="00DB57F7" w:rsidRPr="00A5114B">
        <w:fldChar w:fldCharType="end"/>
      </w:r>
      <w:r w:rsidRPr="00A5114B">
        <w:t xml:space="preserve">. </w:t>
      </w:r>
      <w:r w:rsidR="00465259">
        <w:t xml:space="preserve">Older </w:t>
      </w:r>
      <w:r w:rsidR="00465259" w:rsidRPr="00465259">
        <w:t>adults</w:t>
      </w:r>
      <w:r w:rsidR="00A5114B" w:rsidRPr="00465259">
        <w:t xml:space="preserve"> may not hear high pitched constant sounds over 4KHz, while younger adults can hear frequencies up to 15KHz </w:t>
      </w:r>
      <w:r w:rsidR="00DB57F7" w:rsidRPr="00465259">
        <w:fldChar w:fldCharType="begin"/>
      </w:r>
      <w:r w:rsidR="00A5114B" w:rsidRPr="00465259">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rsidRPr="00465259">
        <w:fldChar w:fldCharType="separate"/>
      </w:r>
      <w:r w:rsidR="00A5114B" w:rsidRPr="00465259">
        <w:rPr>
          <w:noProof/>
        </w:rPr>
        <w:t>[58]</w:t>
      </w:r>
      <w:r w:rsidR="00DB57F7" w:rsidRPr="00465259">
        <w:fldChar w:fldCharType="end"/>
      </w:r>
      <w:r w:rsidR="00A5114B" w:rsidRPr="00465259">
        <w:t>. E</w:t>
      </w:r>
      <w:r w:rsidR="00342EE4" w:rsidRPr="00465259">
        <w:t>lderly</w:t>
      </w:r>
      <w:r w:rsidR="00342EE4" w:rsidRPr="00A5114B">
        <w:t xml:space="preserve"> people </w:t>
      </w:r>
      <w:r w:rsidR="00EF6F60" w:rsidRPr="00A5114B">
        <w:t>find it difficult to differentiate and understand some words</w:t>
      </w:r>
      <w:r w:rsidR="00A5114B" w:rsidRPr="00A5114B">
        <w:t xml:space="preserve"> </w:t>
      </w:r>
      <w:r w:rsidR="00DB57F7" w:rsidRPr="00A5114B">
        <w:fldChar w:fldCharType="begin"/>
      </w:r>
      <w:r w:rsidR="00A5114B" w:rsidRPr="00A5114B">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rsidRPr="00A5114B">
        <w:fldChar w:fldCharType="separate"/>
      </w:r>
      <w:r w:rsidR="00A5114B" w:rsidRPr="00A5114B">
        <w:rPr>
          <w:noProof/>
        </w:rPr>
        <w:t>[58]</w:t>
      </w:r>
      <w:r w:rsidR="00DB57F7" w:rsidRPr="00A5114B">
        <w:fldChar w:fldCharType="end"/>
      </w:r>
      <w:r w:rsidR="00EF6F60" w:rsidRPr="00A5114B">
        <w:t>.</w:t>
      </w:r>
      <w:r w:rsidR="00EF6F60" w:rsidRPr="00A5114B">
        <w:rPr>
          <w:color w:val="FF0000"/>
        </w:rPr>
        <w:t xml:space="preserve"> </w:t>
      </w:r>
      <w:r w:rsidR="00EF6F60" w:rsidRPr="00A5114B">
        <w:t xml:space="preserve">Because of the declines of the human </w:t>
      </w:r>
      <w:r w:rsidR="00EF6F60" w:rsidRPr="00A5114B">
        <w:lastRenderedPageBreak/>
        <w:t>auditory system, audible cues delivered by computer systems should designed to suit the abilities of the older adult.</w:t>
      </w:r>
      <w:r w:rsidR="00EF6F60" w:rsidRPr="00A5114B">
        <w:rPr>
          <w:color w:val="FF0000"/>
        </w:rPr>
        <w:t xml:space="preserve"> </w:t>
      </w:r>
    </w:p>
    <w:p w14:paraId="2A6A6DD7" w14:textId="77777777" w:rsidR="00080C4A" w:rsidRDefault="00080C4A" w:rsidP="007459BF"/>
    <w:p w14:paraId="50049FEE" w14:textId="77777777" w:rsidR="00E87B5C" w:rsidRDefault="00DE27B4" w:rsidP="00080C4A">
      <w:pPr>
        <w:pStyle w:val="Heading2"/>
      </w:pPr>
      <w:bookmarkStart w:id="54" w:name="_Toc324751288"/>
      <w:bookmarkStart w:id="55" w:name="_Toc327968463"/>
      <w:r>
        <w:t>2.</w:t>
      </w:r>
      <w:r w:rsidR="005A71B3">
        <w:t>4</w:t>
      </w:r>
      <w:r w:rsidR="00F33AE4">
        <w:t xml:space="preserve"> </w:t>
      </w:r>
      <w:r w:rsidR="00080C4A">
        <w:t>Summary</w:t>
      </w:r>
      <w:bookmarkEnd w:id="54"/>
      <w:bookmarkEnd w:id="55"/>
    </w:p>
    <w:p w14:paraId="5C784A98" w14:textId="77777777" w:rsidR="00E0180B" w:rsidRPr="00E0180B" w:rsidRDefault="00E0180B" w:rsidP="00E0180B"/>
    <w:p w14:paraId="0DD2A0F5" w14:textId="77777777" w:rsidR="008A0ABA" w:rsidRDefault="00CA6365" w:rsidP="000132AE">
      <w:r>
        <w:t>T</w:t>
      </w:r>
      <w:r w:rsidR="001F630C">
        <w:t xml:space="preserve">he literature review </w:t>
      </w:r>
      <w:r>
        <w:t xml:space="preserve">set out to establish </w:t>
      </w:r>
      <w:r w:rsidR="005F6828">
        <w:t xml:space="preserve">a background </w:t>
      </w:r>
      <w:r w:rsidR="00B45D00">
        <w:t xml:space="preserve">and understanding </w:t>
      </w:r>
      <w:r w:rsidR="001F630C">
        <w:t>of</w:t>
      </w:r>
      <w:r w:rsidR="005F6828">
        <w:t xml:space="preserve"> </w:t>
      </w:r>
      <w:r w:rsidR="00B45D00">
        <w:t xml:space="preserve">various topics </w:t>
      </w:r>
      <w:r w:rsidR="00302B4E">
        <w:t>associated with developing new technologies for dementia sufferers</w:t>
      </w:r>
      <w:r w:rsidR="001F630C">
        <w:t xml:space="preserve">. </w:t>
      </w:r>
      <w:r w:rsidR="00B45D00">
        <w:t xml:space="preserve">This chapter reviewed </w:t>
      </w:r>
      <w:r w:rsidR="001F630C">
        <w:t>the illness</w:t>
      </w:r>
      <w:r w:rsidR="005F6828">
        <w:t xml:space="preserve"> dementia</w:t>
      </w:r>
      <w:r w:rsidR="001F630C">
        <w:t>;</w:t>
      </w:r>
      <w:r w:rsidR="005F6828">
        <w:t xml:space="preserve"> </w:t>
      </w:r>
      <w:r w:rsidR="00B45D00">
        <w:t xml:space="preserve">including </w:t>
      </w:r>
      <w:r w:rsidR="001F630C">
        <w:t>its</w:t>
      </w:r>
      <w:r w:rsidR="00B45D00">
        <w:t xml:space="preserve"> background </w:t>
      </w:r>
      <w:r w:rsidR="001F630C">
        <w:t>as well as</w:t>
      </w:r>
      <w:r w:rsidR="00B45D00">
        <w:t xml:space="preserve"> </w:t>
      </w:r>
      <w:r w:rsidR="006A1B31">
        <w:t>interventions and therapies for the syndrome</w:t>
      </w:r>
      <w:r>
        <w:t xml:space="preserve">. </w:t>
      </w:r>
      <w:r w:rsidR="00B45D00">
        <w:t xml:space="preserve">Various technologies, developed specifically for dementia, including recreational, analysis and assistive technologies were reviewed. </w:t>
      </w:r>
    </w:p>
    <w:p w14:paraId="64759485" w14:textId="77777777" w:rsidR="00B45D00" w:rsidRPr="00600CB2" w:rsidRDefault="0044608B" w:rsidP="00E53796">
      <w:r w:rsidRPr="00600CB2">
        <w:t>It primarily focussed on providing an</w:t>
      </w:r>
      <w:r w:rsidR="00B45D00" w:rsidRPr="00600CB2">
        <w:t xml:space="preserve"> understanding </w:t>
      </w:r>
      <w:r w:rsidR="00E53796" w:rsidRPr="00600CB2">
        <w:t xml:space="preserve">into </w:t>
      </w:r>
      <w:r w:rsidR="00B45D00" w:rsidRPr="00600CB2">
        <w:t>human-computer interaction</w:t>
      </w:r>
      <w:r w:rsidR="00600CB2" w:rsidRPr="00600CB2">
        <w:t xml:space="preserve"> and the</w:t>
      </w:r>
      <w:r w:rsidR="00E53796" w:rsidRPr="00600CB2">
        <w:t xml:space="preserve"> needs and abilities of older computer users.</w:t>
      </w:r>
      <w:r w:rsidR="00B45D00" w:rsidRPr="00600CB2">
        <w:t xml:space="preserve"> This literature review was undertaken to identify best practices for designing and developing usable computer systems for elderly people who are suffering with dementia.</w:t>
      </w:r>
    </w:p>
    <w:p w14:paraId="0DCF9107" w14:textId="77777777" w:rsidR="00BB4F6D" w:rsidRDefault="00CA6365" w:rsidP="005F6828">
      <w:r>
        <w:t>The literature review has shown that there will be a surge in people getting diagnosed with dementia in the future</w:t>
      </w:r>
      <w:r w:rsidR="001F630C">
        <w:t>. It also showed that</w:t>
      </w:r>
      <w:r w:rsidR="005F6828">
        <w:t xml:space="preserve"> there is a lack of literature on the subject of </w:t>
      </w:r>
      <w:r>
        <w:t>recreational or leisure based technologies for people with dementia</w:t>
      </w:r>
      <w:r w:rsidR="00E87B5C">
        <w:t>,</w:t>
      </w:r>
      <w:r>
        <w:t xml:space="preserve"> especially </w:t>
      </w:r>
      <w:r w:rsidR="001F630C">
        <w:t>on</w:t>
      </w:r>
      <w:r>
        <w:t xml:space="preserve"> large scale multi-touch</w:t>
      </w:r>
      <w:r w:rsidR="00E87B5C">
        <w:t xml:space="preserve"> </w:t>
      </w:r>
      <w:r>
        <w:t xml:space="preserve">surfaces. </w:t>
      </w:r>
      <w:r w:rsidR="008A0ABA">
        <w:t xml:space="preserve">The next chapter will review the state of the art in multi-touch technology, specifically, multi-touch sensing. </w:t>
      </w:r>
      <w:r w:rsidR="00A65F23">
        <w:t xml:space="preserve"> </w:t>
      </w:r>
    </w:p>
    <w:p w14:paraId="6EFB83CB" w14:textId="77777777" w:rsidR="00BB4F6D" w:rsidRDefault="00BB4F6D" w:rsidP="005F6828"/>
    <w:p w14:paraId="41FC032C" w14:textId="77777777" w:rsidR="00745AF6" w:rsidRDefault="00745AF6" w:rsidP="005F6828">
      <w:pPr>
        <w:sectPr w:rsidR="00745AF6" w:rsidSect="00B93197">
          <w:headerReference w:type="default" r:id="rId13"/>
          <w:type w:val="continuous"/>
          <w:pgSz w:w="11906" w:h="16838"/>
          <w:pgMar w:top="1440" w:right="1440" w:bottom="1440" w:left="2007" w:header="709" w:footer="709" w:gutter="0"/>
          <w:pgNumType w:start="7"/>
          <w:cols w:space="708"/>
          <w:docGrid w:linePitch="360"/>
        </w:sectPr>
      </w:pPr>
    </w:p>
    <w:p w14:paraId="7C1295B5" w14:textId="77777777" w:rsidR="00314ACF" w:rsidRPr="00E87B5C" w:rsidRDefault="00314ACF" w:rsidP="005F6828">
      <w:pPr>
        <w:rPr>
          <w:color w:val="4F81BD" w:themeColor="accent1"/>
          <w:sz w:val="26"/>
          <w:szCs w:val="26"/>
        </w:rPr>
      </w:pPr>
      <w:r>
        <w:lastRenderedPageBreak/>
        <w:br w:type="page"/>
      </w:r>
    </w:p>
    <w:p w14:paraId="70064214" w14:textId="77777777" w:rsidR="008C1708" w:rsidRPr="00F12EFA" w:rsidRDefault="008C1708" w:rsidP="008C1708">
      <w:pPr>
        <w:pStyle w:val="Heading1"/>
        <w:rPr>
          <w:color w:val="auto"/>
        </w:rPr>
      </w:pPr>
      <w:bookmarkStart w:id="56" w:name="_Toc324751289"/>
      <w:bookmarkStart w:id="57" w:name="_Toc327968464"/>
      <w:r w:rsidRPr="00F12EFA">
        <w:rPr>
          <w:color w:val="auto"/>
        </w:rPr>
        <w:lastRenderedPageBreak/>
        <w:t>C</w:t>
      </w:r>
      <w:r w:rsidR="00E103F5" w:rsidRPr="00F12EFA">
        <w:rPr>
          <w:color w:val="auto"/>
        </w:rPr>
        <w:t>HAPTER</w:t>
      </w:r>
      <w:r w:rsidR="009D36BC">
        <w:rPr>
          <w:color w:val="auto"/>
        </w:rPr>
        <w:t xml:space="preserve"> 3</w:t>
      </w:r>
      <w:r w:rsidRPr="00F12EFA">
        <w:rPr>
          <w:color w:val="auto"/>
        </w:rPr>
        <w:t xml:space="preserve">: </w:t>
      </w:r>
      <w:r w:rsidR="00472F64" w:rsidRPr="00F12EFA">
        <w:rPr>
          <w:color w:val="auto"/>
        </w:rPr>
        <w:t xml:space="preserve">MULTI-TOUCH </w:t>
      </w:r>
      <w:r w:rsidRPr="00F12EFA">
        <w:rPr>
          <w:color w:val="auto"/>
        </w:rPr>
        <w:t>T</w:t>
      </w:r>
      <w:r w:rsidR="00E103F5" w:rsidRPr="00F12EFA">
        <w:rPr>
          <w:color w:val="auto"/>
        </w:rPr>
        <w:t>ECHNOLOGY REVIEW</w:t>
      </w:r>
      <w:bookmarkEnd w:id="56"/>
      <w:bookmarkEnd w:id="57"/>
    </w:p>
    <w:p w14:paraId="3B21E6E3" w14:textId="77777777" w:rsidR="00770FBC" w:rsidRPr="00F12EFA" w:rsidRDefault="00770FBC" w:rsidP="007459BF"/>
    <w:p w14:paraId="1EA3626A" w14:textId="77777777" w:rsidR="00314ACF" w:rsidRPr="00F12EFA" w:rsidRDefault="00B80C9E" w:rsidP="00A3697E">
      <w:pPr>
        <w:pStyle w:val="Heading2"/>
        <w:rPr>
          <w:color w:val="auto"/>
        </w:rPr>
      </w:pPr>
      <w:bookmarkStart w:id="58" w:name="_Toc324751290"/>
      <w:bookmarkStart w:id="59" w:name="_Toc327968465"/>
      <w:r>
        <w:rPr>
          <w:color w:val="auto"/>
        </w:rPr>
        <w:t xml:space="preserve">3.1 </w:t>
      </w:r>
      <w:r w:rsidR="00A3697E" w:rsidRPr="00F12EFA">
        <w:rPr>
          <w:color w:val="auto"/>
        </w:rPr>
        <w:t>Introduction</w:t>
      </w:r>
      <w:bookmarkEnd w:id="58"/>
      <w:bookmarkEnd w:id="59"/>
    </w:p>
    <w:p w14:paraId="7D034F13" w14:textId="77777777" w:rsidR="00770FBC" w:rsidRPr="00F12EFA" w:rsidRDefault="00770FBC" w:rsidP="005D1292"/>
    <w:p w14:paraId="02FD928D" w14:textId="77777777" w:rsidR="005D1292" w:rsidRPr="00F12EFA" w:rsidRDefault="005D1292" w:rsidP="005D1292">
      <w:r w:rsidRPr="00F12EFA">
        <w:t xml:space="preserve">From the literature review, it is clear that touch-screen technology is </w:t>
      </w:r>
      <w:r w:rsidR="0044608B">
        <w:t>an</w:t>
      </w:r>
      <w:r w:rsidRPr="00F12EFA">
        <w:t xml:space="preserve"> intuitive way for a person to interact with a computer system. Many sources </w:t>
      </w:r>
      <w:r w:rsidR="00DB57F7" w:rsidRPr="00F12EFA">
        <w:fldChar w:fldCharType="begin">
          <w:fldData xml:space="preserve">PEVuZE5vdGU+PENpdGU+PEF1dGhvcj5BbG08L0F1dGhvcj48WWVhcj4yMDA3PC9ZZWFyPjxJRFRl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</w:fldData>
        </w:fldChar>
      </w:r>
      <w:r w:rsidR="00DA1856">
        <w:instrText xml:space="preserve"> ADDIN EN.CITE </w:instrText>
      </w:r>
      <w:r w:rsidR="00DB57F7">
        <w:fldChar w:fldCharType="begin">
          <w:fldData xml:space="preserve">PEVuZE5vdGU+PENpdGU+PEF1dGhvcj5BbG08L0F1dGhvcj48WWVhcj4yMDA3PC9ZZWFyPjxJRFRl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</w:fldData>
        </w:fldChar>
      </w:r>
      <w:r w:rsidR="00DA1856">
        <w:instrText xml:space="preserve"> ADDIN EN.CITE.DATA </w:instrText>
      </w:r>
      <w:r w:rsidR="00DB57F7">
        <w:fldChar w:fldCharType="end"/>
      </w:r>
      <w:r w:rsidR="00DB57F7" w:rsidRPr="00F12EFA">
        <w:fldChar w:fldCharType="separate"/>
      </w:r>
      <w:r w:rsidR="00DA1856">
        <w:rPr>
          <w:noProof/>
        </w:rPr>
        <w:t>[13-15, 47]</w:t>
      </w:r>
      <w:r w:rsidR="00DB57F7" w:rsidRPr="00F12EFA">
        <w:fldChar w:fldCharType="end"/>
      </w:r>
      <w:r w:rsidRPr="00F12EFA">
        <w:t xml:space="preserve"> have stated that this technology is suitable for the elderly and</w:t>
      </w:r>
      <w:r w:rsidR="0044608B">
        <w:t xml:space="preserve"> people suffering with dementia.</w:t>
      </w:r>
      <w:r w:rsidRPr="00F12EFA">
        <w:t xml:space="preserve"> Hoey et al. </w:t>
      </w:r>
      <w:r w:rsidR="0044608B">
        <w:t>stated</w:t>
      </w:r>
      <w:r w:rsidRPr="00F12EFA">
        <w:t xml:space="preserve"> that multi-touch functionality in </w:t>
      </w:r>
      <w:r w:rsidR="005F2C31">
        <w:t>a</w:t>
      </w:r>
      <w:r w:rsidR="00EA702A">
        <w:t xml:space="preserve"> system would allow </w:t>
      </w:r>
      <w:r w:rsidRPr="00F12EFA">
        <w:t>more intuitive interfacing to th</w:t>
      </w:r>
      <w:r w:rsidR="00EA702A">
        <w:t>at</w:t>
      </w:r>
      <w:r w:rsidRPr="00F12EFA">
        <w:t xml:space="preserve"> system </w:t>
      </w:r>
      <w:r w:rsidR="00DB57F7" w:rsidRPr="00F12EFA">
        <w:fldChar w:fldCharType="begin"/>
      </w:r>
      <w:r w:rsidR="009F381C">
        <w:instrText xml:space="preserve"> ADDIN EN.CITE &lt;EndNote&gt;&lt;Cite&gt;&lt;Author&gt;Hoey&lt;/Author&gt;&lt;Year&gt;2010&lt;/Year&gt;&lt;IDText&gt;A tool to promote prolonged engagement in art therapy: design and development from arts therapist requirements&lt;/IDText&gt;&lt;DisplayText&gt;[66]&lt;/DisplayText&gt;&lt;record&gt;&lt;titles&gt;&lt;title&gt;A tool to promote prolonged engagement in art therapy: design and development from arts therapist requirements&lt;/title&gt;&lt;secondary-title&gt;Proceedings of the 12th international ACM SIGACCESS conference on Computers and accessibility&lt;/secondary-title&gt;&lt;/titles&gt;&lt;contributors&gt;&lt;authors&gt;&lt;author&gt;Hoey, Jesse&lt;/author&gt;&lt;author&gt;Zutis, Krists&lt;/author&gt;&lt;author&gt;Leuty, Valerie&lt;/author&gt;&lt;author&gt;Mihailidis, Alex&lt;/author&gt;&lt;/authors&gt;&lt;/contributors&gt;&lt;added-date format="utc"&gt;1295616151&lt;/added-date&gt;&lt;pub-location&gt;Orlando, Florida, USA&lt;/pub-location&gt;&lt;ref-type name="Conference Paper"&gt;47&lt;/ref-type&gt;&lt;dates&gt;&lt;year&gt;2010&lt;/year&gt;&lt;/dates&gt;&lt;rec-number&gt;48&lt;/rec-number&gt;&lt;publisher&gt;ACM&lt;/publisher&gt;&lt;last-updated-date format="utc"&gt;1295616151&lt;/last-updated-date&gt;&lt;electronic-resource-num&gt;10.1145/1878803.1878841&lt;/electronic-resource-num&gt;&lt;/record&gt;&lt;/Cite&gt;&lt;/EndNote&gt;</w:instrText>
      </w:r>
      <w:r w:rsidR="00DB57F7" w:rsidRPr="00F12EFA">
        <w:fldChar w:fldCharType="separate"/>
      </w:r>
      <w:r w:rsidR="009F381C">
        <w:rPr>
          <w:noProof/>
        </w:rPr>
        <w:t>[66]</w:t>
      </w:r>
      <w:r w:rsidR="00DB57F7" w:rsidRPr="00F12EFA">
        <w:fldChar w:fldCharType="end"/>
      </w:r>
      <w:r w:rsidRPr="00F12EFA">
        <w:t xml:space="preserve">. Apted et al. </w:t>
      </w:r>
      <w:r w:rsidR="00DB57F7" w:rsidRPr="00F12EFA">
        <w:fldChar w:fldCharType="begin"/>
      </w:r>
      <w:r w:rsidR="00DA1856">
        <w:instrText xml:space="preserve"> ADDIN EN.CITE &lt;EndNote&gt;&lt;Cite&gt;&lt;Author&gt;Apted&lt;/Author&gt;&lt;Year&gt;2006&lt;/Year&gt;&lt;IDText&gt;Tabletop sharing of digital photographs for the elderly&lt;/IDText&gt;&lt;DisplayText&gt;[47]&lt;/DisplayText&gt;&lt;record&gt;&lt;titles&gt;&lt;title&gt;Tabletop sharing of digital photographs for the elderly&lt;/title&gt;&lt;secondary-title&gt;Proceedings of the SIGCHI conference on Human Factors in computing systems&lt;/secondary-title&gt;&lt;/titles&gt;&lt;contributors&gt;&lt;authors&gt;&lt;author&gt;Apted, Trent&lt;/author&gt;&lt;author&gt;Kay, Judy&lt;/author&gt;&lt;author&gt;Quigley, Aaron&lt;/author&gt;&lt;/authors&gt;&lt;/contributors&gt;&lt;added-date format="utc"&gt;1301911020&lt;/added-date&gt;&lt;pub-location&gt;Montr\&amp;amp;\#233;al, Qu\&amp;amp;\#233;bec, Canada&lt;/pub-location&gt;&lt;ref-type name="Conference Paper"&gt;47&lt;/ref-type&gt;&lt;dates&gt;&lt;year&gt;2006&lt;/year&gt;&lt;/dates&gt;&lt;rec-number&gt;83&lt;/rec-number&gt;&lt;publisher&gt;ACM&lt;/publisher&gt;&lt;last-updated-date format="utc"&gt;1301911020&lt;/last-updated-date&gt;&lt;electronic-resource-num&gt;10.1145/1124772.1124887&lt;/electronic-resource-num&gt;&lt;/record&gt;&lt;/Cite&gt;&lt;/EndNote&gt;</w:instrText>
      </w:r>
      <w:r w:rsidR="00DB57F7" w:rsidRPr="00F12EFA">
        <w:fldChar w:fldCharType="separate"/>
      </w:r>
      <w:r w:rsidR="00DA1856">
        <w:rPr>
          <w:noProof/>
        </w:rPr>
        <w:t>[47]</w:t>
      </w:r>
      <w:r w:rsidR="00DB57F7" w:rsidRPr="00F12EFA">
        <w:fldChar w:fldCharType="end"/>
      </w:r>
      <w:r w:rsidRPr="00F12EFA">
        <w:t xml:space="preserve"> suggest that multi</w:t>
      </w:r>
      <w:r w:rsidR="005F2C31">
        <w:t>-</w:t>
      </w:r>
      <w:r w:rsidRPr="00F12EFA">
        <w:t>touch tabletop interfaces are suitable for the elderly</w:t>
      </w:r>
      <w:r w:rsidR="005F2C31">
        <w:t>. T</w:t>
      </w:r>
      <w:r w:rsidRPr="00F12EFA">
        <w:t xml:space="preserve">his section will review the </w:t>
      </w:r>
      <w:r w:rsidR="00A24ABC" w:rsidRPr="00F12EFA">
        <w:t>state of the art</w:t>
      </w:r>
      <w:r w:rsidR="00C3320A" w:rsidRPr="00F12EFA">
        <w:t xml:space="preserve"> in</w:t>
      </w:r>
      <w:r w:rsidR="00A24ABC" w:rsidRPr="00F12EFA">
        <w:t xml:space="preserve"> </w:t>
      </w:r>
      <w:r w:rsidRPr="00F12EFA">
        <w:t>multi-touch technologies</w:t>
      </w:r>
      <w:r w:rsidR="0004331D" w:rsidRPr="00F12EFA">
        <w:t xml:space="preserve">; </w:t>
      </w:r>
      <w:r w:rsidR="005F2C31">
        <w:t xml:space="preserve">with a particular focus on </w:t>
      </w:r>
      <w:r w:rsidR="00B937BD" w:rsidRPr="00F12EFA">
        <w:t>touch-sensing</w:t>
      </w:r>
      <w:r w:rsidRPr="00F12EFA">
        <w:t xml:space="preserve">. </w:t>
      </w:r>
    </w:p>
    <w:p w14:paraId="54EBEE6F" w14:textId="77777777" w:rsidR="005D1292" w:rsidRPr="00F12EFA" w:rsidRDefault="005D1292" w:rsidP="007459BF"/>
    <w:p w14:paraId="7A26EF8A" w14:textId="77777777" w:rsidR="00314ACF" w:rsidRPr="00F12EFA" w:rsidRDefault="00B80C9E" w:rsidP="00C82446">
      <w:pPr>
        <w:pStyle w:val="Heading2"/>
        <w:rPr>
          <w:color w:val="auto"/>
        </w:rPr>
      </w:pPr>
      <w:bookmarkStart w:id="60" w:name="_Toc324751291"/>
      <w:bookmarkStart w:id="61" w:name="_Toc327968466"/>
      <w:r>
        <w:rPr>
          <w:color w:val="auto"/>
        </w:rPr>
        <w:t xml:space="preserve">3.2 </w:t>
      </w:r>
      <w:r w:rsidR="00314ACF" w:rsidRPr="00F12EFA">
        <w:rPr>
          <w:color w:val="auto"/>
        </w:rPr>
        <w:t>Multi</w:t>
      </w:r>
      <w:r w:rsidR="00931F50" w:rsidRPr="00F12EFA">
        <w:rPr>
          <w:color w:val="auto"/>
        </w:rPr>
        <w:t>-</w:t>
      </w:r>
      <w:r w:rsidR="00314ACF" w:rsidRPr="00F12EFA">
        <w:rPr>
          <w:color w:val="auto"/>
        </w:rPr>
        <w:t>touch Technology</w:t>
      </w:r>
      <w:bookmarkEnd w:id="60"/>
      <w:bookmarkEnd w:id="61"/>
    </w:p>
    <w:p w14:paraId="42C08276" w14:textId="77777777" w:rsidR="005D1292" w:rsidRPr="00F12EFA" w:rsidRDefault="005D1292" w:rsidP="007B1B89"/>
    <w:p w14:paraId="6E59B01F" w14:textId="77777777" w:rsidR="007B1B89" w:rsidRPr="00F12EFA" w:rsidRDefault="001003C2" w:rsidP="007B1B89">
      <w:r w:rsidRPr="00F12EFA">
        <w:t>C</w:t>
      </w:r>
      <w:r w:rsidR="007B1B89" w:rsidRPr="00F12EFA">
        <w:t xml:space="preserve">omputing technology </w:t>
      </w:r>
      <w:r w:rsidRPr="00F12EFA">
        <w:t xml:space="preserve">has </w:t>
      </w:r>
      <w:r w:rsidR="007B1B89" w:rsidRPr="00F12EFA">
        <w:t>progressed</w:t>
      </w:r>
      <w:r w:rsidRPr="00F12EFA">
        <w:t xml:space="preserve"> through the years; </w:t>
      </w:r>
      <w:r w:rsidR="007B1B89" w:rsidRPr="00F12EFA">
        <w:t>it evolved from the command line interface (CLI)</w:t>
      </w:r>
      <w:r w:rsidR="00EA702A">
        <w:t>,</w:t>
      </w:r>
      <w:r w:rsidR="007B1B89" w:rsidRPr="00F12EFA">
        <w:t xml:space="preserve"> to the graphical user interface (GUI)</w:t>
      </w:r>
      <w:r w:rsidR="00EA702A">
        <w:t>,</w:t>
      </w:r>
      <w:r w:rsidR="007B1B89" w:rsidRPr="00F12EFA">
        <w:t xml:space="preserve"> and now the natural user interface (NUI). The progression </w:t>
      </w:r>
      <w:r w:rsidRPr="00F12EFA">
        <w:t xml:space="preserve">from </w:t>
      </w:r>
      <w:r w:rsidR="007B1B89" w:rsidRPr="00F12EFA">
        <w:t xml:space="preserve">each of these </w:t>
      </w:r>
      <w:r w:rsidRPr="00F12EFA">
        <w:t xml:space="preserve">user </w:t>
      </w:r>
      <w:r w:rsidR="007B1B89" w:rsidRPr="00F12EFA">
        <w:t xml:space="preserve">interfaces resulted in more intuitive and interactive </w:t>
      </w:r>
      <w:r w:rsidRPr="00F12EFA">
        <w:t>experiences to the user</w:t>
      </w:r>
      <w:r w:rsidR="007B1B89" w:rsidRPr="00F12EFA">
        <w:t>. The term natural user interface is being used for an interface which supports multi</w:t>
      </w:r>
      <w:r w:rsidR="00A5095B">
        <w:t>-</w:t>
      </w:r>
      <w:r w:rsidR="007B1B89" w:rsidRPr="00F12EFA">
        <w:t>touch interacti</w:t>
      </w:r>
      <w:r w:rsidR="00480BD1" w:rsidRPr="00F12EFA">
        <w:t>on and gesture based interaction.</w:t>
      </w:r>
    </w:p>
    <w:p w14:paraId="01C68B81" w14:textId="77777777" w:rsidR="006139DB" w:rsidRPr="00F12EFA" w:rsidRDefault="006139DB" w:rsidP="007B1B89">
      <w:r w:rsidRPr="00F12EFA">
        <w:t>Although multi-touch technology is currently in vogue with many manufacturers, it i</w:t>
      </w:r>
      <w:r w:rsidR="003F07C0">
        <w:t xml:space="preserve">s not a new concept. </w:t>
      </w:r>
      <w:r w:rsidRPr="00F12EFA">
        <w:t xml:space="preserve">Bill </w:t>
      </w:r>
      <w:r w:rsidR="007B1B89" w:rsidRPr="00F12EFA">
        <w:t xml:space="preserve">Buxton </w:t>
      </w:r>
      <w:r w:rsidR="003F07C0">
        <w:t xml:space="preserve">experimented </w:t>
      </w:r>
      <w:r w:rsidRPr="00F12EFA">
        <w:t xml:space="preserve">with multi-touch technology </w:t>
      </w:r>
      <w:r w:rsidR="007B1B89" w:rsidRPr="00F12EFA">
        <w:t xml:space="preserve">as early as 1985 </w:t>
      </w:r>
      <w:r w:rsidR="00DB57F7" w:rsidRPr="00F12EFA">
        <w:fldChar w:fldCharType="begin"/>
      </w:r>
      <w:r w:rsidR="009F381C">
        <w:instrText xml:space="preserve"> ADDIN EN.CITE &lt;EndNote&gt;&lt;Cite ExcludeYear="1"&gt;&lt;Author&gt;Buxton&lt;/Author&gt;&lt;IDText&gt;Multi-Touch Systems that I have known and loved&lt;/IDText&gt;&lt;DisplayText&gt;[67]&lt;/DisplayText&gt;&lt;record&gt;&lt;urls&gt;&lt;related-urls&gt;&lt;url&gt;http://www.billbuxton.com/multitouchOverview.html&lt;/url&gt;&lt;/related-urls&gt;&lt;/urls&gt;&lt;titles&gt;&lt;title&gt;Multi-Touch Systems that I have known and loved&lt;/title&gt;&lt;/titles&gt;&lt;number&gt;18/05/2011&lt;/number&gt;&lt;contributors&gt;&lt;authors&gt;&lt;author&gt;Buxton, Bill&lt;/author&gt;&lt;/authors&gt;&lt;/contributors&gt;&lt;added-date format="utc"&gt;1305734096&lt;/added-date&gt;&lt;ref-type name="Web Page"&gt;12&lt;/ref-type&gt;&lt;rec-number&gt;108&lt;/rec-number&gt;&lt;last-updated-date format="utc"&gt;1305734171&lt;/last-updated-date&gt;&lt;volume&gt;2011&lt;/volume&gt;&lt;/record&gt;&lt;/Cite&gt;&lt;/EndNote&gt;</w:instrText>
      </w:r>
      <w:r w:rsidR="00DB57F7" w:rsidRPr="00F12EFA">
        <w:fldChar w:fldCharType="separate"/>
      </w:r>
      <w:r w:rsidR="009F381C">
        <w:rPr>
          <w:noProof/>
        </w:rPr>
        <w:t>[67]</w:t>
      </w:r>
      <w:r w:rsidR="00DB57F7" w:rsidRPr="00F12EFA">
        <w:fldChar w:fldCharType="end"/>
      </w:r>
      <w:r w:rsidRPr="00F12EFA">
        <w:t>.</w:t>
      </w:r>
      <w:r w:rsidR="007B1B89" w:rsidRPr="00F12EFA">
        <w:t xml:space="preserve"> Most of the major computer companies such as Apple, Microsoft, HP and Sony are incorporating multi</w:t>
      </w:r>
      <w:r w:rsidRPr="00F12EFA">
        <w:t>-</w:t>
      </w:r>
      <w:r w:rsidR="007B1B89" w:rsidRPr="00F12EFA">
        <w:t>touch technology into</w:t>
      </w:r>
      <w:r w:rsidRPr="00F12EFA">
        <w:t xml:space="preserve"> many of</w:t>
      </w:r>
      <w:r w:rsidR="007B1B89" w:rsidRPr="00F12EFA">
        <w:t xml:space="preserve"> their products. </w:t>
      </w:r>
    </w:p>
    <w:p w14:paraId="38E27941" w14:textId="77777777" w:rsidR="007B1B89" w:rsidRPr="00F12EFA" w:rsidRDefault="007B1B89" w:rsidP="007B1B89">
      <w:r w:rsidRPr="00F12EFA">
        <w:t>Multi</w:t>
      </w:r>
      <w:r w:rsidR="006139DB" w:rsidRPr="00F12EFA">
        <w:t>-</w:t>
      </w:r>
      <w:r w:rsidRPr="00F12EFA">
        <w:t xml:space="preserve">touch technology is </w:t>
      </w:r>
      <w:r w:rsidR="00F120D1" w:rsidRPr="00F12EFA">
        <w:t xml:space="preserve">currently being developed </w:t>
      </w:r>
      <w:r w:rsidRPr="00F12EFA">
        <w:t>in many different form factors, ranging from mobile phones</w:t>
      </w:r>
      <w:r w:rsidR="00EA702A">
        <w:t>,</w:t>
      </w:r>
      <w:r w:rsidRPr="00F12EFA">
        <w:t xml:space="preserve"> to large tabletop displays</w:t>
      </w:r>
      <w:r w:rsidR="00EA702A">
        <w:t>,</w:t>
      </w:r>
      <w:r w:rsidRPr="00F12EFA">
        <w:t xml:space="preserve"> to full</w:t>
      </w:r>
      <w:r w:rsidR="00EA702A">
        <w:t>y</w:t>
      </w:r>
      <w:r w:rsidRPr="00F12EFA">
        <w:t xml:space="preserve"> interactive </w:t>
      </w:r>
      <w:r w:rsidR="00936CAC">
        <w:t>multi-touch</w:t>
      </w:r>
      <w:r w:rsidRPr="00F12EFA">
        <w:t xml:space="preserve"> walls and even interactive floors </w:t>
      </w:r>
      <w:r w:rsidR="00DB57F7" w:rsidRPr="00F12EFA">
        <w:fldChar w:fldCharType="begin">
          <w:fldData xml:space="preserve">PEVuZE5vdGU+PENpdGU+PEF1dGhvcj5BdWdzdGVuPC9BdXRob3I+PFllYXI+MjAxMDwvWWVhcj48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</w:fldData>
        </w:fldChar>
      </w:r>
      <w:r w:rsidR="009F381C">
        <w:instrText xml:space="preserve"> ADDIN EN.CITE </w:instrText>
      </w:r>
      <w:r w:rsidR="00DB57F7">
        <w:fldChar w:fldCharType="begin">
          <w:fldData xml:space="preserve">PEVuZE5vdGU+PENpdGU+PEF1dGhvcj5BdWdzdGVuPC9BdXRob3I+PFllYXI+MjAxMDwvWWVhcj48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</w:fldData>
        </w:fldChar>
      </w:r>
      <w:r w:rsidR="009F381C">
        <w:instrText xml:space="preserve"> ADDIN EN.CITE.DATA </w:instrText>
      </w:r>
      <w:r w:rsidR="00DB57F7">
        <w:fldChar w:fldCharType="end"/>
      </w:r>
      <w:r w:rsidR="00DB57F7" w:rsidRPr="00F12EFA">
        <w:fldChar w:fldCharType="separate"/>
      </w:r>
      <w:r w:rsidR="009F381C">
        <w:rPr>
          <w:noProof/>
        </w:rPr>
        <w:t>[68, 69]</w:t>
      </w:r>
      <w:r w:rsidR="00DB57F7" w:rsidRPr="00F12EFA">
        <w:fldChar w:fldCharType="end"/>
      </w:r>
      <w:r w:rsidRPr="00F12EFA">
        <w:t>. These</w:t>
      </w:r>
      <w:r w:rsidR="00AC60EA" w:rsidRPr="00F12EFA">
        <w:t xml:space="preserve"> direct input</w:t>
      </w:r>
      <w:r w:rsidRPr="00F12EFA">
        <w:t xml:space="preserve"> devices are quite intuitive since there is no need for an intermediate device between the user (input) and the screen (output). </w:t>
      </w:r>
    </w:p>
    <w:p w14:paraId="63527E97" w14:textId="77777777" w:rsidR="007B1B89" w:rsidRPr="00F12EFA" w:rsidRDefault="007B1B89" w:rsidP="007B1B89">
      <w:r w:rsidRPr="00F12EFA">
        <w:lastRenderedPageBreak/>
        <w:t>Traditional G</w:t>
      </w:r>
      <w:r w:rsidR="00F62414" w:rsidRPr="00F12EFA">
        <w:t>UI based computer systems use a pointing device such as a</w:t>
      </w:r>
      <w:r w:rsidRPr="00F12EFA">
        <w:t xml:space="preserve"> mouse as one of the primary devices for </w:t>
      </w:r>
      <w:r w:rsidR="00F62414" w:rsidRPr="00F12EFA">
        <w:t>interaction</w:t>
      </w:r>
      <w:r w:rsidRPr="00F12EFA">
        <w:t xml:space="preserve">. True </w:t>
      </w:r>
      <w:r w:rsidR="00936CAC">
        <w:t>multi-touch</w:t>
      </w:r>
      <w:r w:rsidRPr="00F12EFA">
        <w:t xml:space="preserve"> devices move away from the WIMP (window, icon, menu, and pointing device) interface by removing the point</w:t>
      </w:r>
      <w:r w:rsidR="00704682" w:rsidRPr="00F12EFA">
        <w:t>ing device</w:t>
      </w:r>
      <w:r w:rsidRPr="00F12EFA">
        <w:t xml:space="preserve">. The user may interact directly </w:t>
      </w:r>
      <w:r w:rsidR="00704682" w:rsidRPr="00F12EFA">
        <w:t>with</w:t>
      </w:r>
      <w:r w:rsidRPr="00F12EFA">
        <w:t xml:space="preserve"> virtual objects</w:t>
      </w:r>
      <w:r w:rsidR="00704682" w:rsidRPr="00F12EFA">
        <w:t xml:space="preserve"> through touch gestures</w:t>
      </w:r>
      <w:r w:rsidRPr="00F12EFA">
        <w:t xml:space="preserve">. </w:t>
      </w:r>
      <w:r w:rsidR="00704682" w:rsidRPr="00F12EFA">
        <w:t>Single point touch</w:t>
      </w:r>
      <w:r w:rsidRPr="00F12EFA">
        <w:t xml:space="preserve">-screen technology has been available for many years. These </w:t>
      </w:r>
      <w:r w:rsidR="00704682" w:rsidRPr="00F12EFA">
        <w:t xml:space="preserve">single point </w:t>
      </w:r>
      <w:r w:rsidRPr="00F12EFA">
        <w:t>touch</w:t>
      </w:r>
      <w:r w:rsidR="00704682" w:rsidRPr="00F12EFA">
        <w:t xml:space="preserve"> devices</w:t>
      </w:r>
      <w:r w:rsidRPr="00F12EFA">
        <w:t xml:space="preserve"> only allowed for single point recognition, which </w:t>
      </w:r>
      <w:r w:rsidR="00DD691A" w:rsidRPr="00F12EFA">
        <w:t xml:space="preserve">was </w:t>
      </w:r>
      <w:r w:rsidRPr="00F12EFA">
        <w:t>essentially a novel way of moving the mouse pointer.</w:t>
      </w:r>
    </w:p>
    <w:p w14:paraId="6ECF5EBD" w14:textId="77777777" w:rsidR="007B1B89" w:rsidRPr="00F12EFA" w:rsidRDefault="007B1B89" w:rsidP="007B1B89">
      <w:r w:rsidRPr="00F12EFA">
        <w:t>Multi</w:t>
      </w:r>
      <w:r w:rsidR="002B370B" w:rsidRPr="00F12EFA">
        <w:t>-</w:t>
      </w:r>
      <w:r w:rsidRPr="00F12EFA">
        <w:t>touch devices are inherently multi</w:t>
      </w:r>
      <w:r w:rsidR="002B370B" w:rsidRPr="00F12EFA">
        <w:t>-</w:t>
      </w:r>
      <w:r w:rsidRPr="00F12EFA">
        <w:t>user devices. True multi</w:t>
      </w:r>
      <w:r w:rsidR="002B370B" w:rsidRPr="00F12EFA">
        <w:t>-</w:t>
      </w:r>
      <w:r w:rsidRPr="00F12EFA">
        <w:t>touch technology, in theory</w:t>
      </w:r>
      <w:r w:rsidR="007C37A6" w:rsidRPr="00F12EFA">
        <w:t>,</w:t>
      </w:r>
      <w:r w:rsidRPr="00F12EFA">
        <w:t xml:space="preserve"> should enable many different users to interact with the interface at the same time</w:t>
      </w:r>
      <w:r w:rsidR="007C37A6" w:rsidRPr="00F12EFA">
        <w:t>; although, the number of users is restricted by the size of the display.</w:t>
      </w:r>
      <w:r w:rsidRPr="00F12EFA">
        <w:t xml:space="preserve"> Multi</w:t>
      </w:r>
      <w:r w:rsidR="002B370B" w:rsidRPr="00F12EFA">
        <w:t>-</w:t>
      </w:r>
      <w:r w:rsidRPr="00F12EFA">
        <w:t>touch walls can support more users than a multi</w:t>
      </w:r>
      <w:r w:rsidR="002B370B" w:rsidRPr="00F12EFA">
        <w:t>-</w:t>
      </w:r>
      <w:r w:rsidRPr="00F12EFA">
        <w:t xml:space="preserve">touch tablet due to the size of the device. </w:t>
      </w:r>
    </w:p>
    <w:p w14:paraId="24726A7A" w14:textId="77777777" w:rsidR="007B1B89" w:rsidRPr="00F12EFA" w:rsidRDefault="007B1B89" w:rsidP="007B1B89">
      <w:r w:rsidRPr="00F12EFA">
        <w:t>There are</w:t>
      </w:r>
      <w:r w:rsidR="002B370B" w:rsidRPr="00F12EFA">
        <w:t xml:space="preserve"> currently</w:t>
      </w:r>
      <w:r w:rsidRPr="00F12EFA">
        <w:t xml:space="preserve"> two main types of multi</w:t>
      </w:r>
      <w:r w:rsidR="002B370B" w:rsidRPr="00F12EFA">
        <w:t>-</w:t>
      </w:r>
      <w:r w:rsidRPr="00F12EFA">
        <w:t xml:space="preserve">touch systems being developed, sensor based </w:t>
      </w:r>
      <w:r w:rsidR="002B370B" w:rsidRPr="00F12EFA">
        <w:t xml:space="preserve">touch sensing </w:t>
      </w:r>
      <w:r w:rsidRPr="00F12EFA">
        <w:t>and computer vision based</w:t>
      </w:r>
      <w:r w:rsidR="002B370B" w:rsidRPr="00F12EFA">
        <w:t xml:space="preserve"> touch sensing</w:t>
      </w:r>
      <w:r w:rsidRPr="00F12EFA">
        <w:t xml:space="preserve">. There are several different subtypes of these technologies. Each sensing technique has its own advantages and disadvantages. Generally computer vision based systems tend to be in larger </w:t>
      </w:r>
      <w:r w:rsidR="002B370B" w:rsidRPr="00F12EFA">
        <w:t>form factors, such as</w:t>
      </w:r>
      <w:r w:rsidRPr="00F12EFA">
        <w:t xml:space="preserve"> tabletop and wall sized displays</w:t>
      </w:r>
      <w:r w:rsidR="002B370B" w:rsidRPr="00F12EFA">
        <w:t xml:space="preserve">. Commercial </w:t>
      </w:r>
      <w:r w:rsidR="00936CAC">
        <w:t>multi-touch</w:t>
      </w:r>
      <w:r w:rsidR="002B370B" w:rsidRPr="00F12EFA">
        <w:t xml:space="preserve"> tabletop systems have been developed such as the Microsoft Surface </w:t>
      </w:r>
      <w:r w:rsidR="00DB57F7" w:rsidRPr="00F12EFA">
        <w:fldChar w:fldCharType="begin"/>
      </w:r>
      <w:r w:rsidR="009F381C">
        <w:instrText xml:space="preserve"> ADDIN EN.CITE &lt;EndNote&gt;&lt;Cite ExcludeYear="1"&gt;&lt;Author&gt;Microsoft&lt;/Author&gt;&lt;IDText&gt;Microsoft Surface&lt;/IDText&gt;&lt;DisplayText&gt;[70]&lt;/DisplayText&gt;&lt;record&gt;&lt;urls&gt;&lt;related-urls&gt;&lt;url&gt;http://www.microsoft.com/surface/&lt;/url&gt;&lt;/related-urls&gt;&lt;/urls&gt;&lt;titles&gt;&lt;title&gt;Microsoft Surface&lt;/title&gt;&lt;/titles&gt;&lt;number&gt;16/03/2011&lt;/number&gt;&lt;contributors&gt;&lt;authors&gt;&lt;author&gt;Microsoft Corp&lt;/author&gt;&lt;/authors&gt;&lt;/contributors&gt;&lt;added-date format="utc"&gt;1300290181&lt;/added-date&gt;&lt;ref-type name="Web Page"&gt;12&lt;/ref-type&gt;&lt;rec-number&gt;79&lt;/rec-number&gt;&lt;last-updated-date format="utc"&gt;1300290458&lt;/last-updated-date&gt;&lt;volume&gt;2011&lt;/volume&gt;&lt;/record&gt;&lt;/Cite&gt;&lt;/EndNote&gt;</w:instrText>
      </w:r>
      <w:r w:rsidR="00DB57F7" w:rsidRPr="00F12EFA">
        <w:fldChar w:fldCharType="separate"/>
      </w:r>
      <w:r w:rsidR="009F381C">
        <w:rPr>
          <w:noProof/>
        </w:rPr>
        <w:t>[70]</w:t>
      </w:r>
      <w:r w:rsidR="00DB57F7" w:rsidRPr="00F12EFA">
        <w:fldChar w:fldCharType="end"/>
      </w:r>
      <w:r w:rsidR="002B370B" w:rsidRPr="00F12EFA">
        <w:t xml:space="preserve"> system. Large wall sized </w:t>
      </w:r>
      <w:r w:rsidR="00936CAC">
        <w:t>multi-touch</w:t>
      </w:r>
      <w:r w:rsidR="002B370B" w:rsidRPr="00F12EFA">
        <w:t xml:space="preserve"> displays are being developed by companies like Perceptive Pixel </w:t>
      </w:r>
      <w:r w:rsidR="00DB57F7" w:rsidRPr="00F12EFA">
        <w:fldChar w:fldCharType="begin"/>
      </w:r>
      <w:r w:rsidR="009F381C">
        <w:instrText xml:space="preserve"> ADDIN EN.CITE &lt;EndNote&gt;&lt;Cite ExcludeAuth="1" ExcludeYear="1"&gt;&lt;IDText&gt;Perceptive Pixel&lt;/IDText&gt;&lt;DisplayText&gt;[71]&lt;/DisplayText&gt;&lt;record&gt;&lt;urls&gt;&lt;related-urls&gt;&lt;url&gt;http://www.perceptivepixel.com/&lt;/url&gt;&lt;/related-urls&gt;&lt;/urls&gt;&lt;titles&gt;&lt;title&gt;Perceptive Pixel&lt;/title&gt;&lt;/titles&gt;&lt;number&gt;18/05/2011&lt;/number&gt;&lt;added-date format="utc"&gt;1305752191&lt;/added-date&gt;&lt;ref-type name="Web Page"&gt;12&lt;/ref-type&gt;&lt;rec-number&gt;110&lt;/rec-number&gt;&lt;last-updated-date format="utc"&gt;1305752215&lt;/last-updated-date&gt;&lt;volume&gt;2011&lt;/volume&gt;&lt;/record&gt;&lt;/Cite&gt;&lt;/EndNote&gt;</w:instrText>
      </w:r>
      <w:r w:rsidR="00DB57F7" w:rsidRPr="00F12EFA">
        <w:fldChar w:fldCharType="separate"/>
      </w:r>
      <w:r w:rsidR="009F381C">
        <w:rPr>
          <w:noProof/>
        </w:rPr>
        <w:t>[71]</w:t>
      </w:r>
      <w:r w:rsidR="00DB57F7" w:rsidRPr="00F12EFA">
        <w:fldChar w:fldCharType="end"/>
      </w:r>
      <w:r w:rsidR="002B370B" w:rsidRPr="00F12EFA">
        <w:t>.</w:t>
      </w:r>
      <w:r w:rsidRPr="00F12EFA">
        <w:t xml:space="preserve"> </w:t>
      </w:r>
      <w:r w:rsidR="002B370B" w:rsidRPr="00F12EFA">
        <w:t>S</w:t>
      </w:r>
      <w:r w:rsidRPr="00F12EFA">
        <w:t xml:space="preserve">ensor based systems tend to be used in </w:t>
      </w:r>
      <w:r w:rsidR="002B370B" w:rsidRPr="00F12EFA">
        <w:t xml:space="preserve">smaller </w:t>
      </w:r>
      <w:r w:rsidRPr="00F12EFA">
        <w:t xml:space="preserve">consumer </w:t>
      </w:r>
      <w:r w:rsidR="002B370B" w:rsidRPr="00F12EFA">
        <w:t xml:space="preserve">electronic </w:t>
      </w:r>
      <w:r w:rsidRPr="00F12EFA">
        <w:t>devi</w:t>
      </w:r>
      <w:r w:rsidR="002B370B" w:rsidRPr="00F12EFA">
        <w:t>ces such as tablet computers,</w:t>
      </w:r>
      <w:r w:rsidRPr="00F12EFA">
        <w:t xml:space="preserve"> mobile phones and computer monitors. </w:t>
      </w:r>
    </w:p>
    <w:p w14:paraId="546BA0DD" w14:textId="77777777" w:rsidR="00E508DC" w:rsidRPr="00F12EFA" w:rsidRDefault="00E508DC">
      <w:pPr>
        <w:spacing w:line="276" w:lineRule="auto"/>
        <w:jc w:val="left"/>
        <w:rPr>
          <w:rFonts w:asciiTheme="majorHAnsi" w:eastAsiaTheme="majorEastAsia" w:hAnsiTheme="majorHAnsi" w:cstheme="majorBidi"/>
          <w:b/>
          <w:bCs/>
        </w:rPr>
      </w:pPr>
    </w:p>
    <w:p w14:paraId="40071042" w14:textId="77777777" w:rsidR="00314ACF" w:rsidRPr="00F12EFA" w:rsidRDefault="00B0664D" w:rsidP="00C82446">
      <w:pPr>
        <w:pStyle w:val="Heading3"/>
        <w:rPr>
          <w:color w:val="auto"/>
        </w:rPr>
      </w:pPr>
      <w:bookmarkStart w:id="62" w:name="_Toc324751292"/>
      <w:bookmarkStart w:id="63" w:name="_Toc327968467"/>
      <w:r>
        <w:rPr>
          <w:color w:val="auto"/>
        </w:rPr>
        <w:t xml:space="preserve">3.2.1 </w:t>
      </w:r>
      <w:r w:rsidR="009329ED" w:rsidRPr="00F12EFA">
        <w:rPr>
          <w:color w:val="auto"/>
        </w:rPr>
        <w:t>Camera-B</w:t>
      </w:r>
      <w:r w:rsidR="00C82446" w:rsidRPr="00F12EFA">
        <w:rPr>
          <w:color w:val="auto"/>
        </w:rPr>
        <w:t xml:space="preserve">ased </w:t>
      </w:r>
      <w:r w:rsidR="009329ED" w:rsidRPr="00F12EFA">
        <w:rPr>
          <w:color w:val="auto"/>
        </w:rPr>
        <w:t>M</w:t>
      </w:r>
      <w:r w:rsidR="00314ACF" w:rsidRPr="00F12EFA">
        <w:rPr>
          <w:color w:val="auto"/>
        </w:rPr>
        <w:t>ulti-</w:t>
      </w:r>
      <w:r w:rsidR="009329ED" w:rsidRPr="00F12EFA">
        <w:rPr>
          <w:color w:val="auto"/>
        </w:rPr>
        <w:t>T</w:t>
      </w:r>
      <w:r w:rsidR="00314ACF" w:rsidRPr="00F12EFA">
        <w:rPr>
          <w:color w:val="auto"/>
        </w:rPr>
        <w:t xml:space="preserve">ouch </w:t>
      </w:r>
      <w:r w:rsidR="009329ED" w:rsidRPr="00F12EFA">
        <w:rPr>
          <w:color w:val="auto"/>
        </w:rPr>
        <w:t>S</w:t>
      </w:r>
      <w:r w:rsidR="00DB30F8" w:rsidRPr="00F12EFA">
        <w:rPr>
          <w:color w:val="auto"/>
        </w:rPr>
        <w:t>ensing</w:t>
      </w:r>
      <w:bookmarkEnd w:id="62"/>
      <w:bookmarkEnd w:id="63"/>
    </w:p>
    <w:p w14:paraId="6A0782E0" w14:textId="77777777" w:rsidR="007B1B89" w:rsidRPr="00F12EFA" w:rsidRDefault="007B1B89" w:rsidP="007B1B89"/>
    <w:p w14:paraId="3D34AF7B" w14:textId="77777777" w:rsidR="007B1B89" w:rsidRPr="00F12EFA" w:rsidRDefault="007B1B89" w:rsidP="007B1B89">
      <w:r w:rsidRPr="00F12EFA">
        <w:t xml:space="preserve">Computer vision based </w:t>
      </w:r>
      <w:r w:rsidR="00936CAC">
        <w:t>multi-touch</w:t>
      </w:r>
      <w:r w:rsidRPr="00F12EFA">
        <w:t xml:space="preserve"> systems rely on one or more cameras to detect </w:t>
      </w:r>
      <w:r w:rsidR="00DB30F8" w:rsidRPr="00F12EFA">
        <w:t>interactions</w:t>
      </w:r>
      <w:r w:rsidRPr="00F12EFA">
        <w:t xml:space="preserve">. Many of the computer vision based </w:t>
      </w:r>
      <w:r w:rsidR="00DB30F8" w:rsidRPr="00F12EFA">
        <w:t xml:space="preserve">multi-touch systems </w:t>
      </w:r>
      <w:r w:rsidRPr="00F12EFA">
        <w:t xml:space="preserve">incorporate infrared light or laser technologies </w:t>
      </w:r>
      <w:r w:rsidR="00DB30F8" w:rsidRPr="00F12EFA">
        <w:t xml:space="preserve">with infrared cameras to </w:t>
      </w:r>
      <w:r w:rsidR="00352447" w:rsidRPr="00F12EFA">
        <w:t>detect interactions.</w:t>
      </w:r>
      <w:r w:rsidRPr="00F12EFA">
        <w:t xml:space="preserve"> Infrared </w:t>
      </w:r>
      <w:r w:rsidR="00EA702A">
        <w:t xml:space="preserve">(IR) </w:t>
      </w:r>
      <w:r w:rsidRPr="00F12EFA">
        <w:t xml:space="preserve">light is </w:t>
      </w:r>
      <w:r w:rsidR="00352447" w:rsidRPr="00F12EFA">
        <w:t xml:space="preserve">typically </w:t>
      </w:r>
      <w:r w:rsidRPr="00F12EFA">
        <w:t xml:space="preserve">chosen </w:t>
      </w:r>
      <w:r w:rsidR="00CA7BFC">
        <w:t>because it is</w:t>
      </w:r>
      <w:r w:rsidR="00352447" w:rsidRPr="00F12EFA">
        <w:t xml:space="preserve"> invisible to the human eye. It is also </w:t>
      </w:r>
      <w:r w:rsidRPr="00F12EFA">
        <w:t>at the higher end of the visible light spectrum so visible lig</w:t>
      </w:r>
      <w:r w:rsidR="00352447" w:rsidRPr="00F12EFA">
        <w:t>ht would not interfere with detecting interactions</w:t>
      </w:r>
      <w:r w:rsidRPr="00F12EFA">
        <w:t xml:space="preserve">. Computer vision based systems are generally used in tabletop or wall sized </w:t>
      </w:r>
      <w:r w:rsidR="00EA702A">
        <w:t>systems</w:t>
      </w:r>
      <w:r w:rsidRPr="00F12EFA">
        <w:t xml:space="preserve">. Tabletop </w:t>
      </w:r>
      <w:r w:rsidR="00936CAC">
        <w:t>multi-touch</w:t>
      </w:r>
      <w:r w:rsidRPr="00F12EFA">
        <w:t xml:space="preserve"> systems have been</w:t>
      </w:r>
      <w:r w:rsidR="00CA7BFC">
        <w:t>,</w:t>
      </w:r>
      <w:r w:rsidRPr="00F12EFA">
        <w:t xml:space="preserve"> </w:t>
      </w:r>
      <w:r w:rsidR="004F5194" w:rsidRPr="00F12EFA">
        <w:t xml:space="preserve">and are currently being </w:t>
      </w:r>
      <w:r w:rsidRPr="00F12EFA">
        <w:lastRenderedPageBreak/>
        <w:t>developed</w:t>
      </w:r>
      <w:r w:rsidR="00CA7BFC">
        <w:t>,</w:t>
      </w:r>
      <w:r w:rsidRPr="00F12EFA">
        <w:t xml:space="preserve"> by many </w:t>
      </w:r>
      <w:r w:rsidR="004F5194" w:rsidRPr="00F12EFA">
        <w:t>u</w:t>
      </w:r>
      <w:r w:rsidRPr="00F12EFA">
        <w:t xml:space="preserve">niversities and </w:t>
      </w:r>
      <w:r w:rsidR="004F5194" w:rsidRPr="00F12EFA">
        <w:t>commercial companies</w:t>
      </w:r>
      <w:r w:rsidRPr="00F12EFA">
        <w:t xml:space="preserve">. Microsoft announced the first version of their </w:t>
      </w:r>
      <w:r w:rsidR="00936CAC">
        <w:t>multi-touch</w:t>
      </w:r>
      <w:r w:rsidRPr="00F12EFA">
        <w:t xml:space="preserve"> tabletop computer, Microsoft Surface </w:t>
      </w:r>
      <w:r w:rsidR="00DB57F7" w:rsidRPr="00F12EFA">
        <w:fldChar w:fldCharType="begin"/>
      </w:r>
      <w:r w:rsidR="009F381C">
        <w:instrText xml:space="preserve"> ADDIN EN.CITE &lt;EndNote&gt;&lt;Cite ExcludeYear="1"&gt;&lt;Author&gt;Microsoft&lt;/Author&gt;&lt;IDText&gt;Microsoft Surface&lt;/IDText&gt;&lt;DisplayText&gt;[70]&lt;/DisplayText&gt;&lt;record&gt;&lt;urls&gt;&lt;related-urls&gt;&lt;url&gt;http://www.microsoft.com/surface/&lt;/url&gt;&lt;/related-urls&gt;&lt;/urls&gt;&lt;titles&gt;&lt;title&gt;Microsoft Surface&lt;/title&gt;&lt;/titles&gt;&lt;number&gt;16/03/2011&lt;/number&gt;&lt;contributors&gt;&lt;authors&gt;&lt;author&gt;Microsoft Corp&lt;/author&gt;&lt;/authors&gt;&lt;/contributors&gt;&lt;added-date format="utc"&gt;1300290181&lt;/added-date&gt;&lt;ref-type name="Web Page"&gt;12&lt;/ref-type&gt;&lt;rec-number&gt;79&lt;/rec-number&gt;&lt;last-updated-date format="utc"&gt;1300290458&lt;/last-updated-date&gt;&lt;volume&gt;2011&lt;/volume&gt;&lt;/record&gt;&lt;/Cite&gt;&lt;/EndNote&gt;</w:instrText>
      </w:r>
      <w:r w:rsidR="00DB57F7" w:rsidRPr="00F12EFA">
        <w:fldChar w:fldCharType="separate"/>
      </w:r>
      <w:r w:rsidR="009F381C">
        <w:rPr>
          <w:noProof/>
        </w:rPr>
        <w:t>[70]</w:t>
      </w:r>
      <w:r w:rsidR="00DB57F7" w:rsidRPr="00F12EFA">
        <w:fldChar w:fldCharType="end"/>
      </w:r>
      <w:r w:rsidRPr="00F12EFA">
        <w:t xml:space="preserve"> in 2007</w:t>
      </w:r>
      <w:r w:rsidR="00CA7BFC">
        <w:t>. This system u</w:t>
      </w:r>
      <w:r w:rsidRPr="00F12EFA">
        <w:t>se</w:t>
      </w:r>
      <w:r w:rsidR="004F5194" w:rsidRPr="00F12EFA">
        <w:t>d</w:t>
      </w:r>
      <w:r w:rsidRPr="00F12EFA">
        <w:t xml:space="preserve"> computer vision to sense interactions with the tabletop. There is a growing online community of people who custom build their own </w:t>
      </w:r>
      <w:r w:rsidR="00936CAC">
        <w:t>multi-touch</w:t>
      </w:r>
      <w:r w:rsidRPr="00F12EFA">
        <w:t xml:space="preserve"> systems. The NUI Group </w:t>
      </w:r>
      <w:r w:rsidR="00DB57F7" w:rsidRPr="00F12EFA">
        <w:fldChar w:fldCharType="begin"/>
      </w:r>
      <w:r w:rsidR="009F381C">
        <w:instrText xml:space="preserve"> ADDIN EN.CITE &lt;EndNote&gt;&lt;Cite ExcludeAuth="1" ExcludeYear="1"&gt;&lt;IDText&gt;NUI Group&lt;/IDText&gt;&lt;DisplayText&gt;[72]&lt;/DisplayText&gt;&lt;record&gt;&lt;urls&gt;&lt;related-urls&gt;&lt;url&gt;http://nuigroup.com/&lt;/url&gt;&lt;/related-urls&gt;&lt;/urls&gt;&lt;titles&gt;&lt;title&gt;NUI Group&lt;/title&gt;&lt;/titles&gt;&lt;number&gt;24/05/2011&lt;/number&gt;&lt;added-date format="utc"&gt;1306239710&lt;/added-date&gt;&lt;ref-type name="Web Page"&gt;12&lt;/ref-type&gt;&lt;rec-number&gt;118&lt;/rec-number&gt;&lt;last-updated-date format="utc"&gt;1306239728&lt;/last-updated-date&gt;&lt;volume&gt;2011&lt;/volume&gt;&lt;/record&gt;&lt;/Cite&gt;&lt;/EndNote&gt;</w:instrText>
      </w:r>
      <w:r w:rsidR="00DB57F7" w:rsidRPr="00F12EFA">
        <w:fldChar w:fldCharType="separate"/>
      </w:r>
      <w:r w:rsidR="009F381C">
        <w:rPr>
          <w:noProof/>
        </w:rPr>
        <w:t>[72]</w:t>
      </w:r>
      <w:r w:rsidR="00DB57F7" w:rsidRPr="00F12EFA">
        <w:fldChar w:fldCharType="end"/>
      </w:r>
      <w:r w:rsidRPr="00F12EFA">
        <w:t xml:space="preserve"> website includes extensive material</w:t>
      </w:r>
      <w:r w:rsidR="00CA7BFC">
        <w:t xml:space="preserve"> as a</w:t>
      </w:r>
      <w:r w:rsidRPr="00F12EFA">
        <w:t xml:space="preserve"> "do it yourself" approach to build</w:t>
      </w:r>
      <w:r w:rsidR="00CA7BFC">
        <w:t>ing</w:t>
      </w:r>
      <w:r w:rsidRPr="00F12EFA">
        <w:t xml:space="preserve"> a </w:t>
      </w:r>
      <w:r w:rsidR="00936CAC">
        <w:t>multi-touch</w:t>
      </w:r>
      <w:r w:rsidRPr="00F12EFA">
        <w:t xml:space="preserve"> system. These systems can be bui</w:t>
      </w:r>
      <w:r w:rsidR="004F5194" w:rsidRPr="00F12EFA">
        <w:t xml:space="preserve">lt with a relatively </w:t>
      </w:r>
      <w:r w:rsidR="006C10A7">
        <w:t>small</w:t>
      </w:r>
      <w:r w:rsidR="004F5194" w:rsidRPr="00F12EFA">
        <w:t xml:space="preserve"> budget in comparison to commercial multi-touch tables which are generally quite</w:t>
      </w:r>
      <w:r w:rsidRPr="00F12EFA">
        <w:t xml:space="preserve"> </w:t>
      </w:r>
      <w:r w:rsidR="004F5194" w:rsidRPr="00F12EFA">
        <w:t xml:space="preserve">expensive. The following sections review the various camera-based multi-touch sensing techniques. </w:t>
      </w:r>
    </w:p>
    <w:p w14:paraId="293CCEF0" w14:textId="77777777" w:rsidR="00BF611E" w:rsidRPr="00BA073D" w:rsidRDefault="00BF611E">
      <w:pPr>
        <w:spacing w:line="276" w:lineRule="auto"/>
        <w:jc w:val="left"/>
        <w:rPr>
          <w:rFonts w:asciiTheme="majorHAnsi" w:eastAsiaTheme="majorEastAsia" w:hAnsiTheme="majorHAnsi" w:cstheme="majorBidi"/>
          <w:b/>
          <w:bCs/>
          <w:i/>
          <w:iCs/>
        </w:rPr>
      </w:pPr>
    </w:p>
    <w:p w14:paraId="1CDB8B15" w14:textId="77777777" w:rsidR="004F5DF7" w:rsidRPr="00BA073D" w:rsidRDefault="001A77CF" w:rsidP="004F5194">
      <w:pPr>
        <w:pStyle w:val="Heading4"/>
        <w:rPr>
          <w:color w:val="auto"/>
        </w:rPr>
      </w:pPr>
      <w:r w:rsidRPr="00BA073D">
        <w:rPr>
          <w:color w:val="auto"/>
        </w:rPr>
        <w:t xml:space="preserve">3.2.1.1 </w:t>
      </w:r>
      <w:r w:rsidR="004F5DF7" w:rsidRPr="00BA073D">
        <w:rPr>
          <w:color w:val="auto"/>
        </w:rPr>
        <w:t>F</w:t>
      </w:r>
      <w:r w:rsidR="004F5194" w:rsidRPr="00BA073D">
        <w:rPr>
          <w:color w:val="auto"/>
        </w:rPr>
        <w:t xml:space="preserve">rustrated </w:t>
      </w:r>
      <w:r w:rsidR="004F5DF7" w:rsidRPr="00BA073D">
        <w:rPr>
          <w:color w:val="auto"/>
        </w:rPr>
        <w:t>T</w:t>
      </w:r>
      <w:r w:rsidR="004F5194" w:rsidRPr="00BA073D">
        <w:rPr>
          <w:color w:val="auto"/>
        </w:rPr>
        <w:t xml:space="preserve">otal </w:t>
      </w:r>
      <w:r w:rsidR="004F5DF7" w:rsidRPr="00BA073D">
        <w:rPr>
          <w:color w:val="auto"/>
        </w:rPr>
        <w:t>I</w:t>
      </w:r>
      <w:r w:rsidR="004F5194" w:rsidRPr="00BA073D">
        <w:rPr>
          <w:color w:val="auto"/>
        </w:rPr>
        <w:t xml:space="preserve">nternal </w:t>
      </w:r>
      <w:r w:rsidR="004F5DF7" w:rsidRPr="00BA073D">
        <w:rPr>
          <w:color w:val="auto"/>
        </w:rPr>
        <w:t>R</w:t>
      </w:r>
      <w:r w:rsidR="004F5194" w:rsidRPr="00BA073D">
        <w:rPr>
          <w:color w:val="auto"/>
        </w:rPr>
        <w:t>eflection</w:t>
      </w:r>
    </w:p>
    <w:p w14:paraId="2D735974" w14:textId="77777777" w:rsidR="004F5194" w:rsidRPr="00BA073D" w:rsidRDefault="004F5194" w:rsidP="004F5194"/>
    <w:p w14:paraId="3D3B9327" w14:textId="77777777" w:rsidR="00BF611E" w:rsidRPr="00590B79" w:rsidRDefault="0016304A" w:rsidP="007B1B89">
      <w:r w:rsidRPr="00BA073D">
        <w:t xml:space="preserve">A novel method of multi-touch sensing is discussed by </w:t>
      </w:r>
      <w:r w:rsidR="007B1B89" w:rsidRPr="00BA073D">
        <w:t xml:space="preserve">Han </w:t>
      </w:r>
      <w:r w:rsidR="00DB57F7" w:rsidRPr="00BA073D">
        <w:fldChar w:fldCharType="begin"/>
      </w:r>
      <w:r w:rsidR="009F381C" w:rsidRPr="00BA073D">
        <w:instrText xml:space="preserve"> ADDIN EN.CITE &lt;EndNote&gt;&lt;Cite&gt;&lt;Author&gt;Han&lt;/Author&gt;&lt;Year&gt;2005&lt;/Year&gt;&lt;IDText&gt;Low-cost multi-touch sensing through frustrated total internal reflection&lt;/IDText&gt;&lt;DisplayText&gt;[73]&lt;/DisplayText&gt;&lt;record&gt;&lt;titles&gt;&lt;title&gt;Low-cost multi-touch sensing through frustrated total internal reflection&lt;/title&gt;&lt;secondary-title&gt;Proceedings of the 18th annual ACM symposium on User interface software and technology&lt;/secondary-title&gt;&lt;/titles&gt;&lt;contributors&gt;&lt;authors&gt;&lt;author&gt;Han, Jefferson Y.&lt;/author&gt;&lt;/authors&gt;&lt;/contributors&gt;&lt;added-date format="utc"&gt;1291649725&lt;/added-date&gt;&lt;pub-location&gt;Seattle, WA, USA&lt;/pub-location&gt;&lt;ref-type name="Conference Paper"&gt;47&lt;/ref-type&gt;&lt;dates&gt;&lt;year&gt;2005&lt;/year&gt;&lt;/dates&gt;&lt;rec-number&gt;33&lt;/rec-number&gt;&lt;publisher&gt;ACM&lt;/publisher&gt;&lt;last-updated-date format="utc"&gt;1291649725&lt;/last-updated-date&gt;&lt;electronic-resource-num&gt;10.1145/1095034.1095054&lt;/electronic-resource-num&gt;&lt;/record&gt;&lt;/Cite&gt;&lt;/EndNote&gt;</w:instrText>
      </w:r>
      <w:r w:rsidR="00DB57F7" w:rsidRPr="00BA073D">
        <w:fldChar w:fldCharType="separate"/>
      </w:r>
      <w:r w:rsidR="009F381C" w:rsidRPr="00BA073D">
        <w:rPr>
          <w:noProof/>
        </w:rPr>
        <w:t>[73]</w:t>
      </w:r>
      <w:r w:rsidR="00DB57F7" w:rsidRPr="00BA073D">
        <w:fldChar w:fldCharType="end"/>
      </w:r>
      <w:r w:rsidRPr="00BA073D">
        <w:t xml:space="preserve">; </w:t>
      </w:r>
      <w:r w:rsidR="00BA073D" w:rsidRPr="00BA073D">
        <w:t>Han's</w:t>
      </w:r>
      <w:r w:rsidRPr="00BA073D">
        <w:t xml:space="preserve"> multi-touch sensing technique is based on the frustrated total internal reflection (FTIR) phenomenon</w:t>
      </w:r>
      <w:r w:rsidR="007B1B89" w:rsidRPr="00BA073D">
        <w:t>.</w:t>
      </w:r>
      <w:r w:rsidR="007B1B89" w:rsidRPr="00CA7BFC">
        <w:rPr>
          <w:color w:val="FF0000"/>
        </w:rPr>
        <w:t xml:space="preserve"> </w:t>
      </w:r>
      <w:r w:rsidR="00BA073D">
        <w:t>FTIR relies on the principles of</w:t>
      </w:r>
      <w:r w:rsidR="00BA073D" w:rsidRPr="00BA073D">
        <w:t xml:space="preserve"> </w:t>
      </w:r>
      <w:r w:rsidR="007B1B89" w:rsidRPr="00BA073D">
        <w:t>total internal reflection</w:t>
      </w:r>
      <w:r w:rsidR="007E7F40" w:rsidRPr="00BA073D">
        <w:t xml:space="preserve"> (TIR)</w:t>
      </w:r>
      <w:r w:rsidR="00BA073D">
        <w:t>.</w:t>
      </w:r>
      <w:r w:rsidR="007B1B89" w:rsidRPr="00BA073D">
        <w:t xml:space="preserve"> Freudenrich </w:t>
      </w:r>
      <w:r w:rsidR="00DB57F7" w:rsidRPr="00BA073D">
        <w:fldChar w:fldCharType="begin"/>
      </w:r>
      <w:r w:rsidR="009F381C" w:rsidRPr="00BA073D">
        <w:instrText xml:space="preserve"> ADDIN EN.CITE &lt;EndNote&gt;&lt;Cite ExcludeYear="1"&gt;&lt;Author&gt;Freudenrich&lt;/Author&gt;&lt;IDText&gt;How Fibre Optics Work&lt;/IDText&gt;&lt;DisplayText&gt;[74]&lt;/DisplayText&gt;&lt;record&gt;&lt;urls&gt;&lt;related-urls&gt;&lt;url&gt;http://communication.howstuffworks.com/fiber-optic-communications/fiber-optic6.htm&lt;/url&gt;&lt;/related-urls&gt;&lt;/urls&gt;&lt;titles&gt;&lt;title&gt;How Fibre Optics Work&lt;/title&gt;&lt;/titles&gt;&lt;number&gt;24/05/2011&lt;/number&gt;&lt;contributors&gt;&lt;authors&gt;&lt;author&gt;Freudenrich, Craig&lt;/author&gt;&lt;/authors&gt;&lt;/contributors&gt;&lt;added-date format="utc"&gt;1306227411&lt;/added-date&gt;&lt;ref-type name="Web Page"&gt;12&lt;/ref-type&gt;&lt;rec-number&gt;117&lt;/rec-number&gt;&lt;last-updated-date format="utc"&gt;1306227480&lt;/last-updated-date&gt;&lt;volume&gt;2011&lt;/volume&gt;&lt;/record&gt;&lt;/Cite&gt;&lt;/EndNote&gt;</w:instrText>
      </w:r>
      <w:r w:rsidR="00DB57F7" w:rsidRPr="00BA073D">
        <w:fldChar w:fldCharType="separate"/>
      </w:r>
      <w:r w:rsidR="009F381C" w:rsidRPr="00BA073D">
        <w:rPr>
          <w:noProof/>
        </w:rPr>
        <w:t>[74]</w:t>
      </w:r>
      <w:r w:rsidR="00DB57F7" w:rsidRPr="00BA073D">
        <w:fldChar w:fldCharType="end"/>
      </w:r>
      <w:r w:rsidR="007B1B89" w:rsidRPr="00BA073D">
        <w:t xml:space="preserve"> describes total </w:t>
      </w:r>
      <w:r w:rsidR="00BA073D" w:rsidRPr="00BA073D">
        <w:t>internal reflection</w:t>
      </w:r>
      <w:r w:rsidR="007B1B89" w:rsidRPr="00BA073D">
        <w:t xml:space="preserve"> as the phenomenon that occurs when a light passes from a medium with a higher refractive </w:t>
      </w:r>
      <w:r w:rsidR="00FD2071" w:rsidRPr="00BA073D">
        <w:t>(n</w:t>
      </w:r>
      <w:r w:rsidR="00FD2071" w:rsidRPr="0086257C">
        <w:rPr>
          <w:vertAlign w:val="subscript"/>
        </w:rPr>
        <w:t>1</w:t>
      </w:r>
      <w:r w:rsidR="00FD2071" w:rsidRPr="00BA073D">
        <w:t xml:space="preserve">) </w:t>
      </w:r>
      <w:r w:rsidR="007B1B89" w:rsidRPr="00BA073D">
        <w:t>index to a medium with a lower refractive index</w:t>
      </w:r>
      <w:r w:rsidR="00FD2071" w:rsidRPr="00BA073D">
        <w:t xml:space="preserve"> (n</w:t>
      </w:r>
      <w:r w:rsidR="00FD2071" w:rsidRPr="0086257C">
        <w:rPr>
          <w:vertAlign w:val="subscript"/>
        </w:rPr>
        <w:t>2</w:t>
      </w:r>
      <w:r w:rsidR="00FD2071" w:rsidRPr="00BA073D">
        <w:t>)</w:t>
      </w:r>
      <w:r w:rsidR="00BA073D" w:rsidRPr="00BA073D">
        <w:t>.</w:t>
      </w:r>
      <w:r w:rsidR="00BA073D">
        <w:rPr>
          <w:color w:val="FF0000"/>
        </w:rPr>
        <w:t xml:space="preserve"> </w:t>
      </w:r>
      <w:r w:rsidR="00BA073D" w:rsidRPr="00BA073D">
        <w:t xml:space="preserve">The light </w:t>
      </w:r>
      <w:r w:rsidR="00035F55" w:rsidRPr="00BA073D">
        <w:t>either reflects</w:t>
      </w:r>
      <w:r w:rsidR="007B1B89" w:rsidRPr="00BA073D">
        <w:t xml:space="preserve"> or refracts</w:t>
      </w:r>
      <w:r w:rsidR="00BA073D" w:rsidRPr="00BA073D">
        <w:t>, depending on the angle of the light</w:t>
      </w:r>
      <w:r w:rsidR="007B1B89" w:rsidRPr="00BA073D">
        <w:t>.</w:t>
      </w:r>
      <w:r w:rsidR="00BA073D" w:rsidRPr="00BA073D">
        <w:t xml:space="preserve"> This angle is known as the critical </w:t>
      </w:r>
      <w:r w:rsidR="00BA073D" w:rsidRPr="00590B79">
        <w:t xml:space="preserve">angle. </w:t>
      </w:r>
      <w:r w:rsidR="007B1B89" w:rsidRPr="00590B79">
        <w:t xml:space="preserve"> </w:t>
      </w:r>
      <w:r w:rsidR="0086257C" w:rsidRPr="00590B79">
        <w:t xml:space="preserve">When the angle </w:t>
      </w:r>
      <w:r w:rsidR="00DC2FDE" w:rsidRPr="00590B79">
        <w:t>of the light (</w:t>
      </w:r>
      <w:r w:rsidR="00DC2FDE" w:rsidRPr="00590B79">
        <w:rPr>
          <w:rFonts w:cs="Times New Roman"/>
        </w:rPr>
        <w:t>θ</w:t>
      </w:r>
      <w:r w:rsidR="00DC2FDE" w:rsidRPr="00590B79">
        <w:rPr>
          <w:vertAlign w:val="subscript"/>
        </w:rPr>
        <w:t>1</w:t>
      </w:r>
      <w:r w:rsidR="00DC2FDE" w:rsidRPr="00590B79">
        <w:t xml:space="preserve">) </w:t>
      </w:r>
      <w:r w:rsidR="0086257C" w:rsidRPr="00590B79">
        <w:t xml:space="preserve">is </w:t>
      </w:r>
      <w:r w:rsidR="00DC2FDE" w:rsidRPr="00590B79">
        <w:t>less than the critical angle, the light</w:t>
      </w:r>
      <w:r w:rsidR="0086257C" w:rsidRPr="00590B79">
        <w:t xml:space="preserve"> refracts and passes through the medium with the lower refractive index (n</w:t>
      </w:r>
      <w:r w:rsidR="0086257C" w:rsidRPr="00590B79">
        <w:rPr>
          <w:vertAlign w:val="subscript"/>
        </w:rPr>
        <w:t>2</w:t>
      </w:r>
      <w:r w:rsidR="0086257C" w:rsidRPr="00590B79">
        <w:t>). However, when the angle of the light is greater than the critical angle (</w:t>
      </w:r>
      <w:r w:rsidR="0086257C" w:rsidRPr="00590B79">
        <w:rPr>
          <w:rFonts w:cs="Times New Roman"/>
        </w:rPr>
        <w:t>θ</w:t>
      </w:r>
      <w:r w:rsidR="0086257C" w:rsidRPr="00590B79">
        <w:t xml:space="preserve">2), the light gets reflected internally within the material </w:t>
      </w:r>
      <w:r w:rsidR="00DC2FDE" w:rsidRPr="00590B79">
        <w:t xml:space="preserve">with the higher refractive index </w:t>
      </w:r>
      <w:r w:rsidR="0086257C" w:rsidRPr="00590B79">
        <w:t>(n</w:t>
      </w:r>
      <w:r w:rsidR="0086257C" w:rsidRPr="00590B79">
        <w:rPr>
          <w:vertAlign w:val="subscript"/>
        </w:rPr>
        <w:t>1</w:t>
      </w:r>
      <w:r w:rsidR="0086257C" w:rsidRPr="00590B79">
        <w:t>). T</w:t>
      </w:r>
      <w:r w:rsidR="006A2749" w:rsidRPr="00590B79">
        <w:t xml:space="preserve">his is represented in </w:t>
      </w:r>
      <w:r w:rsidR="0020193F" w:rsidRPr="00590B79">
        <w:t>F</w:t>
      </w:r>
      <w:r w:rsidR="006A2749" w:rsidRPr="00590B79">
        <w:t>igure 3.1.</w:t>
      </w:r>
      <w:r w:rsidR="0086257C" w:rsidRPr="00590B79">
        <w:t xml:space="preserve"> </w:t>
      </w:r>
    </w:p>
    <w:p w14:paraId="31891B1B" w14:textId="77777777" w:rsidR="00590B79" w:rsidRPr="00590B79" w:rsidRDefault="00590B79" w:rsidP="007B1B89">
      <w:pPr>
        <w:rPr>
          <w:color w:val="FF0000"/>
        </w:rPr>
      </w:pPr>
    </w:p>
    <w:p w14:paraId="73E1AFC6" w14:textId="77777777" w:rsidR="00041E10" w:rsidRPr="00F12EFA" w:rsidRDefault="0086257C" w:rsidP="00041E10">
      <w:pPr>
        <w:keepNext/>
        <w:jc w:val="center"/>
      </w:pPr>
      <w:r>
        <w:rPr>
          <w:noProof/>
          <w:lang w:val="en-GB" w:eastAsia="en-GB"/>
        </w:rPr>
        <w:lastRenderedPageBreak/>
        <w:drawing>
          <wp:inline distT="0" distB="0" distL="0" distR="0" wp14:anchorId="0800A16E" wp14:editId="1B3DA550">
            <wp:extent cx="2717710" cy="2122598"/>
            <wp:effectExtent l="19050" t="0" r="6440" b="0"/>
            <wp:docPr id="8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 cstate="print"/>
                    <a:srcRect/>
                    <a:stretch>
                      <a:fillRect/>
                    </a:stretch>
                  </pic:blipFill>
                  <pic:spPr bwMode="auto">
                    <a:xfrm>
                      <a:off x="0" y="0"/>
                      <a:ext cx="2738179" cy="2138585"/>
                    </a:xfrm>
                    <a:prstGeom prst="rect">
                      <a:avLst/>
                    </a:prstGeom>
                    <a:noFill/>
                    <a:ln w="9525">
                      <a:noFill/>
                      <a:miter lim="800000"/>
                      <a:headEnd/>
                      <a:tailEnd/>
                    </a:ln>
                  </pic:spPr>
                </pic:pic>
              </a:graphicData>
            </a:graphic>
          </wp:inline>
        </w:drawing>
      </w:r>
    </w:p>
    <w:p w14:paraId="34213E62" w14:textId="77777777" w:rsidR="00041E10" w:rsidRDefault="00041E10" w:rsidP="00041E10">
      <w:pPr>
        <w:pStyle w:val="Caption"/>
        <w:jc w:val="center"/>
      </w:pPr>
      <w:bookmarkStart w:id="64" w:name="_Toc323816543"/>
      <w:bookmarkStart w:id="65" w:name="_Toc327168853"/>
      <w:r w:rsidRPr="00F12EFA">
        <w:t>Figure 3.</w:t>
      </w:r>
      <w:r w:rsidR="00DB57F7" w:rsidRPr="00F12EFA">
        <w:fldChar w:fldCharType="begin"/>
      </w:r>
      <w:r w:rsidR="00E43383" w:rsidRPr="00F12EFA">
        <w:instrText xml:space="preserve"> SEQ Figure \* ARABIC </w:instrText>
      </w:r>
      <w:r w:rsidR="00DB57F7" w:rsidRPr="00F12EFA">
        <w:fldChar w:fldCharType="separate"/>
      </w:r>
      <w:r w:rsidR="00724B15">
        <w:rPr>
          <w:noProof/>
        </w:rPr>
        <w:t>1</w:t>
      </w:r>
      <w:r w:rsidR="00DB57F7" w:rsidRPr="00F12EFA">
        <w:fldChar w:fldCharType="end"/>
      </w:r>
      <w:r w:rsidRPr="00F12EFA">
        <w:t>: Total Internal Reflection</w:t>
      </w:r>
      <w:r w:rsidR="0020193F" w:rsidRPr="00F12EFA">
        <w:t xml:space="preserve"> </w:t>
      </w:r>
      <w:r w:rsidR="00DB57F7" w:rsidRPr="00F12EFA">
        <w:fldChar w:fldCharType="begin"/>
      </w:r>
      <w:r w:rsidR="009F381C">
        <w:instrText xml:space="preserve"> ADDIN EN.CITE &lt;EndNote&gt;&lt;Cite&gt;&lt;IDText&gt;Total Internal Reflection&lt;/IDText&gt;&lt;DisplayText&gt;[75]&lt;/DisplayText&gt;&lt;record&gt;&lt;urls&gt;&lt;related-urls&gt;&lt;url&gt;http://en.wikipedia.org/wiki/Total_internal_reflection&lt;/url&gt;&lt;/related-urls&gt;&lt;/urls&gt;&lt;titles&gt;&lt;title&gt;Total Internal Reflection&lt;/title&gt;&lt;/titles&gt;&lt;added-date format="utc"&gt;1336047956&lt;/added-date&gt;&lt;ref-type name="Web Page"&gt;12&lt;/ref-type&gt;&lt;rec-number&gt;187&lt;/rec-number&gt;&lt;last-updated-date format="utc"&gt;1336047967&lt;/last-updated-date&gt;&lt;volume&gt;2012&lt;/volume&gt;&lt;/record&gt;&lt;/Cite&gt;&lt;/EndNote&gt;</w:instrText>
      </w:r>
      <w:r w:rsidR="00DB57F7" w:rsidRPr="00F12EFA">
        <w:fldChar w:fldCharType="separate"/>
      </w:r>
      <w:bookmarkEnd w:id="64"/>
      <w:bookmarkEnd w:id="65"/>
      <w:r w:rsidR="009F381C">
        <w:rPr>
          <w:noProof/>
        </w:rPr>
        <w:t>[75]</w:t>
      </w:r>
      <w:r w:rsidR="00DB57F7" w:rsidRPr="00F12EFA">
        <w:fldChar w:fldCharType="end"/>
      </w:r>
    </w:p>
    <w:p w14:paraId="7A630E63" w14:textId="77777777" w:rsidR="00590B79" w:rsidRPr="00590B79" w:rsidRDefault="00590B79" w:rsidP="00590B79"/>
    <w:p w14:paraId="452BF588" w14:textId="77777777" w:rsidR="007B1B89" w:rsidRDefault="007B1B89" w:rsidP="007B1B89">
      <w:r w:rsidRPr="00F12EFA">
        <w:t>The two media used in Han's system are air and acrylic. Since there is a significant difference between the refractive index of the acrylic and air, the light gets reflected internally</w:t>
      </w:r>
      <w:r w:rsidR="006C10A7">
        <w:t>,</w:t>
      </w:r>
      <w:r w:rsidRPr="00F12EFA">
        <w:t xml:space="preserve"> continuously</w:t>
      </w:r>
      <w:r w:rsidR="006C10A7">
        <w:t>,</w:t>
      </w:r>
      <w:r w:rsidRPr="00F12EFA">
        <w:t xml:space="preserve"> within the acrylic. Han systematically placed infrared light emitting diodes </w:t>
      </w:r>
      <w:r w:rsidR="00E23EE1">
        <w:t xml:space="preserve">(IR LEDs) </w:t>
      </w:r>
      <w:r w:rsidRPr="00F12EFA">
        <w:t xml:space="preserve">at the edges of the acrylic, making the </w:t>
      </w:r>
      <w:r w:rsidR="00E23EE1">
        <w:t xml:space="preserve">IR </w:t>
      </w:r>
      <w:r w:rsidRPr="00F12EFA">
        <w:t xml:space="preserve">light reflect internally through the acrylic. If a material that has a higher refractive index than acrylic comes into contact with it (a finger), the </w:t>
      </w:r>
      <w:r w:rsidR="005F1CE3" w:rsidRPr="00F12EFA">
        <w:t xml:space="preserve">internally reflected </w:t>
      </w:r>
      <w:r w:rsidRPr="00F12EFA">
        <w:t xml:space="preserve">light escapes from its normally reflected path and is refracted. The refracted light results in a blob of </w:t>
      </w:r>
      <w:r w:rsidR="00E23EE1">
        <w:t xml:space="preserve">IR </w:t>
      </w:r>
      <w:r w:rsidRPr="00F12EFA">
        <w:t xml:space="preserve">light were a touch has occurred. </w:t>
      </w:r>
      <w:r w:rsidR="005F1CE3" w:rsidRPr="00F12EFA">
        <w:t>Han used this</w:t>
      </w:r>
      <w:r w:rsidRPr="00F12EFA">
        <w:t xml:space="preserve"> sensing technique in a functional </w:t>
      </w:r>
      <w:r w:rsidR="00936CAC">
        <w:t>multi-touch</w:t>
      </w:r>
      <w:r w:rsidRPr="00F12EFA">
        <w:t xml:space="preserve"> system. The system use</w:t>
      </w:r>
      <w:r w:rsidR="005F1CE3" w:rsidRPr="00F12EFA">
        <w:t>d</w:t>
      </w:r>
      <w:r w:rsidRPr="00F12EFA">
        <w:t xml:space="preserve"> </w:t>
      </w:r>
      <w:r w:rsidR="00E23EE1">
        <w:t>IR LEDs</w:t>
      </w:r>
      <w:r w:rsidRPr="00F12EFA">
        <w:t xml:space="preserve"> together with an </w:t>
      </w:r>
      <w:r w:rsidR="00E23EE1">
        <w:t xml:space="preserve">IR </w:t>
      </w:r>
      <w:r w:rsidRPr="00F12EFA">
        <w:t>camera</w:t>
      </w:r>
      <w:r w:rsidR="00E23EE1">
        <w:t xml:space="preserve"> to sense interactions</w:t>
      </w:r>
      <w:r w:rsidRPr="00F12EFA">
        <w:t xml:space="preserve">. </w:t>
      </w:r>
    </w:p>
    <w:p w14:paraId="42774F21" w14:textId="77777777" w:rsidR="005C5599" w:rsidRPr="00F12EFA" w:rsidRDefault="00475470" w:rsidP="005C5599">
      <w:pPr>
        <w:keepNext/>
        <w:jc w:val="center"/>
      </w:pPr>
      <w:r>
        <w:rPr>
          <w:noProof/>
          <w:lang w:val="en-GB" w:eastAsia="en-GB"/>
        </w:rPr>
        <w:drawing>
          <wp:inline distT="0" distB="0" distL="0" distR="0" wp14:anchorId="26FBA6AA" wp14:editId="1F3587F9">
            <wp:extent cx="4284980" cy="2477135"/>
            <wp:effectExtent l="19050" t="0" r="1270" b="0"/>
            <wp:docPr id="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4284980" cy="2477135"/>
                    </a:xfrm>
                    <a:prstGeom prst="rect">
                      <a:avLst/>
                    </a:prstGeom>
                    <a:noFill/>
                    <a:ln w="9525">
                      <a:noFill/>
                      <a:miter lim="800000"/>
                      <a:headEnd/>
                      <a:tailEnd/>
                    </a:ln>
                  </pic:spPr>
                </pic:pic>
              </a:graphicData>
            </a:graphic>
          </wp:inline>
        </w:drawing>
      </w:r>
    </w:p>
    <w:p w14:paraId="76236DF7" w14:textId="77777777" w:rsidR="001451B7" w:rsidRPr="00F12EFA" w:rsidRDefault="005C5599" w:rsidP="005C5599">
      <w:pPr>
        <w:pStyle w:val="Caption"/>
        <w:jc w:val="center"/>
      </w:pPr>
      <w:bookmarkStart w:id="66" w:name="_Toc323816544"/>
      <w:bookmarkStart w:id="67" w:name="_Toc327168854"/>
      <w:r w:rsidRPr="00F12EFA">
        <w:t>Figure 3.</w:t>
      </w:r>
      <w:r w:rsidR="00DB57F7" w:rsidRPr="00F12EFA">
        <w:fldChar w:fldCharType="begin"/>
      </w:r>
      <w:r w:rsidR="00E43383" w:rsidRPr="00F12EFA">
        <w:instrText xml:space="preserve"> SEQ Figure \* ARABIC </w:instrText>
      </w:r>
      <w:r w:rsidR="00DB57F7" w:rsidRPr="00F12EFA">
        <w:fldChar w:fldCharType="separate"/>
      </w:r>
      <w:r w:rsidR="00724B15">
        <w:rPr>
          <w:noProof/>
        </w:rPr>
        <w:t>2</w:t>
      </w:r>
      <w:r w:rsidR="00DB57F7" w:rsidRPr="00F12EFA">
        <w:fldChar w:fldCharType="end"/>
      </w:r>
      <w:r w:rsidRPr="00F12EFA">
        <w:t>: Frustrated Total Internal Reflection</w:t>
      </w:r>
      <w:r w:rsidR="00757D95" w:rsidRPr="00F12EFA">
        <w:t xml:space="preserve">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bookmarkEnd w:id="66"/>
      <w:bookmarkEnd w:id="67"/>
      <w:r w:rsidR="009F381C">
        <w:rPr>
          <w:noProof/>
        </w:rPr>
        <w:t>[76]</w:t>
      </w:r>
      <w:r w:rsidR="00DB57F7" w:rsidRPr="00F12EFA">
        <w:fldChar w:fldCharType="end"/>
      </w:r>
    </w:p>
    <w:p w14:paraId="483E99C9" w14:textId="77777777" w:rsidR="0055194D" w:rsidRDefault="007B1B89" w:rsidP="006E48EE">
      <w:r w:rsidRPr="00F12EFA">
        <w:lastRenderedPageBreak/>
        <w:t>He further s</w:t>
      </w:r>
      <w:r w:rsidR="00E23EE1">
        <w:t xml:space="preserve">tates that dry skin generates </w:t>
      </w:r>
      <w:r w:rsidRPr="00F12EFA">
        <w:t>weaker blob</w:t>
      </w:r>
      <w:r w:rsidR="00E23EE1">
        <w:t>s</w:t>
      </w:r>
      <w:r w:rsidRPr="00F12EFA">
        <w:t xml:space="preserve"> of </w:t>
      </w:r>
      <w:r w:rsidR="00E23EE1">
        <w:t xml:space="preserve">IR </w:t>
      </w:r>
      <w:r w:rsidRPr="00F12EFA">
        <w:t xml:space="preserve">light than greasy or wet fingertips. Dry fingertips can compensate for the poor generation of </w:t>
      </w:r>
      <w:r w:rsidR="00E23EE1">
        <w:t>IR</w:t>
      </w:r>
      <w:r w:rsidRPr="00F12EFA">
        <w:t xml:space="preserve"> blobs by pressing harder on the surface. Han suggested a solution to this problem as a compliant surface overlay. The purpose of the compliant surface overlay is to mimic the properties of oily skin. Ahsanullah et al. </w:t>
      </w:r>
      <w:r w:rsidR="00DB57F7" w:rsidRPr="00F12EFA">
        <w:fldChar w:fldCharType="begin"/>
      </w:r>
      <w:r w:rsidR="009F381C">
        <w:instrText xml:space="preserve"> ADDIN EN.CITE &lt;EndNote&gt;&lt;Cite&gt;&lt;Author&gt;Ahsanullah&lt;/Author&gt;&lt;Year&gt;2010&lt;/Year&gt;&lt;IDText&gt;Design and implementation of multi-touch system using FTIR technique for optimization of finger touch detection&lt;/IDText&gt;&lt;DisplayText&gt;[77]&lt;/DisplayText&gt;&lt;record&gt;&lt;dates&gt;&lt;pub-dates&gt;&lt;date&gt;15-17 June 2010&lt;/date&gt;&lt;/pub-dates&gt;&lt;year&gt;2010&lt;/year&gt;&lt;/dates&gt;&lt;keywords&gt;&lt;keyword&gt;Fourier transform spectra&lt;/keyword&gt;&lt;keyword&gt;infrared spectra&lt;/keyword&gt;&lt;keyword&gt;light emitting diodes&lt;/keyword&gt;&lt;keyword&gt;touch sensitive screens&lt;/keyword&gt;&lt;keyword&gt;FTIR technique&lt;/keyword&gt;&lt;keyword&gt;WIMP&lt;/keyword&gt;&lt;keyword&gt;collaborative workspace&lt;/keyword&gt;&lt;keyword&gt;finger touch detection&lt;/keyword&gt;&lt;keyword&gt;frustrated total internal reflection&lt;/keyword&gt;&lt;keyword&gt;image quality&lt;/keyword&gt;&lt;keyword&gt;interactive elements&lt;/keyword&gt;&lt;keyword&gt;multitouch screens&lt;/keyword&gt;&lt;keyword&gt;window icon menus and pointing&lt;/keyword&gt;&lt;/keywords&gt;&lt;isbn&gt;2155-897&lt;/isbn&gt;&lt;titles&gt;&lt;title&gt;Design and implementation of multi-touch system using FTIR technique for optimization of finger touch detection&lt;/title&gt;&lt;secondary-title&gt;Information Technology (ITSim), 2010 International Symposium in&lt;/secondary-title&gt;&lt;alt-title&gt;Information Technology (ITSim), 2010 International Symposium in&lt;/alt-title&gt;&lt;/titles&gt;&lt;pages&gt;1-7&lt;/pages&gt;&lt;contributors&gt;&lt;authors&gt;&lt;author&gt;Ahsanullah,&lt;/author&gt;&lt;author&gt;Mahmood, A. K. B.&lt;/author&gt;&lt;author&gt;Sulaiman, S.&lt;/author&gt;&lt;/authors&gt;&lt;/contributors&gt;&lt;added-date format="utc"&gt;1305716952&lt;/added-date&gt;&lt;ref-type name="Conference Proceeding"&gt;10&lt;/ref-type&gt;&lt;rec-number&gt;98&lt;/rec-number&gt;&lt;last-updated-date format="utc"&gt;1305716952&lt;/last-updated-date&gt;&lt;volume&gt;1&lt;/volume&gt;&lt;/record&gt;&lt;/Cite&gt;&lt;/EndNote&gt;</w:instrText>
      </w:r>
      <w:r w:rsidR="00DB57F7" w:rsidRPr="00F12EFA">
        <w:fldChar w:fldCharType="separate"/>
      </w:r>
      <w:r w:rsidR="009F381C">
        <w:rPr>
          <w:noProof/>
        </w:rPr>
        <w:t>[77]</w:t>
      </w:r>
      <w:r w:rsidR="00DB57F7" w:rsidRPr="00F12EFA">
        <w:fldChar w:fldCharType="end"/>
      </w:r>
      <w:r w:rsidRPr="00F12EFA">
        <w:t xml:space="preserve"> describe the compliant surface as a silicone rubber sheet which makes the system more resilient and incorporates good coupling between the finger contact and the acrylic sheet. Moore et al.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r w:rsidR="009F381C">
        <w:rPr>
          <w:noProof/>
        </w:rPr>
        <w:t>[76]</w:t>
      </w:r>
      <w:r w:rsidR="00DB57F7" w:rsidRPr="00F12EFA">
        <w:fldChar w:fldCharType="end"/>
      </w:r>
      <w:r w:rsidRPr="00F12EFA">
        <w:t xml:space="preserve"> describe the compliant surface overlay with the more generic term of it acting as a proxy which triggers the FTIR effect when it is pressed</w:t>
      </w:r>
      <w:r w:rsidR="00475470">
        <w:t>,</w:t>
      </w:r>
      <w:r w:rsidRPr="00F12EFA">
        <w:t xml:space="preserve"> and when it is depressed, the FTIR effect</w:t>
      </w:r>
      <w:r w:rsidR="00475470">
        <w:t xml:space="preserve"> </w:t>
      </w:r>
      <w:r w:rsidRPr="00F12EFA">
        <w:t xml:space="preserve">does not occur. Han </w:t>
      </w:r>
      <w:r w:rsidR="00DB57F7" w:rsidRPr="00F12EFA">
        <w:fldChar w:fldCharType="begin"/>
      </w:r>
      <w:r w:rsidR="009F381C">
        <w:instrText xml:space="preserve"> ADDIN EN.CITE &lt;EndNote&gt;&lt;Cite&gt;&lt;Author&gt;Han&lt;/Author&gt;&lt;Year&gt;2005&lt;/Year&gt;&lt;IDText&gt;Low-cost multi-touch sensing through frustrated total internal reflection&lt;/IDText&gt;&lt;DisplayText&gt;[73]&lt;/DisplayText&gt;&lt;record&gt;&lt;titles&gt;&lt;title&gt;Low-cost multi-touch sensing through frustrated total internal reflection&lt;/title&gt;&lt;secondary-title&gt;Proceedings of the 18th annual ACM symposium on User interface software and technology&lt;/secondary-title&gt;&lt;/titles&gt;&lt;contributors&gt;&lt;authors&gt;&lt;author&gt;Han, Jefferson Y.&lt;/author&gt;&lt;/authors&gt;&lt;/contributors&gt;&lt;added-date format="utc"&gt;1291649725&lt;/added-date&gt;&lt;pub-location&gt;Seattle, WA, USA&lt;/pub-location&gt;&lt;ref-type name="Conference Paper"&gt;47&lt;/ref-type&gt;&lt;dates&gt;&lt;year&gt;2005&lt;/year&gt;&lt;/dates&gt;&lt;rec-number&gt;33&lt;/rec-number&gt;&lt;publisher&gt;ACM&lt;/publisher&gt;&lt;last-updated-date format="utc"&gt;1291649725&lt;/last-updated-date&gt;&lt;electronic-resource-num&gt;10.1145/1095034.1095054&lt;/electronic-resource-num&gt;&lt;/record&gt;&lt;/Cite&gt;&lt;/EndNote&gt;</w:instrText>
      </w:r>
      <w:r w:rsidR="00DB57F7" w:rsidRPr="00F12EFA">
        <w:fldChar w:fldCharType="separate"/>
      </w:r>
      <w:r w:rsidR="009F381C">
        <w:rPr>
          <w:noProof/>
        </w:rPr>
        <w:t>[73]</w:t>
      </w:r>
      <w:r w:rsidR="00DB57F7" w:rsidRPr="00F12EFA">
        <w:fldChar w:fldCharType="end"/>
      </w:r>
      <w:r w:rsidRPr="00F12EFA">
        <w:t xml:space="preserve"> writes about the compliant surface overlay used in his system as the </w:t>
      </w:r>
      <w:r w:rsidR="00475470">
        <w:t>"</w:t>
      </w:r>
      <w:r w:rsidRPr="00F12EFA">
        <w:t>Rosco Gray</w:t>
      </w:r>
      <w:r w:rsidR="00475470">
        <w:t>"</w:t>
      </w:r>
      <w:r w:rsidRPr="00F12EFA">
        <w:t xml:space="preserve"> rear projec</w:t>
      </w:r>
      <w:r w:rsidR="00E23EE1">
        <w:t>tion material. This material had</w:t>
      </w:r>
      <w:r w:rsidRPr="00F12EFA">
        <w:t xml:space="preserve"> a dual purpose in his system. It acts as the compliant surface overlay and </w:t>
      </w:r>
      <w:r w:rsidR="005F1CE3" w:rsidRPr="00F12EFA">
        <w:t xml:space="preserve">also </w:t>
      </w:r>
      <w:r w:rsidRPr="00F12EFA">
        <w:t xml:space="preserve">as the projection screen. </w:t>
      </w:r>
    </w:p>
    <w:p w14:paraId="249E9401" w14:textId="77777777" w:rsidR="0055194D" w:rsidRDefault="0055194D" w:rsidP="006E48EE"/>
    <w:p w14:paraId="72A0B7FC" w14:textId="77777777" w:rsidR="004F5DF7" w:rsidRPr="00F12EFA" w:rsidRDefault="001A77CF" w:rsidP="005F1CE3">
      <w:pPr>
        <w:pStyle w:val="Heading4"/>
        <w:rPr>
          <w:color w:val="auto"/>
        </w:rPr>
      </w:pPr>
      <w:r>
        <w:rPr>
          <w:color w:val="auto"/>
        </w:rPr>
        <w:t xml:space="preserve">3.2.1.2 </w:t>
      </w:r>
      <w:r w:rsidR="004F5DF7" w:rsidRPr="00F12EFA">
        <w:rPr>
          <w:color w:val="auto"/>
        </w:rPr>
        <w:t>I</w:t>
      </w:r>
      <w:r w:rsidR="005F1CE3" w:rsidRPr="00F12EFA">
        <w:rPr>
          <w:color w:val="auto"/>
        </w:rPr>
        <w:t xml:space="preserve">nverted </w:t>
      </w:r>
      <w:r w:rsidR="004F5DF7" w:rsidRPr="00F12EFA">
        <w:rPr>
          <w:color w:val="auto"/>
        </w:rPr>
        <w:t>F</w:t>
      </w:r>
      <w:r w:rsidR="005F1CE3" w:rsidRPr="00F12EFA">
        <w:rPr>
          <w:color w:val="auto"/>
        </w:rPr>
        <w:t xml:space="preserve">rustrated </w:t>
      </w:r>
      <w:r w:rsidR="004F5DF7" w:rsidRPr="00F12EFA">
        <w:rPr>
          <w:color w:val="auto"/>
        </w:rPr>
        <w:t>T</w:t>
      </w:r>
      <w:r w:rsidR="005F1CE3" w:rsidRPr="00F12EFA">
        <w:rPr>
          <w:color w:val="auto"/>
        </w:rPr>
        <w:t xml:space="preserve">otal </w:t>
      </w:r>
      <w:r w:rsidR="004F5DF7" w:rsidRPr="00F12EFA">
        <w:rPr>
          <w:color w:val="auto"/>
        </w:rPr>
        <w:t>I</w:t>
      </w:r>
      <w:r w:rsidR="005F1CE3" w:rsidRPr="00F12EFA">
        <w:rPr>
          <w:color w:val="auto"/>
        </w:rPr>
        <w:t xml:space="preserve">nternal </w:t>
      </w:r>
      <w:r w:rsidR="004F5DF7" w:rsidRPr="00F12EFA">
        <w:rPr>
          <w:color w:val="auto"/>
        </w:rPr>
        <w:t>R</w:t>
      </w:r>
      <w:r w:rsidR="005F1CE3" w:rsidRPr="00F12EFA">
        <w:rPr>
          <w:color w:val="auto"/>
        </w:rPr>
        <w:t>eflection</w:t>
      </w:r>
    </w:p>
    <w:p w14:paraId="1ABF45A5" w14:textId="77777777" w:rsidR="005F1CE3" w:rsidRPr="00F12EFA" w:rsidRDefault="005F1CE3" w:rsidP="005F1CE3"/>
    <w:p w14:paraId="36DF919A" w14:textId="77777777" w:rsidR="00E23EE1" w:rsidRDefault="007B1B89" w:rsidP="007B1B89">
      <w:r w:rsidRPr="00F12EFA">
        <w:t xml:space="preserve">Echtler et al. </w:t>
      </w:r>
      <w:r w:rsidR="00DB57F7" w:rsidRPr="00F12EFA">
        <w:fldChar w:fldCharType="begin"/>
      </w:r>
      <w:r w:rsidR="009F381C">
        <w:instrText xml:space="preserve"> ADDIN EN.CITE &lt;EndNote&gt;&lt;Cite&gt;&lt;Author&gt;Echtler&lt;/Author&gt;&lt;Year&gt;2009&lt;/Year&gt;&lt;IDText&gt;Inverted FTIR: easy multitouch sensing for flatscreens&lt;/IDText&gt;&lt;DisplayText&gt;[78]&lt;/DisplayText&gt;&lt;record&gt;&lt;titles&gt;&lt;title&gt;Inverted FTIR: easy multitouch sensing for flatscreens&lt;/title&gt;&lt;secondary-title&gt;Proceedings of the ACM International Conference on Interactive Tabletops and Surfaces&lt;/secondary-title&gt;&lt;/titles&gt;&lt;contributors&gt;&lt;authors&gt;&lt;author&gt;Echtler, Florian&lt;/author&gt;&lt;author&gt;Dippon, Andreas&lt;/author&gt;&lt;author&gt;T, Marcus&lt;/author&gt;&lt;author&gt;nnis,&lt;/author&gt;&lt;author&gt;Klinker, Gudrun&lt;/author&gt;&lt;/authors&gt;&lt;/contributors&gt;&lt;added-date format="utc"&gt;1305893659&lt;/added-date&gt;&lt;pub-location&gt;Banff, Alberta, Canada&lt;/pub-location&gt;&lt;ref-type name="Conference Paper"&gt;47&lt;/ref-type&gt;&lt;dates&gt;&lt;year&gt;2009&lt;/year&gt;&lt;/dates&gt;&lt;rec-number&gt;112&lt;/rec-number&gt;&lt;publisher&gt;ACM&lt;/publisher&gt;&lt;last-updated-date format="utc"&gt;1305893659&lt;/last-updated-date&gt;&lt;electronic-resource-num&gt;10.1145/1731903.1731909&lt;/electronic-resource-num&gt;&lt;/record&gt;&lt;/Cite&gt;&lt;/EndNote&gt;</w:instrText>
      </w:r>
      <w:r w:rsidR="00DB57F7" w:rsidRPr="00F12EFA">
        <w:fldChar w:fldCharType="separate"/>
      </w:r>
      <w:r w:rsidR="009F381C">
        <w:rPr>
          <w:noProof/>
        </w:rPr>
        <w:t>[78]</w:t>
      </w:r>
      <w:r w:rsidR="00DB57F7" w:rsidRPr="00F12EFA">
        <w:fldChar w:fldCharType="end"/>
      </w:r>
      <w:r w:rsidRPr="00F12EFA">
        <w:t xml:space="preserve"> present their novel take on FTIR </w:t>
      </w:r>
      <w:r w:rsidR="008A4D94" w:rsidRPr="00F12EFA">
        <w:t>multi-touch sensing</w:t>
      </w:r>
      <w:r w:rsidRPr="00F12EFA">
        <w:t xml:space="preserve">. They developed the inverted frustrated total internal reflection (IFTIR) </w:t>
      </w:r>
      <w:r w:rsidR="00936CAC">
        <w:t>multi-touch</w:t>
      </w:r>
      <w:r w:rsidRPr="00F12EFA">
        <w:t xml:space="preserve"> sensing technique. This sensing technique can add </w:t>
      </w:r>
      <w:r w:rsidR="00936CAC">
        <w:t>multi-touch</w:t>
      </w:r>
      <w:r w:rsidRPr="00F12EFA">
        <w:t xml:space="preserve"> sensing </w:t>
      </w:r>
      <w:r w:rsidR="008A4D94" w:rsidRPr="00F12EFA">
        <w:t xml:space="preserve">capabilities </w:t>
      </w:r>
      <w:r w:rsidRPr="00F12EFA">
        <w:t xml:space="preserve">to an existing </w:t>
      </w:r>
      <w:r w:rsidR="008A4D94" w:rsidRPr="00F12EFA">
        <w:t xml:space="preserve">LCD </w:t>
      </w:r>
      <w:r w:rsidRPr="00F12EFA">
        <w:t xml:space="preserve">display. The system consists of an acrylic sheet, </w:t>
      </w:r>
      <w:r w:rsidR="00E23EE1">
        <w:t>IR</w:t>
      </w:r>
      <w:r w:rsidRPr="00F12EFA">
        <w:t xml:space="preserve"> LEDs, </w:t>
      </w:r>
      <w:r w:rsidR="00E23EE1">
        <w:t xml:space="preserve">IR </w:t>
      </w:r>
      <w:r w:rsidRPr="00F12EFA">
        <w:t>camera and the existing</w:t>
      </w:r>
      <w:r w:rsidR="006C1901">
        <w:t xml:space="preserve"> LCD</w:t>
      </w:r>
      <w:r w:rsidRPr="00F12EFA">
        <w:t xml:space="preserve"> display. In this case, the </w:t>
      </w:r>
      <w:r w:rsidR="00E23EE1">
        <w:t>IR</w:t>
      </w:r>
      <w:r w:rsidRPr="00F12EFA">
        <w:t xml:space="preserve"> camera is placed in front of the screen unlike </w:t>
      </w:r>
      <w:r w:rsidR="008A4D94" w:rsidRPr="00F12EFA">
        <w:t>an</w:t>
      </w:r>
      <w:r w:rsidRPr="00F12EFA">
        <w:t xml:space="preserve"> FTIR </w:t>
      </w:r>
      <w:r w:rsidR="008A4D94" w:rsidRPr="00F12EFA">
        <w:t xml:space="preserve">multi-touch system </w:t>
      </w:r>
      <w:r w:rsidRPr="00F12EFA">
        <w:t xml:space="preserve">where the camera is placed behind the touch surface. The acrylic touch surface is placed over the LCD panel with the IR LEDs positioned along the edges of the acrylic sheet, similar to Han's touch setup. The light behaves the same way, reflecting internally until a finger comes into contact with the surface. When the IR light is refracted, it is reflected </w:t>
      </w:r>
      <w:r w:rsidR="00695016" w:rsidRPr="00F12EFA">
        <w:t xml:space="preserve">by the LCD panel and </w:t>
      </w:r>
      <w:r w:rsidR="0047126F">
        <w:t xml:space="preserve">back </w:t>
      </w:r>
      <w:r w:rsidRPr="00F12EFA">
        <w:t xml:space="preserve">towards the camera. Echtler et al. </w:t>
      </w:r>
      <w:r w:rsidR="00DB57F7" w:rsidRPr="00F12EFA">
        <w:fldChar w:fldCharType="begin"/>
      </w:r>
      <w:r w:rsidR="009F381C">
        <w:instrText xml:space="preserve"> ADDIN EN.CITE &lt;EndNote&gt;&lt;Cite&gt;&lt;Author&gt;Echtler&lt;/Author&gt;&lt;Year&gt;2009&lt;/Year&gt;&lt;IDText&gt;Inverted FTIR: easy multitouch sensing for flatscreens&lt;/IDText&gt;&lt;DisplayText&gt;[78]&lt;/DisplayText&gt;&lt;record&gt;&lt;titles&gt;&lt;title&gt;Inverted FTIR: easy multitouch sensing for flatscreens&lt;/title&gt;&lt;secondary-title&gt;Proceedings of the ACM International Conference on Interactive Tabletops and Surfaces&lt;/secondary-title&gt;&lt;/titles&gt;&lt;contributors&gt;&lt;authors&gt;&lt;author&gt;Echtler, Florian&lt;/author&gt;&lt;author&gt;Dippon, Andreas&lt;/author&gt;&lt;author&gt;T, Marcus&lt;/author&gt;&lt;author&gt;nnis,&lt;/author&gt;&lt;author&gt;Klinker, Gudrun&lt;/author&gt;&lt;/authors&gt;&lt;/contributors&gt;&lt;added-date format="utc"&gt;1305893659&lt;/added-date&gt;&lt;pub-location&gt;Banff, Alberta, Canada&lt;/pub-location&gt;&lt;ref-type name="Conference Paper"&gt;47&lt;/ref-type&gt;&lt;dates&gt;&lt;year&gt;2009&lt;/year&gt;&lt;/dates&gt;&lt;rec-number&gt;112&lt;/rec-number&gt;&lt;publisher&gt;ACM&lt;/publisher&gt;&lt;last-updated-date format="utc"&gt;1305893659&lt;/last-updated-date&gt;&lt;electronic-resource-num&gt;10.1145/1731903.1731909&lt;/electronic-resource-num&gt;&lt;/record&gt;&lt;/Cite&gt;&lt;/EndNote&gt;</w:instrText>
      </w:r>
      <w:r w:rsidR="00DB57F7" w:rsidRPr="00F12EFA">
        <w:fldChar w:fldCharType="separate"/>
      </w:r>
      <w:r w:rsidR="009F381C">
        <w:rPr>
          <w:noProof/>
        </w:rPr>
        <w:t>[78]</w:t>
      </w:r>
      <w:r w:rsidR="00DB57F7" w:rsidRPr="00F12EFA">
        <w:fldChar w:fldCharType="end"/>
      </w:r>
      <w:r w:rsidRPr="00F12EFA">
        <w:t xml:space="preserve"> state that the human finger is not completely opaque; some transmissions of red light and </w:t>
      </w:r>
      <w:r w:rsidR="00E23EE1">
        <w:t xml:space="preserve">IR </w:t>
      </w:r>
      <w:r w:rsidRPr="00F12EFA">
        <w:t xml:space="preserve">light pass through it. </w:t>
      </w:r>
      <w:r w:rsidR="00E23EE1">
        <w:t xml:space="preserve">IR </w:t>
      </w:r>
      <w:r w:rsidRPr="00F12EFA">
        <w:t xml:space="preserve">cameras can then sense the </w:t>
      </w:r>
      <w:r w:rsidR="00E23EE1">
        <w:t xml:space="preserve">IR </w:t>
      </w:r>
      <w:r w:rsidRPr="00F12EFA">
        <w:t xml:space="preserve">light which is being produced around the finger and also the </w:t>
      </w:r>
      <w:r w:rsidR="00E23EE1">
        <w:t xml:space="preserve">IR </w:t>
      </w:r>
      <w:r w:rsidRPr="00F12EFA">
        <w:t>light being transmitted through the finger. The main benefit of this technique is that there is no space required behind the screen needed for the camera, resulting in a thin setup</w:t>
      </w:r>
      <w:r w:rsidR="00C6268D">
        <w:t>.</w:t>
      </w:r>
    </w:p>
    <w:p w14:paraId="39E17F70" w14:textId="77777777" w:rsidR="00BF611E" w:rsidRPr="00F12EFA" w:rsidRDefault="00C6268D" w:rsidP="007B1B89">
      <w:r>
        <w:t xml:space="preserve"> </w:t>
      </w:r>
    </w:p>
    <w:p w14:paraId="1AE2B1E6" w14:textId="77777777" w:rsidR="005C5599" w:rsidRPr="00F12EFA" w:rsidRDefault="00C6268D" w:rsidP="005C5599">
      <w:pPr>
        <w:keepNext/>
        <w:jc w:val="center"/>
      </w:pPr>
      <w:r>
        <w:rPr>
          <w:noProof/>
          <w:lang w:val="en-GB" w:eastAsia="en-GB"/>
        </w:rPr>
        <w:lastRenderedPageBreak/>
        <w:drawing>
          <wp:inline distT="0" distB="0" distL="0" distR="0" wp14:anchorId="63AE287B" wp14:editId="2B53EC66">
            <wp:extent cx="4178300" cy="1711960"/>
            <wp:effectExtent l="19050" t="0" r="0" b="0"/>
            <wp:docPr id="7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srcRect/>
                    <a:stretch>
                      <a:fillRect/>
                    </a:stretch>
                  </pic:blipFill>
                  <pic:spPr bwMode="auto">
                    <a:xfrm>
                      <a:off x="0" y="0"/>
                      <a:ext cx="4178300" cy="1711960"/>
                    </a:xfrm>
                    <a:prstGeom prst="rect">
                      <a:avLst/>
                    </a:prstGeom>
                    <a:noFill/>
                    <a:ln w="9525">
                      <a:noFill/>
                      <a:miter lim="800000"/>
                      <a:headEnd/>
                      <a:tailEnd/>
                    </a:ln>
                  </pic:spPr>
                </pic:pic>
              </a:graphicData>
            </a:graphic>
          </wp:inline>
        </w:drawing>
      </w:r>
    </w:p>
    <w:p w14:paraId="05CF7F9A" w14:textId="77777777" w:rsidR="007B1B89" w:rsidRPr="00F12EFA" w:rsidRDefault="005C5599" w:rsidP="005C5599">
      <w:pPr>
        <w:pStyle w:val="Caption"/>
        <w:jc w:val="center"/>
      </w:pPr>
      <w:bookmarkStart w:id="68" w:name="_Toc323816545"/>
      <w:bookmarkStart w:id="69" w:name="_Toc327168855"/>
      <w:r w:rsidRPr="00F12EFA">
        <w:t>Figure 3.</w:t>
      </w:r>
      <w:r w:rsidR="00DB57F7" w:rsidRPr="00F12EFA">
        <w:fldChar w:fldCharType="begin"/>
      </w:r>
      <w:r w:rsidR="00E43383" w:rsidRPr="00F12EFA">
        <w:instrText xml:space="preserve"> SEQ Figure \* ARABIC </w:instrText>
      </w:r>
      <w:r w:rsidR="00DB57F7" w:rsidRPr="00F12EFA">
        <w:fldChar w:fldCharType="separate"/>
      </w:r>
      <w:r w:rsidR="00724B15">
        <w:rPr>
          <w:noProof/>
        </w:rPr>
        <w:t>3</w:t>
      </w:r>
      <w:r w:rsidR="00DB57F7" w:rsidRPr="00F12EFA">
        <w:fldChar w:fldCharType="end"/>
      </w:r>
      <w:r w:rsidRPr="00F12EFA">
        <w:t>: Inverted Frustrated Total Internal Reflection</w:t>
      </w:r>
      <w:r w:rsidR="00757D95" w:rsidRPr="00F12EFA">
        <w:t xml:space="preserve"> </w:t>
      </w:r>
      <w:r w:rsidR="00DB57F7" w:rsidRPr="00F12EFA">
        <w:fldChar w:fldCharType="begin"/>
      </w:r>
      <w:r w:rsidR="009F381C">
        <w:instrText xml:space="preserve"> ADDIN EN.CITE &lt;EndNote&gt;&lt;Cite&gt;&lt;Author&gt;Echtler&lt;/Author&gt;&lt;Year&gt;2009&lt;/Year&gt;&lt;IDText&gt;Inverted FTIR: easy multitouch sensing for flatscreens&lt;/IDText&gt;&lt;DisplayText&gt;[78]&lt;/DisplayText&gt;&lt;record&gt;&lt;titles&gt;&lt;title&gt;Inverted FTIR: easy multitouch sensing for flatscreens&lt;/title&gt;&lt;secondary-title&gt;Proceedings of the ACM International Conference on Interactive Tabletops and Surfaces&lt;/secondary-title&gt;&lt;/titles&gt;&lt;contributors&gt;&lt;authors&gt;&lt;author&gt;Echtler, Florian&lt;/author&gt;&lt;author&gt;Dippon, Andreas&lt;/author&gt;&lt;author&gt;T, Marcus&lt;/author&gt;&lt;author&gt;nnis,&lt;/author&gt;&lt;author&gt;Klinker, Gudrun&lt;/author&gt;&lt;/authors&gt;&lt;/contributors&gt;&lt;added-date format="utc"&gt;1305893659&lt;/added-date&gt;&lt;pub-location&gt;Banff, Alberta, Canada&lt;/pub-location&gt;&lt;ref-type name="Conference Paper"&gt;47&lt;/ref-type&gt;&lt;dates&gt;&lt;year&gt;2009&lt;/year&gt;&lt;/dates&gt;&lt;rec-number&gt;112&lt;/rec-number&gt;&lt;publisher&gt;ACM&lt;/publisher&gt;&lt;last-updated-date format="utc"&gt;1305893659&lt;/last-updated-date&gt;&lt;electronic-resource-num&gt;10.1145/1731903.1731909&lt;/electronic-resource-num&gt;&lt;/record&gt;&lt;/Cite&gt;&lt;/EndNote&gt;</w:instrText>
      </w:r>
      <w:r w:rsidR="00DB57F7" w:rsidRPr="00F12EFA">
        <w:fldChar w:fldCharType="separate"/>
      </w:r>
      <w:bookmarkEnd w:id="68"/>
      <w:bookmarkEnd w:id="69"/>
      <w:r w:rsidR="009F381C">
        <w:rPr>
          <w:noProof/>
        </w:rPr>
        <w:t>[78]</w:t>
      </w:r>
      <w:r w:rsidR="00DB57F7" w:rsidRPr="00F12EFA">
        <w:fldChar w:fldCharType="end"/>
      </w:r>
    </w:p>
    <w:p w14:paraId="045EEF85" w14:textId="77777777" w:rsidR="00E23EE1" w:rsidRDefault="00E23EE1" w:rsidP="008A4D94">
      <w:pPr>
        <w:pStyle w:val="Heading4"/>
        <w:rPr>
          <w:color w:val="auto"/>
        </w:rPr>
      </w:pPr>
    </w:p>
    <w:p w14:paraId="49177A1D" w14:textId="77777777" w:rsidR="004F5DF7" w:rsidRPr="00F12EFA" w:rsidRDefault="001A77CF" w:rsidP="008A4D94">
      <w:pPr>
        <w:pStyle w:val="Heading4"/>
        <w:rPr>
          <w:color w:val="auto"/>
        </w:rPr>
      </w:pPr>
      <w:r>
        <w:rPr>
          <w:color w:val="auto"/>
        </w:rPr>
        <w:t xml:space="preserve">3.2.1.3 </w:t>
      </w:r>
      <w:r w:rsidR="004F5DF7" w:rsidRPr="00F12EFA">
        <w:rPr>
          <w:color w:val="auto"/>
        </w:rPr>
        <w:t>D</w:t>
      </w:r>
      <w:r w:rsidR="008A4D94" w:rsidRPr="00F12EFA">
        <w:rPr>
          <w:color w:val="auto"/>
        </w:rPr>
        <w:t xml:space="preserve">iffuse </w:t>
      </w:r>
      <w:r w:rsidR="004F5DF7" w:rsidRPr="00F12EFA">
        <w:rPr>
          <w:color w:val="auto"/>
        </w:rPr>
        <w:t>I</w:t>
      </w:r>
      <w:r w:rsidR="008A4D94" w:rsidRPr="00F12EFA">
        <w:rPr>
          <w:color w:val="auto"/>
        </w:rPr>
        <w:t>llumination</w:t>
      </w:r>
    </w:p>
    <w:p w14:paraId="24B4783D" w14:textId="77777777" w:rsidR="008A4D94" w:rsidRPr="00F12EFA" w:rsidRDefault="008A4D94" w:rsidP="007B1B89"/>
    <w:p w14:paraId="3A757D80" w14:textId="77777777" w:rsidR="00D91DA4" w:rsidRPr="00F12EFA" w:rsidRDefault="00D91DA4" w:rsidP="007B1B89">
      <w:r w:rsidRPr="00F12EFA">
        <w:t xml:space="preserve">Diffuse illumination (DI) </w:t>
      </w:r>
      <w:r w:rsidR="00C6268D">
        <w:t>is</w:t>
      </w:r>
      <w:r w:rsidRPr="00F12EFA">
        <w:t xml:space="preserve"> a multi-touch sensing technique in which </w:t>
      </w:r>
      <w:r w:rsidR="00E23EE1">
        <w:t>IR</w:t>
      </w:r>
      <w:r w:rsidRPr="00F12EFA">
        <w:t xml:space="preserve"> light radiates from behind the touch-screen</w:t>
      </w:r>
      <w:r w:rsidR="007B1B89" w:rsidRPr="00F12EFA">
        <w:t xml:space="preserve"> </w:t>
      </w:r>
      <w:r w:rsidR="00DB57F7" w:rsidRPr="00F12EFA">
        <w:fldChar w:fldCharType="begin"/>
      </w:r>
      <w:r w:rsidR="009F381C">
        <w:instrText xml:space="preserve"> ADDIN EN.CITE &lt;EndNote&gt;&lt;Cite&gt;&lt;Author&gt;Rong&lt;/Author&gt;&lt;Year&gt;2010&lt;/Year&gt;&lt;IDText&gt;A Survey on the Development of Multi-touch Technology&lt;/IDText&gt;&lt;DisplayText&gt;[79]&lt;/DisplayText&gt;&lt;record&gt;&lt;dates&gt;&lt;pub-dates&gt;&lt;date&gt;17-18 April 2010&lt;/date&gt;&lt;/pub-dates&gt;&lt;year&gt;2010&lt;/year&gt;&lt;/dates&gt;&lt;keywords&gt;&lt;keyword&gt;computer vision&lt;/keyword&gt;&lt;keyword&gt;human computer interaction&lt;/keyword&gt;&lt;keyword&gt;touch sensitive screens&lt;/keyword&gt;&lt;keyword&gt;diffused illumination&lt;/keyword&gt;&lt;keyword&gt;frustrated total internal reflection&lt;/keyword&gt;&lt;keyword&gt;human-computer interaction&lt;/keyword&gt;&lt;keyword&gt;multitouch technology&lt;/keyword&gt;&lt;keyword&gt;senor&lt;/keyword&gt;&lt;keyword&gt;touch-point detection&lt;/keyword&gt;&lt;keyword&gt;touch-point tracking&lt;/keyword&gt;&lt;/keywords&gt;&lt;titles&gt;&lt;title&gt;A Survey on the Development of Multi-touch Technology&lt;/title&gt;&lt;secondary-title&gt;Wearable Computing Systems (APWCS), 2010 Asia-Pacific Conference on&lt;/secondary-title&gt;&lt;alt-title&gt;Wearable Computing Systems (APWCS), 2010 Asia-Pacific Conference on&lt;/alt-title&gt;&lt;/titles&gt;&lt;pages&gt;363-366&lt;/pages&gt;&lt;contributors&gt;&lt;authors&gt;&lt;author&gt;Rong, Chang&lt;/author&gt;&lt;author&gt;Feng, Wang&lt;/author&gt;&lt;author&gt;Pengfei, You&lt;/author&gt;&lt;/authors&gt;&lt;/contributors&gt;&lt;added-date format="utc"&gt;1305717763&lt;/added-date&gt;&lt;ref-type name="Conference Proceeding"&gt;10&lt;/ref-type&gt;&lt;rec-number&gt;100&lt;/rec-number&gt;&lt;last-updated-date format="utc"&gt;1305717763&lt;/last-updated-date&gt;&lt;/record&gt;&lt;/Cite&gt;&lt;/EndNote&gt;</w:instrText>
      </w:r>
      <w:r w:rsidR="00DB57F7" w:rsidRPr="00F12EFA">
        <w:fldChar w:fldCharType="separate"/>
      </w:r>
      <w:r w:rsidR="009F381C">
        <w:rPr>
          <w:noProof/>
        </w:rPr>
        <w:t>[79]</w:t>
      </w:r>
      <w:r w:rsidR="00DB57F7" w:rsidRPr="00F12EFA">
        <w:fldChar w:fldCharType="end"/>
      </w:r>
      <w:r w:rsidR="007B1B89" w:rsidRPr="00F12EFA">
        <w:t>. A diffuser material is placed either above or underneath the touch surface.</w:t>
      </w:r>
      <w:r w:rsidR="00E3067A" w:rsidRPr="00F12EFA">
        <w:t xml:space="preserve"> </w:t>
      </w:r>
      <w:r w:rsidR="00E75294">
        <w:t xml:space="preserve">A diffuser is a material which scatters light and provides a softer light </w:t>
      </w:r>
      <w:r w:rsidR="00DB57F7">
        <w:fldChar w:fldCharType="begin"/>
      </w:r>
      <w:r w:rsidR="00E75294">
        <w:instrText xml:space="preserve"> ADDIN EN.CITE &lt;EndNote&gt;&lt;Cite&gt;&lt;IDText&gt;Diffuser (optics)&lt;/IDText&gt;&lt;DisplayText&gt;[80]&lt;/DisplayText&gt;&lt;record&gt;&lt;urls&gt;&lt;related-urls&gt;&lt;url&gt;http://en.wikipedia.org/wiki/Diffuser_(optics)&lt;/url&gt;&lt;/related-urls&gt;&lt;/urls&gt;&lt;titles&gt;&lt;title&gt;Diffuser (optics)&lt;/title&gt;&lt;/titles&gt;&lt;number&gt;20/06/2012&lt;/number&gt;&lt;added-date format="utc"&gt;1340185264&lt;/added-date&gt;&lt;ref-type name="Web Page"&gt;12&lt;/ref-type&gt;&lt;rec-number&gt;202&lt;/rec-number&gt;&lt;last-updated-date format="utc"&gt;1340185289&lt;/last-updated-date&gt;&lt;volume&gt;2012&lt;/volume&gt;&lt;/record&gt;&lt;/Cite&gt;&lt;/EndNote&gt;</w:instrText>
      </w:r>
      <w:r w:rsidR="00DB57F7">
        <w:fldChar w:fldCharType="separate"/>
      </w:r>
      <w:r w:rsidR="00E75294">
        <w:rPr>
          <w:noProof/>
        </w:rPr>
        <w:t>[80]</w:t>
      </w:r>
      <w:r w:rsidR="00DB57F7">
        <w:fldChar w:fldCharType="end"/>
      </w:r>
      <w:r w:rsidR="00E75294" w:rsidRPr="00E75294">
        <w:t>.</w:t>
      </w:r>
      <w:r w:rsidR="00D82686">
        <w:rPr>
          <w:color w:val="FF0000"/>
        </w:rPr>
        <w:t xml:space="preserve"> </w:t>
      </w:r>
      <w:r w:rsidR="00E3067A" w:rsidRPr="00F12EFA">
        <w:t xml:space="preserve">Part of the IR light is reflected by the diffuser </w:t>
      </w:r>
      <w:r w:rsidR="00D82686">
        <w:t xml:space="preserve">while the rest </w:t>
      </w:r>
      <w:r w:rsidR="00E3067A" w:rsidRPr="00F12EFA">
        <w:t xml:space="preserve">will pass through the diffuser. </w:t>
      </w:r>
      <w:r w:rsidR="00FE704A" w:rsidRPr="00F12EFA">
        <w:t>When objects are close to or touch the surface, they</w:t>
      </w:r>
      <w:r w:rsidR="007B1B89" w:rsidRPr="00F12EFA">
        <w:t xml:space="preserve"> </w:t>
      </w:r>
      <w:r w:rsidRPr="00F12EFA">
        <w:t xml:space="preserve">reflect more light </w:t>
      </w:r>
      <w:r w:rsidR="00FE704A" w:rsidRPr="00F12EFA">
        <w:t xml:space="preserve">than the </w:t>
      </w:r>
      <w:r w:rsidR="007B1B89" w:rsidRPr="00F12EFA">
        <w:t>diffuse</w:t>
      </w:r>
      <w:r w:rsidRPr="00F12EFA">
        <w:t>r</w:t>
      </w:r>
      <w:r w:rsidR="007B1B89" w:rsidRPr="00F12EFA">
        <w:t xml:space="preserve"> material does</w:t>
      </w:r>
      <w:r w:rsidR="00D82686">
        <w:t xml:space="preserve"> by itself</w:t>
      </w:r>
      <w:r w:rsidR="00861022" w:rsidRPr="00F12EFA">
        <w:t xml:space="preserve">, although this depends heavily on the diffuser </w:t>
      </w:r>
      <w:r w:rsidR="00DB57F7" w:rsidRPr="00F12EFA">
        <w:fldChar w:fldCharType="begin"/>
      </w:r>
      <w:r w:rsidR="00E75294">
        <w:instrText xml:space="preserve"> ADDIN EN.CITE &lt;EndNote&gt;&lt;Cite&gt;&lt;Author&gt;Ringel&lt;/Author&gt;&lt;Year&gt;2001&lt;/Year&gt;&lt;IDText&gt;Barehands: implement-free interaction with a wall-mounted display&lt;/IDText&gt;&lt;DisplayText&gt;[81]&lt;/DisplayText&gt;&lt;record&gt;&lt;titles&gt;&lt;title&gt;Barehands: implement-free interaction with a wall-mounted display&lt;/title&gt;&lt;secondary-title&gt;CHI &amp;apos;01 extended abstracts on Human factors in computing systems&lt;/secondary-title&gt;&lt;/titles&gt;&lt;contributors&gt;&lt;authors&gt;&lt;author&gt;Ringel, Meredith&lt;/author&gt;&lt;author&gt;Berg, Henry&lt;/author&gt;&lt;author&gt;Jin, Yuhui&lt;/author&gt;&lt;author&gt;Winograd, Terry&lt;/author&gt;&lt;/authors&gt;&lt;/contributors&gt;&lt;added-date format="utc"&gt;1307103234&lt;/added-date&gt;&lt;pub-location&gt;Seattle, Washington&lt;/pub-location&gt;&lt;ref-type name="Conference Paper"&gt;47&lt;/ref-type&gt;&lt;dates&gt;&lt;year&gt;2001&lt;/year&gt;&lt;/dates&gt;&lt;rec-number&gt;130&lt;/rec-number&gt;&lt;publisher&gt;ACM&lt;/publisher&gt;&lt;last-updated-date format="utc"&gt;1307103234&lt;/last-updated-date&gt;&lt;electronic-resource-num&gt;10.1145/634067.634284&lt;/electronic-resource-num&gt;&lt;/record&gt;&lt;/Cite&gt;&lt;/EndNote&gt;</w:instrText>
      </w:r>
      <w:r w:rsidR="00DB57F7" w:rsidRPr="00F12EFA">
        <w:fldChar w:fldCharType="separate"/>
      </w:r>
      <w:r w:rsidR="00E75294">
        <w:rPr>
          <w:noProof/>
        </w:rPr>
        <w:t>[81]</w:t>
      </w:r>
      <w:r w:rsidR="00DB57F7" w:rsidRPr="00F12EFA">
        <w:fldChar w:fldCharType="end"/>
      </w:r>
      <w:r w:rsidR="007B1B89" w:rsidRPr="00F12EFA">
        <w:t>.</w:t>
      </w:r>
      <w:r w:rsidR="00FE704A" w:rsidRPr="00F12EFA">
        <w:t xml:space="preserve"> </w:t>
      </w:r>
      <w:r w:rsidR="00E3067A" w:rsidRPr="00F12EFA">
        <w:t xml:space="preserve">Sheikh et al. describe that the performance of a </w:t>
      </w:r>
      <w:r w:rsidR="00D82686">
        <w:t xml:space="preserve">DI </w:t>
      </w:r>
      <w:r w:rsidR="00E3067A" w:rsidRPr="00F12EFA">
        <w:t>system relies heavily on the diffuser material; if too much light is absorbed by the diffuser, the contrast between interactions with the surface and surface will be low, making it difficult to detect</w:t>
      </w:r>
      <w:r w:rsidR="00E23EE1">
        <w:t xml:space="preserve"> interactions</w:t>
      </w:r>
      <w:r w:rsidR="00E3067A" w:rsidRPr="00F12EFA">
        <w:t xml:space="preserve"> </w:t>
      </w:r>
      <w:r w:rsidR="00DB57F7" w:rsidRPr="00F12EFA">
        <w:fldChar w:fldCharType="begin"/>
      </w:r>
      <w:r w:rsidR="00E75294">
        <w:instrText xml:space="preserve"> ADDIN EN.CITE &lt;EndNote&gt;&lt;Cite&gt;&lt;Author&gt;Sheikh&lt;/Author&gt;&lt;Year&gt;2009&lt;/Year&gt;&lt;IDText&gt;Design and implementation of an FTIR camera-based multi-touch display&lt;/IDText&gt;&lt;DisplayText&gt;[82]&lt;/DisplayText&gt;&lt;record&gt;&lt;dates&gt;&lt;pub-dates&gt;&lt;date&gt;17-19 March 2009&lt;/date&gt;&lt;/pub-dates&gt;&lt;year&gt;2009&lt;/year&gt;&lt;/dates&gt;&lt;keywords&gt;&lt;keyword&gt;cameras&lt;/keyword&gt;&lt;keyword&gt;human computer interaction&lt;/keyword&gt;&lt;keyword&gt;interactive systems&lt;/keyword&gt;&lt;keyword&gt;microcomputers&lt;/keyword&gt;&lt;keyword&gt;touch sensitive screens&lt;/keyword&gt;&lt;keyword&gt;FTIR camera based multi touch display&lt;/keyword&gt;&lt;keyword&gt;Frustrated Total Internal Reflection technology&lt;/keyword&gt;&lt;keyword&gt;camera based direct interaction multi touch display&lt;/keyword&gt;&lt;keyword&gt;human computer interface&lt;/keyword&gt;&lt;keyword&gt;interactive hands on manipulation&lt;/keyword&gt;&lt;keyword&gt;multimedia environment&lt;/keyword&gt;&lt;keyword&gt;personal computer&lt;/keyword&gt;&lt;/keywords&gt;&lt;titles&gt;&lt;title&gt;Design and implementation of an FTIR camera-based multi-touch display&lt;/title&gt;&lt;secondary-title&gt;GCC Conference &amp;amp; Exhibition, 2009 5th IEEE&lt;/secondary-title&gt;&lt;alt-title&gt;GCC Conference &amp;amp; Exhibition, 2009 5th IEEE&lt;/alt-title&gt;&lt;/titles&gt;&lt;pages&gt;1-6&lt;/pages&gt;&lt;contributors&gt;&lt;authors&gt;&lt;author&gt;Sheikh, S. S. A.&lt;/author&gt;&lt;author&gt;Hanana, S. M.&lt;/author&gt;&lt;author&gt;Al-Hosany, Y.&lt;/author&gt;&lt;author&gt;Soudan, B.&lt;/author&gt;&lt;/authors&gt;&lt;/contributors&gt;&lt;added-date format="utc"&gt;1305717128&lt;/added-date&gt;&lt;ref-type name="Conference Proceeding"&gt;10&lt;/ref-type&gt;&lt;rec-number&gt;99&lt;/rec-number&gt;&lt;last-updated-date format="utc"&gt;1305717128&lt;/last-updated-date&gt;&lt;/record&gt;&lt;/Cite&gt;&lt;/EndNote&gt;</w:instrText>
      </w:r>
      <w:r w:rsidR="00DB57F7" w:rsidRPr="00F12EFA">
        <w:fldChar w:fldCharType="separate"/>
      </w:r>
      <w:r w:rsidR="00E75294">
        <w:rPr>
          <w:noProof/>
        </w:rPr>
        <w:t>[82]</w:t>
      </w:r>
      <w:r w:rsidR="00DB57F7" w:rsidRPr="00F12EFA">
        <w:fldChar w:fldCharType="end"/>
      </w:r>
      <w:r w:rsidR="00E3067A" w:rsidRPr="00F12EFA">
        <w:t>. The IR</w:t>
      </w:r>
      <w:r w:rsidR="00FE704A" w:rsidRPr="00F12EFA">
        <w:t xml:space="preserve"> reflection</w:t>
      </w:r>
      <w:r w:rsidR="003E7662" w:rsidRPr="00F12EFA">
        <w:t xml:space="preserve">s of objects can then be </w:t>
      </w:r>
      <w:r w:rsidR="00FE704A" w:rsidRPr="00F12EFA">
        <w:t xml:space="preserve">read in by a computer vision system and interactions with the surface can be detected. </w:t>
      </w:r>
      <w:r w:rsidRPr="00F12EFA">
        <w:t>This sensing method has been used in various projects</w:t>
      </w:r>
      <w:r w:rsidR="00E96D5E" w:rsidRPr="00F12EFA">
        <w:t xml:space="preserve"> </w:t>
      </w:r>
      <w:r w:rsidR="00DB57F7" w:rsidRPr="00F12EFA">
        <w:fldChar w:fldCharType="begin"/>
      </w:r>
      <w:r w:rsidR="00E75294">
        <w:instrText xml:space="preserve"> ADDIN EN.CITE &lt;EndNote&gt;&lt;Cite&gt;&lt;Author&gt;Baudisch&lt;/Author&gt;&lt;Year&gt;2010&lt;/Year&gt;&lt;IDText&gt;Lumino: tangible blocks for tabletop computers based on glass fiber bundles&lt;/IDText&gt;&lt;DisplayText&gt;[83, 84]&lt;/DisplayText&gt;&lt;record&gt;&lt;titles&gt;&lt;title&gt;Lumino: tangible blocks for tabletop computers based on glass fiber bundles&lt;/title&gt;&lt;secondary-title&gt;Proceedings of the 28th international conference on Human factors in computing systems&lt;/secondary-title&gt;&lt;/titles&gt;&lt;contributors&gt;&lt;authors&gt;&lt;author&gt;Baudisch, Patrick&lt;/author&gt;&lt;author&gt;Becker, Torsten&lt;/author&gt;&lt;author&gt;Rudeck, Frederik&lt;/author&gt;&lt;/authors&gt;&lt;/contributors&gt;&lt;added-date format="utc"&gt;1307103264&lt;/added-date&gt;&lt;pub-location&gt;Atlanta, Georgia, USA&lt;/pub-location&gt;&lt;ref-type name="Conference Paper"&gt;47&lt;/ref-type&gt;&lt;dates&gt;&lt;year&gt;2010&lt;/year&gt;&lt;/dates&gt;&lt;rec-number&gt;132&lt;/rec-number&gt;&lt;publisher&gt;ACM&lt;/publisher&gt;&lt;last-updated-date format="utc"&gt;1307103264&lt;/last-updated-date&gt;&lt;electronic-resource-num&gt;10.1145/1753326.1753500&lt;/electronic-resource-num&gt;&lt;/record&gt;&lt;/Cite&gt;&lt;Cite&gt;&lt;Author&gt;Sheridan&lt;/Author&gt;&lt;Year&gt;2009&lt;/Year&gt;&lt;IDText&gt;DIY design process for interactive surfaces&lt;/IDText&gt;&lt;record&gt;&lt;titles&gt;&lt;title&gt;DIY design process for interactive surfaces&lt;/title&gt;&lt;secondary-title&gt;Proceedings of the 23rd British HCI Group Annual Conference on People and Computers: Celebrating People and Technology&lt;/secondary-title&gt;&lt;/titles&gt;&lt;contributors&gt;&lt;authors&gt;&lt;author&gt;Sheridan, Jennifer G.&lt;/author&gt;&lt;author&gt;Tompkin, James&lt;/author&gt;&lt;author&gt;Maciel, Abel&lt;/author&gt;&lt;author&gt;Roussos, George&lt;/author&gt;&lt;/authors&gt;&lt;/contributors&gt;&lt;added-date format="utc"&gt;1306151791&lt;/added-date&gt;&lt;pub-location&gt;Cambridge, United Kingdom&lt;/pub-location&gt;&lt;ref-type name="Conference Paper"&gt;47&lt;/ref-type&gt;&lt;dates&gt;&lt;year&gt;2009&lt;/year&gt;&lt;/dates&gt;&lt;rec-number&gt;115&lt;/rec-number&gt;&lt;publisher&gt;British Computer Society&lt;/publisher&gt;&lt;last-updated-date format="utc"&gt;1306151791&lt;/last-updated-date&gt;&lt;/record&gt;&lt;/Cite&gt;&lt;/EndNote&gt;</w:instrText>
      </w:r>
      <w:r w:rsidR="00DB57F7" w:rsidRPr="00F12EFA">
        <w:fldChar w:fldCharType="separate"/>
      </w:r>
      <w:r w:rsidR="00E75294">
        <w:rPr>
          <w:noProof/>
        </w:rPr>
        <w:t>[83, 84]</w:t>
      </w:r>
      <w:r w:rsidR="00DB57F7" w:rsidRPr="00F12EFA">
        <w:fldChar w:fldCharType="end"/>
      </w:r>
      <w:r w:rsidRPr="00F12EFA">
        <w:t xml:space="preserve">, including </w:t>
      </w:r>
      <w:r w:rsidR="00D82686">
        <w:t xml:space="preserve">the </w:t>
      </w:r>
      <w:r w:rsidRPr="00F12EFA">
        <w:t xml:space="preserve">commercial multi-touch table, Microsoft Surface 1.0 </w:t>
      </w:r>
      <w:r w:rsidR="00DB57F7" w:rsidRPr="00F12EFA">
        <w:fldChar w:fldCharType="begin"/>
      </w:r>
      <w:r w:rsidR="009F381C">
        <w:instrText xml:space="preserve"> ADDIN EN.CITE &lt;EndNote&gt;&lt;Cite ExcludeYear="1"&gt;&lt;Author&gt;Microsoft&lt;/Author&gt;&lt;IDText&gt;Microsoft Surface&lt;/IDText&gt;&lt;DisplayText&gt;[70]&lt;/DisplayText&gt;&lt;record&gt;&lt;urls&gt;&lt;related-urls&gt;&lt;url&gt;http://www.microsoft.com/surface/&lt;/url&gt;&lt;/related-urls&gt;&lt;/urls&gt;&lt;titles&gt;&lt;title&gt;Microsoft Surface&lt;/title&gt;&lt;/titles&gt;&lt;number&gt;16/03/2011&lt;/number&gt;&lt;contributors&gt;&lt;authors&gt;&lt;author&gt;Microsoft Corp&lt;/author&gt;&lt;/authors&gt;&lt;/contributors&gt;&lt;added-date format="utc"&gt;1300290181&lt;/added-date&gt;&lt;ref-type name="Web Page"&gt;12&lt;/ref-type&gt;&lt;rec-number&gt;79&lt;/rec-number&gt;&lt;last-updated-date format="utc"&gt;1300290458&lt;/last-updated-date&gt;&lt;volume&gt;2011&lt;/volume&gt;&lt;/record&gt;&lt;/Cite&gt;&lt;/EndNote&gt;</w:instrText>
      </w:r>
      <w:r w:rsidR="00DB57F7" w:rsidRPr="00F12EFA">
        <w:fldChar w:fldCharType="separate"/>
      </w:r>
      <w:r w:rsidR="009F381C">
        <w:rPr>
          <w:noProof/>
        </w:rPr>
        <w:t>[70]</w:t>
      </w:r>
      <w:r w:rsidR="00DB57F7" w:rsidRPr="00F12EFA">
        <w:fldChar w:fldCharType="end"/>
      </w:r>
      <w:r w:rsidRPr="00F12EFA">
        <w:t>.</w:t>
      </w:r>
    </w:p>
    <w:p w14:paraId="485C59F6" w14:textId="77777777" w:rsidR="005D1292" w:rsidRPr="00F12EFA" w:rsidRDefault="005D1292" w:rsidP="005D1292">
      <w:pPr>
        <w:jc w:val="center"/>
      </w:pPr>
    </w:p>
    <w:p w14:paraId="19F410A1" w14:textId="77777777" w:rsidR="005D1292" w:rsidRPr="00F12EFA" w:rsidRDefault="00B25F6F" w:rsidP="005D1292">
      <w:pPr>
        <w:jc w:val="center"/>
      </w:pPr>
      <w:r>
        <w:rPr>
          <w:noProof/>
          <w:lang w:val="en-GB" w:eastAsia="en-GB"/>
        </w:rPr>
        <w:lastRenderedPageBreak/>
        <w:drawing>
          <wp:inline distT="0" distB="0" distL="0" distR="0" wp14:anchorId="4DA0C63E" wp14:editId="2BE2136A">
            <wp:extent cx="4223341" cy="2467278"/>
            <wp:effectExtent l="19050" t="0" r="5759" b="0"/>
            <wp:docPr id="7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srcRect/>
                    <a:stretch>
                      <a:fillRect/>
                    </a:stretch>
                  </pic:blipFill>
                  <pic:spPr bwMode="auto">
                    <a:xfrm>
                      <a:off x="0" y="0"/>
                      <a:ext cx="4229232" cy="2470720"/>
                    </a:xfrm>
                    <a:prstGeom prst="rect">
                      <a:avLst/>
                    </a:prstGeom>
                    <a:noFill/>
                    <a:ln w="9525">
                      <a:noFill/>
                      <a:miter lim="800000"/>
                      <a:headEnd/>
                      <a:tailEnd/>
                    </a:ln>
                  </pic:spPr>
                </pic:pic>
              </a:graphicData>
            </a:graphic>
          </wp:inline>
        </w:drawing>
      </w:r>
    </w:p>
    <w:p w14:paraId="432EB74C" w14:textId="77777777" w:rsidR="005D1292" w:rsidRPr="00F12EFA" w:rsidRDefault="005D1292" w:rsidP="005D1292">
      <w:pPr>
        <w:pStyle w:val="Caption"/>
        <w:jc w:val="center"/>
      </w:pPr>
      <w:bookmarkStart w:id="70" w:name="_Toc323816546"/>
      <w:bookmarkStart w:id="71" w:name="_Toc327168856"/>
      <w:r w:rsidRPr="00F12EFA">
        <w:t>Figure 3.</w:t>
      </w:r>
      <w:r w:rsidR="00DB57F7" w:rsidRPr="00F12EFA">
        <w:fldChar w:fldCharType="begin"/>
      </w:r>
      <w:r w:rsidR="00E43383" w:rsidRPr="00F12EFA">
        <w:instrText xml:space="preserve"> SEQ Figure \* ARABIC </w:instrText>
      </w:r>
      <w:r w:rsidR="00DB57F7" w:rsidRPr="00F12EFA">
        <w:fldChar w:fldCharType="separate"/>
      </w:r>
      <w:r w:rsidR="00724B15">
        <w:rPr>
          <w:noProof/>
        </w:rPr>
        <w:t>4</w:t>
      </w:r>
      <w:r w:rsidR="00DB57F7" w:rsidRPr="00F12EFA">
        <w:fldChar w:fldCharType="end"/>
      </w:r>
      <w:r w:rsidRPr="00F12EFA">
        <w:t>: Diffuse Illumination</w:t>
      </w:r>
      <w:r w:rsidR="00757D95" w:rsidRPr="00F12EFA">
        <w:t xml:space="preserve">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bookmarkEnd w:id="70"/>
      <w:bookmarkEnd w:id="71"/>
      <w:r w:rsidR="009F381C">
        <w:rPr>
          <w:noProof/>
        </w:rPr>
        <w:t>[76]</w:t>
      </w:r>
      <w:r w:rsidR="00DB57F7" w:rsidRPr="00F12EFA">
        <w:fldChar w:fldCharType="end"/>
      </w:r>
    </w:p>
    <w:p w14:paraId="723AAB09" w14:textId="77777777" w:rsidR="005D1292" w:rsidRPr="00F12EFA" w:rsidRDefault="005D1292" w:rsidP="005D1292">
      <w:pPr>
        <w:jc w:val="center"/>
      </w:pPr>
    </w:p>
    <w:p w14:paraId="4FC05C99" w14:textId="77777777" w:rsidR="002A59AD" w:rsidRPr="00F12EFA" w:rsidRDefault="00FE704A" w:rsidP="007B1B89">
      <w:r w:rsidRPr="00F12EFA">
        <w:t xml:space="preserve">Rong et al. describe </w:t>
      </w:r>
      <w:r w:rsidR="00786DC4">
        <w:t>DI</w:t>
      </w:r>
      <w:r w:rsidRPr="00F12EFA">
        <w:t xml:space="preserve"> systems as 'seeing' systems </w:t>
      </w:r>
      <w:r w:rsidR="00DB57F7" w:rsidRPr="00F12EFA">
        <w:fldChar w:fldCharType="begin"/>
      </w:r>
      <w:r w:rsidR="009F381C">
        <w:instrText xml:space="preserve"> ADDIN EN.CITE &lt;EndNote&gt;&lt;Cite&gt;&lt;Author&gt;Rong&lt;/Author&gt;&lt;Year&gt;2010&lt;/Year&gt;&lt;IDText&gt;A Survey on the Development of Multi-touch Technology&lt;/IDText&gt;&lt;DisplayText&gt;[79]&lt;/DisplayText&gt;&lt;record&gt;&lt;dates&gt;&lt;pub-dates&gt;&lt;date&gt;17-18 April 2010&lt;/date&gt;&lt;/pub-dates&gt;&lt;year&gt;2010&lt;/year&gt;&lt;/dates&gt;&lt;keywords&gt;&lt;keyword&gt;computer vision&lt;/keyword&gt;&lt;keyword&gt;human computer interaction&lt;/keyword&gt;&lt;keyword&gt;touch sensitive screens&lt;/keyword&gt;&lt;keyword&gt;diffused illumination&lt;/keyword&gt;&lt;keyword&gt;frustrated total internal reflection&lt;/keyword&gt;&lt;keyword&gt;human-computer interaction&lt;/keyword&gt;&lt;keyword&gt;multitouch technology&lt;/keyword&gt;&lt;keyword&gt;senor&lt;/keyword&gt;&lt;keyword&gt;touch-point detection&lt;/keyword&gt;&lt;keyword&gt;touch-point tracking&lt;/keyword&gt;&lt;/keywords&gt;&lt;titles&gt;&lt;title&gt;A Survey on the Development of Multi-touch Technology&lt;/title&gt;&lt;secondary-title&gt;Wearable Computing Systems (APWCS), 2010 Asia-Pacific Conference on&lt;/secondary-title&gt;&lt;alt-title&gt;Wearable Computing Systems (APWCS), 2010 Asia-Pacific Conference on&lt;/alt-title&gt;&lt;/titles&gt;&lt;pages&gt;363-366&lt;/pages&gt;&lt;contributors&gt;&lt;authors&gt;&lt;author&gt;Rong, Chang&lt;/author&gt;&lt;author&gt;Feng, Wang&lt;/author&gt;&lt;author&gt;Pengfei, You&lt;/author&gt;&lt;/authors&gt;&lt;/contributors&gt;&lt;added-date format="utc"&gt;1305717763&lt;/added-date&gt;&lt;ref-type name="Conference Proceeding"&gt;10&lt;/ref-type&gt;&lt;rec-number&gt;100&lt;/rec-number&gt;&lt;last-updated-date format="utc"&gt;1305717763&lt;/last-updated-date&gt;&lt;/record&gt;&lt;/Cite&gt;&lt;/EndNote&gt;</w:instrText>
      </w:r>
      <w:r w:rsidR="00DB57F7" w:rsidRPr="00F12EFA">
        <w:fldChar w:fldCharType="separate"/>
      </w:r>
      <w:r w:rsidR="009F381C">
        <w:rPr>
          <w:noProof/>
        </w:rPr>
        <w:t>[79]</w:t>
      </w:r>
      <w:r w:rsidR="00DB57F7" w:rsidRPr="00F12EFA">
        <w:fldChar w:fldCharType="end"/>
      </w:r>
      <w:r w:rsidRPr="00F12EFA">
        <w:t xml:space="preserve">. </w:t>
      </w:r>
      <w:r w:rsidR="00A232F6" w:rsidRPr="00F12EFA">
        <w:t xml:space="preserve">The processing pipeline involved in a </w:t>
      </w:r>
      <w:r w:rsidR="00786DC4">
        <w:t>DI</w:t>
      </w:r>
      <w:r w:rsidR="00A232F6" w:rsidRPr="00F12EFA">
        <w:t xml:space="preserve"> system is more complex. The main disadvantage to DI systems is that they require more complex image processing in comparison to FTIR systems </w:t>
      </w:r>
      <w:r w:rsidR="00DB57F7" w:rsidRPr="00F12EFA">
        <w:fldChar w:fldCharType="begin"/>
      </w:r>
      <w:r w:rsidR="009F381C">
        <w:instrText xml:space="preserve"> ADDIN EN.CITE &lt;EndNote&gt;&lt;Cite&gt;&lt;Author&gt;Rong&lt;/Author&gt;&lt;Year&gt;2010&lt;/Year&gt;&lt;IDText&gt;A Survey on the Development of Multi-touch Technology&lt;/IDText&gt;&lt;DisplayText&gt;[79]&lt;/DisplayText&gt;&lt;record&gt;&lt;dates&gt;&lt;pub-dates&gt;&lt;date&gt;17-18 April 2010&lt;/date&gt;&lt;/pub-dates&gt;&lt;year&gt;2010&lt;/year&gt;&lt;/dates&gt;&lt;keywords&gt;&lt;keyword&gt;computer vision&lt;/keyword&gt;&lt;keyword&gt;human computer interaction&lt;/keyword&gt;&lt;keyword&gt;touch sensitive screens&lt;/keyword&gt;&lt;keyword&gt;diffused illumination&lt;/keyword&gt;&lt;keyword&gt;frustrated total internal reflection&lt;/keyword&gt;&lt;keyword&gt;human-computer interaction&lt;/keyword&gt;&lt;keyword&gt;multitouch technology&lt;/keyword&gt;&lt;keyword&gt;senor&lt;/keyword&gt;&lt;keyword&gt;touch-point detection&lt;/keyword&gt;&lt;keyword&gt;touch-point tracking&lt;/keyword&gt;&lt;/keywords&gt;&lt;titles&gt;&lt;title&gt;A Survey on the Development of Multi-touch Technology&lt;/title&gt;&lt;secondary-title&gt;Wearable Computing Systems (APWCS), 2010 Asia-Pacific Conference on&lt;/secondary-title&gt;&lt;alt-title&gt;Wearable Computing Systems (APWCS), 2010 Asia-Pacific Conference on&lt;/alt-title&gt;&lt;/titles&gt;&lt;pages&gt;363-366&lt;/pages&gt;&lt;contributors&gt;&lt;authors&gt;&lt;author&gt;Rong, Chang&lt;/author&gt;&lt;author&gt;Feng, Wang&lt;/author&gt;&lt;author&gt;Pengfei, You&lt;/author&gt;&lt;/authors&gt;&lt;/contributors&gt;&lt;added-date format="utc"&gt;1305717763&lt;/added-date&gt;&lt;ref-type name="Conference Proceeding"&gt;10&lt;/ref-type&gt;&lt;rec-number&gt;100&lt;/rec-number&gt;&lt;last-updated-date format="utc"&gt;1305717763&lt;/last-updated-date&gt;&lt;/record&gt;&lt;/Cite&gt;&lt;/EndNote&gt;</w:instrText>
      </w:r>
      <w:r w:rsidR="00DB57F7" w:rsidRPr="00F12EFA">
        <w:fldChar w:fldCharType="separate"/>
      </w:r>
      <w:r w:rsidR="009F381C">
        <w:rPr>
          <w:noProof/>
        </w:rPr>
        <w:t>[79]</w:t>
      </w:r>
      <w:r w:rsidR="00DB57F7" w:rsidRPr="00F12EFA">
        <w:fldChar w:fldCharType="end"/>
      </w:r>
      <w:r w:rsidR="00A232F6" w:rsidRPr="00F12EFA">
        <w:t>.</w:t>
      </w:r>
    </w:p>
    <w:p w14:paraId="21AD3BD1" w14:textId="77777777" w:rsidR="00D91DA4" w:rsidRPr="00F12EFA" w:rsidRDefault="00D91DA4" w:rsidP="007B1B89">
      <w:r w:rsidRPr="00F12EFA">
        <w:t xml:space="preserve">One </w:t>
      </w:r>
      <w:r w:rsidR="002A59AD" w:rsidRPr="00F12EFA">
        <w:t xml:space="preserve">limitation </w:t>
      </w:r>
      <w:r w:rsidRPr="00F12EFA">
        <w:t xml:space="preserve">associated with </w:t>
      </w:r>
      <w:r w:rsidR="00527FCB">
        <w:t xml:space="preserve">DI sensing </w:t>
      </w:r>
      <w:r w:rsidRPr="00F12EFA">
        <w:t xml:space="preserve">was recognised by Augsten et al </w:t>
      </w:r>
      <w:r w:rsidR="00DB57F7" w:rsidRPr="00F12EFA">
        <w:fldChar w:fldCharType="begin"/>
      </w:r>
      <w:r w:rsidR="009F381C">
        <w:instrText xml:space="preserve"> ADDIN EN.CITE &lt;EndNote&gt;&lt;Cite&gt;&lt;Author&gt;Augsten&lt;/Author&gt;&lt;Year&gt;2010&lt;/Year&gt;&lt;IDText&gt;Multitoe: high-precision interaction with back-projected floors based on high-resolution multi-touch input&lt;/IDText&gt;&lt;DisplayText&gt;[68]&lt;/DisplayText&gt;&lt;record&gt;&lt;titles&gt;&lt;title&gt;Multitoe: high-precision interaction with back-projected floors based on high-resolution multi-touch input&lt;/title&gt;&lt;secondary-title&gt;Proceedings of the 23nd annual ACM symposium on User interface software and technology&lt;/secondary-title&gt;&lt;/titles&gt;&lt;contributors&gt;&lt;authors&gt;&lt;author&gt;Augsten, Thomas&lt;/author&gt;&lt;author&gt;Kaefer, Konstantin&lt;/author&gt;&lt;author&gt;Ren,&lt;/author&gt;&lt;author&gt;Meusel,&lt;/author&gt;&lt;author&gt;Fetzer, Caroline&lt;/author&gt;&lt;author&gt;Kanitz, Dorian&lt;/author&gt;&lt;author&gt;Stoff, Thomas&lt;/author&gt;&lt;author&gt;Becker, Torsten&lt;/author&gt;&lt;author&gt;Holz, Christian&lt;/author&gt;&lt;author&gt;Baudisch, Patrick&lt;/author&gt;&lt;/authors&gt;&lt;/contributors&gt;&lt;added-date format="utc"&gt;1307103278&lt;/added-date&gt;&lt;pub-location&gt;New York, New York, USA&lt;/pub-location&gt;&lt;ref-type name="Conference Paper"&gt;47&lt;/ref-type&gt;&lt;dates&gt;&lt;year&gt;2010&lt;/year&gt;&lt;/dates&gt;&lt;rec-number&gt;133&lt;/rec-number&gt;&lt;publisher&gt;ACM&lt;/publisher&gt;&lt;last-updated-date format="utc"&gt;1307103278&lt;/last-updated-date&gt;&lt;electronic-resource-num&gt;10.1145/1866029.1866064&lt;/electronic-resource-num&gt;&lt;/record&gt;&lt;/Cite&gt;&lt;/EndNote&gt;</w:instrText>
      </w:r>
      <w:r w:rsidR="00DB57F7" w:rsidRPr="00F12EFA">
        <w:fldChar w:fldCharType="separate"/>
      </w:r>
      <w:r w:rsidR="009F381C">
        <w:rPr>
          <w:noProof/>
        </w:rPr>
        <w:t>[68]</w:t>
      </w:r>
      <w:r w:rsidR="00DB57F7" w:rsidRPr="00F12EFA">
        <w:fldChar w:fldCharType="end"/>
      </w:r>
      <w:r w:rsidR="00786DC4">
        <w:t>.</w:t>
      </w:r>
      <w:r w:rsidRPr="00F12EFA">
        <w:t xml:space="preserve"> </w:t>
      </w:r>
      <w:r w:rsidR="002E0BE3">
        <w:t>T</w:t>
      </w:r>
      <w:r w:rsidR="00786DC4" w:rsidRPr="00F12EFA">
        <w:t>hey noticed that dark objects would not get recognised while lightly coloured objects would get recognised</w:t>
      </w:r>
      <w:r w:rsidR="00786DC4">
        <w:t>.</w:t>
      </w:r>
      <w:r w:rsidR="00786DC4" w:rsidRPr="00F12EFA">
        <w:t xml:space="preserve"> </w:t>
      </w:r>
      <w:r w:rsidR="000F1D32" w:rsidRPr="00F12EFA">
        <w:t xml:space="preserve">This was due to dark objects absorbing IR light </w:t>
      </w:r>
      <w:r w:rsidR="00683942" w:rsidRPr="00F12EFA">
        <w:t>while</w:t>
      </w:r>
      <w:r w:rsidR="000F1D32" w:rsidRPr="00F12EFA">
        <w:t xml:space="preserve"> lightly coloured objects would reflect IR light. </w:t>
      </w:r>
      <w:r w:rsidR="00FE704A" w:rsidRPr="00F12EFA">
        <w:t xml:space="preserve">Although, this </w:t>
      </w:r>
      <w:r w:rsidR="0041338A" w:rsidRPr="00F12EFA">
        <w:t>was</w:t>
      </w:r>
      <w:r w:rsidR="00FE704A" w:rsidRPr="00F12EFA">
        <w:t xml:space="preserve"> seen as a limitation</w:t>
      </w:r>
      <w:r w:rsidR="0041338A" w:rsidRPr="00F12EFA">
        <w:t xml:space="preserve"> in their research</w:t>
      </w:r>
      <w:r w:rsidR="00FE704A" w:rsidRPr="00F12EFA">
        <w:t xml:space="preserve">, </w:t>
      </w:r>
      <w:r w:rsidR="002A59AD" w:rsidRPr="00F12EFA">
        <w:t xml:space="preserve">other studies have taken advantage of this and have created </w:t>
      </w:r>
      <w:r w:rsidR="00E23EE1">
        <w:t xml:space="preserve">DI </w:t>
      </w:r>
      <w:r w:rsidR="002A59AD" w:rsidRPr="00F12EFA">
        <w:t xml:space="preserve">systems which read </w:t>
      </w:r>
      <w:r w:rsidR="00BF611E" w:rsidRPr="00F12EFA">
        <w:t xml:space="preserve">interactions with finger presses and also interactions with </w:t>
      </w:r>
      <w:r w:rsidR="00FE704A" w:rsidRPr="00F12EFA">
        <w:t>optical tags, known as fiduciary markers or fiducials</w:t>
      </w:r>
      <w:r w:rsidR="008556A9" w:rsidRPr="00F12EFA">
        <w:t xml:space="preserve"> </w:t>
      </w:r>
      <w:r w:rsidR="00DB57F7" w:rsidRPr="00F12EFA">
        <w:fldChar w:fldCharType="begin"/>
      </w:r>
      <w:r w:rsidR="00E75294">
        <w:instrText xml:space="preserve"> ADDIN EN.CITE &lt;EndNote&gt;&lt;Cite&gt;&lt;Author&gt;Sheridan&lt;/Author&gt;&lt;Year&gt;2009&lt;/Year&gt;&lt;IDText&gt;DIY design process for interactive surfaces&lt;/IDText&gt;&lt;DisplayText&gt;[84]&lt;/DisplayText&gt;&lt;record&gt;&lt;titles&gt;&lt;title&gt;DIY design process for interactive surfaces&lt;/title&gt;&lt;secondary-title&gt;Proceedings of the 23rd British HCI Group Annual Conference on People and Computers: Celebrating People and Technology&lt;/secondary-title&gt;&lt;/titles&gt;&lt;contributors&gt;&lt;authors&gt;&lt;author&gt;Sheridan, Jennifer G.&lt;/author&gt;&lt;author&gt;Tompkin, James&lt;/author&gt;&lt;author&gt;Maciel, Abel&lt;/author&gt;&lt;author&gt;Roussos, George&lt;/author&gt;&lt;/authors&gt;&lt;/contributors&gt;&lt;added-date format="utc"&gt;1306151791&lt;/added-date&gt;&lt;pub-location&gt;Cambridge, United Kingdom&lt;/pub-location&gt;&lt;ref-type name="Conference Paper"&gt;47&lt;/ref-type&gt;&lt;dates&gt;&lt;year&gt;2009&lt;/year&gt;&lt;/dates&gt;&lt;rec-number&gt;115&lt;/rec-number&gt;&lt;publisher&gt;British Computer Society&lt;/publisher&gt;&lt;last-updated-date format="utc"&gt;1306151791&lt;/last-updated-date&gt;&lt;/record&gt;&lt;/Cite&gt;&lt;/EndNote&gt;</w:instrText>
      </w:r>
      <w:r w:rsidR="00DB57F7" w:rsidRPr="00F12EFA">
        <w:fldChar w:fldCharType="separate"/>
      </w:r>
      <w:r w:rsidR="00E75294">
        <w:rPr>
          <w:noProof/>
        </w:rPr>
        <w:t>[84]</w:t>
      </w:r>
      <w:r w:rsidR="00DB57F7" w:rsidRPr="00F12EFA">
        <w:fldChar w:fldCharType="end"/>
      </w:r>
      <w:r w:rsidR="002A59AD" w:rsidRPr="00F12EFA">
        <w:t>.</w:t>
      </w:r>
      <w:r w:rsidR="00FE704A" w:rsidRPr="00F12EFA">
        <w:t xml:space="preserve"> </w:t>
      </w:r>
    </w:p>
    <w:p w14:paraId="0DDC796D" w14:textId="77777777" w:rsidR="00A232F6" w:rsidRPr="00F12EFA" w:rsidRDefault="00C0104C" w:rsidP="00A232F6">
      <w:r w:rsidRPr="00F12EFA">
        <w:t>A</w:t>
      </w:r>
      <w:r w:rsidR="00A232F6" w:rsidRPr="00F12EFA">
        <w:t xml:space="preserve"> problem </w:t>
      </w:r>
      <w:r w:rsidRPr="00F12EFA">
        <w:t xml:space="preserve">associated </w:t>
      </w:r>
      <w:r w:rsidR="00A232F6" w:rsidRPr="00F12EFA">
        <w:t>with this sensing technology is the difficulty in achieving even illumination across the screen</w:t>
      </w:r>
      <w:r w:rsidRPr="00F12EFA">
        <w:t xml:space="preserve">; this results in portions of the screen being </w:t>
      </w:r>
      <w:r w:rsidR="00A232F6" w:rsidRPr="00F12EFA">
        <w:t xml:space="preserve">unresponsive portions of the screen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r w:rsidR="009F381C">
        <w:rPr>
          <w:noProof/>
        </w:rPr>
        <w:t>[76]</w:t>
      </w:r>
      <w:r w:rsidR="00DB57F7" w:rsidRPr="00F12EFA">
        <w:fldChar w:fldCharType="end"/>
      </w:r>
      <w:r w:rsidR="00A232F6" w:rsidRPr="00F12EFA">
        <w:t xml:space="preserve">. </w:t>
      </w:r>
      <w:r w:rsidR="004B0CE1" w:rsidRPr="00F12EFA">
        <w:t>The d</w:t>
      </w:r>
      <w:r w:rsidR="00A232F6" w:rsidRPr="00F12EFA">
        <w:t xml:space="preserve">iffuse surface illumination </w:t>
      </w:r>
      <w:r w:rsidR="004B0CE1" w:rsidRPr="00F12EFA">
        <w:t xml:space="preserve">multi-touch sensing technology </w:t>
      </w:r>
      <w:r w:rsidR="00A232F6" w:rsidRPr="00F12EFA">
        <w:t xml:space="preserve">provides an elegant solution to remove this problem; it is discussed in the following section. </w:t>
      </w:r>
    </w:p>
    <w:p w14:paraId="5E2AFC6C" w14:textId="77777777" w:rsidR="007B1B89" w:rsidRPr="00F12EFA" w:rsidRDefault="007B1B89" w:rsidP="004F5DF7">
      <w:pPr>
        <w:rPr>
          <w:b/>
        </w:rPr>
      </w:pPr>
    </w:p>
    <w:p w14:paraId="3222B36C" w14:textId="77777777" w:rsidR="00E23EE1" w:rsidRDefault="00E23EE1">
      <w:pPr>
        <w:spacing w:line="276" w:lineRule="auto"/>
        <w:jc w:val="left"/>
        <w:rPr>
          <w:rFonts w:asciiTheme="majorHAnsi" w:eastAsiaTheme="majorEastAsia" w:hAnsiTheme="majorHAnsi" w:cstheme="majorBidi"/>
          <w:b/>
          <w:bCs/>
          <w:i/>
          <w:iCs/>
        </w:rPr>
      </w:pPr>
      <w:r>
        <w:br w:type="page"/>
      </w:r>
    </w:p>
    <w:p w14:paraId="7849F732" w14:textId="77777777" w:rsidR="004F5DF7" w:rsidRPr="00F12EFA" w:rsidRDefault="001A77CF" w:rsidP="008A4D94">
      <w:pPr>
        <w:pStyle w:val="Heading4"/>
        <w:rPr>
          <w:color w:val="auto"/>
        </w:rPr>
      </w:pPr>
      <w:r>
        <w:rPr>
          <w:color w:val="auto"/>
        </w:rPr>
        <w:lastRenderedPageBreak/>
        <w:t xml:space="preserve">3.2.1.4 </w:t>
      </w:r>
      <w:r w:rsidR="005D1292" w:rsidRPr="00F12EFA">
        <w:rPr>
          <w:color w:val="auto"/>
        </w:rPr>
        <w:t>D</w:t>
      </w:r>
      <w:r w:rsidR="008A4D94" w:rsidRPr="00F12EFA">
        <w:rPr>
          <w:color w:val="auto"/>
        </w:rPr>
        <w:t xml:space="preserve">iffuse </w:t>
      </w:r>
      <w:r w:rsidR="004F5DF7" w:rsidRPr="00F12EFA">
        <w:rPr>
          <w:color w:val="auto"/>
        </w:rPr>
        <w:t>S</w:t>
      </w:r>
      <w:r w:rsidR="008A4D94" w:rsidRPr="00F12EFA">
        <w:rPr>
          <w:color w:val="auto"/>
        </w:rPr>
        <w:t xml:space="preserve">urface </w:t>
      </w:r>
      <w:r w:rsidR="004F5DF7" w:rsidRPr="00F12EFA">
        <w:rPr>
          <w:color w:val="auto"/>
        </w:rPr>
        <w:t>I</w:t>
      </w:r>
      <w:r w:rsidR="008A4D94" w:rsidRPr="00F12EFA">
        <w:rPr>
          <w:color w:val="auto"/>
        </w:rPr>
        <w:t>llumination</w:t>
      </w:r>
    </w:p>
    <w:p w14:paraId="489D2583" w14:textId="77777777" w:rsidR="008A4D94" w:rsidRPr="00F12EFA" w:rsidRDefault="008A4D94" w:rsidP="008A4D94"/>
    <w:p w14:paraId="4FB4DF3E" w14:textId="77777777" w:rsidR="007B1B89" w:rsidRPr="00F12EFA" w:rsidRDefault="007B1B89" w:rsidP="007B1B89">
      <w:r w:rsidRPr="00F12EFA">
        <w:t xml:space="preserve">Diffuse surface illumination (DSI) is a camera-based </w:t>
      </w:r>
      <w:r w:rsidR="00936CAC">
        <w:t>multi-touch</w:t>
      </w:r>
      <w:r w:rsidRPr="00F12EFA">
        <w:t xml:space="preserve"> sensing technique which uses IR LEDs together with a particular type of plastic </w:t>
      </w:r>
      <w:r w:rsidR="00DB57F7" w:rsidRPr="00F12EFA">
        <w:fldChar w:fldCharType="begin"/>
      </w:r>
      <w:r w:rsidR="00E75294">
        <w:instrText xml:space="preserve"> ADDIN EN.CITE &lt;EndNote&gt;&lt;Cite ExcludeYear="1"&gt;&lt;Author&gt;Schöning&lt;/Author&gt;&lt;IDText&gt;Multi-Touch Surfaces: A Technical GuideTechnical Report TUM-I0833&lt;/IDText&gt;&lt;DisplayText&gt;[85]&lt;/DisplayText&gt;&lt;record&gt;&lt;titles&gt;&lt;title&gt;Multi-Touch Surfaces: A Technical GuideTechnical Report TUM-I0833&lt;/title&gt;&lt;/titles&gt;&lt;contributors&gt;&lt;authors&gt;&lt;author&gt;Schöning, Johannes&lt;/author&gt;&lt;author&gt;Brandl, Peter&lt;/author&gt;&lt;author&gt;Daiber, Florian&lt;/author&gt;&lt;author&gt;Echtler, Florian&lt;/author&gt;&lt;author&gt;Hilliges, Otmar&lt;/author&gt;&lt;author&gt;Hook, Jonathan&lt;/author&gt;&lt;author&gt;Löchtefeld, Markus&lt;/author&gt;&lt;author&gt;Motamedi, Nima&lt;/author&gt;&lt;author&gt;Muller, Laurence&lt;/author&gt;&lt;author&gt;Olivier, Patrick&lt;/author&gt;&lt;author&gt;Roth, Tim&lt;/author&gt;&lt;author&gt;von Zadow, Ulrich&lt;/author&gt;&lt;/authors&gt;&lt;/contributors&gt;&lt;added-date format="utc"&gt;1305755843&lt;/added-date&gt;&lt;ref-type name="Report"&gt;27&lt;/ref-type&gt;&lt;rec-number&gt;111&lt;/rec-number&gt;&lt;last-updated-date format="utc"&gt;1305756017&lt;/last-updated-date&gt;&lt;/record&gt;&lt;/Cite&gt;&lt;/EndNote&gt;</w:instrText>
      </w:r>
      <w:r w:rsidR="00DB57F7" w:rsidRPr="00F12EFA">
        <w:fldChar w:fldCharType="separate"/>
      </w:r>
      <w:r w:rsidR="00E75294">
        <w:rPr>
          <w:noProof/>
        </w:rPr>
        <w:t>[85]</w:t>
      </w:r>
      <w:r w:rsidR="00DB57F7" w:rsidRPr="00F12EFA">
        <w:fldChar w:fldCharType="end"/>
      </w:r>
      <w:r w:rsidR="00843380" w:rsidRPr="00F12EFA">
        <w:t xml:space="preserve">. This </w:t>
      </w:r>
      <w:r w:rsidRPr="00F12EFA">
        <w:t xml:space="preserve">plastic </w:t>
      </w:r>
      <w:r w:rsidR="00843380" w:rsidRPr="00F12EFA">
        <w:t xml:space="preserve">material </w:t>
      </w:r>
      <w:r w:rsidRPr="00F12EFA">
        <w:t xml:space="preserve">is a speciality </w:t>
      </w:r>
      <w:r w:rsidR="003A1B7E">
        <w:t>product</w:t>
      </w:r>
      <w:r w:rsidR="00843380" w:rsidRPr="00F12EFA">
        <w:t xml:space="preserve"> </w:t>
      </w:r>
      <w:r w:rsidR="003525EE" w:rsidRPr="00F12EFA">
        <w:t xml:space="preserve">according to Moore et al.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r w:rsidR="009F381C">
        <w:rPr>
          <w:noProof/>
        </w:rPr>
        <w:t>[76]</w:t>
      </w:r>
      <w:r w:rsidR="00DB57F7" w:rsidRPr="00F12EFA">
        <w:fldChar w:fldCharType="end"/>
      </w:r>
      <w:r w:rsidR="003A1B7E">
        <w:t>.</w:t>
      </w:r>
      <w:r w:rsidR="003525EE" w:rsidRPr="00F12EFA">
        <w:t xml:space="preserve"> </w:t>
      </w:r>
      <w:r w:rsidR="003A1B7E">
        <w:t>A</w:t>
      </w:r>
      <w:r w:rsidRPr="00F12EFA">
        <w:t>n example of this material is EndLighten by plastics company, Evonik. Th</w:t>
      </w:r>
      <w:r w:rsidR="00E02712" w:rsidRPr="00F12EFA">
        <w:t>is</w:t>
      </w:r>
      <w:r w:rsidRPr="00F12EFA">
        <w:t xml:space="preserve"> plastic sheet</w:t>
      </w:r>
      <w:r w:rsidR="006F7C41" w:rsidRPr="00F12EFA">
        <w:t xml:space="preserve"> contains light-diffusing micro-</w:t>
      </w:r>
      <w:r w:rsidRPr="00F12EFA">
        <w:t xml:space="preserve">particles which act like small mirrors within the plastic. For </w:t>
      </w:r>
      <w:r w:rsidR="006F7C41" w:rsidRPr="00F12EFA">
        <w:t>DSI</w:t>
      </w:r>
      <w:r w:rsidRPr="00F12EFA">
        <w:t xml:space="preserve"> setup</w:t>
      </w:r>
      <w:r w:rsidR="006F7C41" w:rsidRPr="00F12EFA">
        <w:t>s</w:t>
      </w:r>
      <w:r w:rsidRPr="00F12EFA">
        <w:t xml:space="preserve">, IR LEDs are positioned around the edges of the material and shined into its edges, similar to </w:t>
      </w:r>
      <w:r w:rsidR="006F7C41" w:rsidRPr="00F12EFA">
        <w:t xml:space="preserve">an </w:t>
      </w:r>
      <w:r w:rsidRPr="00F12EFA">
        <w:t xml:space="preserve">FTIR </w:t>
      </w:r>
      <w:r w:rsidR="006F7C41" w:rsidRPr="00F12EFA">
        <w:t>system</w:t>
      </w:r>
      <w:r w:rsidRPr="00F12EFA">
        <w:t>. When IR shines into the edges of the material</w:t>
      </w:r>
      <w:r w:rsidR="003525EE" w:rsidRPr="00F12EFA">
        <w:t>,</w:t>
      </w:r>
      <w:r w:rsidRPr="00F12EFA">
        <w:t xml:space="preserve"> the light i</w:t>
      </w:r>
      <w:r w:rsidR="003525EE" w:rsidRPr="00F12EFA">
        <w:t xml:space="preserve">s distributed evenly across the </w:t>
      </w:r>
      <w:r w:rsidRPr="00F12EFA">
        <w:t>surface, giving results similar to the DI sensing technique</w:t>
      </w:r>
      <w:r w:rsidR="00D57071" w:rsidRPr="00F12EFA">
        <w:t>; this is shown in Figure 3.5</w:t>
      </w:r>
      <w:r w:rsidR="003525EE" w:rsidRPr="00F12EFA">
        <w:t>.</w:t>
      </w:r>
    </w:p>
    <w:p w14:paraId="68E52064" w14:textId="77777777" w:rsidR="00843380" w:rsidRPr="00F12EFA" w:rsidRDefault="00843380" w:rsidP="007B1B89"/>
    <w:p w14:paraId="3918987C" w14:textId="77777777" w:rsidR="00ED7F7A" w:rsidRPr="00F12EFA" w:rsidRDefault="009B3032" w:rsidP="00ED7F7A">
      <w:pPr>
        <w:pStyle w:val="Heading4"/>
        <w:jc w:val="center"/>
        <w:rPr>
          <w:color w:val="auto"/>
        </w:rPr>
      </w:pPr>
      <w:r>
        <w:rPr>
          <w:noProof/>
          <w:color w:val="auto"/>
          <w:lang w:val="en-GB" w:eastAsia="en-GB"/>
        </w:rPr>
        <w:drawing>
          <wp:inline distT="0" distB="0" distL="0" distR="0" wp14:anchorId="1B0F89A6" wp14:editId="3E206B5D">
            <wp:extent cx="4014704" cy="1669312"/>
            <wp:effectExtent l="19050" t="0" r="4846" b="0"/>
            <wp:docPr id="7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srcRect/>
                    <a:stretch>
                      <a:fillRect/>
                    </a:stretch>
                  </pic:blipFill>
                  <pic:spPr bwMode="auto">
                    <a:xfrm>
                      <a:off x="0" y="0"/>
                      <a:ext cx="4028631" cy="1675103"/>
                    </a:xfrm>
                    <a:prstGeom prst="rect">
                      <a:avLst/>
                    </a:prstGeom>
                    <a:noFill/>
                    <a:ln w="9525">
                      <a:noFill/>
                      <a:miter lim="800000"/>
                      <a:headEnd/>
                      <a:tailEnd/>
                    </a:ln>
                  </pic:spPr>
                </pic:pic>
              </a:graphicData>
            </a:graphic>
          </wp:inline>
        </w:drawing>
      </w:r>
    </w:p>
    <w:p w14:paraId="7F9EA60F" w14:textId="77777777" w:rsidR="008A4D94" w:rsidRDefault="00ED7F7A" w:rsidP="00ED7F7A">
      <w:pPr>
        <w:pStyle w:val="Caption"/>
        <w:jc w:val="center"/>
      </w:pPr>
      <w:bookmarkStart w:id="72" w:name="_Toc323816547"/>
      <w:bookmarkStart w:id="73" w:name="_Toc327168857"/>
      <w:r w:rsidRPr="00F12EFA">
        <w:t xml:space="preserve">Figure </w:t>
      </w:r>
      <w:r w:rsidR="00694995" w:rsidRPr="00F12EFA">
        <w:t>3.</w:t>
      </w:r>
      <w:r w:rsidR="00DB57F7" w:rsidRPr="00F12EFA">
        <w:fldChar w:fldCharType="begin"/>
      </w:r>
      <w:r w:rsidR="00E43383" w:rsidRPr="00F12EFA">
        <w:instrText xml:space="preserve"> SEQ Figure \* ARABIC </w:instrText>
      </w:r>
      <w:r w:rsidR="00DB57F7" w:rsidRPr="00F12EFA">
        <w:fldChar w:fldCharType="separate"/>
      </w:r>
      <w:r w:rsidR="00724B15">
        <w:rPr>
          <w:noProof/>
        </w:rPr>
        <w:t>5</w:t>
      </w:r>
      <w:r w:rsidR="00DB57F7" w:rsidRPr="00F12EFA">
        <w:fldChar w:fldCharType="end"/>
      </w:r>
      <w:r w:rsidRPr="00F12EFA">
        <w:t>: Diffuse Surface Illumination</w:t>
      </w:r>
      <w:r w:rsidR="00757D95" w:rsidRPr="00F12EFA">
        <w:t xml:space="preserve">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bookmarkEnd w:id="72"/>
      <w:bookmarkEnd w:id="73"/>
      <w:r w:rsidR="009F381C">
        <w:rPr>
          <w:noProof/>
        </w:rPr>
        <w:t>[76]</w:t>
      </w:r>
      <w:r w:rsidR="00DB57F7" w:rsidRPr="00F12EFA">
        <w:fldChar w:fldCharType="end"/>
      </w:r>
    </w:p>
    <w:p w14:paraId="04558590" w14:textId="77777777" w:rsidR="0061567A" w:rsidRPr="0061567A" w:rsidRDefault="0061567A" w:rsidP="0061567A"/>
    <w:p w14:paraId="5FF19F61" w14:textId="77777777" w:rsidR="008A4D94" w:rsidRPr="00F12EFA" w:rsidRDefault="001A77CF" w:rsidP="008A4D94">
      <w:pPr>
        <w:pStyle w:val="Heading4"/>
        <w:rPr>
          <w:color w:val="auto"/>
        </w:rPr>
      </w:pPr>
      <w:r>
        <w:rPr>
          <w:color w:val="auto"/>
        </w:rPr>
        <w:t xml:space="preserve">3.2.1.5 </w:t>
      </w:r>
      <w:r w:rsidR="008A4D94" w:rsidRPr="00F12EFA">
        <w:rPr>
          <w:color w:val="auto"/>
        </w:rPr>
        <w:t>Laser Light Plane</w:t>
      </w:r>
    </w:p>
    <w:p w14:paraId="537C43AC" w14:textId="77777777" w:rsidR="008A4D94" w:rsidRPr="00F12EFA" w:rsidRDefault="008A4D94" w:rsidP="008A4D94"/>
    <w:p w14:paraId="613D0BDA" w14:textId="77777777" w:rsidR="008A4D94" w:rsidRPr="00F12EFA" w:rsidRDefault="008A4D94" w:rsidP="008A4D94">
      <w:r w:rsidRPr="00F12EFA">
        <w:t xml:space="preserve">Moore et al.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r w:rsidR="009F381C">
        <w:rPr>
          <w:noProof/>
        </w:rPr>
        <w:t>[76]</w:t>
      </w:r>
      <w:r w:rsidR="00DB57F7" w:rsidRPr="00F12EFA">
        <w:fldChar w:fldCharType="end"/>
      </w:r>
      <w:r w:rsidRPr="00F12EFA">
        <w:t xml:space="preserve"> describe the laser light plane (LLP) </w:t>
      </w:r>
      <w:r w:rsidR="00936CAC">
        <w:t>multi-touch</w:t>
      </w:r>
      <w:r w:rsidRPr="00F12EFA">
        <w:t xml:space="preserve"> technology. This </w:t>
      </w:r>
      <w:r w:rsidR="005809A4">
        <w:t>technology</w:t>
      </w:r>
      <w:r w:rsidRPr="00F12EFA">
        <w:t xml:space="preserve"> consists of </w:t>
      </w:r>
      <w:r w:rsidR="00E23EE1">
        <w:t>IR</w:t>
      </w:r>
      <w:r w:rsidRPr="00F12EFA">
        <w:t xml:space="preserve"> lasers being </w:t>
      </w:r>
      <w:r w:rsidR="00ED7F7A" w:rsidRPr="00F12EFA">
        <w:t>positioned</w:t>
      </w:r>
      <w:r w:rsidRPr="00F12EFA">
        <w:t xml:space="preserve"> just above the touch surface. The lasers are passed through a </w:t>
      </w:r>
      <w:r w:rsidR="00ED7F7A" w:rsidRPr="00F12EFA">
        <w:t>l</w:t>
      </w:r>
      <w:r w:rsidRPr="00F12EFA">
        <w:t xml:space="preserve">ine </w:t>
      </w:r>
      <w:r w:rsidR="00ED7F7A" w:rsidRPr="00F12EFA">
        <w:t>g</w:t>
      </w:r>
      <w:r w:rsidRPr="00F12EFA">
        <w:t xml:space="preserve">enerating </w:t>
      </w:r>
      <w:r w:rsidR="00ED7F7A" w:rsidRPr="00F12EFA">
        <w:t>l</w:t>
      </w:r>
      <w:r w:rsidRPr="00F12EFA">
        <w:t>ens</w:t>
      </w:r>
      <w:r w:rsidR="005809A4">
        <w:t xml:space="preserve">, creating </w:t>
      </w:r>
      <w:r w:rsidRPr="00F12EFA">
        <w:t xml:space="preserve">a laser light plane over the surface. When an object, such as a user's finger breaks the plane by touching the screen, the resulting laser light gets scattered at the tip of the finger. Computer vision </w:t>
      </w:r>
      <w:r w:rsidR="00BD5BCC" w:rsidRPr="00F12EFA">
        <w:t xml:space="preserve">software </w:t>
      </w:r>
      <w:r w:rsidRPr="00F12EFA">
        <w:t>systems can then recognise the scattered light</w:t>
      </w:r>
      <w:r w:rsidR="00BD5BCC" w:rsidRPr="00F12EFA">
        <w:t>, resulting in touch detection</w:t>
      </w:r>
      <w:r w:rsidRPr="00F12EFA">
        <w:t xml:space="preserve">. </w:t>
      </w:r>
    </w:p>
    <w:p w14:paraId="7DFC9963" w14:textId="77777777" w:rsidR="00F367C7" w:rsidRPr="00F12EFA" w:rsidRDefault="00F367C7" w:rsidP="008A4D94"/>
    <w:p w14:paraId="5E955A15" w14:textId="77777777" w:rsidR="00D57071" w:rsidRPr="00F12EFA" w:rsidRDefault="000567CB" w:rsidP="00D57071">
      <w:pPr>
        <w:keepNext/>
        <w:jc w:val="center"/>
      </w:pPr>
      <w:r>
        <w:rPr>
          <w:noProof/>
          <w:lang w:val="en-GB" w:eastAsia="en-GB"/>
        </w:rPr>
        <w:lastRenderedPageBreak/>
        <w:drawing>
          <wp:inline distT="0" distB="0" distL="0" distR="0" wp14:anchorId="7CC3A240" wp14:editId="78347EC9">
            <wp:extent cx="3038372" cy="1708545"/>
            <wp:effectExtent l="19050" t="0" r="0" b="0"/>
            <wp:docPr id="7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srcRect/>
                    <a:stretch>
                      <a:fillRect/>
                    </a:stretch>
                  </pic:blipFill>
                  <pic:spPr bwMode="auto">
                    <a:xfrm>
                      <a:off x="0" y="0"/>
                      <a:ext cx="3038623" cy="1708686"/>
                    </a:xfrm>
                    <a:prstGeom prst="rect">
                      <a:avLst/>
                    </a:prstGeom>
                    <a:noFill/>
                    <a:ln w="9525">
                      <a:noFill/>
                      <a:miter lim="800000"/>
                      <a:headEnd/>
                      <a:tailEnd/>
                    </a:ln>
                  </pic:spPr>
                </pic:pic>
              </a:graphicData>
            </a:graphic>
          </wp:inline>
        </w:drawing>
      </w:r>
    </w:p>
    <w:p w14:paraId="22ADBFDB" w14:textId="77777777" w:rsidR="00D57071" w:rsidRPr="00F12EFA" w:rsidRDefault="00D57071" w:rsidP="00D57071">
      <w:pPr>
        <w:pStyle w:val="Caption"/>
        <w:jc w:val="center"/>
      </w:pPr>
      <w:bookmarkStart w:id="74" w:name="_Toc323816548"/>
      <w:bookmarkStart w:id="75" w:name="_Toc327168858"/>
      <w:r w:rsidRPr="00F12EFA">
        <w:t xml:space="preserve">Figure </w:t>
      </w:r>
      <w:r w:rsidR="001C0886" w:rsidRPr="00F12EFA">
        <w:t>3</w:t>
      </w:r>
      <w:r w:rsidR="00C56619" w:rsidRPr="00F12EFA">
        <w:t>.</w:t>
      </w:r>
      <w:r w:rsidR="00DB57F7" w:rsidRPr="00F12EFA">
        <w:fldChar w:fldCharType="begin"/>
      </w:r>
      <w:r w:rsidR="00E43383" w:rsidRPr="00F12EFA">
        <w:instrText xml:space="preserve"> SEQ Figure \* ARABIC </w:instrText>
      </w:r>
      <w:r w:rsidR="00DB57F7" w:rsidRPr="00F12EFA">
        <w:fldChar w:fldCharType="separate"/>
      </w:r>
      <w:r w:rsidR="00724B15">
        <w:rPr>
          <w:noProof/>
        </w:rPr>
        <w:t>6</w:t>
      </w:r>
      <w:r w:rsidR="00DB57F7" w:rsidRPr="00F12EFA">
        <w:fldChar w:fldCharType="end"/>
      </w:r>
      <w:r w:rsidRPr="00F12EFA">
        <w:t>: Laser Light Plane</w:t>
      </w:r>
      <w:r w:rsidR="00757D95" w:rsidRPr="00F12EFA">
        <w:t xml:space="preserve">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bookmarkEnd w:id="74"/>
      <w:bookmarkEnd w:id="75"/>
      <w:r w:rsidR="009F381C">
        <w:rPr>
          <w:noProof/>
        </w:rPr>
        <w:t>[76]</w:t>
      </w:r>
      <w:r w:rsidR="00DB57F7" w:rsidRPr="00F12EFA">
        <w:fldChar w:fldCharType="end"/>
      </w:r>
    </w:p>
    <w:p w14:paraId="7EA6016E" w14:textId="77777777" w:rsidR="00AF3ED8" w:rsidRPr="00F12EFA" w:rsidRDefault="00AF3ED8" w:rsidP="00CB40DC">
      <w:pPr>
        <w:pStyle w:val="Heading4"/>
        <w:rPr>
          <w:color w:val="auto"/>
        </w:rPr>
      </w:pPr>
    </w:p>
    <w:p w14:paraId="4191E71A" w14:textId="77777777" w:rsidR="00314ACF" w:rsidRPr="00F12EFA" w:rsidRDefault="00B0664D" w:rsidP="00C82446">
      <w:pPr>
        <w:pStyle w:val="Heading3"/>
        <w:rPr>
          <w:color w:val="auto"/>
        </w:rPr>
      </w:pPr>
      <w:bookmarkStart w:id="76" w:name="_Toc324751293"/>
      <w:bookmarkStart w:id="77" w:name="_Toc327968468"/>
      <w:r>
        <w:rPr>
          <w:color w:val="auto"/>
        </w:rPr>
        <w:t xml:space="preserve">3.2.2 </w:t>
      </w:r>
      <w:r w:rsidR="00314ACF" w:rsidRPr="00F12EFA">
        <w:rPr>
          <w:color w:val="auto"/>
        </w:rPr>
        <w:t>Sensor-</w:t>
      </w:r>
      <w:r w:rsidR="009329ED" w:rsidRPr="00F12EFA">
        <w:rPr>
          <w:color w:val="auto"/>
        </w:rPr>
        <w:t>B</w:t>
      </w:r>
      <w:r w:rsidR="00314ACF" w:rsidRPr="00F12EFA">
        <w:rPr>
          <w:color w:val="auto"/>
        </w:rPr>
        <w:t xml:space="preserve">ased </w:t>
      </w:r>
      <w:r w:rsidR="009329ED" w:rsidRPr="00F12EFA">
        <w:rPr>
          <w:color w:val="auto"/>
        </w:rPr>
        <w:t>M</w:t>
      </w:r>
      <w:r w:rsidR="00314ACF" w:rsidRPr="00F12EFA">
        <w:rPr>
          <w:color w:val="auto"/>
        </w:rPr>
        <w:t>ulti-</w:t>
      </w:r>
      <w:r w:rsidR="009329ED" w:rsidRPr="00F12EFA">
        <w:rPr>
          <w:color w:val="auto"/>
        </w:rPr>
        <w:t>T</w:t>
      </w:r>
      <w:r w:rsidR="00314ACF" w:rsidRPr="00F12EFA">
        <w:rPr>
          <w:color w:val="auto"/>
        </w:rPr>
        <w:t xml:space="preserve">ouch </w:t>
      </w:r>
      <w:r w:rsidR="009329ED" w:rsidRPr="00F12EFA">
        <w:rPr>
          <w:color w:val="auto"/>
        </w:rPr>
        <w:t>S</w:t>
      </w:r>
      <w:r w:rsidR="00314ACF" w:rsidRPr="00F12EFA">
        <w:rPr>
          <w:color w:val="auto"/>
        </w:rPr>
        <w:t>ystems</w:t>
      </w:r>
      <w:bookmarkEnd w:id="76"/>
      <w:bookmarkEnd w:id="77"/>
    </w:p>
    <w:p w14:paraId="155B99F4" w14:textId="77777777" w:rsidR="008A4D94" w:rsidRPr="00F12EFA" w:rsidRDefault="008A4D94" w:rsidP="007B1B89"/>
    <w:p w14:paraId="762DE062" w14:textId="77777777" w:rsidR="007B1B89" w:rsidRPr="00F12EFA" w:rsidRDefault="007B1B89" w:rsidP="007B1B89">
      <w:r w:rsidRPr="00F12EFA">
        <w:t xml:space="preserve">Sensor based </w:t>
      </w:r>
      <w:r w:rsidR="00936CAC">
        <w:t>multi-touch</w:t>
      </w:r>
      <w:r w:rsidRPr="00F12EFA">
        <w:t xml:space="preserve"> surfaces tend to be more complex and</w:t>
      </w:r>
      <w:r w:rsidR="000567CB">
        <w:t xml:space="preserve"> are </w:t>
      </w:r>
      <w:r w:rsidRPr="00F12EFA">
        <w:t>hard</w:t>
      </w:r>
      <w:r w:rsidR="000567CB">
        <w:t>er</w:t>
      </w:r>
      <w:r w:rsidRPr="00F12EFA">
        <w:t xml:space="preserve"> to implement without the use of professional fabrication equipment. This type of touch sensing allows the form factor of the device to be generally thinner than camera based </w:t>
      </w:r>
      <w:r w:rsidR="00936CAC">
        <w:t>multi-touch</w:t>
      </w:r>
      <w:r w:rsidRPr="00F12EFA">
        <w:t xml:space="preserve"> systems. The use of sensors can </w:t>
      </w:r>
      <w:r w:rsidR="000567CB">
        <w:t xml:space="preserve">limit the number of </w:t>
      </w:r>
      <w:r w:rsidRPr="00F12EFA">
        <w:t xml:space="preserve">simultaneous </w:t>
      </w:r>
      <w:r w:rsidR="000567CB">
        <w:t>track points compared to camera-based multi-touch sensing</w:t>
      </w:r>
      <w:r w:rsidRPr="00F12EFA">
        <w:t xml:space="preserve">. </w:t>
      </w:r>
      <w:r w:rsidR="005809A4">
        <w:t xml:space="preserve">Sensor-based </w:t>
      </w:r>
      <w:r w:rsidRPr="00F12EFA">
        <w:t>touch sensing is used in commercial products such as mobile phones and tablet computers.</w:t>
      </w:r>
    </w:p>
    <w:p w14:paraId="5905F906" w14:textId="77777777" w:rsidR="007B1B89" w:rsidRPr="00F12EFA" w:rsidRDefault="007B1B89" w:rsidP="007B1B89">
      <w:r w:rsidRPr="00F12EFA">
        <w:t>The new version of Microsoft Surface, Surface 2.0 moved away from the computer vision sensing technique</w:t>
      </w:r>
      <w:r w:rsidR="000567CB">
        <w:t>.</w:t>
      </w:r>
      <w:r w:rsidRPr="00F12EFA">
        <w:t xml:space="preserve"> Surface 2.0 incorporates the PixelSense technology </w:t>
      </w:r>
      <w:r w:rsidR="00DB57F7" w:rsidRPr="00F12EFA">
        <w:fldChar w:fldCharType="begin"/>
      </w:r>
      <w:r w:rsidR="00E75294">
        <w:instrText xml:space="preserve"> ADDIN EN.CITE &lt;EndNote&gt;&lt;Cite ExcludeAuth="1" ExcludeYear="1"&gt;&lt;IDText&gt;Microsoft and Samsung Unveil the Next Generation of Surface&lt;/IDText&gt;&lt;DisplayText&gt;[86]&lt;/DisplayText&gt;&lt;record&gt;&lt;urls&gt;&lt;related-urls&gt;&lt;url&gt;http://www.microsoft.com/Presspass/press/2011/jan11/01-06MSSurfaceSamsungPR.mspx&lt;/url&gt;&lt;/related-urls&gt;&lt;/urls&gt;&lt;titles&gt;&lt;title&gt;Microsoft and Samsung Unveil the Next Generation of Surface&lt;/title&gt;&lt;/titles&gt;&lt;number&gt;23/05/2011&lt;/number&gt;&lt;added-date format="utc"&gt;1306146409&lt;/added-date&gt;&lt;ref-type name="Web Page"&gt;12&lt;/ref-type&gt;&lt;rec-number&gt;113&lt;/rec-number&gt;&lt;last-updated-date format="utc"&gt;1306146559&lt;/last-updated-date&gt;&lt;volume&gt;2011&lt;/volume&gt;&lt;/record&gt;&lt;/Cite&gt;&lt;/EndNote&gt;</w:instrText>
      </w:r>
      <w:r w:rsidR="00DB57F7" w:rsidRPr="00F12EFA">
        <w:fldChar w:fldCharType="separate"/>
      </w:r>
      <w:r w:rsidR="00E75294">
        <w:rPr>
          <w:noProof/>
        </w:rPr>
        <w:t>[86]</w:t>
      </w:r>
      <w:r w:rsidR="00DB57F7" w:rsidRPr="00F12EFA">
        <w:fldChar w:fldCharType="end"/>
      </w:r>
      <w:r w:rsidRPr="00F12EFA">
        <w:t xml:space="preserve">. </w:t>
      </w:r>
      <w:r w:rsidR="000567CB">
        <w:t xml:space="preserve">PixelSense is a sensor-based multi-touch system. </w:t>
      </w:r>
      <w:r w:rsidRPr="00F12EFA">
        <w:t xml:space="preserve">PixelSense technology can be used to sense up to 50 simultaneous touch points. This technology allows the tabletop to now have just a 4 inch depth whereas the previous camera based version of Surface, Surface 1.0 had a depth of 22 inches </w:t>
      </w:r>
      <w:r w:rsidR="00DB57F7" w:rsidRPr="00F12EFA">
        <w:fldChar w:fldCharType="begin"/>
      </w:r>
      <w:r w:rsidR="00E75294">
        <w:instrText xml:space="preserve"> ADDIN EN.CITE &lt;EndNote&gt;&lt;Cite ExcludeAuth="1" ExcludeYear="1"&gt;&lt;IDText&gt;Physical Features of a Microsoft Surface Unit&lt;/IDText&gt;&lt;DisplayText&gt;[87]&lt;/DisplayText&gt;&lt;record&gt;&lt;urls&gt;&lt;related-urls&gt;&lt;url&gt;http://technet.microsoft.com/en-us/library/ee692114(Surface.10).aspx&lt;/url&gt;&lt;/related-urls&gt;&lt;/urls&gt;&lt;titles&gt;&lt;title&gt;Physical Features of a Microsoft Surface Unit&lt;/title&gt;&lt;/titles&gt;&lt;number&gt;23/05/2011&lt;/number&gt;&lt;added-date format="utc"&gt;1306146811&lt;/added-date&gt;&lt;ref-type name="Web Page"&gt;12&lt;/ref-type&gt;&lt;rec-number&gt;114&lt;/rec-number&gt;&lt;last-updated-date format="utc"&gt;1306146854&lt;/last-updated-date&gt;&lt;volume&gt;2011&lt;/volume&gt;&lt;/record&gt;&lt;/Cite&gt;&lt;/EndNote&gt;</w:instrText>
      </w:r>
      <w:r w:rsidR="00DB57F7" w:rsidRPr="00F12EFA">
        <w:fldChar w:fldCharType="separate"/>
      </w:r>
      <w:r w:rsidR="00E75294">
        <w:rPr>
          <w:noProof/>
        </w:rPr>
        <w:t>[87]</w:t>
      </w:r>
      <w:r w:rsidR="00DB57F7" w:rsidRPr="00F12EFA">
        <w:fldChar w:fldCharType="end"/>
      </w:r>
      <w:r w:rsidRPr="00F12EFA">
        <w:t xml:space="preserve">. </w:t>
      </w:r>
    </w:p>
    <w:p w14:paraId="552F4AE6" w14:textId="77777777" w:rsidR="00297362" w:rsidRPr="00F12EFA" w:rsidRDefault="00297362" w:rsidP="00297362">
      <w:pPr>
        <w:rPr>
          <w:b/>
        </w:rPr>
      </w:pPr>
    </w:p>
    <w:p w14:paraId="12592CBA" w14:textId="77777777" w:rsidR="00297362" w:rsidRPr="00F12EFA" w:rsidRDefault="001A77CF" w:rsidP="00297362">
      <w:pPr>
        <w:pStyle w:val="Heading4"/>
        <w:rPr>
          <w:color w:val="auto"/>
        </w:rPr>
      </w:pPr>
      <w:r>
        <w:rPr>
          <w:color w:val="auto"/>
        </w:rPr>
        <w:t xml:space="preserve">3.2.2.1 </w:t>
      </w:r>
      <w:r w:rsidR="00297362" w:rsidRPr="00F12EFA">
        <w:rPr>
          <w:color w:val="auto"/>
        </w:rPr>
        <w:t>Resistive Touch Sensing</w:t>
      </w:r>
    </w:p>
    <w:p w14:paraId="0215A6E1" w14:textId="77777777" w:rsidR="00297362" w:rsidRPr="00F12EFA" w:rsidRDefault="00297362" w:rsidP="00297362">
      <w:pPr>
        <w:rPr>
          <w:rStyle w:val="apple-style-span"/>
          <w:rFonts w:ascii="Verdana" w:hAnsi="Verdana"/>
          <w:sz w:val="20"/>
          <w:szCs w:val="20"/>
        </w:rPr>
      </w:pPr>
    </w:p>
    <w:p w14:paraId="13AFA7E9" w14:textId="77777777" w:rsidR="00E17367" w:rsidRPr="00F12EFA" w:rsidRDefault="00297362" w:rsidP="00297362">
      <w:r w:rsidRPr="00D54A41">
        <w:t>Schöning et al.</w:t>
      </w:r>
      <w:r w:rsidRPr="00F12EFA">
        <w:rPr>
          <w:rStyle w:val="apple-style-span"/>
          <w:rFonts w:ascii="Verdana" w:hAnsi="Verdana"/>
          <w:sz w:val="20"/>
          <w:szCs w:val="20"/>
        </w:rPr>
        <w:t xml:space="preserve"> </w:t>
      </w:r>
      <w:r w:rsidR="00DB57F7" w:rsidRPr="00F12EFA">
        <w:rPr>
          <w:rStyle w:val="apple-style-span"/>
          <w:rFonts w:ascii="Verdana" w:hAnsi="Verdana"/>
          <w:sz w:val="20"/>
          <w:szCs w:val="20"/>
        </w:rPr>
        <w:fldChar w:fldCharType="begin"/>
      </w:r>
      <w:r w:rsidR="00E75294">
        <w:rPr>
          <w:rStyle w:val="apple-style-span"/>
          <w:rFonts w:ascii="Verdana" w:hAnsi="Verdana"/>
          <w:sz w:val="20"/>
          <w:szCs w:val="20"/>
        </w:rPr>
        <w:instrText xml:space="preserve"> ADDIN EN.CITE &lt;EndNote&gt;&lt;Cite ExcludeYear="1"&gt;&lt;Author&gt;Schöning&lt;/Author&gt;&lt;IDText&gt;Multi-Touch Surfaces: A Technical GuideTechnical Report TUM-I0833&lt;/IDText&gt;&lt;DisplayText&gt;[85]&lt;/DisplayText&gt;&lt;record&gt;&lt;titles&gt;&lt;title&gt;Multi-Touch Surfaces: A Technical GuideTechnical Report TUM-I0833&lt;/title&gt;&lt;/titles&gt;&lt;contributors&gt;&lt;authors&gt;&lt;author&gt;Schöning, Johannes&lt;/author&gt;&lt;author&gt;Brandl, Peter&lt;/author&gt;&lt;author&gt;Daiber, Florian&lt;/author&gt;&lt;author&gt;Echtler, Florian&lt;/author&gt;&lt;author&gt;Hilliges, Otmar&lt;/author&gt;&lt;author&gt;Hook, Jonathan&lt;/author&gt;&lt;author&gt;Löchtefeld, Markus&lt;/author&gt;&lt;author&gt;Motamedi, Nima&lt;/author&gt;&lt;author&gt;Muller, Laurence&lt;/author&gt;&lt;author&gt;Olivier, Patrick&lt;/author&gt;&lt;author&gt;Roth, Tim&lt;/author&gt;&lt;author&gt;von Zadow, Ulrich&lt;/author&gt;&lt;/authors&gt;&lt;/contributors&gt;&lt;added-date format="utc"&gt;1305755843&lt;/added-date&gt;&lt;ref-type name="Report"&gt;27&lt;/ref-type&gt;&lt;rec-number&gt;111&lt;/rec-number&gt;&lt;last-updated-date format="utc"&gt;1305756017&lt;/last-updated-date&gt;&lt;/record&gt;&lt;/Cite&gt;&lt;/EndNote&gt;</w:instrText>
      </w:r>
      <w:r w:rsidR="00DB57F7" w:rsidRPr="00F12EFA">
        <w:rPr>
          <w:rStyle w:val="apple-style-span"/>
          <w:rFonts w:ascii="Verdana" w:hAnsi="Verdana"/>
          <w:sz w:val="20"/>
          <w:szCs w:val="20"/>
        </w:rPr>
        <w:fldChar w:fldCharType="separate"/>
      </w:r>
      <w:r w:rsidR="00E75294">
        <w:rPr>
          <w:rStyle w:val="apple-style-span"/>
          <w:rFonts w:ascii="Verdana" w:hAnsi="Verdana"/>
          <w:noProof/>
          <w:sz w:val="20"/>
          <w:szCs w:val="20"/>
        </w:rPr>
        <w:t>[85]</w:t>
      </w:r>
      <w:r w:rsidR="00DB57F7" w:rsidRPr="00F12EFA">
        <w:rPr>
          <w:rStyle w:val="apple-style-span"/>
          <w:rFonts w:ascii="Verdana" w:hAnsi="Verdana"/>
          <w:sz w:val="20"/>
          <w:szCs w:val="20"/>
        </w:rPr>
        <w:fldChar w:fldCharType="end"/>
      </w:r>
      <w:r w:rsidRPr="00F12EFA">
        <w:t xml:space="preserve"> describe the resistance based touch s</w:t>
      </w:r>
      <w:r w:rsidR="00C55E3A" w:rsidRPr="00F12EFA">
        <w:t>creens</w:t>
      </w:r>
      <w:r w:rsidRPr="00F12EFA">
        <w:t xml:space="preserve">. These </w:t>
      </w:r>
      <w:r w:rsidR="00C55E3A" w:rsidRPr="00F12EFA">
        <w:t xml:space="preserve">touch-screens </w:t>
      </w:r>
      <w:r w:rsidRPr="00F12EFA">
        <w:t xml:space="preserve">consist of two layers of conductive material which is separated by an insulating layer that is </w:t>
      </w:r>
      <w:r w:rsidR="00C55E3A" w:rsidRPr="00F12EFA">
        <w:t xml:space="preserve">typically </w:t>
      </w:r>
      <w:r w:rsidRPr="00F12EFA">
        <w:t>made of silicone dots</w:t>
      </w:r>
      <w:r w:rsidR="00FE7D42" w:rsidRPr="00F12EFA">
        <w:t>; this can be seen in Figure 3.7</w:t>
      </w:r>
      <w:r w:rsidRPr="00F12EFA">
        <w:t xml:space="preserve">. </w:t>
      </w:r>
    </w:p>
    <w:p w14:paraId="54C94287" w14:textId="77777777" w:rsidR="00FE7D42" w:rsidRPr="00F12EFA" w:rsidRDefault="00E17367" w:rsidP="00FE7D42">
      <w:pPr>
        <w:keepNext/>
        <w:jc w:val="center"/>
      </w:pPr>
      <w:r w:rsidRPr="00F12EFA">
        <w:rPr>
          <w:b/>
          <w:noProof/>
          <w:lang w:val="en-GB" w:eastAsia="en-GB"/>
        </w:rPr>
        <w:lastRenderedPageBreak/>
        <w:drawing>
          <wp:inline distT="0" distB="0" distL="0" distR="0" wp14:anchorId="10F0E9DF" wp14:editId="0548C571">
            <wp:extent cx="1789201" cy="2579659"/>
            <wp:effectExtent l="19050" t="0" r="1499" b="0"/>
            <wp:docPr id="4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cstate="print"/>
                    <a:srcRect/>
                    <a:stretch>
                      <a:fillRect/>
                    </a:stretch>
                  </pic:blipFill>
                  <pic:spPr bwMode="auto">
                    <a:xfrm>
                      <a:off x="0" y="0"/>
                      <a:ext cx="1789241" cy="2579716"/>
                    </a:xfrm>
                    <a:prstGeom prst="rect">
                      <a:avLst/>
                    </a:prstGeom>
                    <a:noFill/>
                    <a:ln w="9525">
                      <a:noFill/>
                      <a:miter lim="800000"/>
                      <a:headEnd/>
                      <a:tailEnd/>
                    </a:ln>
                  </pic:spPr>
                </pic:pic>
              </a:graphicData>
            </a:graphic>
          </wp:inline>
        </w:drawing>
      </w:r>
    </w:p>
    <w:p w14:paraId="480A1E51" w14:textId="77777777" w:rsidR="00E17367" w:rsidRDefault="00FE7D42" w:rsidP="00FE7D42">
      <w:pPr>
        <w:pStyle w:val="Caption"/>
        <w:jc w:val="center"/>
      </w:pPr>
      <w:bookmarkStart w:id="78" w:name="_Toc323816549"/>
      <w:bookmarkStart w:id="79" w:name="_Toc327168859"/>
      <w:r w:rsidRPr="00F12EFA">
        <w:t>Figure 3.</w:t>
      </w:r>
      <w:r w:rsidR="00DB57F7" w:rsidRPr="00F12EFA">
        <w:fldChar w:fldCharType="begin"/>
      </w:r>
      <w:r w:rsidR="00E43383" w:rsidRPr="00F12EFA">
        <w:instrText xml:space="preserve"> SEQ Figure \* ARABIC </w:instrText>
      </w:r>
      <w:r w:rsidR="00DB57F7" w:rsidRPr="00F12EFA">
        <w:fldChar w:fldCharType="separate"/>
      </w:r>
      <w:r w:rsidR="00724B15">
        <w:rPr>
          <w:noProof/>
        </w:rPr>
        <w:t>7</w:t>
      </w:r>
      <w:r w:rsidR="00DB57F7" w:rsidRPr="00F12EFA">
        <w:fldChar w:fldCharType="end"/>
      </w:r>
      <w:r w:rsidRPr="00F12EFA">
        <w:t>: Resistive Touch Screen Layout</w:t>
      </w:r>
      <w:r w:rsidR="00701CBB" w:rsidRPr="00F12EFA">
        <w:t xml:space="preserve"> </w:t>
      </w:r>
      <w:r w:rsidR="00DB57F7" w:rsidRPr="00F12EFA">
        <w:fldChar w:fldCharType="begin"/>
      </w:r>
      <w:r w:rsidR="00E75294">
        <w:instrText xml:space="preserve"> ADDIN EN.CITE &lt;EndNote&gt;&lt;Cite&gt;&lt;Author&gt;Schöning&lt;/Author&gt;&lt;IDText&gt;Multi-Touch Surfaces: A Technical GuideTechnical Report TUM-I0833&lt;/IDText&gt;&lt;DisplayText&gt;[85]&lt;/DisplayText&gt;&lt;record&gt;&lt;titles&gt;&lt;title&gt;Multi-Touch Surfaces: A Technical GuideTechnical Report TUM-I0833&lt;/title&gt;&lt;/titles&gt;&lt;contributors&gt;&lt;authors&gt;&lt;author&gt;Schöning, Johannes&lt;/author&gt;&lt;author&gt;Brandl, Peter&lt;/author&gt;&lt;author&gt;Daiber, Florian&lt;/author&gt;&lt;author&gt;Echtler, Florian&lt;/author&gt;&lt;author&gt;Hilliges, Otmar&lt;/author&gt;&lt;author&gt;Hook, Jonathan&lt;/author&gt;&lt;author&gt;Löchtefeld, Markus&lt;/author&gt;&lt;author&gt;Motamedi, Nima&lt;/author&gt;&lt;author&gt;Muller, Laurence&lt;/author&gt;&lt;author&gt;Olivier, Patrick&lt;/author&gt;&lt;author&gt;Roth, Tim&lt;/author&gt;&lt;author&gt;von Zadow, Ulrich&lt;/author&gt;&lt;/authors&gt;&lt;/contributors&gt;&lt;added-date format="utc"&gt;1305755843&lt;/added-date&gt;&lt;ref-type name="Report"&gt;27&lt;/ref-type&gt;&lt;rec-number&gt;111&lt;/rec-number&gt;&lt;last-updated-date format="utc"&gt;1305756017&lt;/last-updated-date&gt;&lt;/record&gt;&lt;/Cite&gt;&lt;/EndNote&gt;</w:instrText>
      </w:r>
      <w:r w:rsidR="00DB57F7" w:rsidRPr="00F12EFA">
        <w:fldChar w:fldCharType="separate"/>
      </w:r>
      <w:bookmarkEnd w:id="78"/>
      <w:bookmarkEnd w:id="79"/>
      <w:r w:rsidR="00E75294">
        <w:rPr>
          <w:noProof/>
        </w:rPr>
        <w:t>[85]</w:t>
      </w:r>
      <w:r w:rsidR="00DB57F7" w:rsidRPr="00F12EFA">
        <w:fldChar w:fldCharType="end"/>
      </w:r>
    </w:p>
    <w:p w14:paraId="4739EB22" w14:textId="77777777" w:rsidR="0061567A" w:rsidRPr="0061567A" w:rsidRDefault="0061567A" w:rsidP="0061567A"/>
    <w:p w14:paraId="13FE4BCC" w14:textId="77777777" w:rsidR="00FE7D42" w:rsidRDefault="00297362" w:rsidP="00297362">
      <w:r w:rsidRPr="00F12EFA">
        <w:t xml:space="preserve">The two conductive layers create a connection when the screen is pressed, generating a voltage. </w:t>
      </w:r>
      <w:r w:rsidR="00FE7D42" w:rsidRPr="00F12EFA">
        <w:t>Downs</w:t>
      </w:r>
      <w:r w:rsidR="003F59F5" w:rsidRPr="00F12EFA">
        <w:t xml:space="preserve"> </w:t>
      </w:r>
      <w:r w:rsidR="00DB57F7" w:rsidRPr="00F12EFA">
        <w:fldChar w:fldCharType="begin"/>
      </w:r>
      <w:r w:rsidR="00E75294">
        <w:instrText xml:space="preserve"> ADDIN EN.CITE &lt;EndNote&gt;&lt;Cite&gt;&lt;Author&gt;Downs&lt;/Author&gt;&lt;Year&gt;2005&lt;/Year&gt;&lt;IDText&gt;Using resistive touch screens for human/machine interface&lt;/IDText&gt;&lt;DisplayText&gt;[88]&lt;/DisplayText&gt;&lt;record&gt;&lt;urls&gt;&lt;related-urls&gt;&lt;url&gt;http://www.ti.com/lit/an/slyt209a/slyt209a.pdf&lt;/url&gt;&lt;/related-urls&gt;&lt;/urls&gt;&lt;titles&gt;&lt;title&gt;Using resistive touch screens for human/machine interface&lt;/title&gt;&lt;/titles&gt;&lt;contributors&gt;&lt;authors&gt;&lt;author&gt;Downs, Rick&lt;/author&gt;&lt;/authors&gt;&lt;/contributors&gt;&lt;added-date format="utc"&gt;1335961831&lt;/added-date&gt;&lt;ref-type name="Electronic Article"&gt;43&lt;/ref-type&gt;&lt;dates&gt;&lt;year&gt;2005&lt;/year&gt;&lt;/dates&gt;&lt;rec-number&gt;185&lt;/rec-number&gt;&lt;last-updated-date format="utc"&gt;1335962013&lt;/last-updated-date&gt;&lt;/record&gt;&lt;/Cite&gt;&lt;/EndNote&gt;</w:instrText>
      </w:r>
      <w:r w:rsidR="00DB57F7" w:rsidRPr="00F12EFA">
        <w:fldChar w:fldCharType="separate"/>
      </w:r>
      <w:r w:rsidR="00E75294">
        <w:rPr>
          <w:noProof/>
        </w:rPr>
        <w:t>[88]</w:t>
      </w:r>
      <w:r w:rsidR="00DB57F7" w:rsidRPr="00F12EFA">
        <w:fldChar w:fldCharType="end"/>
      </w:r>
      <w:r w:rsidR="00FE7D42" w:rsidRPr="00F12EFA">
        <w:t xml:space="preserve"> explains this functionality in more detail as typically a four wire resistive architectures; as seen in Figure 3.8. </w:t>
      </w:r>
      <w:r w:rsidR="008B542F" w:rsidRPr="00F12EFA">
        <w:t xml:space="preserve">Voltage is applied across the screen in the y-axis; when the screen is touched, the layers touch together and the voltage can be read off the x-axis. The readings are then processed </w:t>
      </w:r>
      <w:r w:rsidR="00EA57C0" w:rsidRPr="00F12EFA">
        <w:t>by</w:t>
      </w:r>
      <w:r w:rsidR="008B542F" w:rsidRPr="00F12EFA">
        <w:t xml:space="preserve"> an analog to digital converter (ADC)</w:t>
      </w:r>
      <w:r w:rsidR="00EA57C0" w:rsidRPr="00F12EFA">
        <w:t xml:space="preserve"> and processed by software to detect touch events</w:t>
      </w:r>
      <w:r w:rsidR="008B542F" w:rsidRPr="00F12EFA">
        <w:t>.</w:t>
      </w:r>
    </w:p>
    <w:p w14:paraId="1DAE9FC9" w14:textId="77777777" w:rsidR="0061567A" w:rsidRPr="00F12EFA" w:rsidRDefault="0061567A" w:rsidP="00297362"/>
    <w:p w14:paraId="4F34B138" w14:textId="77777777" w:rsidR="00543CE3" w:rsidRPr="00F12EFA" w:rsidRDefault="003F6338" w:rsidP="00543CE3">
      <w:pPr>
        <w:keepNext/>
        <w:jc w:val="center"/>
      </w:pPr>
      <w:r>
        <w:rPr>
          <w:noProof/>
          <w:lang w:val="en-GB" w:eastAsia="en-GB"/>
        </w:rPr>
        <w:drawing>
          <wp:inline distT="0" distB="0" distL="0" distR="0" wp14:anchorId="53CB20B8" wp14:editId="32B3142D">
            <wp:extent cx="2562225" cy="1849755"/>
            <wp:effectExtent l="19050" t="0" r="9525" b="0"/>
            <wp:docPr id="8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srcRect/>
                    <a:stretch>
                      <a:fillRect/>
                    </a:stretch>
                  </pic:blipFill>
                  <pic:spPr bwMode="auto">
                    <a:xfrm>
                      <a:off x="0" y="0"/>
                      <a:ext cx="2562225" cy="1849755"/>
                    </a:xfrm>
                    <a:prstGeom prst="rect">
                      <a:avLst/>
                    </a:prstGeom>
                    <a:noFill/>
                    <a:ln w="9525">
                      <a:noFill/>
                      <a:miter lim="800000"/>
                      <a:headEnd/>
                      <a:tailEnd/>
                    </a:ln>
                  </pic:spPr>
                </pic:pic>
              </a:graphicData>
            </a:graphic>
          </wp:inline>
        </w:drawing>
      </w:r>
    </w:p>
    <w:p w14:paraId="337F8AF6" w14:textId="77777777" w:rsidR="00297362" w:rsidRPr="00F12EFA" w:rsidRDefault="00543CE3" w:rsidP="00543CE3">
      <w:pPr>
        <w:pStyle w:val="Caption"/>
        <w:jc w:val="center"/>
        <w:rPr>
          <w:b w:val="0"/>
        </w:rPr>
      </w:pPr>
      <w:bookmarkStart w:id="80" w:name="_Toc323816550"/>
      <w:bookmarkStart w:id="81" w:name="_Toc327168860"/>
      <w:r w:rsidRPr="00F12EFA">
        <w:t xml:space="preserve">Figure </w:t>
      </w:r>
      <w:r w:rsidR="00C36604" w:rsidRPr="00F12EFA">
        <w:t>3.</w:t>
      </w:r>
      <w:r w:rsidR="00DB57F7" w:rsidRPr="00F12EFA">
        <w:fldChar w:fldCharType="begin"/>
      </w:r>
      <w:r w:rsidR="00E43383" w:rsidRPr="00F12EFA">
        <w:instrText xml:space="preserve"> SEQ Figure \* ARABIC </w:instrText>
      </w:r>
      <w:r w:rsidR="00DB57F7" w:rsidRPr="00F12EFA">
        <w:fldChar w:fldCharType="separate"/>
      </w:r>
      <w:r w:rsidR="00724B15">
        <w:rPr>
          <w:noProof/>
        </w:rPr>
        <w:t>8</w:t>
      </w:r>
      <w:r w:rsidR="00DB57F7" w:rsidRPr="00F12EFA">
        <w:fldChar w:fldCharType="end"/>
      </w:r>
      <w:r w:rsidRPr="00F12EFA">
        <w:t>: Resistive Touch Screen Circuit</w:t>
      </w:r>
      <w:r w:rsidR="00C12C9F" w:rsidRPr="00F12EFA">
        <w:t xml:space="preserve"> </w:t>
      </w:r>
      <w:r w:rsidR="00DB57F7" w:rsidRPr="00F12EFA">
        <w:fldChar w:fldCharType="begin"/>
      </w:r>
      <w:r w:rsidR="00E75294">
        <w:instrText xml:space="preserve"> ADDIN EN.CITE &lt;EndNote&gt;&lt;Cite&gt;&lt;Author&gt;Downs&lt;/Author&gt;&lt;Year&gt;2005&lt;/Year&gt;&lt;IDText&gt;Using resistive touch screens for human/machine interface&lt;/IDText&gt;&lt;DisplayText&gt;[88]&lt;/DisplayText&gt;&lt;record&gt;&lt;urls&gt;&lt;related-urls&gt;&lt;url&gt;http://www.ti.com/lit/an/slyt209a/slyt209a.pdf&lt;/url&gt;&lt;/related-urls&gt;&lt;/urls&gt;&lt;titles&gt;&lt;title&gt;Using resistive touch screens for human/machine interface&lt;/title&gt;&lt;/titles&gt;&lt;contributors&gt;&lt;authors&gt;&lt;author&gt;Downs, Rick&lt;/author&gt;&lt;/authors&gt;&lt;/contributors&gt;&lt;added-date format="utc"&gt;1335961831&lt;/added-date&gt;&lt;ref-type name="Electronic Article"&gt;43&lt;/ref-type&gt;&lt;dates&gt;&lt;year&gt;2005&lt;/year&gt;&lt;/dates&gt;&lt;rec-number&gt;185&lt;/rec-number&gt;&lt;last-updated-date format="utc"&gt;1335962013&lt;/last-updated-date&gt;&lt;/record&gt;&lt;/Cite&gt;&lt;/EndNote&gt;</w:instrText>
      </w:r>
      <w:r w:rsidR="00DB57F7" w:rsidRPr="00F12EFA">
        <w:fldChar w:fldCharType="separate"/>
      </w:r>
      <w:bookmarkEnd w:id="80"/>
      <w:bookmarkEnd w:id="81"/>
      <w:r w:rsidR="00E75294">
        <w:rPr>
          <w:noProof/>
        </w:rPr>
        <w:t>[88]</w:t>
      </w:r>
      <w:r w:rsidR="00DB57F7" w:rsidRPr="00F12EFA">
        <w:fldChar w:fldCharType="end"/>
      </w:r>
    </w:p>
    <w:p w14:paraId="3F02BC22" w14:textId="77777777" w:rsidR="004651D8" w:rsidRPr="00F12EFA" w:rsidRDefault="004651D8" w:rsidP="00297362">
      <w:pPr>
        <w:pStyle w:val="Heading4"/>
        <w:rPr>
          <w:color w:val="auto"/>
        </w:rPr>
      </w:pPr>
    </w:p>
    <w:p w14:paraId="66F84A1A" w14:textId="77777777" w:rsidR="0061567A" w:rsidRDefault="0061567A">
      <w:pPr>
        <w:spacing w:line="276" w:lineRule="auto"/>
        <w:jc w:val="left"/>
        <w:rPr>
          <w:rFonts w:asciiTheme="majorHAnsi" w:eastAsiaTheme="majorEastAsia" w:hAnsiTheme="majorHAnsi" w:cstheme="majorBidi"/>
          <w:b/>
          <w:bCs/>
          <w:i/>
          <w:iCs/>
        </w:rPr>
      </w:pPr>
      <w:r>
        <w:br w:type="page"/>
      </w:r>
    </w:p>
    <w:p w14:paraId="5E3FBAE9" w14:textId="77777777" w:rsidR="00297362" w:rsidRPr="00F12EFA" w:rsidRDefault="001A77CF" w:rsidP="00297362">
      <w:pPr>
        <w:pStyle w:val="Heading4"/>
        <w:rPr>
          <w:color w:val="auto"/>
        </w:rPr>
      </w:pPr>
      <w:r>
        <w:rPr>
          <w:color w:val="auto"/>
        </w:rPr>
        <w:lastRenderedPageBreak/>
        <w:t xml:space="preserve">3.2.2.2 </w:t>
      </w:r>
      <w:r w:rsidR="00297362" w:rsidRPr="00F12EFA">
        <w:rPr>
          <w:color w:val="auto"/>
        </w:rPr>
        <w:t>Capacitive Touch Sensing</w:t>
      </w:r>
    </w:p>
    <w:p w14:paraId="4DF252F6" w14:textId="77777777" w:rsidR="00297362" w:rsidRPr="00F12EFA" w:rsidRDefault="00297362" w:rsidP="00297362"/>
    <w:p w14:paraId="64658ACC" w14:textId="77777777" w:rsidR="003E6AEF" w:rsidRPr="00F12EFA" w:rsidRDefault="003E6AEF" w:rsidP="008D6802">
      <w:r w:rsidRPr="00F12EFA">
        <w:t xml:space="preserve">Capacitive touch sensing is the de facto standard in small screen consumer electronics. </w:t>
      </w:r>
      <w:r w:rsidR="00336CCA" w:rsidRPr="00F12EFA">
        <w:t xml:space="preserve">The most famous example of a capacitive touch screen is the Apple iPhone. </w:t>
      </w:r>
      <w:r w:rsidR="007B3362" w:rsidRPr="00F12EFA">
        <w:t xml:space="preserve">The touch surface consists of an insulator such as glass. This insulating material is then coated with a transparent conductor such as indium tin oxide </w:t>
      </w:r>
      <w:r w:rsidR="00DB57F7" w:rsidRPr="00F12EFA">
        <w:fldChar w:fldCharType="begin"/>
      </w:r>
      <w:r w:rsidR="00E75294">
        <w:instrText xml:space="preserve"> ADDIN EN.CITE &lt;EndNote&gt;&lt;Cite&gt;&lt;Author&gt;Schöning&lt;/Author&gt;&lt;IDText&gt;Multi-Touch Surfaces: A Technical GuideTechnical Report TUM-I0833&lt;/IDText&gt;&lt;DisplayText&gt;[85]&lt;/DisplayText&gt;&lt;record&gt;&lt;titles&gt;&lt;title&gt;Multi-Touch Surfaces: A Technical GuideTechnical Report TUM-I0833&lt;/title&gt;&lt;/titles&gt;&lt;contributors&gt;&lt;authors&gt;&lt;author&gt;Schöning, Johannes&lt;/author&gt;&lt;author&gt;Brandl, Peter&lt;/author&gt;&lt;author&gt;Daiber, Florian&lt;/author&gt;&lt;author&gt;Echtler, Florian&lt;/author&gt;&lt;author&gt;Hilliges, Otmar&lt;/author&gt;&lt;author&gt;Hook, Jonathan&lt;/author&gt;&lt;author&gt;Löchtefeld, Markus&lt;/author&gt;&lt;author&gt;Motamedi, Nima&lt;/author&gt;&lt;author&gt;Muller, Laurence&lt;/author&gt;&lt;author&gt;Olivier, Patrick&lt;/author&gt;&lt;author&gt;Roth, Tim&lt;/author&gt;&lt;author&gt;von Zadow, Ulrich&lt;/author&gt;&lt;/authors&gt;&lt;/contributors&gt;&lt;added-date format="utc"&gt;1305755843&lt;/added-date&gt;&lt;ref-type name="Report"&gt;27&lt;/ref-type&gt;&lt;rec-number&gt;111&lt;/rec-number&gt;&lt;last-updated-date format="utc"&gt;1305756017&lt;/last-updated-date&gt;&lt;/record&gt;&lt;/Cite&gt;&lt;/EndNote&gt;</w:instrText>
      </w:r>
      <w:r w:rsidR="00DB57F7" w:rsidRPr="00F12EFA">
        <w:fldChar w:fldCharType="separate"/>
      </w:r>
      <w:r w:rsidR="00E75294">
        <w:rPr>
          <w:noProof/>
        </w:rPr>
        <w:t>[85]</w:t>
      </w:r>
      <w:r w:rsidR="00DB57F7" w:rsidRPr="00F12EFA">
        <w:fldChar w:fldCharType="end"/>
      </w:r>
      <w:r w:rsidR="007B3362" w:rsidRPr="00F12EFA">
        <w:t xml:space="preserve">. </w:t>
      </w:r>
      <w:r w:rsidR="00297362" w:rsidRPr="00F12EFA">
        <w:t xml:space="preserve">Moeller and Kerne </w:t>
      </w:r>
      <w:r w:rsidRPr="00F12EFA">
        <w:t xml:space="preserve">describe a capacitive touch-screen </w:t>
      </w:r>
      <w:r w:rsidR="00336CCA" w:rsidRPr="00F12EFA">
        <w:t xml:space="preserve">sensor </w:t>
      </w:r>
      <w:r w:rsidRPr="00F12EFA">
        <w:t>as a two-dimensional network of capacitors</w:t>
      </w:r>
      <w:r w:rsidR="00C44376" w:rsidRPr="00F12EFA">
        <w:t>. Touching the surface changes the capacitance of the network around the touch point. The voltage is then analysed and the x and y position of the touch event is then calculated</w:t>
      </w:r>
      <w:r w:rsidRPr="00F12EFA">
        <w:t xml:space="preserve"> </w:t>
      </w:r>
      <w:r w:rsidR="00DB57F7" w:rsidRPr="00F12EFA">
        <w:fldChar w:fldCharType="begin"/>
      </w:r>
      <w:r w:rsidR="00E75294">
        <w:instrText xml:space="preserve"> ADDIN EN.CITE &lt;EndNote&gt;&lt;Cite&gt;&lt;Author&gt;Moeller&lt;/Author&gt;&lt;Year&gt;2010&lt;/Year&gt;&lt;IDText&gt;Scanning FTIR: unobtrusive optoelectronic multi-touch sensing through waveguide transmissivity imaging&lt;/IDText&gt;&lt;DisplayText&gt;[89]&lt;/DisplayText&gt;&lt;record&gt;&lt;titles&gt;&lt;title&gt;Scanning FTIR: unobtrusive optoelectronic multi-touch sensing through waveguide transmissivity imaging&lt;/title&gt;&lt;secondary-title&gt;Proceedings of the fourth international conference on Tangible, embedded, and embodied interaction&lt;/secondary-title&gt;&lt;/titles&gt;&lt;contributors&gt;&lt;authors&gt;&lt;author&gt;Moeller, Jon&lt;/author&gt;&lt;author&gt;Kerne, Andruid&lt;/author&gt;&lt;/authors&gt;&lt;/contributors&gt;&lt;added-date format="utc"&gt;1305369452&lt;/added-date&gt;&lt;pub-location&gt;Cambridge, Massachusetts, USA&lt;/pub-location&gt;&lt;ref-type name="Conference Paper"&gt;47&lt;/ref-type&gt;&lt;dates&gt;&lt;year&gt;2010&lt;/year&gt;&lt;/dates&gt;&lt;rec-number&gt;95&lt;/rec-number&gt;&lt;publisher&gt;ACM&lt;/publisher&gt;&lt;last-updated-date format="utc"&gt;1305369452&lt;/last-updated-date&gt;&lt;electronic-resource-num&gt;10.1145/1709886.1709900&lt;/electronic-resource-num&gt;&lt;/record&gt;&lt;/Cite&gt;&lt;/EndNote&gt;</w:instrText>
      </w:r>
      <w:r w:rsidR="00DB57F7" w:rsidRPr="00F12EFA">
        <w:fldChar w:fldCharType="separate"/>
      </w:r>
      <w:r w:rsidR="00E75294">
        <w:rPr>
          <w:noProof/>
        </w:rPr>
        <w:t>[89]</w:t>
      </w:r>
      <w:r w:rsidR="00DB57F7" w:rsidRPr="00F12EFA">
        <w:fldChar w:fldCharType="end"/>
      </w:r>
      <w:r w:rsidR="00297362" w:rsidRPr="00F12EFA">
        <w:t xml:space="preserve">. </w:t>
      </w:r>
    </w:p>
    <w:p w14:paraId="268A8F60" w14:textId="77777777" w:rsidR="00297362" w:rsidRPr="00F12EFA" w:rsidRDefault="007B3362" w:rsidP="008D6802">
      <w:pPr>
        <w:rPr>
          <w:b/>
        </w:rPr>
      </w:pPr>
      <w:r w:rsidRPr="00F12EFA">
        <w:t>Although capacitive screens are reliable and durable,</w:t>
      </w:r>
      <w:r w:rsidR="008E5A3B" w:rsidRPr="00F12EFA">
        <w:t xml:space="preserve"> there are also some limitations of the technology.</w:t>
      </w:r>
      <w:r w:rsidRPr="00F12EFA">
        <w:t xml:space="preserve"> </w:t>
      </w:r>
      <w:r w:rsidR="008E5A3B" w:rsidRPr="00F12EFA">
        <w:t>T</w:t>
      </w:r>
      <w:r w:rsidR="003E6AEF" w:rsidRPr="00F12EFA">
        <w:t>he number of simultaneous touch points which can be detected on a capacitive screen can be limited</w:t>
      </w:r>
      <w:r w:rsidRPr="00F12EFA">
        <w:t xml:space="preserve"> </w:t>
      </w:r>
      <w:r w:rsidR="00DB57F7" w:rsidRPr="00F12EFA">
        <w:fldChar w:fldCharType="begin"/>
      </w:r>
      <w:r w:rsidR="00E75294">
        <w:instrText xml:space="preserve"> ADDIN EN.CITE &lt;EndNote&gt;&lt;Cite&gt;&lt;Author&gt;Schöning&lt;/Author&gt;&lt;IDText&gt;Multi-Touch Surfaces: A Technical GuideTechnical Report TUM-I0833&lt;/IDText&gt;&lt;DisplayText&gt;[85]&lt;/DisplayText&gt;&lt;record&gt;&lt;titles&gt;&lt;title&gt;Multi-Touch Surfaces: A Technical GuideTechnical Report TUM-I0833&lt;/title&gt;&lt;/titles&gt;&lt;contributors&gt;&lt;authors&gt;&lt;author&gt;Schöning, Johannes&lt;/author&gt;&lt;author&gt;Brandl, Peter&lt;/author&gt;&lt;author&gt;Daiber, Florian&lt;/author&gt;&lt;author&gt;Echtler, Florian&lt;/author&gt;&lt;author&gt;Hilliges, Otmar&lt;/author&gt;&lt;author&gt;Hook, Jonathan&lt;/author&gt;&lt;author&gt;Löchtefeld, Markus&lt;/author&gt;&lt;author&gt;Motamedi, Nima&lt;/author&gt;&lt;author&gt;Muller, Laurence&lt;/author&gt;&lt;author&gt;Olivier, Patrick&lt;/author&gt;&lt;author&gt;Roth, Tim&lt;/author&gt;&lt;author&gt;von Zadow, Ulrich&lt;/author&gt;&lt;/authors&gt;&lt;/contributors&gt;&lt;added-date format="utc"&gt;1305755843&lt;/added-date&gt;&lt;ref-type name="Report"&gt;27&lt;/ref-type&gt;&lt;rec-number&gt;111&lt;/rec-number&gt;&lt;last-updated-date format="utc"&gt;1305756017&lt;/last-updated-date&gt;&lt;/record&gt;&lt;/Cite&gt;&lt;/EndNote&gt;</w:instrText>
      </w:r>
      <w:r w:rsidR="00DB57F7" w:rsidRPr="00F12EFA">
        <w:fldChar w:fldCharType="separate"/>
      </w:r>
      <w:r w:rsidR="00E75294">
        <w:rPr>
          <w:noProof/>
        </w:rPr>
        <w:t>[85]</w:t>
      </w:r>
      <w:r w:rsidR="00DB57F7" w:rsidRPr="00F12EFA">
        <w:fldChar w:fldCharType="end"/>
      </w:r>
      <w:r w:rsidR="003E6AEF" w:rsidRPr="00F12EFA">
        <w:t>.</w:t>
      </w:r>
      <w:r w:rsidRPr="00F12EFA">
        <w:t xml:space="preserve"> </w:t>
      </w:r>
      <w:r w:rsidR="002B3659" w:rsidRPr="00F12EFA">
        <w:t>Capacitive multi-touch screens cannot be made in large form factors d</w:t>
      </w:r>
      <w:r w:rsidR="00297362" w:rsidRPr="00F12EFA">
        <w:t xml:space="preserve">ue to the </w:t>
      </w:r>
      <w:r w:rsidR="00AA0CED" w:rsidRPr="00F12EFA">
        <w:t xml:space="preserve">resistive </w:t>
      </w:r>
      <w:r w:rsidR="002B3659" w:rsidRPr="00F12EFA">
        <w:t>properties of indium tin oxide</w:t>
      </w:r>
      <w:r w:rsidR="005D69D3" w:rsidRPr="00F12EFA">
        <w:t xml:space="preserve"> </w:t>
      </w:r>
      <w:r w:rsidR="00DB57F7" w:rsidRPr="00F12EFA">
        <w:fldChar w:fldCharType="begin"/>
      </w:r>
      <w:r w:rsidR="00E75294">
        <w:instrText xml:space="preserve"> ADDIN EN.CITE &lt;EndNote&gt;&lt;Cite&gt;&lt;Author&gt;Moeller&lt;/Author&gt;&lt;Year&gt;2010&lt;/Year&gt;&lt;IDText&gt;Scanning FTIR: unobtrusive optoelectronic multi-touch sensing through waveguide transmissivity imaging&lt;/IDText&gt;&lt;DisplayText&gt;[89]&lt;/DisplayText&gt;&lt;record&gt;&lt;titles&gt;&lt;title&gt;Scanning FTIR: unobtrusive optoelectronic multi-touch sensing through waveguide transmissivity imaging&lt;/title&gt;&lt;secondary-title&gt;Proceedings of the fourth international conference on Tangible, embedded, and embodied interaction&lt;/secondary-title&gt;&lt;/titles&gt;&lt;contributors&gt;&lt;authors&gt;&lt;author&gt;Moeller, Jon&lt;/author&gt;&lt;author&gt;Kerne, Andruid&lt;/author&gt;&lt;/authors&gt;&lt;/contributors&gt;&lt;added-date format="utc"&gt;1305369452&lt;/added-date&gt;&lt;pub-location&gt;Cambridge, Massachusetts, USA&lt;/pub-location&gt;&lt;ref-type name="Conference Paper"&gt;47&lt;/ref-type&gt;&lt;dates&gt;&lt;year&gt;2010&lt;/year&gt;&lt;/dates&gt;&lt;rec-number&gt;95&lt;/rec-number&gt;&lt;publisher&gt;ACM&lt;/publisher&gt;&lt;last-updated-date format="utc"&gt;1305369452&lt;/last-updated-date&gt;&lt;electronic-resource-num&gt;10.1145/1709886.1709900&lt;/electronic-resource-num&gt;&lt;/record&gt;&lt;/Cite&gt;&lt;/EndNote&gt;</w:instrText>
      </w:r>
      <w:r w:rsidR="00DB57F7" w:rsidRPr="00F12EFA">
        <w:fldChar w:fldCharType="separate"/>
      </w:r>
      <w:r w:rsidR="00E75294">
        <w:rPr>
          <w:noProof/>
        </w:rPr>
        <w:t>[89]</w:t>
      </w:r>
      <w:r w:rsidR="00DB57F7" w:rsidRPr="00F12EFA">
        <w:fldChar w:fldCharType="end"/>
      </w:r>
      <w:r w:rsidR="00297362" w:rsidRPr="00F12EFA">
        <w:t xml:space="preserve">. </w:t>
      </w:r>
    </w:p>
    <w:p w14:paraId="2CAB127E" w14:textId="77777777" w:rsidR="00E16ECD" w:rsidRPr="00F12EFA" w:rsidRDefault="00E16ECD">
      <w:pPr>
        <w:spacing w:line="276" w:lineRule="auto"/>
        <w:jc w:val="left"/>
        <w:rPr>
          <w:rFonts w:asciiTheme="majorHAnsi" w:eastAsiaTheme="majorEastAsia" w:hAnsiTheme="majorHAnsi" w:cstheme="majorBidi"/>
          <w:b/>
          <w:bCs/>
          <w:i/>
          <w:iCs/>
        </w:rPr>
      </w:pPr>
    </w:p>
    <w:p w14:paraId="39F14397" w14:textId="77777777" w:rsidR="004F5DF7" w:rsidRPr="00D54A41" w:rsidRDefault="001A77CF" w:rsidP="00297362">
      <w:pPr>
        <w:pStyle w:val="Heading4"/>
        <w:rPr>
          <w:color w:val="auto"/>
        </w:rPr>
      </w:pPr>
      <w:r w:rsidRPr="00D54A41">
        <w:rPr>
          <w:color w:val="auto"/>
        </w:rPr>
        <w:t xml:space="preserve">3.2.2.3 </w:t>
      </w:r>
      <w:r w:rsidR="004F5DF7" w:rsidRPr="00D54A41">
        <w:rPr>
          <w:color w:val="auto"/>
        </w:rPr>
        <w:t>S</w:t>
      </w:r>
      <w:r w:rsidR="009329ED" w:rsidRPr="00D54A41">
        <w:rPr>
          <w:color w:val="auto"/>
        </w:rPr>
        <w:t xml:space="preserve">canning </w:t>
      </w:r>
      <w:r w:rsidR="004F5DF7" w:rsidRPr="00D54A41">
        <w:rPr>
          <w:color w:val="auto"/>
        </w:rPr>
        <w:t>F</w:t>
      </w:r>
      <w:r w:rsidR="009329ED" w:rsidRPr="00D54A41">
        <w:rPr>
          <w:color w:val="auto"/>
        </w:rPr>
        <w:t xml:space="preserve">rustrated </w:t>
      </w:r>
      <w:r w:rsidR="004F5DF7" w:rsidRPr="00D54A41">
        <w:rPr>
          <w:color w:val="auto"/>
        </w:rPr>
        <w:t>T</w:t>
      </w:r>
      <w:r w:rsidR="009329ED" w:rsidRPr="00D54A41">
        <w:rPr>
          <w:color w:val="auto"/>
        </w:rPr>
        <w:t xml:space="preserve">otal </w:t>
      </w:r>
      <w:r w:rsidR="004F5DF7" w:rsidRPr="00D54A41">
        <w:rPr>
          <w:color w:val="auto"/>
        </w:rPr>
        <w:t>I</w:t>
      </w:r>
      <w:r w:rsidR="009329ED" w:rsidRPr="00D54A41">
        <w:rPr>
          <w:color w:val="auto"/>
        </w:rPr>
        <w:t xml:space="preserve">nternal </w:t>
      </w:r>
      <w:r w:rsidR="004F5DF7" w:rsidRPr="00D54A41">
        <w:rPr>
          <w:color w:val="auto"/>
        </w:rPr>
        <w:t>R</w:t>
      </w:r>
      <w:r w:rsidR="009329ED" w:rsidRPr="00D54A41">
        <w:rPr>
          <w:color w:val="auto"/>
        </w:rPr>
        <w:t>eflection</w:t>
      </w:r>
    </w:p>
    <w:p w14:paraId="77BACD32" w14:textId="77777777" w:rsidR="00143EF7" w:rsidRPr="00D54A41" w:rsidRDefault="00143EF7" w:rsidP="007B1B89"/>
    <w:p w14:paraId="545EF318" w14:textId="77777777" w:rsidR="007B1B89" w:rsidRPr="00D54A41" w:rsidRDefault="007B1B89" w:rsidP="007B1B89">
      <w:r w:rsidRPr="00D54A41">
        <w:t xml:space="preserve">Moeller and Kerne </w:t>
      </w:r>
      <w:r w:rsidR="00DB57F7" w:rsidRPr="00D54A41">
        <w:fldChar w:fldCharType="begin"/>
      </w:r>
      <w:r w:rsidR="00E75294">
        <w:instrText xml:space="preserve"> ADDIN EN.CITE &lt;EndNote&gt;&lt;Cite&gt;&lt;Author&gt;Moeller&lt;/Author&gt;&lt;Year&gt;2010&lt;/Year&gt;&lt;IDText&gt;Scanning FTIR: unobtrusive optoelectronic multi-touch sensing through waveguide transmissivity imaging&lt;/IDText&gt;&lt;DisplayText&gt;[89]&lt;/DisplayText&gt;&lt;record&gt;&lt;titles&gt;&lt;title&gt;Scanning FTIR: unobtrusive optoelectronic multi-touch sensing through waveguide transmissivity imaging&lt;/title&gt;&lt;secondary-title&gt;Proceedings of the fourth international conference on Tangible, embedded, and embodied interaction&lt;/secondary-title&gt;&lt;/titles&gt;&lt;contributors&gt;&lt;authors&gt;&lt;author&gt;Moeller, Jon&lt;/author&gt;&lt;author&gt;Kerne, Andruid&lt;/author&gt;&lt;/authors&gt;&lt;/contributors&gt;&lt;added-date format="utc"&gt;1305369452&lt;/added-date&gt;&lt;pub-location&gt;Cambridge, Massachusetts, USA&lt;/pub-location&gt;&lt;ref-type name="Conference Paper"&gt;47&lt;/ref-type&gt;&lt;dates&gt;&lt;year&gt;2010&lt;/year&gt;&lt;/dates&gt;&lt;rec-number&gt;95&lt;/rec-number&gt;&lt;publisher&gt;ACM&lt;/publisher&gt;&lt;last-updated-date format="utc"&gt;1305369452&lt;/last-updated-date&gt;&lt;electronic-resource-num&gt;10.1145/1709886.1709900&lt;/electronic-resource-num&gt;&lt;/record&gt;&lt;/Cite&gt;&lt;/EndNote&gt;</w:instrText>
      </w:r>
      <w:r w:rsidR="00DB57F7" w:rsidRPr="00D54A41">
        <w:fldChar w:fldCharType="separate"/>
      </w:r>
      <w:r w:rsidR="00E75294">
        <w:rPr>
          <w:noProof/>
        </w:rPr>
        <w:t>[89]</w:t>
      </w:r>
      <w:r w:rsidR="00DB57F7" w:rsidRPr="00D54A41">
        <w:fldChar w:fldCharType="end"/>
      </w:r>
      <w:r w:rsidRPr="00D54A41">
        <w:t xml:space="preserve"> present a novel </w:t>
      </w:r>
      <w:r w:rsidR="00936CAC" w:rsidRPr="00D54A41">
        <w:t>multi-touch</w:t>
      </w:r>
      <w:r w:rsidRPr="00D54A41">
        <w:t xml:space="preserve"> sensing technology known as scanning frustrated total internal reflection (SFTIR). This concept is an appli</w:t>
      </w:r>
      <w:r w:rsidR="00253EEB" w:rsidRPr="00D54A41">
        <w:t xml:space="preserve">cation of </w:t>
      </w:r>
      <w:r w:rsidRPr="00D54A41">
        <w:t xml:space="preserve">FTIR </w:t>
      </w:r>
      <w:r w:rsidR="00253EEB" w:rsidRPr="00D54A41">
        <w:t xml:space="preserve">multi-touch </w:t>
      </w:r>
      <w:r w:rsidRPr="00D54A41">
        <w:t>sensing</w:t>
      </w:r>
      <w:r w:rsidR="00253EEB" w:rsidRPr="00D54A41">
        <w:t xml:space="preserve"> </w:t>
      </w:r>
      <w:r w:rsidR="00DB57F7" w:rsidRPr="00D54A41">
        <w:fldChar w:fldCharType="begin"/>
      </w:r>
      <w:r w:rsidR="009F381C" w:rsidRPr="00D54A41">
        <w:instrText xml:space="preserve"> ADDIN EN.CITE &lt;EndNote&gt;&lt;Cite&gt;&lt;Author&gt;Han&lt;/Author&gt;&lt;Year&gt;2005&lt;/Year&gt;&lt;IDText&gt;Low-cost multi-touch sensing through frustrated total internal reflection&lt;/IDText&gt;&lt;DisplayText&gt;[73]&lt;/DisplayText&gt;&lt;record&gt;&lt;titles&gt;&lt;title&gt;Low-cost multi-touch sensing through frustrated total internal reflection&lt;/title&gt;&lt;secondary-title&gt;Proceedings of the 18th annual ACM symposium on User interface software and technology&lt;/secondary-title&gt;&lt;/titles&gt;&lt;contributors&gt;&lt;authors&gt;&lt;author&gt;Han, Jefferson Y.&lt;/author&gt;&lt;/authors&gt;&lt;/contributors&gt;&lt;added-date format="utc"&gt;1291649725&lt;/added-date&gt;&lt;pub-location&gt;Seattle, WA, USA&lt;/pub-location&gt;&lt;ref-type name="Conference Paper"&gt;47&lt;/ref-type&gt;&lt;dates&gt;&lt;year&gt;2005&lt;/year&gt;&lt;/dates&gt;&lt;rec-number&gt;33&lt;/rec-number&gt;&lt;publisher&gt;ACM&lt;/publisher&gt;&lt;last-updated-date format="utc"&gt;1291649725&lt;/last-updated-date&gt;&lt;electronic-resource-num&gt;10.1145/1095034.1095054&lt;/electronic-resource-num&gt;&lt;/record&gt;&lt;/Cite&gt;&lt;/EndNote&gt;</w:instrText>
      </w:r>
      <w:r w:rsidR="00DB57F7" w:rsidRPr="00D54A41">
        <w:fldChar w:fldCharType="separate"/>
      </w:r>
      <w:r w:rsidR="009F381C" w:rsidRPr="00D54A41">
        <w:rPr>
          <w:noProof/>
        </w:rPr>
        <w:t>[73]</w:t>
      </w:r>
      <w:r w:rsidR="00DB57F7" w:rsidRPr="00D54A41">
        <w:fldChar w:fldCharType="end"/>
      </w:r>
      <w:r w:rsidRPr="00D54A41">
        <w:t xml:space="preserve">. </w:t>
      </w:r>
      <w:r w:rsidR="00A43377" w:rsidRPr="00D54A41">
        <w:t>SFTIR</w:t>
      </w:r>
      <w:r w:rsidRPr="00D54A41">
        <w:t xml:space="preserve"> system</w:t>
      </w:r>
      <w:r w:rsidR="00A43377" w:rsidRPr="00D54A41">
        <w:t>s</w:t>
      </w:r>
      <w:r w:rsidR="00D54A41" w:rsidRPr="00D54A41">
        <w:t xml:space="preserve"> add multi-touch functionality to </w:t>
      </w:r>
      <w:r w:rsidRPr="00D54A41">
        <w:t xml:space="preserve">an </w:t>
      </w:r>
      <w:r w:rsidR="00B73DE5" w:rsidRPr="00D54A41">
        <w:t xml:space="preserve">already existing </w:t>
      </w:r>
      <w:r w:rsidR="00D54A41" w:rsidRPr="00D54A41">
        <w:t xml:space="preserve">LCD </w:t>
      </w:r>
      <w:r w:rsidR="00B73DE5" w:rsidRPr="00D54A41">
        <w:t>display</w:t>
      </w:r>
      <w:r w:rsidRPr="00D54A41">
        <w:t xml:space="preserve">. </w:t>
      </w:r>
      <w:r w:rsidR="007802A1" w:rsidRPr="00D54A41">
        <w:t xml:space="preserve">A typical SFTIR </w:t>
      </w:r>
      <w:r w:rsidRPr="00D54A41">
        <w:t xml:space="preserve">system uses a linear array of </w:t>
      </w:r>
      <w:r w:rsidR="007802A1" w:rsidRPr="00D54A41">
        <w:t xml:space="preserve">IR </w:t>
      </w:r>
      <w:r w:rsidRPr="00D54A41">
        <w:t xml:space="preserve">sources and </w:t>
      </w:r>
      <w:r w:rsidR="007802A1" w:rsidRPr="00D54A41">
        <w:t xml:space="preserve">IR </w:t>
      </w:r>
      <w:r w:rsidRPr="00D54A41">
        <w:t xml:space="preserve">sensors placed along the </w:t>
      </w:r>
      <w:r w:rsidR="00013FFE" w:rsidRPr="00D54A41">
        <w:t>edges</w:t>
      </w:r>
      <w:r w:rsidRPr="00D54A41">
        <w:t xml:space="preserve"> of an acrylic sheet. The </w:t>
      </w:r>
      <w:r w:rsidR="00167A94" w:rsidRPr="00D54A41">
        <w:t xml:space="preserve">IR </w:t>
      </w:r>
      <w:r w:rsidRPr="00D54A41">
        <w:t>source is</w:t>
      </w:r>
      <w:r w:rsidR="00013FFE" w:rsidRPr="00D54A41">
        <w:t xml:space="preserve"> shined directly</w:t>
      </w:r>
      <w:r w:rsidRPr="00D54A41">
        <w:t xml:space="preserve"> inside the acrylic</w:t>
      </w:r>
      <w:r w:rsidR="00013FFE" w:rsidRPr="00D54A41">
        <w:t xml:space="preserve"> sheet</w:t>
      </w:r>
      <w:r w:rsidRPr="00D54A41">
        <w:t>, making it reflect</w:t>
      </w:r>
      <w:r w:rsidR="00013FFE" w:rsidRPr="00D54A41">
        <w:t xml:space="preserve"> internally</w:t>
      </w:r>
      <w:r w:rsidRPr="00D54A41">
        <w:t xml:space="preserve">. Due to the large amount of </w:t>
      </w:r>
      <w:r w:rsidR="00531E93" w:rsidRPr="00D54A41">
        <w:t xml:space="preserve">IR </w:t>
      </w:r>
      <w:r w:rsidRPr="00D54A41">
        <w:t xml:space="preserve">light getting reflected internally, the corresponding </w:t>
      </w:r>
      <w:r w:rsidR="00167A94" w:rsidRPr="00D54A41">
        <w:t xml:space="preserve">IR </w:t>
      </w:r>
      <w:r w:rsidRPr="00D54A41">
        <w:t>sensor generates a large photocurrent. When a touch interaction occurs</w:t>
      </w:r>
      <w:r w:rsidR="00816854" w:rsidRPr="00D54A41">
        <w:t xml:space="preserve"> on the surface of the acrylic</w:t>
      </w:r>
      <w:r w:rsidRPr="00D54A41">
        <w:t>, the internally reflected light's path gets disturbed, causing the sensor to generate a weak photocurrent</w:t>
      </w:r>
      <w:r w:rsidR="004636E5" w:rsidRPr="00D54A41">
        <w:t>; this is demonstrated in Figure 3.9</w:t>
      </w:r>
      <w:r w:rsidRPr="00D54A41">
        <w:t>.</w:t>
      </w:r>
    </w:p>
    <w:p w14:paraId="59A0CA57" w14:textId="77777777" w:rsidR="00982839" w:rsidRPr="00F55254" w:rsidRDefault="00982839" w:rsidP="007B1B89">
      <w:pPr>
        <w:rPr>
          <w:color w:val="FF0000"/>
        </w:rPr>
      </w:pPr>
    </w:p>
    <w:p w14:paraId="087F57A8" w14:textId="77777777" w:rsidR="00982839" w:rsidRPr="00F55254" w:rsidRDefault="0029349A" w:rsidP="00982839">
      <w:pPr>
        <w:keepNext/>
        <w:jc w:val="center"/>
        <w:rPr>
          <w:color w:val="FF0000"/>
        </w:rPr>
      </w:pPr>
      <w:r>
        <w:rPr>
          <w:noProof/>
          <w:color w:val="FF0000"/>
          <w:lang w:val="en-GB" w:eastAsia="en-GB"/>
        </w:rPr>
        <w:lastRenderedPageBreak/>
        <w:drawing>
          <wp:inline distT="0" distB="0" distL="0" distR="0" wp14:anchorId="1B19DA51" wp14:editId="49D91258">
            <wp:extent cx="5355590" cy="1614805"/>
            <wp:effectExtent l="19050" t="0" r="0" b="0"/>
            <wp:docPr id="9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2" cstate="print"/>
                    <a:srcRect/>
                    <a:stretch>
                      <a:fillRect/>
                    </a:stretch>
                  </pic:blipFill>
                  <pic:spPr bwMode="auto">
                    <a:xfrm>
                      <a:off x="0" y="0"/>
                      <a:ext cx="5355590" cy="1614805"/>
                    </a:xfrm>
                    <a:prstGeom prst="rect">
                      <a:avLst/>
                    </a:prstGeom>
                    <a:noFill/>
                    <a:ln w="9525">
                      <a:noFill/>
                      <a:miter lim="800000"/>
                      <a:headEnd/>
                      <a:tailEnd/>
                    </a:ln>
                  </pic:spPr>
                </pic:pic>
              </a:graphicData>
            </a:graphic>
          </wp:inline>
        </w:drawing>
      </w:r>
    </w:p>
    <w:p w14:paraId="185278AA" w14:textId="77777777" w:rsidR="00297362" w:rsidRPr="00226AE3" w:rsidRDefault="00982839" w:rsidP="00982839">
      <w:pPr>
        <w:pStyle w:val="Caption"/>
        <w:jc w:val="center"/>
      </w:pPr>
      <w:bookmarkStart w:id="82" w:name="_Toc323816551"/>
      <w:bookmarkStart w:id="83" w:name="_Toc327168861"/>
      <w:r w:rsidRPr="00226AE3">
        <w:t xml:space="preserve">Figure </w:t>
      </w:r>
      <w:r w:rsidR="00175579" w:rsidRPr="00226AE3">
        <w:t>3.</w:t>
      </w:r>
      <w:r w:rsidR="00DB57F7" w:rsidRPr="00226AE3">
        <w:fldChar w:fldCharType="begin"/>
      </w:r>
      <w:r w:rsidR="00E43383" w:rsidRPr="00226AE3">
        <w:instrText xml:space="preserve"> SEQ Figure \* ARABIC </w:instrText>
      </w:r>
      <w:r w:rsidR="00DB57F7" w:rsidRPr="00226AE3">
        <w:fldChar w:fldCharType="separate"/>
      </w:r>
      <w:r w:rsidR="00724B15">
        <w:rPr>
          <w:noProof/>
        </w:rPr>
        <w:t>9</w:t>
      </w:r>
      <w:r w:rsidR="00DB57F7" w:rsidRPr="00226AE3">
        <w:fldChar w:fldCharType="end"/>
      </w:r>
      <w:r w:rsidRPr="00226AE3">
        <w:t>: Generated Photocurrent</w:t>
      </w:r>
      <w:r w:rsidRPr="00226AE3">
        <w:rPr>
          <w:noProof/>
        </w:rPr>
        <w:t xml:space="preserve"> from FTIR</w:t>
      </w:r>
      <w:r w:rsidR="00C12C9F" w:rsidRPr="00226AE3">
        <w:rPr>
          <w:noProof/>
        </w:rPr>
        <w:t xml:space="preserve"> </w:t>
      </w:r>
      <w:r w:rsidR="00DB57F7" w:rsidRPr="00226AE3">
        <w:rPr>
          <w:noProof/>
        </w:rPr>
        <w:fldChar w:fldCharType="begin"/>
      </w:r>
      <w:r w:rsidR="00E75294" w:rsidRPr="00226AE3">
        <w:rPr>
          <w:noProof/>
        </w:rPr>
        <w:instrText xml:space="preserve"> ADDIN EN.CITE &lt;EndNote&gt;&lt;Cite&gt;&lt;Author&gt;Moeller&lt;/Author&gt;&lt;Year&gt;2010&lt;/Year&gt;&lt;IDText&gt;Scanning FTIR: unobtrusive optoelectronic multi-touch sensing through waveguide transmissivity imaging&lt;/IDText&gt;&lt;DisplayText&gt;[89]&lt;/DisplayText&gt;&lt;record&gt;&lt;titles&gt;&lt;title&gt;Scanning FTIR: unobtrusive optoelectronic multi-touch sensing through waveguide transmissivity imaging&lt;/title&gt;&lt;secondary-title&gt;Proceedings of the fourth international conference on Tangible, embedded, and embodied interaction&lt;/secondary-title&gt;&lt;/titles&gt;&lt;contributors&gt;&lt;authors&gt;&lt;author&gt;Moeller, Jon&lt;/author&gt;&lt;author&gt;Kerne, Andruid&lt;/author&gt;&lt;/authors&gt;&lt;/contributors&gt;&lt;added-date format="utc"&gt;1305369452&lt;/added-date&gt;&lt;pub-location&gt;Cambridge, Massachusetts, USA&lt;/pub-location&gt;&lt;ref-type name="Conference Paper"&gt;47&lt;/ref-type&gt;&lt;dates&gt;&lt;year&gt;2010&lt;/year&gt;&lt;/dates&gt;&lt;rec-number&gt;95&lt;/rec-number&gt;&lt;publisher&gt;ACM&lt;/publisher&gt;&lt;last-updated-date format="utc"&gt;1305369452&lt;/last-updated-date&gt;&lt;electronic-resource-num&gt;10.1145/1709886.1709900&lt;/electronic-resource-num&gt;&lt;/record&gt;&lt;/Cite&gt;&lt;/EndNote&gt;</w:instrText>
      </w:r>
      <w:r w:rsidR="00DB57F7" w:rsidRPr="00226AE3">
        <w:rPr>
          <w:noProof/>
        </w:rPr>
        <w:fldChar w:fldCharType="separate"/>
      </w:r>
      <w:bookmarkEnd w:id="82"/>
      <w:bookmarkEnd w:id="83"/>
      <w:r w:rsidR="00E75294" w:rsidRPr="00226AE3">
        <w:rPr>
          <w:noProof/>
        </w:rPr>
        <w:t>[89]</w:t>
      </w:r>
      <w:r w:rsidR="00DB57F7" w:rsidRPr="00226AE3">
        <w:rPr>
          <w:noProof/>
        </w:rPr>
        <w:fldChar w:fldCharType="end"/>
      </w:r>
    </w:p>
    <w:p w14:paraId="2EEBC0D0" w14:textId="77777777" w:rsidR="00982839" w:rsidRPr="00F12EFA" w:rsidRDefault="00982839" w:rsidP="007B1B89"/>
    <w:p w14:paraId="2550C81A" w14:textId="77777777" w:rsidR="004D0AA0" w:rsidRPr="00F12EFA" w:rsidRDefault="00A30097" w:rsidP="004D0AA0">
      <w:r w:rsidRPr="00F12EFA">
        <w:t>The layout of a SFTIR system consists of IR</w:t>
      </w:r>
      <w:r w:rsidR="007B1B89" w:rsidRPr="00F12EFA">
        <w:t xml:space="preserve"> sources placed along one horizontal side and one vertical side of the acrylic; the</w:t>
      </w:r>
      <w:r w:rsidR="00117469" w:rsidRPr="00F12EFA">
        <w:t xml:space="preserve"> corresponding IR</w:t>
      </w:r>
      <w:r w:rsidR="007B1B89" w:rsidRPr="00F12EFA">
        <w:t xml:space="preserve"> sensors are placed on the opposite horizontal and vertical sides</w:t>
      </w:r>
      <w:r w:rsidR="00117469" w:rsidRPr="00F12EFA">
        <w:t>; as seen in Figure 3.10</w:t>
      </w:r>
      <w:r w:rsidR="007B1B89" w:rsidRPr="00F12EFA">
        <w:t xml:space="preserve">. The scanning area can then be thought of as a two dimensional grid with horizontal and vertical scan lines. Each cell in the grid has associated vertical and horizontal scan lines. The system iteratively switches on an </w:t>
      </w:r>
      <w:r w:rsidR="003A1BB7" w:rsidRPr="00F12EFA">
        <w:t>IR</w:t>
      </w:r>
      <w:r w:rsidR="007B1B89" w:rsidRPr="00F12EFA">
        <w:t xml:space="preserve"> source </w:t>
      </w:r>
      <w:r w:rsidR="003A1BB7" w:rsidRPr="00F12EFA">
        <w:t xml:space="preserve">both </w:t>
      </w:r>
      <w:r w:rsidR="007B1B89" w:rsidRPr="00F12EFA">
        <w:t xml:space="preserve">horizontally and vertically, and then takes a reading from the corresponding sensors. It progresses through all the cells in the grid until the scan is complete. </w:t>
      </w:r>
    </w:p>
    <w:p w14:paraId="27194D70" w14:textId="77777777" w:rsidR="004D0AA0" w:rsidRPr="00F12EFA" w:rsidRDefault="004D0AA0" w:rsidP="004D0AA0">
      <w:r w:rsidRPr="00F12EFA">
        <w:t>After each sensor in the array has been sampled, a two dimensional greyscale image can then be constructed from all the cell readings.  The constructed greyscale image can then be sent to touch detection software to extract touch events. Limitations of this technique are the scanning times and sampling times of the system; larger screen sizes would require more sensor</w:t>
      </w:r>
      <w:r w:rsidR="003622F9">
        <w:t>s</w:t>
      </w:r>
      <w:r w:rsidRPr="00F12EFA">
        <w:t xml:space="preserve"> which would result in longer scan times and could be problematic to performance of the touch system.</w:t>
      </w:r>
    </w:p>
    <w:p w14:paraId="10BC79D0" w14:textId="77777777" w:rsidR="001A5A98" w:rsidRPr="00F12EFA" w:rsidRDefault="001A5A98" w:rsidP="001A5A98">
      <w:pPr>
        <w:keepNext/>
        <w:jc w:val="center"/>
      </w:pPr>
      <w:r w:rsidRPr="00F12EFA">
        <w:lastRenderedPageBreak/>
        <w:t xml:space="preserve">             </w:t>
      </w:r>
      <w:r w:rsidR="00F55254">
        <w:rPr>
          <w:noProof/>
          <w:lang w:val="en-GB" w:eastAsia="en-GB"/>
        </w:rPr>
        <w:drawing>
          <wp:inline distT="0" distB="0" distL="0" distR="0" wp14:anchorId="27A1874C" wp14:editId="7AD03377">
            <wp:extent cx="4973295" cy="2481943"/>
            <wp:effectExtent l="19050" t="0" r="0" b="0"/>
            <wp:docPr id="8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srcRect/>
                    <a:stretch>
                      <a:fillRect/>
                    </a:stretch>
                  </pic:blipFill>
                  <pic:spPr bwMode="auto">
                    <a:xfrm>
                      <a:off x="0" y="0"/>
                      <a:ext cx="4968535" cy="2479568"/>
                    </a:xfrm>
                    <a:prstGeom prst="rect">
                      <a:avLst/>
                    </a:prstGeom>
                    <a:noFill/>
                    <a:ln w="9525">
                      <a:noFill/>
                      <a:miter lim="800000"/>
                      <a:headEnd/>
                      <a:tailEnd/>
                    </a:ln>
                  </pic:spPr>
                </pic:pic>
              </a:graphicData>
            </a:graphic>
          </wp:inline>
        </w:drawing>
      </w:r>
    </w:p>
    <w:p w14:paraId="2999D5EA" w14:textId="77777777" w:rsidR="001A5A98" w:rsidRPr="00F12EFA" w:rsidRDefault="001A5A98" w:rsidP="001A5A98">
      <w:pPr>
        <w:pStyle w:val="Caption"/>
        <w:jc w:val="center"/>
      </w:pPr>
      <w:bookmarkStart w:id="84" w:name="_Toc323816552"/>
      <w:bookmarkStart w:id="85" w:name="_Toc327168862"/>
      <w:r w:rsidRPr="00F12EFA">
        <w:t xml:space="preserve">Figure </w:t>
      </w:r>
      <w:r w:rsidR="00175579" w:rsidRPr="00F12EFA">
        <w:t>3.</w:t>
      </w:r>
      <w:r w:rsidR="00DB57F7" w:rsidRPr="00F12EFA">
        <w:fldChar w:fldCharType="begin"/>
      </w:r>
      <w:r w:rsidR="00E43383" w:rsidRPr="00F12EFA">
        <w:instrText xml:space="preserve"> SEQ Figure \* ARABIC </w:instrText>
      </w:r>
      <w:r w:rsidR="00DB57F7" w:rsidRPr="00F12EFA">
        <w:fldChar w:fldCharType="separate"/>
      </w:r>
      <w:r w:rsidR="00724B15">
        <w:rPr>
          <w:noProof/>
        </w:rPr>
        <w:t>10</w:t>
      </w:r>
      <w:r w:rsidR="00DB57F7" w:rsidRPr="00F12EFA">
        <w:fldChar w:fldCharType="end"/>
      </w:r>
      <w:r w:rsidRPr="00F12EFA">
        <w:t>: SFTIR Scan Operation</w:t>
      </w:r>
      <w:r w:rsidR="00C12C9F" w:rsidRPr="00F12EFA">
        <w:t xml:space="preserve"> </w:t>
      </w:r>
      <w:r w:rsidR="00DB57F7" w:rsidRPr="00F12EFA">
        <w:fldChar w:fldCharType="begin"/>
      </w:r>
      <w:r w:rsidR="00E75294">
        <w:instrText xml:space="preserve"> ADDIN EN.CITE &lt;EndNote&gt;&lt;Cite&gt;&lt;Author&gt;Moeller&lt;/Author&gt;&lt;Year&gt;2010&lt;/Year&gt;&lt;IDText&gt;Scanning FTIR: unobtrusive optoelectronic multi-touch sensing through waveguide transmissivity imaging&lt;/IDText&gt;&lt;DisplayText&gt;[89]&lt;/DisplayText&gt;&lt;record&gt;&lt;titles&gt;&lt;title&gt;Scanning FTIR: unobtrusive optoelectronic multi-touch sensing through waveguide transmissivity imaging&lt;/title&gt;&lt;secondary-title&gt;Proceedings of the fourth international conference on Tangible, embedded, and embodied interaction&lt;/secondary-title&gt;&lt;/titles&gt;&lt;contributors&gt;&lt;authors&gt;&lt;author&gt;Moeller, Jon&lt;/author&gt;&lt;author&gt;Kerne, Andruid&lt;/author&gt;&lt;/authors&gt;&lt;/contributors&gt;&lt;added-date format="utc"&gt;1305369452&lt;/added-date&gt;&lt;pub-location&gt;Cambridge, Massachusetts, USA&lt;/pub-location&gt;&lt;ref-type name="Conference Paper"&gt;47&lt;/ref-type&gt;&lt;dates&gt;&lt;year&gt;2010&lt;/year&gt;&lt;/dates&gt;&lt;rec-number&gt;95&lt;/rec-number&gt;&lt;publisher&gt;ACM&lt;/publisher&gt;&lt;last-updated-date format="utc"&gt;1305369452&lt;/last-updated-date&gt;&lt;electronic-resource-num&gt;10.1145/1709886.1709900&lt;/electronic-resource-num&gt;&lt;/record&gt;&lt;/Cite&gt;&lt;/EndNote&gt;</w:instrText>
      </w:r>
      <w:r w:rsidR="00DB57F7" w:rsidRPr="00F12EFA">
        <w:fldChar w:fldCharType="separate"/>
      </w:r>
      <w:bookmarkEnd w:id="84"/>
      <w:bookmarkEnd w:id="85"/>
      <w:r w:rsidR="00E75294">
        <w:rPr>
          <w:noProof/>
        </w:rPr>
        <w:t>[89]</w:t>
      </w:r>
      <w:r w:rsidR="00DB57F7" w:rsidRPr="00F12EFA">
        <w:fldChar w:fldCharType="end"/>
      </w:r>
    </w:p>
    <w:p w14:paraId="0DB03213" w14:textId="77777777" w:rsidR="000B3B5E" w:rsidRPr="00F12EFA" w:rsidRDefault="000B3B5E" w:rsidP="000B3B5E"/>
    <w:p w14:paraId="3B7DC1FE" w14:textId="77777777" w:rsidR="002C7DDF" w:rsidRPr="00F12EFA" w:rsidRDefault="001A77CF" w:rsidP="002C7DDF">
      <w:pPr>
        <w:pStyle w:val="Heading4"/>
        <w:rPr>
          <w:color w:val="auto"/>
        </w:rPr>
      </w:pPr>
      <w:r>
        <w:rPr>
          <w:color w:val="auto"/>
        </w:rPr>
        <w:t xml:space="preserve">3.2.2.4 </w:t>
      </w:r>
      <w:r w:rsidR="002C7DDF" w:rsidRPr="00F12EFA">
        <w:rPr>
          <w:color w:val="auto"/>
        </w:rPr>
        <w:t>Thin</w:t>
      </w:r>
      <w:r w:rsidR="00632116" w:rsidRPr="00F12EFA">
        <w:rPr>
          <w:color w:val="auto"/>
        </w:rPr>
        <w:t>S</w:t>
      </w:r>
      <w:r w:rsidR="002C7DDF" w:rsidRPr="00F12EFA">
        <w:rPr>
          <w:color w:val="auto"/>
        </w:rPr>
        <w:t>ight</w:t>
      </w:r>
    </w:p>
    <w:p w14:paraId="628804DD" w14:textId="77777777" w:rsidR="002C7DDF" w:rsidRPr="00F12EFA" w:rsidRDefault="002C7DDF" w:rsidP="002C7DDF"/>
    <w:p w14:paraId="172F7917" w14:textId="77777777" w:rsidR="004D0AA0" w:rsidRPr="00F12EFA" w:rsidRDefault="002C7DDF" w:rsidP="002C7DDF">
      <w:r w:rsidRPr="00F12EFA">
        <w:t xml:space="preserve">Izadi et al. </w:t>
      </w:r>
      <w:r w:rsidR="00DB57F7" w:rsidRPr="00F12EFA">
        <w:fldChar w:fldCharType="begin"/>
      </w:r>
      <w:r w:rsidR="00E75294">
        <w:instrText xml:space="preserve"> ADDIN EN.CITE &lt;EndNote&gt;&lt;Cite&gt;&lt;Author&gt;Izadi&lt;/Author&gt;&lt;Year&gt;2009&lt;/Year&gt;&lt;IDText&gt;ThinSight: a thin form-factor interactive surface technology&lt;/IDText&gt;&lt;DisplayText&gt;[90]&lt;/DisplayText&gt;&lt;record&gt;&lt;isbn&gt;0001-0782&lt;/isbn&gt;&lt;titles&gt;&lt;title&gt;ThinSight: a thin form-factor interactive surface technology&lt;/title&gt;&lt;secondary-title&gt;Commun. ACM&lt;/secondary-title&gt;&lt;/titles&gt;&lt;pages&gt;90-98&lt;/pages&gt;&lt;number&gt;12&lt;/number&gt;&lt;contributors&gt;&lt;authors&gt;&lt;author&gt;Izadi, Shahram&lt;/author&gt;&lt;author&gt;Hodges, Steve&lt;/author&gt;&lt;author&gt;Butler, Alex&lt;/author&gt;&lt;author&gt;West, Darren&lt;/author&gt;&lt;author&gt;Rrustemi, Alban&lt;/author&gt;&lt;author&gt;Molloy, Mike&lt;/author&gt;&lt;author&gt;Buxton, William&lt;/author&gt;&lt;/authors&gt;&lt;/contributors&gt;&lt;added-date format="utc"&gt;1305730633&lt;/added-date&gt;&lt;ref-type name="Journal Article"&gt;17&lt;/ref-type&gt;&lt;dates&gt;&lt;year&gt;2009&lt;/year&gt;&lt;/dates&gt;&lt;rec-number&gt;107&lt;/rec-number&gt;&lt;last-updated-date format="utc"&gt;1305730633&lt;/last-updated-date&gt;&lt;electronic-resource-num&gt;10.1145/1610252.1610277&lt;/electronic-resource-num&gt;&lt;volume&gt;52&lt;/volume&gt;&lt;/record&gt;&lt;/Cite&gt;&lt;/EndNote&gt;</w:instrText>
      </w:r>
      <w:r w:rsidR="00DB57F7" w:rsidRPr="00F12EFA">
        <w:fldChar w:fldCharType="separate"/>
      </w:r>
      <w:r w:rsidR="00E75294">
        <w:rPr>
          <w:noProof/>
        </w:rPr>
        <w:t>[90]</w:t>
      </w:r>
      <w:r w:rsidR="00DB57F7" w:rsidRPr="00F12EFA">
        <w:fldChar w:fldCharType="end"/>
      </w:r>
      <w:r w:rsidRPr="00F12EFA">
        <w:t xml:space="preserve"> discuss their </w:t>
      </w:r>
      <w:r w:rsidR="00936CAC">
        <w:t>multi-touch</w:t>
      </w:r>
      <w:r w:rsidRPr="00F12EFA">
        <w:t xml:space="preserve"> system named ThinSight. This system uses a two dimensional grid of IR optical sensors known as retro-reflective optosensors. These sensors consist of both an </w:t>
      </w:r>
      <w:r w:rsidR="00AA32AC" w:rsidRPr="00F12EFA">
        <w:t>IR</w:t>
      </w:r>
      <w:r w:rsidRPr="00F12EFA">
        <w:t xml:space="preserve"> light emitter and an </w:t>
      </w:r>
      <w:r w:rsidR="00AA32AC" w:rsidRPr="00F12EFA">
        <w:t xml:space="preserve">IR </w:t>
      </w:r>
      <w:r w:rsidRPr="00F12EFA">
        <w:t>light detector. The grid of optosensors is placed behind a</w:t>
      </w:r>
      <w:r w:rsidR="008E65E7" w:rsidRPr="00F12EFA">
        <w:t xml:space="preserve">n </w:t>
      </w:r>
      <w:r w:rsidRPr="00F12EFA">
        <w:t xml:space="preserve">LCD panel. LCD panels are quite transparent, allowing the emitted </w:t>
      </w:r>
      <w:r w:rsidR="003622F9">
        <w:t>IR</w:t>
      </w:r>
      <w:r w:rsidRPr="00F12EFA">
        <w:t xml:space="preserve"> light to pass through the panel. Placing an object such as a finger tip in front of the LCD panel reflects the </w:t>
      </w:r>
      <w:r w:rsidR="003622F9">
        <w:t>IR</w:t>
      </w:r>
      <w:r w:rsidRPr="00F12EFA">
        <w:t xml:space="preserve"> light, allowing the </w:t>
      </w:r>
      <w:r w:rsidR="008E65E7" w:rsidRPr="00F12EFA">
        <w:t>IR</w:t>
      </w:r>
      <w:r w:rsidRPr="00F12EFA">
        <w:t xml:space="preserve"> light detector to sense</w:t>
      </w:r>
      <w:r w:rsidR="004D0AA0" w:rsidRPr="00F12EFA">
        <w:t xml:space="preserve"> the reflected light; this is shown in Figure 3.11. </w:t>
      </w:r>
    </w:p>
    <w:p w14:paraId="134522ED" w14:textId="77777777" w:rsidR="002C7DDF" w:rsidRPr="00F12EFA" w:rsidRDefault="002C7DDF" w:rsidP="002C7DDF"/>
    <w:p w14:paraId="5E59A115" w14:textId="77777777" w:rsidR="002C7DDF" w:rsidRPr="00F12EFA" w:rsidRDefault="0029349A" w:rsidP="002C7DDF">
      <w:pPr>
        <w:keepNext/>
        <w:jc w:val="center"/>
      </w:pPr>
      <w:r>
        <w:rPr>
          <w:noProof/>
          <w:lang w:val="en-GB" w:eastAsia="en-GB"/>
        </w:rPr>
        <w:lastRenderedPageBreak/>
        <w:drawing>
          <wp:inline distT="0" distB="0" distL="0" distR="0" wp14:anchorId="205359AA" wp14:editId="38A384EF">
            <wp:extent cx="3864181" cy="2559204"/>
            <wp:effectExtent l="19050" t="0" r="2969" b="0"/>
            <wp:docPr id="9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cstate="print"/>
                    <a:srcRect/>
                    <a:stretch>
                      <a:fillRect/>
                    </a:stretch>
                  </pic:blipFill>
                  <pic:spPr bwMode="auto">
                    <a:xfrm>
                      <a:off x="0" y="0"/>
                      <a:ext cx="3864904" cy="2559683"/>
                    </a:xfrm>
                    <a:prstGeom prst="rect">
                      <a:avLst/>
                    </a:prstGeom>
                    <a:noFill/>
                    <a:ln w="9525">
                      <a:noFill/>
                      <a:miter lim="800000"/>
                      <a:headEnd/>
                      <a:tailEnd/>
                    </a:ln>
                  </pic:spPr>
                </pic:pic>
              </a:graphicData>
            </a:graphic>
          </wp:inline>
        </w:drawing>
      </w:r>
    </w:p>
    <w:p w14:paraId="2F858B4E" w14:textId="77777777" w:rsidR="007B1B89" w:rsidRDefault="002C7DDF" w:rsidP="002C7DDF">
      <w:pPr>
        <w:pStyle w:val="Caption"/>
        <w:jc w:val="center"/>
      </w:pPr>
      <w:bookmarkStart w:id="86" w:name="_Toc323816553"/>
      <w:bookmarkStart w:id="87" w:name="_Toc327168863"/>
      <w:r w:rsidRPr="00F12EFA">
        <w:t>Figure 3.</w:t>
      </w:r>
      <w:r w:rsidR="00DB57F7" w:rsidRPr="00F12EFA">
        <w:fldChar w:fldCharType="begin"/>
      </w:r>
      <w:r w:rsidR="00E43383" w:rsidRPr="00F12EFA">
        <w:instrText xml:space="preserve"> SEQ Figure \* ARABIC </w:instrText>
      </w:r>
      <w:r w:rsidR="00DB57F7" w:rsidRPr="00F12EFA">
        <w:fldChar w:fldCharType="separate"/>
      </w:r>
      <w:r w:rsidR="00724B15">
        <w:rPr>
          <w:noProof/>
        </w:rPr>
        <w:t>11</w:t>
      </w:r>
      <w:r w:rsidR="00DB57F7" w:rsidRPr="00F12EFA">
        <w:fldChar w:fldCharType="end"/>
      </w:r>
      <w:r w:rsidRPr="00F12EFA">
        <w:t>: ThinSight Setup</w:t>
      </w:r>
      <w:r w:rsidR="00C12C9F" w:rsidRPr="00F12EFA">
        <w:t xml:space="preserve"> </w:t>
      </w:r>
      <w:r w:rsidR="00DB57F7" w:rsidRPr="00F12EFA">
        <w:fldChar w:fldCharType="begin"/>
      </w:r>
      <w:r w:rsidR="00E75294">
        <w:instrText xml:space="preserve"> ADDIN EN.CITE &lt;EndNote&gt;&lt;Cite&gt;&lt;Author&gt;Izadi&lt;/Author&gt;&lt;Year&gt;2009&lt;/Year&gt;&lt;IDText&gt;ThinSight: a thin form-factor interactive surface technology&lt;/IDText&gt;&lt;DisplayText&gt;[90]&lt;/DisplayText&gt;&lt;record&gt;&lt;isbn&gt;0001-0782&lt;/isbn&gt;&lt;titles&gt;&lt;title&gt;ThinSight: a thin form-factor interactive surface technology&lt;/title&gt;&lt;secondary-title&gt;Commun. ACM&lt;/secondary-title&gt;&lt;/titles&gt;&lt;pages&gt;90-98&lt;/pages&gt;&lt;number&gt;12&lt;/number&gt;&lt;contributors&gt;&lt;authors&gt;&lt;author&gt;Izadi, Shahram&lt;/author&gt;&lt;author&gt;Hodges, Steve&lt;/author&gt;&lt;author&gt;Butler, Alex&lt;/author&gt;&lt;author&gt;West, Darren&lt;/author&gt;&lt;author&gt;Rrustemi, Alban&lt;/author&gt;&lt;author&gt;Molloy, Mike&lt;/author&gt;&lt;author&gt;Buxton, William&lt;/author&gt;&lt;/authors&gt;&lt;/contributors&gt;&lt;added-date format="utc"&gt;1305730633&lt;/added-date&gt;&lt;ref-type name="Journal Article"&gt;17&lt;/ref-type&gt;&lt;dates&gt;&lt;year&gt;2009&lt;/year&gt;&lt;/dates&gt;&lt;rec-number&gt;107&lt;/rec-number&gt;&lt;last-updated-date format="utc"&gt;1305730633&lt;/last-updated-date&gt;&lt;electronic-resource-num&gt;10.1145/1610252.1610277&lt;/electronic-resource-num&gt;&lt;volume&gt;52&lt;/volume&gt;&lt;/record&gt;&lt;/Cite&gt;&lt;/EndNote&gt;</w:instrText>
      </w:r>
      <w:r w:rsidR="00DB57F7" w:rsidRPr="00F12EFA">
        <w:fldChar w:fldCharType="separate"/>
      </w:r>
      <w:bookmarkEnd w:id="86"/>
      <w:bookmarkEnd w:id="87"/>
      <w:r w:rsidR="00E75294">
        <w:rPr>
          <w:noProof/>
        </w:rPr>
        <w:t>[90]</w:t>
      </w:r>
      <w:r w:rsidR="00DB57F7" w:rsidRPr="00F12EFA">
        <w:fldChar w:fldCharType="end"/>
      </w:r>
    </w:p>
    <w:p w14:paraId="313DFFA9" w14:textId="77777777" w:rsidR="0029349A" w:rsidRPr="0029349A" w:rsidRDefault="0029349A" w:rsidP="0029349A"/>
    <w:p w14:paraId="3285C572" w14:textId="77777777" w:rsidR="004D0AA0" w:rsidRPr="00F12EFA" w:rsidRDefault="004D0AA0" w:rsidP="004D0AA0">
      <w:r w:rsidRPr="00F12EFA">
        <w:t xml:space="preserve">The IR light detector produces an analog voltage; each of the voltages from the sensors on the grid can be combined to produce a two dimensional greyscale image. The resolution of the produced greyscale image depends on the number of optosensors incorporated into the grid. This greyscale image can then be used by computer vision programs to recognise touch events. Since the system uses </w:t>
      </w:r>
      <w:r w:rsidR="00810138">
        <w:t>IR</w:t>
      </w:r>
      <w:r w:rsidRPr="00F12EFA">
        <w:t xml:space="preserve"> light, it may detect </w:t>
      </w:r>
      <w:r w:rsidR="00810138">
        <w:t xml:space="preserve">IR </w:t>
      </w:r>
      <w:r w:rsidRPr="00F12EFA">
        <w:t xml:space="preserve">signal produced by other devices, allowing for remote control of the system. Due to the thickness of the optosensors, the form factor of the </w:t>
      </w:r>
      <w:r w:rsidR="00936CAC">
        <w:t>multi-touch</w:t>
      </w:r>
      <w:r w:rsidRPr="00F12EFA">
        <w:t xml:space="preserve"> device can be quite thin. However, the power needed to operate the optosensors and LCD makes this type of sensing unsuitable for mobile devices. Pixel</w:t>
      </w:r>
      <w:r w:rsidR="00C12C9F" w:rsidRPr="00F12EFA">
        <w:t>S</w:t>
      </w:r>
      <w:r w:rsidRPr="00F12EFA">
        <w:t xml:space="preserve">ense technology, </w:t>
      </w:r>
      <w:r w:rsidR="00E22394" w:rsidRPr="00F12EFA">
        <w:t xml:space="preserve">the technology </w:t>
      </w:r>
      <w:r w:rsidRPr="00F12EFA">
        <w:t>behind Microsoft Surface 2.0</w:t>
      </w:r>
      <w:r w:rsidR="00E22394" w:rsidRPr="00F12EFA">
        <w:t>,</w:t>
      </w:r>
      <w:r w:rsidRPr="00F12EFA">
        <w:t xml:space="preserve"> is believed to be </w:t>
      </w:r>
      <w:r w:rsidR="00322B6C" w:rsidRPr="00F12EFA">
        <w:t>based on ThinSight</w:t>
      </w:r>
      <w:r w:rsidRPr="00F12EFA">
        <w:t xml:space="preserve"> technology </w:t>
      </w:r>
      <w:r w:rsidR="00DB57F7" w:rsidRPr="00F12EFA">
        <w:fldChar w:fldCharType="begin"/>
      </w:r>
      <w:r w:rsidR="00E75294">
        <w:instrText xml:space="preserve"> ADDIN EN.CITE &lt;EndNote&gt;&lt;Cite&gt;&lt;Author&gt;Wimmer&lt;/Author&gt;&lt;Year&gt;2011&lt;/Year&gt;&lt;IDText&gt;Surface 2.0&lt;/IDText&gt;&lt;DisplayText&gt;[91]&lt;/DisplayText&gt;&lt;record&gt;&lt;urls&gt;&lt;related-urls&gt;&lt;url&gt;http://www.engadgeted.net/2011/01/12/surface-2-0/&lt;/url&gt;&lt;/related-urls&gt;&lt;/urls&gt;&lt;titles&gt;&lt;title&gt;Surface 2.0&lt;/title&gt;&lt;/titles&gt;&lt;contributors&gt;&lt;authors&gt;&lt;author&gt;Wimmer, Christoph&lt;/author&gt;&lt;/authors&gt;&lt;/contributors&gt;&lt;added-date format="utc"&gt;1336038212&lt;/added-date&gt;&lt;ref-type name="Web Page"&gt;12&lt;/ref-type&gt;&lt;dates&gt;&lt;year&gt;2011&lt;/year&gt;&lt;/dates&gt;&lt;rec-number&gt;186&lt;/rec-number&gt;&lt;last-updated-date format="utc"&gt;1336038296&lt;/last-updated-date&gt;&lt;volume&gt;2012&lt;/volume&gt;&lt;/record&gt;&lt;/Cite&gt;&lt;/EndNote&gt;</w:instrText>
      </w:r>
      <w:r w:rsidR="00DB57F7" w:rsidRPr="00F12EFA">
        <w:fldChar w:fldCharType="separate"/>
      </w:r>
      <w:r w:rsidR="00E75294">
        <w:rPr>
          <w:noProof/>
        </w:rPr>
        <w:t>[91]</w:t>
      </w:r>
      <w:r w:rsidR="00DB57F7" w:rsidRPr="00F12EFA">
        <w:fldChar w:fldCharType="end"/>
      </w:r>
      <w:r w:rsidRPr="00F12EFA">
        <w:t>.</w:t>
      </w:r>
    </w:p>
    <w:p w14:paraId="50F47217" w14:textId="77777777" w:rsidR="00226AE3" w:rsidRDefault="00226AE3" w:rsidP="00297362">
      <w:pPr>
        <w:pStyle w:val="Heading4"/>
        <w:rPr>
          <w:color w:val="auto"/>
        </w:rPr>
      </w:pPr>
    </w:p>
    <w:p w14:paraId="4CC9C7BA" w14:textId="77777777" w:rsidR="00297362" w:rsidRPr="00F12EFA" w:rsidRDefault="001A77CF" w:rsidP="00297362">
      <w:pPr>
        <w:pStyle w:val="Heading4"/>
        <w:rPr>
          <w:color w:val="auto"/>
        </w:rPr>
      </w:pPr>
      <w:r>
        <w:rPr>
          <w:color w:val="auto"/>
        </w:rPr>
        <w:t xml:space="preserve">3.2.2.5 </w:t>
      </w:r>
      <w:r w:rsidR="00297362" w:rsidRPr="00F12EFA">
        <w:rPr>
          <w:color w:val="auto"/>
        </w:rPr>
        <w:t>LED-</w:t>
      </w:r>
      <w:r w:rsidR="005041FE" w:rsidRPr="00F12EFA">
        <w:rPr>
          <w:color w:val="auto"/>
        </w:rPr>
        <w:t>B</w:t>
      </w:r>
      <w:r w:rsidR="00297362" w:rsidRPr="00F12EFA">
        <w:rPr>
          <w:color w:val="auto"/>
        </w:rPr>
        <w:t xml:space="preserve">ased </w:t>
      </w:r>
      <w:r w:rsidR="00936CAC">
        <w:rPr>
          <w:color w:val="auto"/>
        </w:rPr>
        <w:t>Multi-touch</w:t>
      </w:r>
    </w:p>
    <w:p w14:paraId="74000F92" w14:textId="77777777" w:rsidR="00143EF7" w:rsidRPr="00F12EFA" w:rsidRDefault="00143EF7" w:rsidP="00297362"/>
    <w:p w14:paraId="41624E8C" w14:textId="77777777" w:rsidR="00297362" w:rsidRPr="00F12EFA" w:rsidRDefault="00297362" w:rsidP="00297362">
      <w:r w:rsidRPr="00F12EFA">
        <w:t xml:space="preserve">Echtler et al. </w:t>
      </w:r>
      <w:r w:rsidR="000B4DF2" w:rsidRPr="00F12EFA">
        <w:t xml:space="preserve">developed a novel multi-touch sensor by using a matrix of LEDs </w:t>
      </w:r>
      <w:r w:rsidR="00DB57F7" w:rsidRPr="00F12EFA">
        <w:fldChar w:fldCharType="begin"/>
      </w:r>
      <w:r w:rsidR="00E75294">
        <w:instrText xml:space="preserve"> ADDIN EN.CITE &lt;EndNote&gt;&lt;Cite&gt;&lt;Author&gt;Echtler&lt;/Author&gt;&lt;Year&gt;2010&lt;/Year&gt;&lt;IDText&gt;An LED-based multitouch sensor for LCD screens&lt;/IDText&gt;&lt;DisplayText&gt;[92]&lt;/DisplayText&gt;&lt;record&gt;&lt;titles&gt;&lt;title&gt;An LED-based multitouch sensor for LCD screens&lt;/title&gt;&lt;secondary-title&gt;Proceedings of the fourth international conference on Tangible, embedded, and embodied interaction&lt;/secondary-title&gt;&lt;/titles&gt;&lt;contributors&gt;&lt;authors&gt;&lt;author&gt;Echtler, Florian&lt;/author&gt;&lt;author&gt;Pototschnig, Thomas&lt;/author&gt;&lt;author&gt;Klinker, Gudrun&lt;/author&gt;&lt;/authors&gt;&lt;/contributors&gt;&lt;added-date format="utc"&gt;1314228711&lt;/added-date&gt;&lt;pub-location&gt;Cambridge, Massachusetts, USA&lt;/pub-location&gt;&lt;ref-type name="Conference Paper"&gt;47&lt;/ref-type&gt;&lt;dates&gt;&lt;year&gt;2010&lt;/year&gt;&lt;/dates&gt;&lt;rec-number&gt;166&lt;/rec-number&gt;&lt;publisher&gt;ACM&lt;/publisher&gt;&lt;last-updated-date format="utc"&gt;1314228711&lt;/last-updated-date&gt;&lt;electronic-resource-num&gt;10.1145/1709886.1709930&lt;/electronic-resource-num&gt;&lt;/record&gt;&lt;/Cite&gt;&lt;/EndNote&gt;</w:instrText>
      </w:r>
      <w:r w:rsidR="00DB57F7" w:rsidRPr="00F12EFA">
        <w:fldChar w:fldCharType="separate"/>
      </w:r>
      <w:r w:rsidR="00E75294">
        <w:rPr>
          <w:noProof/>
        </w:rPr>
        <w:t>[92]</w:t>
      </w:r>
      <w:r w:rsidR="00DB57F7" w:rsidRPr="00F12EFA">
        <w:fldChar w:fldCharType="end"/>
      </w:r>
      <w:r w:rsidR="000B4DF2" w:rsidRPr="00F12EFA">
        <w:t>.</w:t>
      </w:r>
      <w:r w:rsidR="005D430A" w:rsidRPr="00F12EFA">
        <w:t xml:space="preserve"> Since this </w:t>
      </w:r>
      <w:r w:rsidR="00C52861" w:rsidRPr="00F12EFA">
        <w:t>method</w:t>
      </w:r>
      <w:r w:rsidR="005D430A" w:rsidRPr="00F12EFA">
        <w:t xml:space="preserve"> uses LEDs, it is relatively inexpensive.</w:t>
      </w:r>
      <w:r w:rsidRPr="00F12EFA">
        <w:t xml:space="preserve"> </w:t>
      </w:r>
      <w:r w:rsidR="00661FFF" w:rsidRPr="00F12EFA">
        <w:t xml:space="preserve">This </w:t>
      </w:r>
      <w:r w:rsidR="00900D62" w:rsidRPr="00F12EFA">
        <w:t xml:space="preserve">approach uses a grid of LEDs which act as both emitters and detectors. According to Echtler et al., LEDs can be used not only as light emitters, but also as light detectors; they further state that this practice is not commonly used </w:t>
      </w:r>
      <w:r w:rsidR="00DB57F7" w:rsidRPr="00F12EFA">
        <w:fldChar w:fldCharType="begin"/>
      </w:r>
      <w:r w:rsidR="00E75294">
        <w:instrText xml:space="preserve"> ADDIN EN.CITE &lt;EndNote&gt;&lt;Cite&gt;&lt;Author&gt;Echtler&lt;/Author&gt;&lt;Year&gt;2010&lt;/Year&gt;&lt;IDText&gt;An LED-based multitouch sensor for LCD screens&lt;/IDText&gt;&lt;DisplayText&gt;[92]&lt;/DisplayText&gt;&lt;record&gt;&lt;titles&gt;&lt;title&gt;An LED-based multitouch sensor for LCD screens&lt;/title&gt;&lt;secondary-title&gt;Proceedings of the fourth international conference on Tangible, embedded, and embodied interaction&lt;/secondary-title&gt;&lt;/titles&gt;&lt;contributors&gt;&lt;authors&gt;&lt;author&gt;Echtler, Florian&lt;/author&gt;&lt;author&gt;Pototschnig, Thomas&lt;/author&gt;&lt;author&gt;Klinker, Gudrun&lt;/author&gt;&lt;/authors&gt;&lt;/contributors&gt;&lt;added-date format="utc"&gt;1314228711&lt;/added-date&gt;&lt;pub-location&gt;Cambridge, Massachusetts, USA&lt;/pub-location&gt;&lt;ref-type name="Conference Paper"&gt;47&lt;/ref-type&gt;&lt;dates&gt;&lt;year&gt;2010&lt;/year&gt;&lt;/dates&gt;&lt;rec-number&gt;166&lt;/rec-number&gt;&lt;publisher&gt;ACM&lt;/publisher&gt;&lt;last-updated-date format="utc"&gt;1314228711&lt;/last-updated-date&gt;&lt;electronic-resource-num&gt;10.1145/1709886.1709930&lt;/electronic-resource-num&gt;&lt;/record&gt;&lt;/Cite&gt;&lt;/EndNote&gt;</w:instrText>
      </w:r>
      <w:r w:rsidR="00DB57F7" w:rsidRPr="00F12EFA">
        <w:fldChar w:fldCharType="separate"/>
      </w:r>
      <w:r w:rsidR="00E75294">
        <w:rPr>
          <w:noProof/>
        </w:rPr>
        <w:t>[92]</w:t>
      </w:r>
      <w:r w:rsidR="00DB57F7" w:rsidRPr="00F12EFA">
        <w:fldChar w:fldCharType="end"/>
      </w:r>
      <w:r w:rsidR="00900D62" w:rsidRPr="00F12EFA">
        <w:t>. Th</w:t>
      </w:r>
      <w:r w:rsidR="00A15633" w:rsidRPr="00F12EFA">
        <w:t xml:space="preserve">eir LED sensing approach </w:t>
      </w:r>
      <w:r w:rsidR="00900D62" w:rsidRPr="00F12EFA">
        <w:t xml:space="preserve">is similar to </w:t>
      </w:r>
      <w:r w:rsidR="00900D62" w:rsidRPr="00F12EFA">
        <w:lastRenderedPageBreak/>
        <w:t>ThinSight</w:t>
      </w:r>
      <w:r w:rsidR="000B4D66" w:rsidRPr="00F12EFA">
        <w:t xml:space="preserve"> </w:t>
      </w:r>
      <w:r w:rsidR="00DB57F7" w:rsidRPr="00F12EFA">
        <w:fldChar w:fldCharType="begin"/>
      </w:r>
      <w:r w:rsidR="00E75294">
        <w:instrText xml:space="preserve"> ADDIN EN.CITE &lt;EndNote&gt;&lt;Cite&gt;&lt;Author&gt;Izadi&lt;/Author&gt;&lt;Year&gt;2009&lt;/Year&gt;&lt;IDText&gt;ThinSight: a thin form-factor interactive surface technology&lt;/IDText&gt;&lt;DisplayText&gt;[90]&lt;/DisplayText&gt;&lt;record&gt;&lt;isbn&gt;0001-0782&lt;/isbn&gt;&lt;titles&gt;&lt;title&gt;ThinSight: a thin form-factor interactive surface technology&lt;/title&gt;&lt;secondary-title&gt;Commun. ACM&lt;/secondary-title&gt;&lt;/titles&gt;&lt;pages&gt;90-98&lt;/pages&gt;&lt;number&gt;12&lt;/number&gt;&lt;contributors&gt;&lt;authors&gt;&lt;author&gt;Izadi, Shahram&lt;/author&gt;&lt;author&gt;Hodges, Steve&lt;/author&gt;&lt;author&gt;Butler, Alex&lt;/author&gt;&lt;author&gt;West, Darren&lt;/author&gt;&lt;author&gt;Rrustemi, Alban&lt;/author&gt;&lt;author&gt;Molloy, Mike&lt;/author&gt;&lt;author&gt;Buxton, William&lt;/author&gt;&lt;/authors&gt;&lt;/contributors&gt;&lt;added-date format="utc"&gt;1305730633&lt;/added-date&gt;&lt;ref-type name="Journal Article"&gt;17&lt;/ref-type&gt;&lt;dates&gt;&lt;year&gt;2009&lt;/year&gt;&lt;/dates&gt;&lt;rec-number&gt;107&lt;/rec-number&gt;&lt;last-updated-date format="utc"&gt;1305730633&lt;/last-updated-date&gt;&lt;electronic-resource-num&gt;10.1145/1610252.1610277&lt;/electronic-resource-num&gt;&lt;volume&gt;52&lt;/volume&gt;&lt;/record&gt;&lt;/Cite&gt;&lt;/EndNote&gt;</w:instrText>
      </w:r>
      <w:r w:rsidR="00DB57F7" w:rsidRPr="00F12EFA">
        <w:fldChar w:fldCharType="separate"/>
      </w:r>
      <w:r w:rsidR="00E75294">
        <w:rPr>
          <w:noProof/>
        </w:rPr>
        <w:t>[90]</w:t>
      </w:r>
      <w:r w:rsidR="00DB57F7" w:rsidRPr="00F12EFA">
        <w:fldChar w:fldCharType="end"/>
      </w:r>
      <w:r w:rsidR="00900D62" w:rsidRPr="00F12EFA">
        <w:t xml:space="preserve">, </w:t>
      </w:r>
      <w:r w:rsidR="00A15633" w:rsidRPr="00F12EFA">
        <w:t xml:space="preserve">where a matrix of </w:t>
      </w:r>
      <w:r w:rsidR="00900D62" w:rsidRPr="00F12EFA">
        <w:t xml:space="preserve">LEDs </w:t>
      </w:r>
      <w:r w:rsidR="00A15633" w:rsidRPr="00F12EFA">
        <w:t>is</w:t>
      </w:r>
      <w:r w:rsidR="00900D62" w:rsidRPr="00F12EFA">
        <w:t xml:space="preserve"> positioned </w:t>
      </w:r>
      <w:r w:rsidR="00A15633" w:rsidRPr="00F12EFA">
        <w:t xml:space="preserve">behind the LCD </w:t>
      </w:r>
      <w:r w:rsidR="00875C36" w:rsidRPr="00F12EFA">
        <w:t xml:space="preserve">panel. </w:t>
      </w:r>
      <w:r w:rsidR="00B56320" w:rsidRPr="00F12EFA">
        <w:t xml:space="preserve">The LEDs are then aimed out towards the user, through the LCD panel. </w:t>
      </w:r>
      <w:r w:rsidR="00695BA5" w:rsidRPr="00F12EFA">
        <w:t xml:space="preserve">The matrix is then scanned to detect touch events. </w:t>
      </w:r>
      <w:r w:rsidR="00B56320" w:rsidRPr="00F12EFA">
        <w:t xml:space="preserve">During a typical </w:t>
      </w:r>
      <w:r w:rsidR="00695BA5" w:rsidRPr="00F12EFA">
        <w:t xml:space="preserve">scan </w:t>
      </w:r>
      <w:r w:rsidR="00B56320" w:rsidRPr="00F12EFA">
        <w:t>cycle, a</w:t>
      </w:r>
      <w:r w:rsidR="00CE5F9B" w:rsidRPr="00F12EFA">
        <w:t>n</w:t>
      </w:r>
      <w:r w:rsidR="00B56320" w:rsidRPr="00F12EFA">
        <w:t xml:space="preserve"> LED emits light while a corresponding LED is </w:t>
      </w:r>
      <w:r w:rsidR="000A5C91" w:rsidRPr="00F12EFA">
        <w:t xml:space="preserve">sampled. The results from the scan are then </w:t>
      </w:r>
      <w:r w:rsidR="00B56320" w:rsidRPr="00F12EFA">
        <w:t xml:space="preserve">combined to create a greyscale image. This image can then be analysed by software to detect touch events. </w:t>
      </w:r>
    </w:p>
    <w:p w14:paraId="736C2A19" w14:textId="77777777" w:rsidR="005041FE" w:rsidRPr="00F12EFA" w:rsidRDefault="005041FE" w:rsidP="005041FE">
      <w:pPr>
        <w:jc w:val="center"/>
        <w:rPr>
          <w:b/>
        </w:rPr>
      </w:pPr>
    </w:p>
    <w:p w14:paraId="1797E7BD" w14:textId="77777777" w:rsidR="005041FE" w:rsidRPr="00F12EFA" w:rsidRDefault="00226AE3" w:rsidP="005041FE">
      <w:pPr>
        <w:keepNext/>
        <w:jc w:val="center"/>
      </w:pPr>
      <w:r>
        <w:rPr>
          <w:noProof/>
          <w:lang w:val="en-GB" w:eastAsia="en-GB"/>
        </w:rPr>
        <w:drawing>
          <wp:inline distT="0" distB="0" distL="0" distR="0" wp14:anchorId="742F84CF" wp14:editId="5E06FE0C">
            <wp:extent cx="4279817" cy="1827263"/>
            <wp:effectExtent l="19050" t="0" r="6433" b="0"/>
            <wp:docPr id="9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5" cstate="print"/>
                    <a:srcRect/>
                    <a:stretch>
                      <a:fillRect/>
                    </a:stretch>
                  </pic:blipFill>
                  <pic:spPr bwMode="auto">
                    <a:xfrm>
                      <a:off x="0" y="0"/>
                      <a:ext cx="4279620" cy="1827179"/>
                    </a:xfrm>
                    <a:prstGeom prst="rect">
                      <a:avLst/>
                    </a:prstGeom>
                    <a:noFill/>
                    <a:ln w="9525">
                      <a:noFill/>
                      <a:miter lim="800000"/>
                      <a:headEnd/>
                      <a:tailEnd/>
                    </a:ln>
                  </pic:spPr>
                </pic:pic>
              </a:graphicData>
            </a:graphic>
          </wp:inline>
        </w:drawing>
      </w:r>
    </w:p>
    <w:p w14:paraId="39A1EB71" w14:textId="77777777" w:rsidR="00297362" w:rsidRPr="00F12EFA" w:rsidRDefault="005041FE" w:rsidP="005041FE">
      <w:pPr>
        <w:pStyle w:val="Caption"/>
        <w:jc w:val="center"/>
        <w:rPr>
          <w:b w:val="0"/>
        </w:rPr>
      </w:pPr>
      <w:bookmarkStart w:id="88" w:name="_Toc323816554"/>
      <w:bookmarkStart w:id="89" w:name="_Toc327168864"/>
      <w:r w:rsidRPr="00F12EFA">
        <w:t>Figure 3.</w:t>
      </w:r>
      <w:r w:rsidR="00DB57F7" w:rsidRPr="00F12EFA">
        <w:fldChar w:fldCharType="begin"/>
      </w:r>
      <w:r w:rsidR="00E43383" w:rsidRPr="00F12EFA">
        <w:instrText xml:space="preserve"> SEQ Figure \* ARABIC </w:instrText>
      </w:r>
      <w:r w:rsidR="00DB57F7" w:rsidRPr="00F12EFA">
        <w:fldChar w:fldCharType="separate"/>
      </w:r>
      <w:r w:rsidR="00724B15">
        <w:rPr>
          <w:noProof/>
        </w:rPr>
        <w:t>12</w:t>
      </w:r>
      <w:r w:rsidR="00DB57F7" w:rsidRPr="00F12EFA">
        <w:fldChar w:fldCharType="end"/>
      </w:r>
      <w:r w:rsidRPr="00F12EFA">
        <w:t>: LED Based Multi-touch sensing</w:t>
      </w:r>
      <w:r w:rsidR="00701CBB" w:rsidRPr="00F12EFA">
        <w:t xml:space="preserve"> </w:t>
      </w:r>
      <w:r w:rsidR="00DB57F7" w:rsidRPr="00F12EFA">
        <w:fldChar w:fldCharType="begin"/>
      </w:r>
      <w:r w:rsidR="00E75294">
        <w:instrText xml:space="preserve"> ADDIN EN.CITE &lt;EndNote&gt;&lt;Cite&gt;&lt;Author&gt;Echtler&lt;/Author&gt;&lt;Year&gt;2010&lt;/Year&gt;&lt;IDText&gt;An LED-based multitouch sensor for LCD screens&lt;/IDText&gt;&lt;DisplayText&gt;[92]&lt;/DisplayText&gt;&lt;record&gt;&lt;titles&gt;&lt;title&gt;An LED-based multitouch sensor for LCD screens&lt;/title&gt;&lt;secondary-title&gt;Proceedings of the fourth international conference on Tangible, embedded, and embodied interaction&lt;/secondary-title&gt;&lt;/titles&gt;&lt;contributors&gt;&lt;authors&gt;&lt;author&gt;Echtler, Florian&lt;/author&gt;&lt;author&gt;Pototschnig, Thomas&lt;/author&gt;&lt;author&gt;Klinker, Gudrun&lt;/author&gt;&lt;/authors&gt;&lt;/contributors&gt;&lt;added-date format="utc"&gt;1314228711&lt;/added-date&gt;&lt;pub-location&gt;Cambridge, Massachusetts, USA&lt;/pub-location&gt;&lt;ref-type name="Conference Paper"&gt;47&lt;/ref-type&gt;&lt;dates&gt;&lt;year&gt;2010&lt;/year&gt;&lt;/dates&gt;&lt;rec-number&gt;166&lt;/rec-number&gt;&lt;publisher&gt;ACM&lt;/publisher&gt;&lt;last-updated-date format="utc"&gt;1314228711&lt;/last-updated-date&gt;&lt;electronic-resource-num&gt;10.1145/1709886.1709930&lt;/electronic-resource-num&gt;&lt;/record&gt;&lt;/Cite&gt;&lt;/EndNote&gt;</w:instrText>
      </w:r>
      <w:r w:rsidR="00DB57F7" w:rsidRPr="00F12EFA">
        <w:fldChar w:fldCharType="separate"/>
      </w:r>
      <w:bookmarkEnd w:id="88"/>
      <w:bookmarkEnd w:id="89"/>
      <w:r w:rsidR="00E75294">
        <w:rPr>
          <w:noProof/>
        </w:rPr>
        <w:t>[92]</w:t>
      </w:r>
      <w:r w:rsidR="00DB57F7" w:rsidRPr="00F12EFA">
        <w:fldChar w:fldCharType="end"/>
      </w:r>
    </w:p>
    <w:p w14:paraId="13D22738" w14:textId="77777777" w:rsidR="0061567A" w:rsidRDefault="0061567A" w:rsidP="00297362">
      <w:pPr>
        <w:pStyle w:val="Heading4"/>
        <w:rPr>
          <w:color w:val="auto"/>
        </w:rPr>
      </w:pPr>
    </w:p>
    <w:p w14:paraId="003748AB" w14:textId="77777777" w:rsidR="00297362" w:rsidRPr="00F12EFA" w:rsidRDefault="001A77CF" w:rsidP="00297362">
      <w:pPr>
        <w:pStyle w:val="Heading4"/>
        <w:rPr>
          <w:color w:val="auto"/>
        </w:rPr>
      </w:pPr>
      <w:r>
        <w:rPr>
          <w:color w:val="auto"/>
        </w:rPr>
        <w:t xml:space="preserve">3.2.2.6 </w:t>
      </w:r>
      <w:r w:rsidR="003F2D79" w:rsidRPr="00F12EFA">
        <w:rPr>
          <w:color w:val="auto"/>
        </w:rPr>
        <w:t>Diamond</w:t>
      </w:r>
      <w:r w:rsidR="00297362" w:rsidRPr="00F12EFA">
        <w:rPr>
          <w:color w:val="auto"/>
        </w:rPr>
        <w:t>Touch</w:t>
      </w:r>
    </w:p>
    <w:p w14:paraId="63EB79DF" w14:textId="77777777" w:rsidR="00143EF7" w:rsidRPr="00F12EFA" w:rsidRDefault="00143EF7" w:rsidP="00297362"/>
    <w:p w14:paraId="5BAF513A" w14:textId="77777777" w:rsidR="00903E19" w:rsidRPr="00F12EFA" w:rsidRDefault="00297362" w:rsidP="00297362">
      <w:r w:rsidRPr="00F12EFA">
        <w:t xml:space="preserve">DiamondTouch </w:t>
      </w:r>
      <w:r w:rsidR="00DB57F7" w:rsidRPr="00F12EFA">
        <w:fldChar w:fldCharType="begin"/>
      </w:r>
      <w:r w:rsidR="00E75294">
        <w:instrText xml:space="preserve"> ADDIN EN.CITE &lt;EndNote&gt;&lt;Cite&gt;&lt;Author&gt;Dietz&lt;/Author&gt;&lt;Year&gt;2001&lt;/Year&gt;&lt;IDText&gt;DiamondTouch: a multi-user touch technology&lt;/IDText&gt;&lt;DisplayText&gt;[93]&lt;/DisplayText&gt;&lt;record&gt;&lt;titles&gt;&lt;title&gt;DiamondTouch: a multi-user touch technology&lt;/title&gt;&lt;secondary-title&gt;Proceedings of the 14th annual ACM symposium on User interface software and technology&lt;/secondary-title&gt;&lt;/titles&gt;&lt;contributors&gt;&lt;authors&gt;&lt;author&gt;Dietz, Paul&lt;/author&gt;&lt;author&gt;Leigh, Darren&lt;/author&gt;&lt;/authors&gt;&lt;/contributors&gt;&lt;added-date format="utc"&gt;1305721898&lt;/added-date&gt;&lt;pub-location&gt;Orlando, Florida&lt;/pub-location&gt;&lt;ref-type name="Conference Paper"&gt;47&lt;/ref-type&gt;&lt;dates&gt;&lt;year&gt;2001&lt;/year&gt;&lt;/dates&gt;&lt;rec-number&gt;105&lt;/rec-number&gt;&lt;publisher&gt;ACM&lt;/publisher&gt;&lt;last-updated-date format="utc"&gt;1305721898&lt;/last-updated-date&gt;&lt;electronic-resource-num&gt;10.1145/502348.502389&lt;/electronic-resource-num&gt;&lt;/record&gt;&lt;/Cite&gt;&lt;/EndNote&gt;</w:instrText>
      </w:r>
      <w:r w:rsidR="00DB57F7" w:rsidRPr="00F12EFA">
        <w:fldChar w:fldCharType="separate"/>
      </w:r>
      <w:r w:rsidR="00E75294">
        <w:rPr>
          <w:noProof/>
        </w:rPr>
        <w:t>[93]</w:t>
      </w:r>
      <w:r w:rsidR="00DB57F7" w:rsidRPr="00F12EFA">
        <w:fldChar w:fldCharType="end"/>
      </w:r>
      <w:r w:rsidRPr="00F12EFA">
        <w:t xml:space="preserve"> is a multi-user touch </w:t>
      </w:r>
      <w:r w:rsidR="007121DC" w:rsidRPr="00F12EFA">
        <w:t>system</w:t>
      </w:r>
      <w:r w:rsidRPr="00F12EFA">
        <w:t xml:space="preserve"> which allows</w:t>
      </w:r>
      <w:r w:rsidR="0023400D" w:rsidRPr="00F12EFA">
        <w:t xml:space="preserve"> multiple</w:t>
      </w:r>
      <w:r w:rsidRPr="00F12EFA">
        <w:t xml:space="preserve"> users to interact with the touch surface simultaneously while not interfering with </w:t>
      </w:r>
      <w:r w:rsidR="003F2D79" w:rsidRPr="00F12EFA">
        <w:t>other users</w:t>
      </w:r>
      <w:r w:rsidRPr="00F12EFA">
        <w:t>.</w:t>
      </w:r>
      <w:r w:rsidR="009B4EDD" w:rsidRPr="00F12EFA">
        <w:t xml:space="preserve"> It achieves </w:t>
      </w:r>
      <w:r w:rsidR="00444469" w:rsidRPr="00F12EFA">
        <w:t xml:space="preserve">this by </w:t>
      </w:r>
      <w:r w:rsidR="0023400D" w:rsidRPr="00F12EFA">
        <w:t xml:space="preserve">individually </w:t>
      </w:r>
      <w:r w:rsidR="00444469" w:rsidRPr="00F12EFA">
        <w:t xml:space="preserve">identifying different users who interact with the system. </w:t>
      </w:r>
      <w:r w:rsidR="009B4EDD" w:rsidRPr="00F12EFA">
        <w:t xml:space="preserve">A typical DiamondTouch setup </w:t>
      </w:r>
      <w:r w:rsidR="00444469" w:rsidRPr="00F12EFA">
        <w:t xml:space="preserve">consists of a projector, transmitter, multiple receivers and a computer; this </w:t>
      </w:r>
      <w:r w:rsidR="009B4EDD" w:rsidRPr="00F12EFA">
        <w:t>is displayed in Figure 3.13.</w:t>
      </w:r>
      <w:r w:rsidR="00903E19" w:rsidRPr="00F12EFA">
        <w:t xml:space="preserve"> </w:t>
      </w:r>
      <w:r w:rsidRPr="00F12EFA">
        <w:t xml:space="preserve"> </w:t>
      </w:r>
    </w:p>
    <w:p w14:paraId="6FCC17E7" w14:textId="77777777" w:rsidR="00983B7F" w:rsidRPr="00F12EFA" w:rsidRDefault="006A7060" w:rsidP="00FB362D">
      <w:r w:rsidRPr="00F12EFA">
        <w:t xml:space="preserve">Receivers are built into chairs and the transmitter is embedded into the touch surface. DiamondTouch identifies individual interactions by transmitting unique electrical signals to different parts of the table. When a user touches the surface, </w:t>
      </w:r>
      <w:r w:rsidR="00E630B4" w:rsidRPr="00F12EFA">
        <w:t xml:space="preserve">signals are </w:t>
      </w:r>
      <w:r w:rsidRPr="00F12EFA">
        <w:t>capacitively couple</w:t>
      </w:r>
      <w:r w:rsidR="00E630B4" w:rsidRPr="00F12EFA">
        <w:t>d from</w:t>
      </w:r>
      <w:r w:rsidRPr="00F12EFA">
        <w:t xml:space="preserve"> the transmitter (touch surface)</w:t>
      </w:r>
      <w:r w:rsidR="00897703" w:rsidRPr="00F12EFA">
        <w:t>,</w:t>
      </w:r>
      <w:r w:rsidRPr="00F12EFA">
        <w:t xml:space="preserve"> </w:t>
      </w:r>
      <w:r w:rsidR="00E630B4" w:rsidRPr="00F12EFA">
        <w:t xml:space="preserve">through the user and </w:t>
      </w:r>
      <w:r w:rsidR="00897703" w:rsidRPr="00F12EFA">
        <w:t xml:space="preserve">into the </w:t>
      </w:r>
      <w:r w:rsidRPr="00F12EFA">
        <w:t xml:space="preserve">receiver (chair). </w:t>
      </w:r>
    </w:p>
    <w:p w14:paraId="03BDE019" w14:textId="77777777" w:rsidR="00B92C49" w:rsidRPr="00F12EFA" w:rsidRDefault="00B92C49" w:rsidP="00B92C49">
      <w:pPr>
        <w:keepNext/>
        <w:jc w:val="center"/>
      </w:pPr>
      <w:r w:rsidRPr="00F12EFA">
        <w:rPr>
          <w:noProof/>
          <w:lang w:val="en-GB" w:eastAsia="en-GB"/>
        </w:rPr>
        <w:lastRenderedPageBreak/>
        <w:drawing>
          <wp:inline distT="0" distB="0" distL="0" distR="0" wp14:anchorId="4D4CEE25" wp14:editId="1B58EED7">
            <wp:extent cx="2828488" cy="3948570"/>
            <wp:effectExtent l="19050" t="0" r="0" b="0"/>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2831426" cy="3952672"/>
                    </a:xfrm>
                    <a:prstGeom prst="rect">
                      <a:avLst/>
                    </a:prstGeom>
                    <a:noFill/>
                    <a:ln w="9525">
                      <a:noFill/>
                      <a:miter lim="800000"/>
                      <a:headEnd/>
                      <a:tailEnd/>
                    </a:ln>
                  </pic:spPr>
                </pic:pic>
              </a:graphicData>
            </a:graphic>
          </wp:inline>
        </w:drawing>
      </w:r>
    </w:p>
    <w:p w14:paraId="264AD735" w14:textId="77777777" w:rsidR="00B92C49" w:rsidRPr="00F12EFA" w:rsidRDefault="00B92C49" w:rsidP="00B92C49">
      <w:pPr>
        <w:pStyle w:val="Caption"/>
        <w:jc w:val="center"/>
      </w:pPr>
      <w:bookmarkStart w:id="90" w:name="_Toc323816555"/>
      <w:bookmarkStart w:id="91" w:name="_Toc327168865"/>
      <w:r w:rsidRPr="00F12EFA">
        <w:t xml:space="preserve">Figure </w:t>
      </w:r>
      <w:r w:rsidR="00573459" w:rsidRPr="00F12EFA">
        <w:t>3.</w:t>
      </w:r>
      <w:r w:rsidR="00DB57F7" w:rsidRPr="00F12EFA">
        <w:fldChar w:fldCharType="begin"/>
      </w:r>
      <w:r w:rsidR="00E43383" w:rsidRPr="00F12EFA">
        <w:instrText xml:space="preserve"> SEQ Figure \* ARABIC </w:instrText>
      </w:r>
      <w:r w:rsidR="00DB57F7" w:rsidRPr="00F12EFA">
        <w:fldChar w:fldCharType="separate"/>
      </w:r>
      <w:r w:rsidR="00724B15">
        <w:rPr>
          <w:noProof/>
        </w:rPr>
        <w:t>13</w:t>
      </w:r>
      <w:r w:rsidR="00DB57F7" w:rsidRPr="00F12EFA">
        <w:fldChar w:fldCharType="end"/>
      </w:r>
      <w:r w:rsidRPr="00F12EFA">
        <w:t>: Diamond Touch System Setup</w:t>
      </w:r>
      <w:r w:rsidR="006D2EB2" w:rsidRPr="00F12EFA">
        <w:t xml:space="preserve"> </w:t>
      </w:r>
      <w:r w:rsidR="00DB57F7" w:rsidRPr="00F12EFA">
        <w:fldChar w:fldCharType="begin"/>
      </w:r>
      <w:r w:rsidR="00E75294">
        <w:instrText xml:space="preserve"> ADDIN EN.CITE &lt;EndNote&gt;&lt;Cite&gt;&lt;Author&gt;Dietz&lt;/Author&gt;&lt;Year&gt;2001&lt;/Year&gt;&lt;IDText&gt;DiamondTouch: a multi-user touch technology&lt;/IDText&gt;&lt;DisplayText&gt;[93]&lt;/DisplayText&gt;&lt;record&gt;&lt;titles&gt;&lt;title&gt;DiamondTouch: a multi-user touch technology&lt;/title&gt;&lt;secondary-title&gt;Proceedings of the 14th annual ACM symposium on User interface software and technology&lt;/secondary-title&gt;&lt;/titles&gt;&lt;contributors&gt;&lt;authors&gt;&lt;author&gt;Dietz, Paul&lt;/author&gt;&lt;author&gt;Leigh, Darren&lt;/author&gt;&lt;/authors&gt;&lt;/contributors&gt;&lt;added-date format="utc"&gt;1305721898&lt;/added-date&gt;&lt;pub-location&gt;Orlando, Florida&lt;/pub-location&gt;&lt;ref-type name="Conference Paper"&gt;47&lt;/ref-type&gt;&lt;dates&gt;&lt;year&gt;2001&lt;/year&gt;&lt;/dates&gt;&lt;rec-number&gt;105&lt;/rec-number&gt;&lt;publisher&gt;ACM&lt;/publisher&gt;&lt;last-updated-date format="utc"&gt;1305721898&lt;/last-updated-date&gt;&lt;electronic-resource-num&gt;10.1145/502348.502389&lt;/electronic-resource-num&gt;&lt;/record&gt;&lt;/Cite&gt;&lt;/EndNote&gt;</w:instrText>
      </w:r>
      <w:r w:rsidR="00DB57F7" w:rsidRPr="00F12EFA">
        <w:fldChar w:fldCharType="separate"/>
      </w:r>
      <w:bookmarkEnd w:id="90"/>
      <w:bookmarkEnd w:id="91"/>
      <w:r w:rsidR="00E75294">
        <w:rPr>
          <w:noProof/>
        </w:rPr>
        <w:t>[93]</w:t>
      </w:r>
      <w:r w:rsidR="00DB57F7" w:rsidRPr="00F12EFA">
        <w:fldChar w:fldCharType="end"/>
      </w:r>
    </w:p>
    <w:p w14:paraId="202EC19B" w14:textId="77777777" w:rsidR="00143EF7" w:rsidRPr="00F12EFA" w:rsidRDefault="00143EF7" w:rsidP="007B1B89"/>
    <w:p w14:paraId="3CC6175F" w14:textId="77777777" w:rsidR="00925FC2" w:rsidRPr="00F12EFA" w:rsidRDefault="00B80C9E" w:rsidP="00080C4A">
      <w:pPr>
        <w:pStyle w:val="Heading2"/>
        <w:rPr>
          <w:color w:val="auto"/>
        </w:rPr>
      </w:pPr>
      <w:bookmarkStart w:id="92" w:name="_Toc324751294"/>
      <w:bookmarkStart w:id="93" w:name="_Toc327968469"/>
      <w:r>
        <w:rPr>
          <w:color w:val="auto"/>
        </w:rPr>
        <w:t xml:space="preserve">3.3 </w:t>
      </w:r>
      <w:r w:rsidR="00080C4A" w:rsidRPr="00F12EFA">
        <w:rPr>
          <w:color w:val="auto"/>
        </w:rPr>
        <w:t>Summary</w:t>
      </w:r>
      <w:bookmarkEnd w:id="92"/>
      <w:bookmarkEnd w:id="93"/>
    </w:p>
    <w:p w14:paraId="167B7CF8" w14:textId="77777777" w:rsidR="00A9785C" w:rsidRPr="00F12EFA" w:rsidRDefault="00A9785C" w:rsidP="00925FC2"/>
    <w:p w14:paraId="1A75E753" w14:textId="77777777" w:rsidR="00666017" w:rsidRDefault="00E252AF" w:rsidP="00925FC2">
      <w:r w:rsidRPr="00F12EFA">
        <w:t xml:space="preserve">This chapter </w:t>
      </w:r>
      <w:r w:rsidR="000132AE">
        <w:t xml:space="preserve">reviewed the state of the art in multi-touch technology, in particular, multi-touch sensing. </w:t>
      </w:r>
      <w:r w:rsidR="00E24E5B" w:rsidRPr="00F12EFA">
        <w:t xml:space="preserve">It examines </w:t>
      </w:r>
      <w:r w:rsidR="000132AE">
        <w:t xml:space="preserve">both </w:t>
      </w:r>
      <w:r w:rsidR="00E24E5B" w:rsidRPr="00F12EFA">
        <w:t xml:space="preserve">camera-based and sensor-based </w:t>
      </w:r>
      <w:r w:rsidR="0035606D" w:rsidRPr="00F12EFA">
        <w:t xml:space="preserve">multi-touch </w:t>
      </w:r>
      <w:r w:rsidR="00E24E5B" w:rsidRPr="00F12EFA">
        <w:t xml:space="preserve">sensing techniques. </w:t>
      </w:r>
      <w:r w:rsidR="005A6339">
        <w:t>The next chapter discusses</w:t>
      </w:r>
      <w:r w:rsidR="009A0F9C">
        <w:t xml:space="preserve"> the approach used in</w:t>
      </w:r>
      <w:r w:rsidR="00566980">
        <w:t xml:space="preserve"> conducting the</w:t>
      </w:r>
      <w:r w:rsidR="005A6339">
        <w:t xml:space="preserve"> research, including the research methodologies</w:t>
      </w:r>
      <w:r w:rsidR="00BC2EC6">
        <w:t xml:space="preserve"> used</w:t>
      </w:r>
      <w:r w:rsidR="00566980">
        <w:t xml:space="preserve"> throughout the research</w:t>
      </w:r>
      <w:r w:rsidR="005A6339">
        <w:t xml:space="preserve">. </w:t>
      </w:r>
    </w:p>
    <w:p w14:paraId="38381B97" w14:textId="77777777" w:rsidR="00666017" w:rsidRDefault="00666017" w:rsidP="00925FC2">
      <w:pPr>
        <w:sectPr w:rsidR="00666017" w:rsidSect="000567CB">
          <w:headerReference w:type="default" r:id="rId27"/>
          <w:type w:val="continuous"/>
          <w:pgSz w:w="11906" w:h="16838"/>
          <w:pgMar w:top="1440" w:right="1440" w:bottom="1440" w:left="2007" w:header="709" w:footer="709" w:gutter="0"/>
          <w:pgNumType w:start="28"/>
          <w:cols w:space="708"/>
          <w:docGrid w:linePitch="360"/>
        </w:sectPr>
      </w:pPr>
    </w:p>
    <w:p w14:paraId="5B8751C9" w14:textId="77777777" w:rsidR="00E252AF" w:rsidRPr="00F12EFA" w:rsidRDefault="00C555E0" w:rsidP="00925FC2">
      <w:r w:rsidRPr="00F12EFA">
        <w:lastRenderedPageBreak/>
        <w:br w:type="page"/>
      </w:r>
    </w:p>
    <w:p w14:paraId="7159755E" w14:textId="77777777" w:rsidR="00C555E0" w:rsidRDefault="008C1708" w:rsidP="00C555E0">
      <w:pPr>
        <w:pStyle w:val="Heading1"/>
      </w:pPr>
      <w:bookmarkStart w:id="94" w:name="_Toc324751295"/>
      <w:bookmarkStart w:id="95" w:name="_Toc327968470"/>
      <w:r>
        <w:lastRenderedPageBreak/>
        <w:t>C</w:t>
      </w:r>
      <w:r w:rsidR="00E348DD">
        <w:t>HA</w:t>
      </w:r>
      <w:r w:rsidR="009D36BC">
        <w:t>PTER 4</w:t>
      </w:r>
      <w:r>
        <w:t xml:space="preserve">: </w:t>
      </w:r>
      <w:r w:rsidR="00E103F5">
        <w:t>RESEARCH METHODS</w:t>
      </w:r>
      <w:bookmarkEnd w:id="94"/>
      <w:bookmarkEnd w:id="95"/>
    </w:p>
    <w:p w14:paraId="0FF87FD4" w14:textId="77777777" w:rsidR="009610E3" w:rsidRDefault="009610E3" w:rsidP="007459BF">
      <w:bookmarkStart w:id="96" w:name="_Toc324751296"/>
    </w:p>
    <w:p w14:paraId="4B4C920D" w14:textId="77777777" w:rsidR="00CA58BF" w:rsidRDefault="00BA0A46" w:rsidP="00A91B31">
      <w:pPr>
        <w:pStyle w:val="Heading2"/>
      </w:pPr>
      <w:bookmarkStart w:id="97" w:name="_Toc327968471"/>
      <w:r>
        <w:t xml:space="preserve">4.1 </w:t>
      </w:r>
      <w:r w:rsidR="00DF759C">
        <w:t>Introduction</w:t>
      </w:r>
      <w:bookmarkEnd w:id="96"/>
      <w:bookmarkEnd w:id="97"/>
    </w:p>
    <w:p w14:paraId="538BD2BD" w14:textId="77777777" w:rsidR="003A6636" w:rsidRDefault="003A6636" w:rsidP="00CA58BF"/>
    <w:p w14:paraId="36208A95" w14:textId="77777777" w:rsidR="005012FA" w:rsidRDefault="003C7A4D" w:rsidP="005012FA">
      <w:r>
        <w:t>This chapter outlines the approach and method</w:t>
      </w:r>
      <w:r w:rsidR="00C45B65">
        <w:t>s</w:t>
      </w:r>
      <w:r>
        <w:t xml:space="preserve"> used </w:t>
      </w:r>
      <w:r w:rsidR="00C45B65">
        <w:t xml:space="preserve">in </w:t>
      </w:r>
      <w:r>
        <w:t xml:space="preserve">the research. </w:t>
      </w:r>
      <w:r w:rsidR="005012FA">
        <w:t xml:space="preserve">The research hypothesis asserts that large multi-touch surfaces offer potential benefits for elderly people, suffering with dementia, in the areas of leisure, reminiscence and creative activity thereby delivering a higher quality of life. </w:t>
      </w:r>
    </w:p>
    <w:p w14:paraId="19713B84" w14:textId="77777777" w:rsidR="00432D7C" w:rsidRDefault="00432D7C" w:rsidP="00432D7C">
      <w:r w:rsidRPr="00307BC2">
        <w:t>The principle aim of this project was to assess the suitability of using recreational applications</w:t>
      </w:r>
      <w:r>
        <w:t>,</w:t>
      </w:r>
      <w:r w:rsidRPr="00307BC2">
        <w:t xml:space="preserve"> running on large multi-touch surfaces</w:t>
      </w:r>
      <w:r>
        <w:t>,</w:t>
      </w:r>
      <w:r w:rsidRPr="00307BC2">
        <w:t xml:space="preserve"> as systems capable of offering an engaging, enjoyable and rewarding exper</w:t>
      </w:r>
      <w:r w:rsidR="002F6271">
        <w:t xml:space="preserve">ience for dementia sufferers. This chapter outlines the approach </w:t>
      </w:r>
      <w:r w:rsidR="00EA3739">
        <w:t xml:space="preserve">taken </w:t>
      </w:r>
      <w:r w:rsidR="002F6271">
        <w:t xml:space="preserve">to answering these questions. </w:t>
      </w:r>
    </w:p>
    <w:p w14:paraId="2804F213" w14:textId="77777777" w:rsidR="00D94A9C" w:rsidRDefault="003C1C61" w:rsidP="00166FA6">
      <w:r>
        <w:t>The research methods were</w:t>
      </w:r>
      <w:r w:rsidR="0026793E">
        <w:t>:</w:t>
      </w:r>
      <w:r w:rsidR="00370441">
        <w:t xml:space="preserve"> </w:t>
      </w:r>
    </w:p>
    <w:p w14:paraId="60C78271" w14:textId="77777777" w:rsidR="00896FC7" w:rsidRDefault="00432D7C" w:rsidP="00432D7C">
      <w:pPr>
        <w:pStyle w:val="ListParagraph"/>
        <w:numPr>
          <w:ilvl w:val="0"/>
          <w:numId w:val="30"/>
        </w:numPr>
      </w:pPr>
      <w:r>
        <w:t xml:space="preserve">Conduct a </w:t>
      </w:r>
      <w:r w:rsidR="00E11733">
        <w:t xml:space="preserve">comprehensive </w:t>
      </w:r>
      <w:r>
        <w:t>literature</w:t>
      </w:r>
      <w:r w:rsidR="009D4D15">
        <w:t xml:space="preserve"> and technology</w:t>
      </w:r>
      <w:r>
        <w:t xml:space="preserve"> review</w:t>
      </w:r>
      <w:r w:rsidR="00E11733">
        <w:t>.</w:t>
      </w:r>
    </w:p>
    <w:p w14:paraId="60E40416" w14:textId="77777777" w:rsidR="00432D7C" w:rsidRDefault="00E11733" w:rsidP="00432D7C">
      <w:pPr>
        <w:pStyle w:val="ListParagraph"/>
        <w:numPr>
          <w:ilvl w:val="0"/>
          <w:numId w:val="30"/>
        </w:numPr>
      </w:pPr>
      <w:r>
        <w:t>Design and</w:t>
      </w:r>
      <w:r w:rsidR="00432D7C">
        <w:t xml:space="preserve"> develop a </w:t>
      </w:r>
      <w:r w:rsidR="003C1C61">
        <w:t xml:space="preserve">hardware solution for a </w:t>
      </w:r>
      <w:r w:rsidR="00432D7C">
        <w:t>large scale multi-touch system</w:t>
      </w:r>
      <w:r>
        <w:t xml:space="preserve"> suitable for dementia sufferers.</w:t>
      </w:r>
    </w:p>
    <w:p w14:paraId="267DB46F" w14:textId="77777777" w:rsidR="00432D7C" w:rsidRDefault="0026793E" w:rsidP="00432D7C">
      <w:pPr>
        <w:pStyle w:val="ListParagraph"/>
        <w:numPr>
          <w:ilvl w:val="0"/>
          <w:numId w:val="30"/>
        </w:numPr>
      </w:pPr>
      <w:r>
        <w:t>Design and</w:t>
      </w:r>
      <w:r w:rsidR="00432D7C">
        <w:t xml:space="preserve"> develop multi-touch software</w:t>
      </w:r>
      <w:r w:rsidR="003C1C61">
        <w:t xml:space="preserve"> solutions</w:t>
      </w:r>
      <w:r w:rsidR="00E11733">
        <w:t xml:space="preserve">, specifically, a range of recreational </w:t>
      </w:r>
      <w:r w:rsidR="005521D9">
        <w:t xml:space="preserve">software applications </w:t>
      </w:r>
      <w:r w:rsidR="00E11733">
        <w:t>for dementia sufferers.</w:t>
      </w:r>
    </w:p>
    <w:p w14:paraId="3F7FC424" w14:textId="77777777" w:rsidR="003C1C61" w:rsidRDefault="003C1C61" w:rsidP="00432D7C">
      <w:pPr>
        <w:pStyle w:val="ListParagraph"/>
        <w:numPr>
          <w:ilvl w:val="0"/>
          <w:numId w:val="30"/>
        </w:numPr>
      </w:pPr>
      <w:r>
        <w:t xml:space="preserve">Get ethical approval for the research. </w:t>
      </w:r>
    </w:p>
    <w:p w14:paraId="23946D4D" w14:textId="77777777" w:rsidR="003C1C61" w:rsidRDefault="0026793E" w:rsidP="00432D7C">
      <w:pPr>
        <w:pStyle w:val="ListParagraph"/>
        <w:numPr>
          <w:ilvl w:val="0"/>
          <w:numId w:val="30"/>
        </w:numPr>
      </w:pPr>
      <w:r>
        <w:t>Conduct a</w:t>
      </w:r>
      <w:r w:rsidR="00432D7C">
        <w:t xml:space="preserve"> pilot study </w:t>
      </w:r>
      <w:r w:rsidR="008443D6">
        <w:t>in an Irish hospital geriatric ward</w:t>
      </w:r>
      <w:r w:rsidR="003C1C61">
        <w:t>.</w:t>
      </w:r>
    </w:p>
    <w:p w14:paraId="1031DCBF" w14:textId="77777777" w:rsidR="00432D7C" w:rsidRDefault="003C1C61" w:rsidP="00432D7C">
      <w:pPr>
        <w:pStyle w:val="ListParagraph"/>
        <w:numPr>
          <w:ilvl w:val="0"/>
          <w:numId w:val="30"/>
        </w:numPr>
      </w:pPr>
      <w:r>
        <w:t>G</w:t>
      </w:r>
      <w:r w:rsidR="00432D7C">
        <w:t>ather data</w:t>
      </w:r>
      <w:r>
        <w:t xml:space="preserve"> from the system while it is being used. </w:t>
      </w:r>
    </w:p>
    <w:p w14:paraId="63EE4095" w14:textId="77777777" w:rsidR="00425542" w:rsidRDefault="00432D7C" w:rsidP="00BD3BF3">
      <w:pPr>
        <w:pStyle w:val="ListParagraph"/>
        <w:numPr>
          <w:ilvl w:val="0"/>
          <w:numId w:val="30"/>
        </w:numPr>
      </w:pPr>
      <w:r>
        <w:t xml:space="preserve">Use collected </w:t>
      </w:r>
      <w:r w:rsidR="00896FC7">
        <w:t xml:space="preserve">data </w:t>
      </w:r>
      <w:r>
        <w:t>to assess the research</w:t>
      </w:r>
      <w:r w:rsidR="00F4718E">
        <w:t>, and provide a</w:t>
      </w:r>
      <w:r w:rsidR="003C1C61">
        <w:t xml:space="preserve">nswers </w:t>
      </w:r>
      <w:r w:rsidR="00F4718E">
        <w:t>to the research question.</w:t>
      </w:r>
    </w:p>
    <w:p w14:paraId="463092FC" w14:textId="77777777" w:rsidR="00370441" w:rsidRDefault="00F52584" w:rsidP="00425542">
      <w:r>
        <w:t>Th</w:t>
      </w:r>
      <w:r w:rsidR="003C1C61">
        <w:t>ese</w:t>
      </w:r>
      <w:r>
        <w:t xml:space="preserve"> method</w:t>
      </w:r>
      <w:r w:rsidR="003C1C61">
        <w:t xml:space="preserve">s </w:t>
      </w:r>
      <w:r>
        <w:t>proved to be a sufficient way to tackle the research</w:t>
      </w:r>
      <w:r w:rsidR="003C1C61">
        <w:t xml:space="preserve"> aim</w:t>
      </w:r>
      <w:r>
        <w:t xml:space="preserve">. </w:t>
      </w:r>
      <w:r w:rsidR="00425542">
        <w:t>An in-depth explanation of the objectives</w:t>
      </w:r>
      <w:r w:rsidR="00430F75">
        <w:t xml:space="preserve"> is described in the following sections</w:t>
      </w:r>
      <w:r w:rsidR="00425542">
        <w:t xml:space="preserve">. </w:t>
      </w:r>
    </w:p>
    <w:p w14:paraId="508394E1" w14:textId="77777777" w:rsidR="004D1C59" w:rsidRDefault="004D1C59" w:rsidP="007459BF"/>
    <w:p w14:paraId="62F35294" w14:textId="77777777" w:rsidR="003C1C61" w:rsidRDefault="003C1C61">
      <w:pPr>
        <w:spacing w:line="276" w:lineRule="auto"/>
        <w:jc w:val="left"/>
        <w:rPr>
          <w:rFonts w:asciiTheme="majorHAnsi" w:eastAsiaTheme="majorEastAsia" w:hAnsiTheme="majorHAnsi" w:cstheme="majorBidi"/>
          <w:b/>
          <w:bCs/>
          <w:color w:val="000000" w:themeColor="text1"/>
        </w:rPr>
      </w:pPr>
      <w:r>
        <w:br w:type="page"/>
      </w:r>
    </w:p>
    <w:p w14:paraId="2BB3E59D" w14:textId="77777777" w:rsidR="005A6339" w:rsidRDefault="00C201B3" w:rsidP="003D3737">
      <w:pPr>
        <w:pStyle w:val="Heading2"/>
      </w:pPr>
      <w:bookmarkStart w:id="98" w:name="_Toc327968472"/>
      <w:r>
        <w:lastRenderedPageBreak/>
        <w:t xml:space="preserve">4.2 </w:t>
      </w:r>
      <w:r w:rsidR="00D07EF2">
        <w:t xml:space="preserve">Developing a </w:t>
      </w:r>
      <w:r w:rsidR="005A6339">
        <w:t>Hardware Solution</w:t>
      </w:r>
      <w:bookmarkEnd w:id="98"/>
    </w:p>
    <w:p w14:paraId="2F7C7674" w14:textId="77777777" w:rsidR="00021E4C" w:rsidRDefault="00021E4C" w:rsidP="00432D7C"/>
    <w:p w14:paraId="54D8FF61" w14:textId="77777777" w:rsidR="005B6041" w:rsidRDefault="00997448" w:rsidP="00432D7C">
      <w:r>
        <w:t xml:space="preserve">A hardware solution with multi-touch capabilities was required for the </w:t>
      </w:r>
      <w:r w:rsidR="002F32C9">
        <w:t>system</w:t>
      </w:r>
      <w:r>
        <w:t xml:space="preserve">. </w:t>
      </w:r>
      <w:r w:rsidR="000E2AFE">
        <w:t xml:space="preserve">Various </w:t>
      </w:r>
      <w:r>
        <w:t xml:space="preserve">multi-touch </w:t>
      </w:r>
      <w:r w:rsidR="000E2AFE">
        <w:t xml:space="preserve">form factors were discussed </w:t>
      </w:r>
      <w:r w:rsidR="00EF60F1">
        <w:t>with the consultant geriatrician</w:t>
      </w:r>
      <w:r w:rsidR="00E37C6B">
        <w:t xml:space="preserve"> for the research</w:t>
      </w:r>
      <w:r w:rsidR="00311B5D">
        <w:t>;</w:t>
      </w:r>
      <w:r w:rsidR="00EF60F1">
        <w:t xml:space="preserve"> </w:t>
      </w:r>
      <w:r w:rsidR="000E2AFE">
        <w:t>from hand held tablet multi-touch devices to larger table size multi-touch device</w:t>
      </w:r>
      <w:r w:rsidR="00EF60F1">
        <w:t>s</w:t>
      </w:r>
      <w:r w:rsidR="000E2AFE">
        <w:t xml:space="preserve">. </w:t>
      </w:r>
      <w:r w:rsidR="00311B5D">
        <w:t>The consultant geriatrician felt that s</w:t>
      </w:r>
      <w:r w:rsidR="005B6041">
        <w:t xml:space="preserve">maller multi-touch form factors would not be suitable for the research, including multi-touch tablets and multi-touch mobile phones. </w:t>
      </w:r>
      <w:r w:rsidR="000E2AFE">
        <w:t xml:space="preserve">The consultant noted that small devices such as, remote controls for television sets </w:t>
      </w:r>
      <w:r w:rsidR="00EB6D62">
        <w:t>are</w:t>
      </w:r>
      <w:r w:rsidR="000E2AFE">
        <w:t xml:space="preserve"> lost or </w:t>
      </w:r>
      <w:r w:rsidR="00EB6D62">
        <w:t>misplaced</w:t>
      </w:r>
      <w:r w:rsidR="000E2AFE">
        <w:t xml:space="preserve"> around geriatric wards</w:t>
      </w:r>
      <w:r w:rsidR="00EB6D62">
        <w:t xml:space="preserve">. Typically this is </w:t>
      </w:r>
      <w:r w:rsidR="000E2AFE">
        <w:t xml:space="preserve">due to the symptoms of dementia. Also, it was believed that small multi-touch devices, such as multi-touch tablets, were quite fragile and could be easily damaged if they were used in a pilot study. </w:t>
      </w:r>
    </w:p>
    <w:p w14:paraId="23CA11C5" w14:textId="77777777" w:rsidR="00DD15F3" w:rsidRDefault="000E2AFE" w:rsidP="003167E0">
      <w:r>
        <w:t xml:space="preserve">It was suggested that a larger, more robust multi-touch surface would be created for the research. </w:t>
      </w:r>
      <w:r w:rsidR="00463A16">
        <w:t>A large</w:t>
      </w:r>
      <w:r w:rsidR="008D0FCA">
        <w:t xml:space="preserve"> form factor</w:t>
      </w:r>
      <w:r w:rsidR="00564026">
        <w:t>,</w:t>
      </w:r>
      <w:r>
        <w:t xml:space="preserve"> multi-touch device </w:t>
      </w:r>
      <w:r w:rsidR="00463A16">
        <w:t>was</w:t>
      </w:r>
      <w:r w:rsidR="007D0220">
        <w:t xml:space="preserve"> </w:t>
      </w:r>
      <w:r w:rsidR="005B6041">
        <w:t xml:space="preserve">identified as a </w:t>
      </w:r>
      <w:r w:rsidR="007D0220">
        <w:t xml:space="preserve">suitable </w:t>
      </w:r>
      <w:r w:rsidR="005B6041">
        <w:t xml:space="preserve">multi-touch form factor </w:t>
      </w:r>
      <w:r w:rsidR="007D0220">
        <w:t>f</w:t>
      </w:r>
      <w:r w:rsidR="008D0FCA">
        <w:t>or the research</w:t>
      </w:r>
      <w:r w:rsidR="00463A16">
        <w:t xml:space="preserve"> project</w:t>
      </w:r>
      <w:r w:rsidR="00DD15F3">
        <w:t>. This</w:t>
      </w:r>
      <w:r w:rsidR="00CD3BCD">
        <w:t xml:space="preserve"> </w:t>
      </w:r>
      <w:r w:rsidR="005B6041">
        <w:t>led to v</w:t>
      </w:r>
      <w:r w:rsidR="008D0FCA">
        <w:t xml:space="preserve">arious </w:t>
      </w:r>
      <w:r w:rsidR="00B73FBE">
        <w:t xml:space="preserve">large </w:t>
      </w:r>
      <w:r w:rsidR="005B6041">
        <w:t xml:space="preserve">scale </w:t>
      </w:r>
      <w:r w:rsidR="008D0FCA">
        <w:t xml:space="preserve">multi-touch devices </w:t>
      </w:r>
      <w:r w:rsidR="00CD3BCD">
        <w:t>being</w:t>
      </w:r>
      <w:r w:rsidR="008D0FCA">
        <w:t xml:space="preserve"> researched</w:t>
      </w:r>
      <w:r w:rsidR="00DD15F3">
        <w:t xml:space="preserve"> and evaluated</w:t>
      </w:r>
      <w:r w:rsidR="008D0FCA">
        <w:t xml:space="preserve">. </w:t>
      </w:r>
      <w:r w:rsidR="00E55B79">
        <w:t>T</w:t>
      </w:r>
      <w:r w:rsidR="008D0FCA">
        <w:t xml:space="preserve">he </w:t>
      </w:r>
      <w:r w:rsidR="00E55B79">
        <w:t xml:space="preserve">device needed a high </w:t>
      </w:r>
      <w:r w:rsidR="008D0FCA">
        <w:t>level of robustness</w:t>
      </w:r>
      <w:r w:rsidR="00DD15F3">
        <w:t>. I</w:t>
      </w:r>
      <w:r w:rsidR="008D0FCA">
        <w:t>t was decided that a table sized multi-touch surface would be suitable for the research.</w:t>
      </w:r>
      <w:r w:rsidR="00CD3BCD">
        <w:t xml:space="preserve"> </w:t>
      </w:r>
      <w:r w:rsidR="004B6DC5">
        <w:t>Potential multi-touch table systems were investigated, such a</w:t>
      </w:r>
      <w:r w:rsidR="00CD3BCD">
        <w:t>s</w:t>
      </w:r>
      <w:r w:rsidR="004B6DC5">
        <w:t xml:space="preserve">, Microsoft Surface. However, the </w:t>
      </w:r>
      <w:r w:rsidR="00311B5D">
        <w:t xml:space="preserve">high </w:t>
      </w:r>
      <w:r w:rsidR="004B6DC5">
        <w:t>cost of the system</w:t>
      </w:r>
      <w:r w:rsidR="00311B5D">
        <w:t xml:space="preserve"> made it unsuitable</w:t>
      </w:r>
      <w:r w:rsidR="004B6DC5">
        <w:t xml:space="preserve">. </w:t>
      </w:r>
    </w:p>
    <w:p w14:paraId="1A186AC4" w14:textId="77777777" w:rsidR="003167E0" w:rsidRDefault="00B3119C" w:rsidP="003167E0">
      <w:r>
        <w:t>For th</w:t>
      </w:r>
      <w:r w:rsidR="00DD15F3">
        <w:t>ese</w:t>
      </w:r>
      <w:r>
        <w:t xml:space="preserve"> reason</w:t>
      </w:r>
      <w:r w:rsidR="00DD15F3">
        <w:t>s</w:t>
      </w:r>
      <w:r>
        <w:t>,</w:t>
      </w:r>
      <w:r w:rsidR="00311B5D">
        <w:t xml:space="preserve"> a low-cost, </w:t>
      </w:r>
      <w:r>
        <w:t xml:space="preserve">custom-made multi-touch system was </w:t>
      </w:r>
      <w:r w:rsidR="006B20C1">
        <w:t xml:space="preserve">chosen </w:t>
      </w:r>
      <w:r w:rsidR="00311B5D">
        <w:t>as</w:t>
      </w:r>
      <w:r w:rsidR="006B20C1">
        <w:t xml:space="preserve"> the most suitable hardware solution. </w:t>
      </w:r>
      <w:r w:rsidR="00311B5D">
        <w:t xml:space="preserve">It was felt that the system could be developed from common components for a fraction of the price of the commercial equivalent. </w:t>
      </w:r>
    </w:p>
    <w:p w14:paraId="35C49D85" w14:textId="77777777" w:rsidR="00D94A9C" w:rsidRDefault="00D94A9C">
      <w:pPr>
        <w:spacing w:line="276" w:lineRule="auto"/>
        <w:jc w:val="left"/>
        <w:rPr>
          <w:rFonts w:asciiTheme="majorHAnsi" w:eastAsiaTheme="majorEastAsia" w:hAnsiTheme="majorHAnsi" w:cstheme="majorBidi"/>
          <w:b/>
          <w:bCs/>
          <w:color w:val="000000" w:themeColor="text1"/>
        </w:rPr>
      </w:pPr>
    </w:p>
    <w:p w14:paraId="52DBD99F" w14:textId="77777777" w:rsidR="005A6339" w:rsidRPr="005A6339" w:rsidRDefault="003D3737" w:rsidP="003D3737">
      <w:pPr>
        <w:pStyle w:val="Heading2"/>
      </w:pPr>
      <w:bookmarkStart w:id="99" w:name="_Toc327968473"/>
      <w:r>
        <w:t>4.</w:t>
      </w:r>
      <w:r w:rsidR="00C201B3">
        <w:t xml:space="preserve">3 </w:t>
      </w:r>
      <w:r w:rsidR="00DD15F3">
        <w:t xml:space="preserve">Developing a </w:t>
      </w:r>
      <w:r w:rsidR="005A6339">
        <w:t>Software Solution</w:t>
      </w:r>
      <w:bookmarkEnd w:id="99"/>
    </w:p>
    <w:p w14:paraId="57388E97" w14:textId="77777777" w:rsidR="00021E4C" w:rsidRDefault="00021E4C" w:rsidP="00432D7C"/>
    <w:p w14:paraId="2FC30AED" w14:textId="77777777" w:rsidR="004B1CD5" w:rsidRDefault="00BC5F59" w:rsidP="00ED08AD">
      <w:r w:rsidRPr="00A306B4">
        <w:t xml:space="preserve">A </w:t>
      </w:r>
      <w:r w:rsidR="00A306B4" w:rsidRPr="00A306B4">
        <w:t>software solution providing recreational activities for people with dementia was required.</w:t>
      </w:r>
      <w:r w:rsidR="00F1484D">
        <w:t xml:space="preserve"> To successfully design and develop usable software for dementia sufferers, </w:t>
      </w:r>
      <w:r w:rsidR="00900E95">
        <w:t xml:space="preserve">hospital staff </w:t>
      </w:r>
      <w:r w:rsidR="004B1CD5">
        <w:t xml:space="preserve">should be consulted and involved </w:t>
      </w:r>
      <w:r w:rsidR="00900E95">
        <w:t>during the design and development stage</w:t>
      </w:r>
      <w:r w:rsidR="004B1CD5">
        <w:t>. I</w:t>
      </w:r>
      <w:r w:rsidR="00ED08AD">
        <w:t xml:space="preserve">t has been shown that using a multi-disciplinary design team can lead to effective system design for people suffering with dementia </w:t>
      </w:r>
      <w:r w:rsidR="00DB57F7">
        <w:fldChar w:fldCharType="begin"/>
      </w:r>
      <w:r w:rsidR="00DA1856">
        <w:instrText xml:space="preserve"> ADDIN EN.CITE &lt;EndNote&gt;&lt;Cite&gt;&lt;Author&gt;Alm&lt;/Author&gt;&lt;Year&gt;2007&lt;/Year&gt;&lt;IDText&gt;A Communication Support System for Older People with Dementia&lt;/IDText&gt;&lt;DisplayText&gt;[13]&lt;/DisplayText&gt;&lt;record&gt;&lt;keywords&gt;&lt;keyword&gt;cognition&lt;/keyword&gt;&lt;keyword&gt;geriatrics&lt;/keyword&gt;&lt;keyword&gt;handicapped aids&lt;/keyword&gt;&lt;keyword&gt;health care&lt;/keyword&gt;&lt;keyword&gt;interactive systems&lt;/keyword&gt;&lt;keyword&gt;medical computing&lt;/keyword&gt;&lt;keyword&gt;neurophysiology&lt;/keyword&gt;&lt;keyword&gt;prosthetics&lt;/keyword&gt;&lt;keyword&gt;communication support system&lt;/keyword&gt;&lt;keyword&gt;dementia&lt;/keyword&gt;&lt;keyword&gt;older people&lt;/keyword&gt;&lt;keyword&gt;short-term memory loss&lt;/keyword&gt;&lt;/keywords&gt;&lt;isbn&gt;0018-9162&lt;/isbn&gt;&lt;titles&gt;&lt;title&gt;A Communication Support System for Older People with Dementia&lt;/title&gt;&lt;secondary-title&gt;Computer&lt;/secondary-title&gt;&lt;/titles&gt;&lt;pages&gt;35-41&lt;/pages&gt;&lt;number&gt;5&lt;/number&gt;&lt;contributors&gt;&lt;authors&gt;&lt;author&gt;Alm, N.&lt;/author&gt;&lt;author&gt;Dye, R.&lt;/author&gt;&lt;author&gt;Gowans, G.&lt;/author&gt;&lt;author&gt;Campbell, J.&lt;/author&gt;&lt;author&gt;Astell, A.&lt;/author&gt;&lt;author&gt;Ellis, M.&lt;/author&gt;&lt;/authors&gt;&lt;/contributors&gt;&lt;added-date format="utc"&gt;1296139239&lt;/added-date&gt;&lt;ref-type name="Journal Article"&gt;17&lt;/ref-type&gt;&lt;dates&gt;&lt;year&gt;2007&lt;/year&gt;&lt;/dates&gt;&lt;rec-number&gt;61&lt;/rec-number&gt;&lt;last-updated-date format="utc"&gt;1296139239&lt;/last-updated-date&gt;&lt;volume&gt;40&lt;/volume&gt;&lt;/record&gt;&lt;/Cite&gt;&lt;/EndNote&gt;</w:instrText>
      </w:r>
      <w:r w:rsidR="00DB57F7">
        <w:fldChar w:fldCharType="separate"/>
      </w:r>
      <w:r w:rsidR="00DA1856">
        <w:rPr>
          <w:noProof/>
        </w:rPr>
        <w:t>[13]</w:t>
      </w:r>
      <w:r w:rsidR="00DB57F7">
        <w:fldChar w:fldCharType="end"/>
      </w:r>
      <w:r w:rsidR="00ED08AD">
        <w:t>.</w:t>
      </w:r>
      <w:r w:rsidR="00CF4D33">
        <w:t xml:space="preserve"> </w:t>
      </w:r>
    </w:p>
    <w:p w14:paraId="6886F84B" w14:textId="77777777" w:rsidR="00900E95" w:rsidRDefault="00CF4D33" w:rsidP="00ED08AD">
      <w:r>
        <w:lastRenderedPageBreak/>
        <w:t>H</w:t>
      </w:r>
      <w:r w:rsidR="00F1484D">
        <w:t xml:space="preserve">owever, </w:t>
      </w:r>
      <w:r w:rsidR="004B1CD5">
        <w:t xml:space="preserve">there was very limited access to </w:t>
      </w:r>
      <w:r w:rsidR="00F1484D" w:rsidRPr="00ED08AD">
        <w:t xml:space="preserve">hospital staff for the design and development </w:t>
      </w:r>
      <w:r w:rsidR="004B1CD5">
        <w:t>phase</w:t>
      </w:r>
      <w:r w:rsidR="00F1484D" w:rsidRPr="00ED08AD">
        <w:t xml:space="preserve">. </w:t>
      </w:r>
      <w:r w:rsidR="004B1CD5">
        <w:t xml:space="preserve">It was decided, in consultation with </w:t>
      </w:r>
      <w:r w:rsidR="00320288" w:rsidRPr="00ED08AD">
        <w:t>the geriatrician</w:t>
      </w:r>
      <w:r w:rsidR="00A512A0">
        <w:t>,</w:t>
      </w:r>
      <w:r w:rsidR="00320288" w:rsidRPr="00ED08AD">
        <w:t xml:space="preserve"> that a prototype</w:t>
      </w:r>
      <w:r w:rsidR="00A512A0">
        <w:t xml:space="preserve"> software</w:t>
      </w:r>
      <w:r w:rsidR="00320288" w:rsidRPr="00ED08AD">
        <w:t xml:space="preserve"> system should be developed </w:t>
      </w:r>
      <w:r w:rsidR="004B1CD5">
        <w:t xml:space="preserve">in the </w:t>
      </w:r>
      <w:r w:rsidR="00320288" w:rsidRPr="00ED08AD">
        <w:t xml:space="preserve">first </w:t>
      </w:r>
      <w:r w:rsidR="004B1CD5">
        <w:t>instance. A</w:t>
      </w:r>
      <w:r w:rsidR="00320288" w:rsidRPr="00ED08AD">
        <w:t xml:space="preserve"> range of </w:t>
      </w:r>
      <w:r w:rsidR="00ED08AD" w:rsidRPr="00ED08AD">
        <w:t xml:space="preserve">software applications, demonstrating the features the system would </w:t>
      </w:r>
      <w:r w:rsidR="004B1CD5">
        <w:t>be developed</w:t>
      </w:r>
      <w:r w:rsidR="00320288" w:rsidRPr="00ED08AD">
        <w:t xml:space="preserve">. </w:t>
      </w:r>
      <w:r w:rsidR="00ED08AD" w:rsidRPr="00ED08AD">
        <w:t xml:space="preserve">Since the design would </w:t>
      </w:r>
      <w:r w:rsidR="004B1CD5">
        <w:t xml:space="preserve">not </w:t>
      </w:r>
      <w:r w:rsidR="00ED08AD" w:rsidRPr="00ED08AD">
        <w:t xml:space="preserve">actively involve the hospital staff, the design and development of software </w:t>
      </w:r>
      <w:r w:rsidR="004B1CD5">
        <w:t xml:space="preserve">system </w:t>
      </w:r>
      <w:r w:rsidR="00A512A0">
        <w:t xml:space="preserve">would be </w:t>
      </w:r>
      <w:r w:rsidR="004B1CD5">
        <w:t xml:space="preserve">guided </w:t>
      </w:r>
      <w:r w:rsidR="00ED08AD" w:rsidRPr="00ED08AD">
        <w:t>by</w:t>
      </w:r>
      <w:r w:rsidR="00ED08AD">
        <w:t xml:space="preserve"> referring to the literature</w:t>
      </w:r>
      <w:r w:rsidR="00A512A0">
        <w:t xml:space="preserve"> and the geriatrician</w:t>
      </w:r>
      <w:r w:rsidR="00ED08AD">
        <w:t>.</w:t>
      </w:r>
      <w:r w:rsidR="00A512A0">
        <w:t xml:space="preserve"> </w:t>
      </w:r>
      <w:r w:rsidR="00ED08AD">
        <w:t xml:space="preserve"> </w:t>
      </w:r>
    </w:p>
    <w:p w14:paraId="1CF0390E" w14:textId="77777777" w:rsidR="00347B68" w:rsidRPr="00744610" w:rsidRDefault="00906D92" w:rsidP="00FC3A28">
      <w:r w:rsidRPr="00744610">
        <w:t>A suite of recreational activit</w:t>
      </w:r>
      <w:r w:rsidR="003331FC" w:rsidRPr="00744610">
        <w:t xml:space="preserve">ies </w:t>
      </w:r>
      <w:r w:rsidR="003D3737">
        <w:t>was</w:t>
      </w:r>
      <w:r w:rsidR="003331FC" w:rsidRPr="00744610">
        <w:t xml:space="preserve"> designed and developed</w:t>
      </w:r>
      <w:r w:rsidRPr="00744610">
        <w:t xml:space="preserve"> specifically for the research. </w:t>
      </w:r>
      <w:r w:rsidR="00657F6B" w:rsidRPr="00744610">
        <w:t>The applications were designed to be</w:t>
      </w:r>
      <w:r w:rsidRPr="00744610">
        <w:t xml:space="preserve"> easy to use</w:t>
      </w:r>
      <w:r w:rsidR="00347B68" w:rsidRPr="00744610">
        <w:t xml:space="preserve"> and </w:t>
      </w:r>
      <w:r w:rsidR="00744610" w:rsidRPr="00744610">
        <w:t xml:space="preserve">also </w:t>
      </w:r>
      <w:r w:rsidR="00347B68" w:rsidRPr="00744610">
        <w:t xml:space="preserve">to provide an engaging </w:t>
      </w:r>
      <w:r w:rsidR="00744610" w:rsidRPr="00744610">
        <w:t xml:space="preserve">creative </w:t>
      </w:r>
      <w:r w:rsidR="00347B68" w:rsidRPr="00744610">
        <w:t>platform for dementia sufferers. The suite of activities included:</w:t>
      </w:r>
    </w:p>
    <w:p w14:paraId="46C97F77" w14:textId="77777777" w:rsidR="00347B68" w:rsidRPr="009458C0" w:rsidRDefault="00347B68" w:rsidP="00347B68">
      <w:pPr>
        <w:pStyle w:val="ListParagraph"/>
        <w:numPr>
          <w:ilvl w:val="0"/>
          <w:numId w:val="38"/>
        </w:numPr>
      </w:pPr>
      <w:r w:rsidRPr="009458C0">
        <w:t>An artistic painting activity</w:t>
      </w:r>
    </w:p>
    <w:p w14:paraId="3B2BC69B" w14:textId="77777777" w:rsidR="00347B68" w:rsidRPr="009458C0" w:rsidRDefault="00347B68" w:rsidP="00347B68">
      <w:pPr>
        <w:pStyle w:val="ListParagraph"/>
        <w:numPr>
          <w:ilvl w:val="0"/>
          <w:numId w:val="38"/>
        </w:numPr>
      </w:pPr>
      <w:r w:rsidRPr="009458C0">
        <w:t>A musical activity</w:t>
      </w:r>
    </w:p>
    <w:p w14:paraId="196F0200" w14:textId="77777777" w:rsidR="00347B68" w:rsidRPr="009458C0" w:rsidRDefault="00347B68" w:rsidP="00347B68">
      <w:pPr>
        <w:pStyle w:val="ListParagraph"/>
        <w:numPr>
          <w:ilvl w:val="0"/>
          <w:numId w:val="38"/>
        </w:numPr>
      </w:pPr>
      <w:r w:rsidRPr="009458C0">
        <w:t>A reminiscence activity</w:t>
      </w:r>
    </w:p>
    <w:p w14:paraId="52AC7DBC" w14:textId="77777777" w:rsidR="00347B68" w:rsidRPr="009458C0" w:rsidRDefault="00347B68" w:rsidP="00347B68">
      <w:pPr>
        <w:pStyle w:val="ListParagraph"/>
        <w:numPr>
          <w:ilvl w:val="0"/>
          <w:numId w:val="38"/>
        </w:numPr>
      </w:pPr>
      <w:r w:rsidRPr="009458C0">
        <w:t>A computer game</w:t>
      </w:r>
    </w:p>
    <w:p w14:paraId="3E6076EE" w14:textId="77777777" w:rsidR="00347B68" w:rsidRDefault="00347B68" w:rsidP="00347B68">
      <w:pPr>
        <w:pStyle w:val="ListParagraph"/>
        <w:numPr>
          <w:ilvl w:val="0"/>
          <w:numId w:val="38"/>
        </w:numPr>
      </w:pPr>
      <w:r w:rsidRPr="009458C0">
        <w:t>A reaction test activity</w:t>
      </w:r>
    </w:p>
    <w:p w14:paraId="15BF55F1" w14:textId="77777777" w:rsidR="002A5E70" w:rsidRPr="00DF6869" w:rsidRDefault="003D3737" w:rsidP="00FC3A28">
      <w:r>
        <w:t xml:space="preserve">The choice of activities followed those that </w:t>
      </w:r>
      <w:r w:rsidR="00347B68" w:rsidRPr="00744610">
        <w:t xml:space="preserve">have been widely accepted in dementia care </w:t>
      </w:r>
      <w:r w:rsidR="00DB57F7" w:rsidRPr="00744610">
        <w:fldChar w:fldCharType="begin">
          <w:fldData xml:space="preserve">PEVuZE5vdGU+PENpdGU+PEF1dGhvcj5BbG08L0F1dGhvcj48WWVhcj4yMDA3PC9ZZWFyPjxJRFRl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</w:fldData>
        </w:fldChar>
      </w:r>
      <w:r w:rsidR="00347B68" w:rsidRPr="00744610">
        <w:instrText xml:space="preserve"> ADDIN EN.CITE </w:instrText>
      </w:r>
      <w:r w:rsidR="00DB57F7" w:rsidRPr="00744610">
        <w:fldChar w:fldCharType="begin">
          <w:fldData xml:space="preserve">PEVuZE5vdGU+PENpdGU+PEF1dGhvcj5BbG08L0F1dGhvcj48WWVhcj4yMDA3PC9ZZWFyPjxJRFRl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</w:fldData>
        </w:fldChar>
      </w:r>
      <w:r w:rsidR="00347B68" w:rsidRPr="00744610">
        <w:instrText xml:space="preserve"> ADDIN EN.CITE.DATA </w:instrText>
      </w:r>
      <w:r w:rsidR="00DB57F7" w:rsidRPr="00744610">
        <w:fldChar w:fldCharType="end"/>
      </w:r>
      <w:r w:rsidR="00DB57F7" w:rsidRPr="00744610">
        <w:fldChar w:fldCharType="separate"/>
      </w:r>
      <w:r w:rsidR="00347B68" w:rsidRPr="00744610">
        <w:rPr>
          <w:noProof/>
        </w:rPr>
        <w:t>[13-15, 28, 37, 38, 43]</w:t>
      </w:r>
      <w:r w:rsidR="00DB57F7" w:rsidRPr="00744610">
        <w:fldChar w:fldCharType="end"/>
      </w:r>
      <w:r w:rsidR="00347B68" w:rsidRPr="00744610">
        <w:t xml:space="preserve">. </w:t>
      </w:r>
      <w:r w:rsidR="00744610">
        <w:t xml:space="preserve">A </w:t>
      </w:r>
      <w:r w:rsidR="00857118" w:rsidRPr="00DF6869">
        <w:t>react</w:t>
      </w:r>
      <w:r w:rsidR="00DF6869" w:rsidRPr="00DF6869">
        <w:t xml:space="preserve">ion test application </w:t>
      </w:r>
      <w:r w:rsidR="00370638">
        <w:t xml:space="preserve">was suggested </w:t>
      </w:r>
      <w:r w:rsidR="00744610">
        <w:t xml:space="preserve">by the consultant geriatrician </w:t>
      </w:r>
      <w:r w:rsidR="00370638">
        <w:t xml:space="preserve">as </w:t>
      </w:r>
      <w:r w:rsidR="00047DA2" w:rsidRPr="00DF6869">
        <w:t>poten</w:t>
      </w:r>
      <w:r w:rsidR="00744610">
        <w:t xml:space="preserve">tially beneficial </w:t>
      </w:r>
      <w:r w:rsidR="00657F6B" w:rsidRPr="00DF6869">
        <w:t>to a</w:t>
      </w:r>
      <w:r w:rsidR="00047DA2" w:rsidRPr="00DF6869">
        <w:t xml:space="preserve"> patient's abilities to react to</w:t>
      </w:r>
      <w:r w:rsidR="00B5143F" w:rsidRPr="00DF6869">
        <w:t xml:space="preserve"> visual and auditory</w:t>
      </w:r>
      <w:r w:rsidR="00047DA2" w:rsidRPr="00DF6869">
        <w:t xml:space="preserve"> stimulus</w:t>
      </w:r>
      <w:r w:rsidR="00857118" w:rsidRPr="00DF6869">
        <w:t>.</w:t>
      </w:r>
      <w:r w:rsidR="00047DA2" w:rsidRPr="00DF6869">
        <w:t xml:space="preserve"> </w:t>
      </w:r>
      <w:r w:rsidR="00857118" w:rsidRPr="00DF6869">
        <w:t xml:space="preserve"> </w:t>
      </w:r>
      <w:r>
        <w:t xml:space="preserve"> </w:t>
      </w:r>
    </w:p>
    <w:p w14:paraId="6850AAFB" w14:textId="77777777" w:rsidR="00FC3A28" w:rsidRPr="00FC3A28" w:rsidRDefault="00FC3A28" w:rsidP="00FC3A28">
      <w:pPr>
        <w:rPr>
          <w:color w:val="FF0000"/>
        </w:rPr>
      </w:pPr>
    </w:p>
    <w:p w14:paraId="79BC545E" w14:textId="77777777" w:rsidR="00602799" w:rsidRDefault="00BA0A46" w:rsidP="00642BC4">
      <w:pPr>
        <w:pStyle w:val="Heading2"/>
      </w:pPr>
      <w:bookmarkStart w:id="100" w:name="_Toc327968474"/>
      <w:r>
        <w:t>4.</w:t>
      </w:r>
      <w:r w:rsidR="001B3F23">
        <w:t>4</w:t>
      </w:r>
      <w:r>
        <w:t xml:space="preserve"> </w:t>
      </w:r>
      <w:r w:rsidR="00E22F68">
        <w:t xml:space="preserve">Acquiring </w:t>
      </w:r>
      <w:r w:rsidR="004D1C59">
        <w:t>Ethical Approval</w:t>
      </w:r>
      <w:bookmarkEnd w:id="100"/>
    </w:p>
    <w:p w14:paraId="48FD9DA6" w14:textId="77777777" w:rsidR="00602799" w:rsidRDefault="00602799" w:rsidP="00602799"/>
    <w:p w14:paraId="4495BAC0" w14:textId="77777777" w:rsidR="00602799" w:rsidRDefault="00602799" w:rsidP="00602799">
      <w:r>
        <w:t>The research require</w:t>
      </w:r>
      <w:r w:rsidR="00D9096A">
        <w:t>d</w:t>
      </w:r>
      <w:r>
        <w:t xml:space="preserve"> </w:t>
      </w:r>
      <w:r w:rsidR="00197D45">
        <w:t>patient participants</w:t>
      </w:r>
      <w:r w:rsidR="00D9096A">
        <w:t xml:space="preserve"> </w:t>
      </w:r>
      <w:r w:rsidR="00E22F68">
        <w:t>for the study;</w:t>
      </w:r>
      <w:r>
        <w:t xml:space="preserve"> therefore, ethical approval was required before </w:t>
      </w:r>
      <w:r w:rsidR="00197D45">
        <w:t>the</w:t>
      </w:r>
      <w:r>
        <w:t xml:space="preserve"> research commenced. Obtaining ethical approval </w:t>
      </w:r>
      <w:r w:rsidR="00463A16">
        <w:t xml:space="preserve">required </w:t>
      </w:r>
      <w:r>
        <w:t>complet</w:t>
      </w:r>
      <w:r w:rsidR="00463A16">
        <w:t>ion and submission of</w:t>
      </w:r>
      <w:r>
        <w:t xml:space="preserve"> an ethical approval application </w:t>
      </w:r>
      <w:r w:rsidR="00463A16">
        <w:t>to</w:t>
      </w:r>
      <w:r>
        <w:t xml:space="preserve"> the Galway University Hospitals Research Ethics Committee. </w:t>
      </w:r>
      <w:r w:rsidR="00197D45">
        <w:t xml:space="preserve">Obtaining approval took a considerable amount of time and energy. </w:t>
      </w:r>
    </w:p>
    <w:p w14:paraId="3F2A4299" w14:textId="77777777" w:rsidR="000B0C8C" w:rsidRDefault="00602799" w:rsidP="00FC3A28">
      <w:r>
        <w:t xml:space="preserve">The application consisted of </w:t>
      </w:r>
      <w:r w:rsidR="00B35C5A">
        <w:t xml:space="preserve">a form with </w:t>
      </w:r>
      <w:r>
        <w:t xml:space="preserve">various questions regarding the research project, including, the research background, research aims and objectives, and also highlighting any hazards which </w:t>
      </w:r>
      <w:r w:rsidR="00E22F68">
        <w:t>could</w:t>
      </w:r>
      <w:r>
        <w:t xml:space="preserve"> occur to research participants from participating </w:t>
      </w:r>
      <w:r>
        <w:lastRenderedPageBreak/>
        <w:t>in the resea</w:t>
      </w:r>
      <w:r w:rsidR="00B35C5A">
        <w:t xml:space="preserve">rch study. There were other questions </w:t>
      </w:r>
      <w:r>
        <w:t>concerning the nature of data being collected</w:t>
      </w:r>
      <w:r w:rsidR="00B35C5A">
        <w:t>,</w:t>
      </w:r>
      <w:r>
        <w:t xml:space="preserve"> and also how the data was to be collected </w:t>
      </w:r>
      <w:r w:rsidR="009A2CB8">
        <w:t>and</w:t>
      </w:r>
      <w:r>
        <w:t xml:space="preserve"> stored throughout and after the study. Other information regarding the research project was also submitted, including, a research proposal, information sheets about the study, consent forms to potential participants and their next of kin, recruitment information, and questionnaires</w:t>
      </w:r>
      <w:r w:rsidR="00E22F68">
        <w:t xml:space="preserve">. </w:t>
      </w:r>
      <w:r>
        <w:t xml:space="preserve"> Once the ethical approval application was completed, it was submitted to the Galway Hospitals Research Et</w:t>
      </w:r>
      <w:r w:rsidR="00E22F68">
        <w:t xml:space="preserve">hics Committee board for review and was subsequently given </w:t>
      </w:r>
      <w:r>
        <w:t xml:space="preserve">ethical approval </w:t>
      </w:r>
      <w:r w:rsidR="00E22F68">
        <w:t xml:space="preserve">by the </w:t>
      </w:r>
      <w:r>
        <w:t>Research Ethics Committee</w:t>
      </w:r>
      <w:r w:rsidR="00197D45">
        <w:t>.</w:t>
      </w:r>
      <w:r>
        <w:t xml:space="preserve"> </w:t>
      </w:r>
    </w:p>
    <w:p w14:paraId="5349C22B" w14:textId="77777777" w:rsidR="008F3576" w:rsidRDefault="008F3576" w:rsidP="007459BF"/>
    <w:p w14:paraId="4FAADC9D" w14:textId="77777777" w:rsidR="001F3219" w:rsidRDefault="00C201B3" w:rsidP="00642BC4">
      <w:pPr>
        <w:pStyle w:val="Heading2"/>
      </w:pPr>
      <w:bookmarkStart w:id="101" w:name="_Toc327968475"/>
      <w:r>
        <w:t>4.</w:t>
      </w:r>
      <w:r w:rsidR="001B3F23">
        <w:t>5</w:t>
      </w:r>
      <w:r>
        <w:t xml:space="preserve"> </w:t>
      </w:r>
      <w:r w:rsidR="00955EA6">
        <w:t xml:space="preserve">Conducting a </w:t>
      </w:r>
      <w:r w:rsidR="001F3219">
        <w:t>Pilot Study</w:t>
      </w:r>
      <w:bookmarkEnd w:id="101"/>
    </w:p>
    <w:p w14:paraId="68DE4993" w14:textId="77777777" w:rsidR="000B0C8C" w:rsidRDefault="000B0C8C" w:rsidP="00CD3BCD"/>
    <w:p w14:paraId="32B984BD" w14:textId="77777777" w:rsidR="00261CD5" w:rsidRPr="004E79BF" w:rsidRDefault="00197D45" w:rsidP="001F3219">
      <w:r>
        <w:t xml:space="preserve">The pilot study was seen as a </w:t>
      </w:r>
      <w:r w:rsidR="005B0878" w:rsidRPr="004E79BF">
        <w:t>suitable method of gathering data for the research.</w:t>
      </w:r>
      <w:r w:rsidR="000D04C6" w:rsidRPr="004E79BF">
        <w:t xml:space="preserve"> Other studies have successfully collected data from dementia sufferers </w:t>
      </w:r>
      <w:r w:rsidR="00F2065F">
        <w:t>by carrying out</w:t>
      </w:r>
      <w:r w:rsidR="000D04C6" w:rsidRPr="004E79BF">
        <w:t xml:space="preserve"> pilot studies</w:t>
      </w:r>
      <w:r w:rsidR="00E0258D">
        <w:t xml:space="preserve"> with prototype systems</w:t>
      </w:r>
      <w:r w:rsidR="00527756" w:rsidRPr="004E79BF">
        <w:t xml:space="preserve"> </w:t>
      </w:r>
      <w:r w:rsidR="00DB57F7" w:rsidRPr="004E79BF">
        <w:fldChar w:fldCharType="begin">
          <w:fldData xml:space="preserve">PEVuZE5vdGU+PENpdGU+PEF1dGhvcj5Bc3RlbGw8L0F1dGhvcj48WWVhcj4yMDEwPC9ZZWFyPjxJ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</w:fldData>
        </w:fldChar>
      </w:r>
      <w:r w:rsidR="00DA1856">
        <w:instrText xml:space="preserve"> ADDIN EN.CITE </w:instrText>
      </w:r>
      <w:r w:rsidR="00DB57F7">
        <w:fldChar w:fldCharType="begin">
          <w:fldData xml:space="preserve">PEVuZE5vdGU+PENpdGU+PEF1dGhvcj5Bc3RlbGw8L0F1dGhvcj48WWVhcj4yMDEwPC9ZZWFyPjxJ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</w:fldData>
        </w:fldChar>
      </w:r>
      <w:r w:rsidR="00DA1856">
        <w:instrText xml:space="preserve"> ADDIN EN.CITE.DATA </w:instrText>
      </w:r>
      <w:r w:rsidR="00DB57F7">
        <w:fldChar w:fldCharType="end"/>
      </w:r>
      <w:r w:rsidR="00DB57F7" w:rsidRPr="004E79BF">
        <w:fldChar w:fldCharType="separate"/>
      </w:r>
      <w:r w:rsidR="00DA1856">
        <w:rPr>
          <w:noProof/>
        </w:rPr>
        <w:t>[14, 17]</w:t>
      </w:r>
      <w:r w:rsidR="00DB57F7" w:rsidRPr="004E79BF">
        <w:fldChar w:fldCharType="end"/>
      </w:r>
      <w:r w:rsidR="000D04C6" w:rsidRPr="004E79BF">
        <w:t xml:space="preserve">. </w:t>
      </w:r>
    </w:p>
    <w:p w14:paraId="12261590" w14:textId="77777777" w:rsidR="00733DD9" w:rsidRPr="00733DD9" w:rsidRDefault="00261CD5" w:rsidP="00EA3739">
      <w:pPr>
        <w:rPr>
          <w:b/>
          <w:color w:val="FF0000"/>
        </w:rPr>
      </w:pPr>
      <w:r w:rsidRPr="003C13CD">
        <w:t>Identification of</w:t>
      </w:r>
      <w:r w:rsidR="000D04C6" w:rsidRPr="003C13CD">
        <w:t xml:space="preserve"> a potential site for the </w:t>
      </w:r>
      <w:r w:rsidR="00E10AB5" w:rsidRPr="003C13CD">
        <w:t>pilot study</w:t>
      </w:r>
      <w:r w:rsidR="000D04C6" w:rsidRPr="003C13CD">
        <w:t xml:space="preserve"> was done </w:t>
      </w:r>
      <w:r w:rsidR="00BE6D9F">
        <w:t>in consultation</w:t>
      </w:r>
      <w:r w:rsidR="000D04C6" w:rsidRPr="003C13CD">
        <w:t xml:space="preserve"> with the geriatrician. </w:t>
      </w:r>
      <w:r w:rsidR="005B0878" w:rsidRPr="003C13CD">
        <w:t xml:space="preserve">A geriatric ward day-hall in Merlin Park Hospital, Galway was chosen as a suitable location for the research. </w:t>
      </w:r>
      <w:r w:rsidR="00733DD9">
        <w:t xml:space="preserve">The site </w:t>
      </w:r>
      <w:r w:rsidR="00BE6D9F">
        <w:t>had</w:t>
      </w:r>
      <w:r w:rsidR="00733DD9">
        <w:t xml:space="preserve"> open access </w:t>
      </w:r>
      <w:r w:rsidR="00EA3739">
        <w:t xml:space="preserve">between </w:t>
      </w:r>
      <w:r w:rsidR="00733DD9">
        <w:t>the hours of 9</w:t>
      </w:r>
      <w:r w:rsidR="00EA3739">
        <w:t xml:space="preserve">:00 to 17:00. </w:t>
      </w:r>
      <w:r w:rsidR="00BE6D9F">
        <w:t>However</w:t>
      </w:r>
      <w:r w:rsidR="00EA3739">
        <w:t xml:space="preserve">, access to hospital staff with regards to the research project was limited. </w:t>
      </w:r>
    </w:p>
    <w:p w14:paraId="5A15F30D" w14:textId="77777777" w:rsidR="00101D9A" w:rsidRPr="009B5415" w:rsidRDefault="00891909" w:rsidP="001F3219">
      <w:r w:rsidRPr="009B5415">
        <w:t xml:space="preserve">Choosing a suitable sample size is an important factor when performing research. </w:t>
      </w:r>
      <w:r w:rsidR="006C5DEB" w:rsidRPr="009B5415">
        <w:t>Riley et al. conducted a study on people with dementia with computer-based musical activities</w:t>
      </w:r>
      <w:r w:rsidRPr="009B5415">
        <w:t xml:space="preserve">. They </w:t>
      </w:r>
      <w:r w:rsidR="006C5DEB" w:rsidRPr="009B5415">
        <w:t>used</w:t>
      </w:r>
      <w:r w:rsidR="00101D9A" w:rsidRPr="009B5415">
        <w:t xml:space="preserve"> 10 participants </w:t>
      </w:r>
      <w:r w:rsidR="006C5DEB" w:rsidRPr="009B5415">
        <w:t xml:space="preserve">who were suffering with dementia in their study; this number </w:t>
      </w:r>
      <w:r w:rsidR="00101D9A" w:rsidRPr="009B5415">
        <w:t xml:space="preserve">proved </w:t>
      </w:r>
      <w:r w:rsidR="006C5DEB" w:rsidRPr="009B5415">
        <w:t>to be a large enough dataset to provide a suitable conclusion</w:t>
      </w:r>
      <w:r w:rsidR="007158D8" w:rsidRPr="009B5415">
        <w:t xml:space="preserve"> for their research</w:t>
      </w:r>
      <w:r w:rsidR="00101D9A" w:rsidRPr="009B5415">
        <w:t xml:space="preserve"> </w:t>
      </w:r>
      <w:r w:rsidR="00DB57F7" w:rsidRPr="009B5415">
        <w:fldChar w:fldCharType="begin"/>
      </w:r>
      <w:r w:rsidR="00DA1856">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rsidRPr="009B5415">
        <w:fldChar w:fldCharType="separate"/>
      </w:r>
      <w:r w:rsidR="00DA1856">
        <w:rPr>
          <w:noProof/>
        </w:rPr>
        <w:t>[14]</w:t>
      </w:r>
      <w:r w:rsidR="00DB57F7" w:rsidRPr="009B5415">
        <w:fldChar w:fldCharType="end"/>
      </w:r>
      <w:r w:rsidR="00101D9A" w:rsidRPr="009B5415">
        <w:t xml:space="preserve">. </w:t>
      </w:r>
      <w:r w:rsidRPr="009B5415">
        <w:t xml:space="preserve">Other studies have shown that eighteen people can be a suitable dataset for researching computerised recreational activities </w:t>
      </w:r>
      <w:r w:rsidR="00DB57F7" w:rsidRPr="009B5415">
        <w:fldChar w:fldCharType="begin"/>
      </w:r>
      <w:r w:rsidRPr="009B5415">
        <w:instrText xml:space="preserve"> ADDIN EN.CITE &lt;EndNote&gt;&lt;Cite&gt;&lt;Author&gt;Alm&lt;/Author&gt;&lt;Year&gt;2005&lt;/Year&gt;&lt;IDText&gt;Making software accessible to people with severe memort deficits&lt;/IDText&gt;&lt;DisplayText&gt;[1]&lt;/Display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00DB57F7" w:rsidRPr="009B5415">
        <w:fldChar w:fldCharType="separate"/>
      </w:r>
      <w:r w:rsidRPr="009B5415">
        <w:rPr>
          <w:noProof/>
        </w:rPr>
        <w:t>[1]</w:t>
      </w:r>
      <w:r w:rsidR="00DB57F7" w:rsidRPr="009B5415">
        <w:fldChar w:fldCharType="end"/>
      </w:r>
      <w:r w:rsidRPr="009B5415">
        <w:t xml:space="preserve">. </w:t>
      </w:r>
      <w:r w:rsidR="009A2CB8">
        <w:t>It</w:t>
      </w:r>
      <w:r w:rsidRPr="009B5415">
        <w:t>was estimated that there would be ten to fourteen people recruited in the pilot study</w:t>
      </w:r>
      <w:r w:rsidR="00767986">
        <w:t>. This would</w:t>
      </w:r>
      <w:r w:rsidRPr="009B5415">
        <w:t xml:space="preserve"> be a large enough dataset to provide a sufficient conclusion.</w:t>
      </w:r>
    </w:p>
    <w:p w14:paraId="171A2D57" w14:textId="77777777" w:rsidR="00BC0FA1" w:rsidRDefault="003C13CD" w:rsidP="001F3219">
      <w:pPr>
        <w:rPr>
          <w:color w:val="FF0000"/>
        </w:rPr>
      </w:pPr>
      <w:r>
        <w:t>A method of r</w:t>
      </w:r>
      <w:r w:rsidR="00891909" w:rsidRPr="009B5415">
        <w:t xml:space="preserve">ecruiting participants for the </w:t>
      </w:r>
      <w:r>
        <w:t>pilot study</w:t>
      </w:r>
      <w:r w:rsidR="00891909" w:rsidRPr="009B5415">
        <w:t xml:space="preserve"> </w:t>
      </w:r>
      <w:r w:rsidR="001F3219" w:rsidRPr="009B5415">
        <w:t xml:space="preserve">was </w:t>
      </w:r>
      <w:r>
        <w:t xml:space="preserve">suggested by the </w:t>
      </w:r>
      <w:r w:rsidR="006741B1">
        <w:t>consultant geriatrician;</w:t>
      </w:r>
      <w:r>
        <w:t xml:space="preserve"> </w:t>
      </w:r>
      <w:r w:rsidR="00333450" w:rsidRPr="009B5415">
        <w:t xml:space="preserve">hospital staff </w:t>
      </w:r>
      <w:r w:rsidR="000A2CB9">
        <w:t>would identify and recruit</w:t>
      </w:r>
      <w:r w:rsidR="006C597F" w:rsidRPr="009B5415">
        <w:t xml:space="preserve"> potential candidates.</w:t>
      </w:r>
      <w:r w:rsidR="00617FF3" w:rsidRPr="009B5415">
        <w:t xml:space="preserve"> </w:t>
      </w:r>
      <w:r w:rsidR="00891909" w:rsidRPr="009B5415">
        <w:t xml:space="preserve">The inclusion </w:t>
      </w:r>
      <w:r w:rsidR="00891909" w:rsidRPr="009B5415">
        <w:lastRenderedPageBreak/>
        <w:t xml:space="preserve">criteria </w:t>
      </w:r>
      <w:r w:rsidR="00333450" w:rsidRPr="009B5415">
        <w:t xml:space="preserve">of participants </w:t>
      </w:r>
      <w:r w:rsidR="006741B1">
        <w:t>required them to have been</w:t>
      </w:r>
      <w:r w:rsidR="00333450" w:rsidRPr="009B5415">
        <w:t xml:space="preserve"> diagnosed with</w:t>
      </w:r>
      <w:r w:rsidR="006621F6">
        <w:t xml:space="preserve"> a form of</w:t>
      </w:r>
      <w:r w:rsidR="00333450" w:rsidRPr="009B5415">
        <w:t xml:space="preserve"> dementia</w:t>
      </w:r>
      <w:r w:rsidR="006621F6">
        <w:t xml:space="preserve"> or other disability relating from old age</w:t>
      </w:r>
      <w:r w:rsidR="00333450" w:rsidRPr="009B5415">
        <w:t xml:space="preserve">. </w:t>
      </w:r>
    </w:p>
    <w:p w14:paraId="624A207F" w14:textId="77777777" w:rsidR="001F2DC0" w:rsidRPr="00244EFC" w:rsidRDefault="00192921" w:rsidP="001F3219">
      <w:r>
        <w:t xml:space="preserve">Prior to participating </w:t>
      </w:r>
      <w:r w:rsidR="004E79BF" w:rsidRPr="00244EFC">
        <w:t>in the study, patients</w:t>
      </w:r>
      <w:r w:rsidR="00891909" w:rsidRPr="00244EFC">
        <w:t xml:space="preserve"> </w:t>
      </w:r>
      <w:r w:rsidR="006741B1">
        <w:t>were</w:t>
      </w:r>
      <w:r w:rsidR="00891909" w:rsidRPr="00244EFC">
        <w:t xml:space="preserve"> approached with </w:t>
      </w:r>
      <w:r w:rsidR="004E79BF" w:rsidRPr="00244EFC">
        <w:t>information about the research</w:t>
      </w:r>
      <w:r>
        <w:t>. T</w:t>
      </w:r>
      <w:r w:rsidR="00F122A3" w:rsidRPr="00244EFC">
        <w:t xml:space="preserve">his was used to inform them </w:t>
      </w:r>
      <w:r>
        <w:t xml:space="preserve">about </w:t>
      </w:r>
      <w:r w:rsidR="00F122A3" w:rsidRPr="00244EFC">
        <w:t>the study</w:t>
      </w:r>
      <w:r w:rsidR="005E51E8" w:rsidRPr="00244EFC">
        <w:t>, what information was being gathered</w:t>
      </w:r>
      <w:r w:rsidR="00F122A3" w:rsidRPr="00244EFC">
        <w:t xml:space="preserve"> and if there were any potential hazards when participating in the research study</w:t>
      </w:r>
      <w:r w:rsidR="004E79BF" w:rsidRPr="00244EFC">
        <w:t xml:space="preserve">. </w:t>
      </w:r>
      <w:r w:rsidR="00244EFC" w:rsidRPr="00244EFC">
        <w:t>Participating in the study required the patient t</w:t>
      </w:r>
      <w:r w:rsidR="004E79BF" w:rsidRPr="00244EFC">
        <w:t>o complete consent forms before the</w:t>
      </w:r>
      <w:r w:rsidR="00891909" w:rsidRPr="00244EFC">
        <w:t>y</w:t>
      </w:r>
      <w:r w:rsidR="004E79BF" w:rsidRPr="00244EFC">
        <w:t xml:space="preserve"> could </w:t>
      </w:r>
      <w:r>
        <w:t xml:space="preserve">participate </w:t>
      </w:r>
      <w:r w:rsidR="004E79BF" w:rsidRPr="00244EFC">
        <w:t>in the study</w:t>
      </w:r>
      <w:r w:rsidR="00891909" w:rsidRPr="00244EFC">
        <w:t xml:space="preserve">. </w:t>
      </w:r>
      <w:r w:rsidR="000A54BA" w:rsidRPr="00244EFC">
        <w:t xml:space="preserve">If the patient was unable to provide their own consent, </w:t>
      </w:r>
      <w:r w:rsidR="00EA074C" w:rsidRPr="00244EFC">
        <w:t>the patient's next of kin</w:t>
      </w:r>
      <w:r w:rsidR="000A54BA" w:rsidRPr="00244EFC">
        <w:t xml:space="preserve"> was approached </w:t>
      </w:r>
      <w:r w:rsidR="00244EFC">
        <w:t>on the patient's behalf</w:t>
      </w:r>
      <w:r w:rsidR="001F3219" w:rsidRPr="00244EFC">
        <w:t>.</w:t>
      </w:r>
      <w:r w:rsidR="00244EFC">
        <w:t xml:space="preserve"> </w:t>
      </w:r>
      <w:r w:rsidR="00D66EC4" w:rsidRPr="00244EFC">
        <w:t xml:space="preserve"> </w:t>
      </w:r>
    </w:p>
    <w:p w14:paraId="50CD8353" w14:textId="77777777" w:rsidR="007B7480" w:rsidRPr="00FE0D1B" w:rsidRDefault="000440BF" w:rsidP="00FE0D1B">
      <w:r>
        <w:t xml:space="preserve">The prototype system was installed in a day-hall where patients could interact with the system </w:t>
      </w:r>
      <w:r w:rsidR="00852D83">
        <w:t>at any time</w:t>
      </w:r>
      <w:r>
        <w:t>.</w:t>
      </w:r>
      <w:r w:rsidRPr="000440BF">
        <w:t xml:space="preserve"> </w:t>
      </w:r>
      <w:r>
        <w:t>Although some studies have used a structured approach to allowing patients interact with a system</w:t>
      </w:r>
      <w:r w:rsidR="00723340">
        <w:t xml:space="preserve"> through pre-planned session,</w:t>
      </w:r>
      <w:r>
        <w:t xml:space="preserve"> it has been shown that providing open access to a system is also a suitable approach</w:t>
      </w:r>
      <w:r w:rsidR="00E44DDD">
        <w:t xml:space="preserve"> and allows large amounts of data to be collected</w:t>
      </w:r>
      <w:r>
        <w:t xml:space="preserve"> </w:t>
      </w:r>
      <w:r w:rsidR="00DB57F7">
        <w:fldChar w:fldCharType="begin"/>
      </w:r>
      <w:r w:rsidR="00DA1856">
        <w:instrText xml:space="preserve"> ADDIN EN.CITE &lt;EndNote&gt;&lt;Cite&gt;&lt;Author&gt;Jimison&lt;/Author&gt;&lt;Year&gt;2004&lt;/Year&gt;&lt;IDText&gt;Home monitoring of computer interactions for the early detection of dementia&lt;/IDText&gt;&lt;DisplayText&gt;[49]&lt;/DisplayText&gt;&lt;record&gt;&lt;dates&gt;&lt;pub-dates&gt;&lt;date&gt;1-5 Sept. 2004&lt;/date&gt;&lt;/pub-dates&gt;&lt;year&gt;2004&lt;/year&gt;&lt;/dates&gt;&lt;keywords&gt;&lt;keyword&gt;cognition&lt;/keyword&gt;&lt;keyword&gt;computer games&lt;/keyword&gt;&lt;keyword&gt;diseases&lt;/keyword&gt;&lt;keyword&gt;geriatrics&lt;/keyword&gt;&lt;keyword&gt;medical diagnostic computing&lt;/keyword&gt;&lt;keyword&gt;patient diagnosis&lt;/keyword&gt;&lt;keyword&gt;patient monitoring&lt;/keyword&gt;&lt;keyword&gt;user interfaces&lt;/keyword&gt;&lt;keyword&gt;cognitive assessments&lt;/keyword&gt;&lt;keyword&gt;dynamic user model&lt;/keyword&gt;&lt;keyword&gt;early dementia detection&lt;/keyword&gt;&lt;keyword&gt;elders&lt;/keyword&gt;&lt;keyword&gt;home monitoring&lt;/keyword&gt;&lt;keyword&gt;user thought processes&lt;/keyword&gt;&lt;keyword&gt;user-computer interactions&lt;/keyword&gt;&lt;/keywords&gt;&lt;titles&gt;&lt;title&gt;Home monitoring of computer interactions for the early detection of dementia&lt;/title&gt;&lt;secondary-title&gt;Engineering in Medicine and Biology Society, 2004. IEMBS &amp;apos;04. 26th Annual International Conference of the IEEE&lt;/secondary-title&gt;&lt;alt-title&gt;Engineering in Medicine and Biology Society, 2004. IEMBS &amp;apos;04. 26th Annual International Conference of the IEEE&lt;/alt-title&gt;&lt;/titles&gt;&lt;pages&gt;4533-4536&lt;/pages&gt;&lt;contributors&gt;&lt;authors&gt;&lt;author&gt;Jimison, J. B.&lt;/author&gt;&lt;author&gt;Pavel, M.&lt;/author&gt;&lt;author&gt;Pavel, J.&lt;/author&gt;&lt;author&gt;McKanna, J.&lt;/author&gt;&lt;/authors&gt;&lt;/contributors&gt;&lt;added-date format="utc"&gt;1289905397&lt;/added-date&gt;&lt;ref-type name="Conference Proceeding"&gt;10&lt;/ref-type&gt;&lt;rec-number&gt;18&lt;/rec-number&gt;&lt;last-updated-date format="utc"&gt;1289905397&lt;/last-updated-date&gt;&lt;volume&gt;2&lt;/volume&gt;&lt;/record&gt;&lt;/Cite&gt;&lt;/EndNote&gt;</w:instrText>
      </w:r>
      <w:r w:rsidR="00DB57F7">
        <w:fldChar w:fldCharType="separate"/>
      </w:r>
      <w:r w:rsidR="00DA1856">
        <w:rPr>
          <w:noProof/>
        </w:rPr>
        <w:t>[49]</w:t>
      </w:r>
      <w:r w:rsidR="00DB57F7">
        <w:fldChar w:fldCharType="end"/>
      </w:r>
      <w:r>
        <w:t>.</w:t>
      </w:r>
    </w:p>
    <w:p w14:paraId="7733E329" w14:textId="77777777" w:rsidR="00E44DDD" w:rsidRDefault="00E44DDD" w:rsidP="007459BF"/>
    <w:p w14:paraId="1C9E9E33" w14:textId="77777777" w:rsidR="005A6339" w:rsidRDefault="00642BC4" w:rsidP="00642BC4">
      <w:pPr>
        <w:pStyle w:val="Heading2"/>
      </w:pPr>
      <w:bookmarkStart w:id="102" w:name="_Toc327968476"/>
      <w:r>
        <w:t>4.</w:t>
      </w:r>
      <w:r w:rsidR="009D5D7D">
        <w:t>6</w:t>
      </w:r>
      <w:r w:rsidR="00C201B3">
        <w:t xml:space="preserve"> </w:t>
      </w:r>
      <w:r w:rsidR="00A55121">
        <w:t>Collecting Data</w:t>
      </w:r>
      <w:bookmarkEnd w:id="102"/>
    </w:p>
    <w:p w14:paraId="0C27B936" w14:textId="77777777" w:rsidR="00021E4C" w:rsidRPr="00021E4C" w:rsidRDefault="00021E4C" w:rsidP="00021E4C"/>
    <w:p w14:paraId="6AF9064F" w14:textId="77777777" w:rsidR="008E4F70" w:rsidRPr="00AD5422" w:rsidRDefault="00AD5422" w:rsidP="005A6339">
      <w:r w:rsidRPr="00AD5422">
        <w:t xml:space="preserve">Evaluating </w:t>
      </w:r>
      <w:r w:rsidR="00BC7FC9" w:rsidRPr="00AD5422">
        <w:t>the system</w:t>
      </w:r>
      <w:r w:rsidRPr="00AD5422">
        <w:t xml:space="preserve"> was </w:t>
      </w:r>
      <w:r w:rsidR="00A55121">
        <w:t xml:space="preserve">facilitated </w:t>
      </w:r>
      <w:r w:rsidRPr="00AD5422">
        <w:t xml:space="preserve">by collecting data </w:t>
      </w:r>
      <w:r w:rsidR="005D7260" w:rsidRPr="00AD5422">
        <w:t xml:space="preserve">throughout the </w:t>
      </w:r>
      <w:r w:rsidR="00BC7FC9" w:rsidRPr="00AD5422">
        <w:t xml:space="preserve">course of the </w:t>
      </w:r>
      <w:r w:rsidR="005D7260" w:rsidRPr="00AD5422">
        <w:t xml:space="preserve">pilot study. </w:t>
      </w:r>
      <w:r w:rsidR="004545EA" w:rsidRPr="00AD5422">
        <w:t>Both q</w:t>
      </w:r>
      <w:r w:rsidR="00425542" w:rsidRPr="00AD5422">
        <w:t xml:space="preserve">ualitative and quantitative data </w:t>
      </w:r>
      <w:r w:rsidR="004545EA" w:rsidRPr="00AD5422">
        <w:t>w</w:t>
      </w:r>
      <w:r w:rsidR="0086618F" w:rsidRPr="00AD5422">
        <w:t>ere</w:t>
      </w:r>
      <w:r w:rsidR="004545EA" w:rsidRPr="00AD5422">
        <w:t xml:space="preserve"> </w:t>
      </w:r>
      <w:r w:rsidR="00425542" w:rsidRPr="00AD5422">
        <w:t>collected</w:t>
      </w:r>
      <w:r w:rsidR="004545EA" w:rsidRPr="00AD5422">
        <w:t xml:space="preserve"> thr</w:t>
      </w:r>
      <w:r w:rsidR="0086618F" w:rsidRPr="00AD5422">
        <w:t xml:space="preserve">ough different means throughout </w:t>
      </w:r>
      <w:r w:rsidR="004545EA" w:rsidRPr="00AD5422">
        <w:t>the study</w:t>
      </w:r>
      <w:r w:rsidR="00163928" w:rsidRPr="00AD5422">
        <w:t xml:space="preserve"> in an effort to evaluate the system more effectively by combining and correlating the results</w:t>
      </w:r>
      <w:r w:rsidR="00425542" w:rsidRPr="00AD5422">
        <w:t xml:space="preserve">. </w:t>
      </w:r>
    </w:p>
    <w:p w14:paraId="6E73FFA7" w14:textId="77777777" w:rsidR="00C94324" w:rsidRDefault="00C96749" w:rsidP="005A6339">
      <w:r>
        <w:t xml:space="preserve">An automatic </w:t>
      </w:r>
      <w:r w:rsidR="00A55121">
        <w:t xml:space="preserve">quantitative </w:t>
      </w:r>
      <w:r>
        <w:t xml:space="preserve">data collection facility was </w:t>
      </w:r>
      <w:r w:rsidR="00A55121">
        <w:t xml:space="preserve">built and </w:t>
      </w:r>
      <w:r>
        <w:t>embedded into the multi-touch system</w:t>
      </w:r>
      <w:r w:rsidR="00A55121">
        <w:t>. This facility recorded usage statistics.</w:t>
      </w:r>
      <w:r>
        <w:t xml:space="preserve"> </w:t>
      </w:r>
      <w:r w:rsidR="009A0310">
        <w:t>O</w:t>
      </w:r>
      <w:r w:rsidR="008E4F70">
        <w:t xml:space="preserve">ther studies have noted that observational protocols, using video recorders are useful </w:t>
      </w:r>
      <w:r w:rsidR="00BF3D33">
        <w:t xml:space="preserve">for </w:t>
      </w:r>
      <w:r w:rsidR="008E4F70">
        <w:t>documenting users</w:t>
      </w:r>
      <w:r w:rsidR="0027089C">
        <w:t>'</w:t>
      </w:r>
      <w:r w:rsidR="008E4F70">
        <w:t xml:space="preserve"> behaviours </w:t>
      </w:r>
      <w:r w:rsidR="00DB57F7">
        <w:fldChar w:fldCharType="begin">
          <w:fldData xml:space="preserve">PEVuZE5vdGU+PENpdGU+PEF1dGhvcj5BbG08L0F1dGhvcj48WWVhcj4yMDA3PC9ZZWFyPjxJRFRl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</w:fldData>
        </w:fldChar>
      </w:r>
      <w:r w:rsidR="00DA1856">
        <w:instrText xml:space="preserve"> ADDIN EN.CITE </w:instrText>
      </w:r>
      <w:r w:rsidR="00DB57F7">
        <w:fldChar w:fldCharType="begin">
          <w:fldData xml:space="preserve">PEVuZE5vdGU+PENpdGU+PEF1dGhvcj5BbG08L0F1dGhvcj48WWVhcj4yMDA3PC9ZZWFyPjxJRFRl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</w:fldData>
        </w:fldChar>
      </w:r>
      <w:r w:rsidR="00DA1856">
        <w:instrText xml:space="preserve"> ADDIN EN.CITE.DATA </w:instrText>
      </w:r>
      <w:r w:rsidR="00DB57F7">
        <w:fldChar w:fldCharType="end"/>
      </w:r>
      <w:r w:rsidR="00DB57F7">
        <w:fldChar w:fldCharType="separate"/>
      </w:r>
      <w:r w:rsidR="00DA1856">
        <w:rPr>
          <w:noProof/>
        </w:rPr>
        <w:t>[13, 14, 28]</w:t>
      </w:r>
      <w:r w:rsidR="00DB57F7">
        <w:fldChar w:fldCharType="end"/>
      </w:r>
      <w:r w:rsidR="008D796C">
        <w:t xml:space="preserve">. However, these studies involved data gathering sessions being </w:t>
      </w:r>
      <w:r w:rsidR="0027089C">
        <w:t>structured</w:t>
      </w:r>
      <w:r w:rsidR="008D796C">
        <w:t xml:space="preserve"> and pre-planned</w:t>
      </w:r>
      <w:r w:rsidR="0027089C">
        <w:t xml:space="preserve">. </w:t>
      </w:r>
    </w:p>
    <w:p w14:paraId="7323ACB7" w14:textId="77777777" w:rsidR="008E4F70" w:rsidRDefault="008D796C" w:rsidP="005A6339">
      <w:r>
        <w:t>Allowing open access to a system and c</w:t>
      </w:r>
      <w:r w:rsidR="0027089C">
        <w:t xml:space="preserve">ollecting data unobtrusively by a system </w:t>
      </w:r>
      <w:r w:rsidR="00C94324">
        <w:t>has proven</w:t>
      </w:r>
      <w:r w:rsidR="0027089C">
        <w:t xml:space="preserve"> to be a useful method of gathering user data, especially over long periods of time </w:t>
      </w:r>
      <w:r w:rsidR="00DB57F7">
        <w:fldChar w:fldCharType="begin"/>
      </w:r>
      <w:r w:rsidR="00DA1856">
        <w:instrText xml:space="preserve"> ADDIN EN.CITE &lt;EndNote&gt;&lt;Cite&gt;&lt;Author&gt;Jimison&lt;/Author&gt;&lt;Year&gt;2004&lt;/Year&gt;&lt;IDText&gt;Home monitoring of computer interactions for the early detection of dementia&lt;/IDText&gt;&lt;DisplayText&gt;[49]&lt;/DisplayText&gt;&lt;record&gt;&lt;dates&gt;&lt;pub-dates&gt;&lt;date&gt;1-5 Sept. 2004&lt;/date&gt;&lt;/pub-dates&gt;&lt;year&gt;2004&lt;/year&gt;&lt;/dates&gt;&lt;keywords&gt;&lt;keyword&gt;cognition&lt;/keyword&gt;&lt;keyword&gt;computer games&lt;/keyword&gt;&lt;keyword&gt;diseases&lt;/keyword&gt;&lt;keyword&gt;geriatrics&lt;/keyword&gt;&lt;keyword&gt;medical diagnostic computing&lt;/keyword&gt;&lt;keyword&gt;patient diagnosis&lt;/keyword&gt;&lt;keyword&gt;patient monitoring&lt;/keyword&gt;&lt;keyword&gt;user interfaces&lt;/keyword&gt;&lt;keyword&gt;cognitive assessments&lt;/keyword&gt;&lt;keyword&gt;dynamic user model&lt;/keyword&gt;&lt;keyword&gt;early dementia detection&lt;/keyword&gt;&lt;keyword&gt;elders&lt;/keyword&gt;&lt;keyword&gt;home monitoring&lt;/keyword&gt;&lt;keyword&gt;user thought processes&lt;/keyword&gt;&lt;keyword&gt;user-computer interactions&lt;/keyword&gt;&lt;/keywords&gt;&lt;titles&gt;&lt;title&gt;Home monitoring of computer interactions for the early detection of dementia&lt;/title&gt;&lt;secondary-title&gt;Engineering in Medicine and Biology Society, 2004. IEMBS &amp;apos;04. 26th Annual International Conference of the IEEE&lt;/secondary-title&gt;&lt;alt-title&gt;Engineering in Medicine and Biology Society, 2004. IEMBS &amp;apos;04. 26th Annual International Conference of the IEEE&lt;/alt-title&gt;&lt;/titles&gt;&lt;pages&gt;4533-4536&lt;/pages&gt;&lt;contributors&gt;&lt;authors&gt;&lt;author&gt;Jimison, J. B.&lt;/author&gt;&lt;author&gt;Pavel, M.&lt;/author&gt;&lt;author&gt;Pavel, J.&lt;/author&gt;&lt;author&gt;McKanna, J.&lt;/author&gt;&lt;/authors&gt;&lt;/contributors&gt;&lt;added-date format="utc"&gt;1289905397&lt;/added-date&gt;&lt;ref-type name="Conference Proceeding"&gt;10&lt;/ref-type&gt;&lt;rec-number&gt;18&lt;/rec-number&gt;&lt;last-updated-date format="utc"&gt;1289905397&lt;/last-updated-date&gt;&lt;volume&gt;2&lt;/volume&gt;&lt;/record&gt;&lt;/Cite&gt;&lt;/EndNote&gt;</w:instrText>
      </w:r>
      <w:r w:rsidR="00DB57F7">
        <w:fldChar w:fldCharType="separate"/>
      </w:r>
      <w:r w:rsidR="00DA1856">
        <w:rPr>
          <w:noProof/>
        </w:rPr>
        <w:t>[49]</w:t>
      </w:r>
      <w:r w:rsidR="00DB57F7">
        <w:fldChar w:fldCharType="end"/>
      </w:r>
      <w:r w:rsidR="0027089C">
        <w:t>.</w:t>
      </w:r>
      <w:r w:rsidR="0027089C" w:rsidRPr="00E44DDD">
        <w:t xml:space="preserve"> </w:t>
      </w:r>
      <w:r w:rsidR="008E4F70">
        <w:t xml:space="preserve">Observing users through protocols was </w:t>
      </w:r>
      <w:r w:rsidR="00C94324">
        <w:t>considered</w:t>
      </w:r>
      <w:r w:rsidR="008E4F70">
        <w:t xml:space="preserve"> to be an invasive protocol</w:t>
      </w:r>
      <w:r w:rsidR="00A55121">
        <w:t>. A</w:t>
      </w:r>
      <w:r w:rsidR="008E4F70">
        <w:t xml:space="preserve"> less invasive approach was </w:t>
      </w:r>
      <w:r w:rsidR="00A55121">
        <w:t xml:space="preserve">chosen and the </w:t>
      </w:r>
      <w:r w:rsidR="008E4F70">
        <w:t xml:space="preserve">system automatically </w:t>
      </w:r>
      <w:r w:rsidR="00705657">
        <w:t>record</w:t>
      </w:r>
      <w:r w:rsidR="00A55121">
        <w:t>ed</w:t>
      </w:r>
      <w:r w:rsidR="008E4F70">
        <w:t xml:space="preserve"> user </w:t>
      </w:r>
      <w:r w:rsidR="008E4F70">
        <w:lastRenderedPageBreak/>
        <w:t>interactions as they interact</w:t>
      </w:r>
      <w:r w:rsidR="00A55121">
        <w:t>ed</w:t>
      </w:r>
      <w:r w:rsidR="008E4F70">
        <w:t xml:space="preserve"> with the system. </w:t>
      </w:r>
      <w:r w:rsidR="009A1BC0">
        <w:t>This was achieved through the system gathering data</w:t>
      </w:r>
      <w:r w:rsidR="00410A73">
        <w:t xml:space="preserve"> </w:t>
      </w:r>
      <w:r w:rsidR="009A1BC0">
        <w:t>un</w:t>
      </w:r>
      <w:r w:rsidR="00C94324">
        <w:t>obtrusively</w:t>
      </w:r>
      <w:r w:rsidR="009A1BC0">
        <w:t xml:space="preserve">. </w:t>
      </w:r>
    </w:p>
    <w:p w14:paraId="3AA5DCD8" w14:textId="77777777" w:rsidR="00717568" w:rsidRDefault="008E4F70" w:rsidP="00477BFC">
      <w:r>
        <w:t xml:space="preserve">Logging users' behaviour </w:t>
      </w:r>
      <w:r w:rsidR="00B525DA">
        <w:t xml:space="preserve">alone </w:t>
      </w:r>
      <w:r>
        <w:t xml:space="preserve">was not sufficient to </w:t>
      </w:r>
      <w:r w:rsidR="0018414A">
        <w:t>access</w:t>
      </w:r>
      <w:r w:rsidR="00B525DA">
        <w:t xml:space="preserve"> the users</w:t>
      </w:r>
      <w:r>
        <w:t>'</w:t>
      </w:r>
      <w:r w:rsidR="00B525DA">
        <w:t xml:space="preserve"> enjoyment of using the system. </w:t>
      </w:r>
      <w:r w:rsidR="0018414A">
        <w:t>Q</w:t>
      </w:r>
      <w:r w:rsidR="00B525DA">
        <w:t>ualitative data w</w:t>
      </w:r>
      <w:r w:rsidR="00717568">
        <w:t>as</w:t>
      </w:r>
      <w:r w:rsidR="00B525DA">
        <w:t xml:space="preserve"> collected through questionnaires</w:t>
      </w:r>
      <w:r w:rsidR="00717568">
        <w:t>. The questionnaires</w:t>
      </w:r>
      <w:r w:rsidR="00B525DA">
        <w:t xml:space="preserve"> were completed by </w:t>
      </w:r>
      <w:r w:rsidR="00717568">
        <w:t xml:space="preserve">the </w:t>
      </w:r>
      <w:r w:rsidR="00B525DA">
        <w:t xml:space="preserve">research participants. </w:t>
      </w:r>
    </w:p>
    <w:p w14:paraId="081627C2" w14:textId="77777777" w:rsidR="00717568" w:rsidRDefault="00717568" w:rsidP="00477BFC">
      <w:r>
        <w:t>The</w:t>
      </w:r>
      <w:r w:rsidR="00B525DA">
        <w:t xml:space="preserve"> questionnaires contained both open-ended questions and close-ended questions. </w:t>
      </w:r>
      <w:r w:rsidR="00FC0AF0">
        <w:t xml:space="preserve">Close-ended questionnaires </w:t>
      </w:r>
      <w:r w:rsidR="00163928">
        <w:t xml:space="preserve">have proven to be useful in studies when gathering data from the user about their enjoyment of a system </w:t>
      </w:r>
      <w:r w:rsidR="00DB57F7">
        <w:fldChar w:fldCharType="begin"/>
      </w:r>
      <w:r w:rsidR="00DA1856">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fldChar w:fldCharType="separate"/>
      </w:r>
      <w:r w:rsidR="00DA1856">
        <w:rPr>
          <w:noProof/>
        </w:rPr>
        <w:t>[14]</w:t>
      </w:r>
      <w:r w:rsidR="00DB57F7">
        <w:fldChar w:fldCharType="end"/>
      </w:r>
      <w:r w:rsidR="00163928">
        <w:t xml:space="preserve">.  </w:t>
      </w:r>
      <w:r>
        <w:t>The q</w:t>
      </w:r>
      <w:r w:rsidR="002039EB">
        <w:t xml:space="preserve">uestionnaires were </w:t>
      </w:r>
      <w:r>
        <w:t>designed to record</w:t>
      </w:r>
      <w:r w:rsidR="002039EB">
        <w:t xml:space="preserve"> the users'</w:t>
      </w:r>
      <w:r w:rsidR="001D7F6A">
        <w:t xml:space="preserve"> while using </w:t>
      </w:r>
      <w:r w:rsidR="002039EB">
        <w:t xml:space="preserve"> enjoyment f</w:t>
      </w:r>
      <w:r w:rsidR="00257F9C">
        <w:t>rom directly</w:t>
      </w:r>
      <w:r w:rsidR="002039EB">
        <w:t xml:space="preserve"> using the system. </w:t>
      </w:r>
    </w:p>
    <w:p w14:paraId="54FFF66C" w14:textId="77777777" w:rsidR="00477BFC" w:rsidRDefault="00717568" w:rsidP="00477BFC">
      <w:r>
        <w:t>The</w:t>
      </w:r>
      <w:r w:rsidR="00477BFC">
        <w:t xml:space="preserve"> </w:t>
      </w:r>
      <w:r w:rsidR="00477BFC" w:rsidRPr="00100F0C">
        <w:t>question</w:t>
      </w:r>
      <w:r w:rsidR="00477BFC">
        <w:t xml:space="preserve">naire and </w:t>
      </w:r>
      <w:r>
        <w:t>the</w:t>
      </w:r>
      <w:r w:rsidR="00477BFC">
        <w:t xml:space="preserve"> question</w:t>
      </w:r>
      <w:r>
        <w:t>s</w:t>
      </w:r>
      <w:r w:rsidR="00477BFC">
        <w:t xml:space="preserve"> within it were kept </w:t>
      </w:r>
      <w:r w:rsidR="00477BFC" w:rsidRPr="00100F0C">
        <w:t>brief</w:t>
      </w:r>
      <w:r w:rsidR="00477BFC">
        <w:t xml:space="preserve"> because of the </w:t>
      </w:r>
      <w:r>
        <w:t xml:space="preserve">factors related to </w:t>
      </w:r>
      <w:r w:rsidR="004848A1">
        <w:t xml:space="preserve">dementia and </w:t>
      </w:r>
      <w:r>
        <w:t>recall</w:t>
      </w:r>
      <w:r w:rsidR="00477BFC" w:rsidRPr="00100F0C">
        <w:t>.</w:t>
      </w:r>
      <w:r w:rsidR="000075C4">
        <w:t xml:space="preserve"> Close ended questionnaires provide qualitative data but in a quantitative form</w:t>
      </w:r>
      <w:r w:rsidR="00DC566A">
        <w:t xml:space="preserve">. This allowed </w:t>
      </w:r>
      <w:r w:rsidR="000075C4">
        <w:t xml:space="preserve">statistics </w:t>
      </w:r>
      <w:r w:rsidR="00DC566A">
        <w:t xml:space="preserve">to be generated </w:t>
      </w:r>
      <w:r w:rsidR="000075C4">
        <w:t xml:space="preserve">about the benefits of the system. </w:t>
      </w:r>
      <w:r w:rsidR="00007271">
        <w:t xml:space="preserve">Open-ended questionnaires allow the patients to elaborate further on their answers </w:t>
      </w:r>
      <w:r w:rsidR="00DC566A">
        <w:t xml:space="preserve">given </w:t>
      </w:r>
      <w:r w:rsidR="00007271">
        <w:t xml:space="preserve">in the close-ended questionnaire. </w:t>
      </w:r>
    </w:p>
    <w:p w14:paraId="7A9D68DE" w14:textId="77777777" w:rsidR="00717568" w:rsidRDefault="00C96749" w:rsidP="005A6339">
      <w:r>
        <w:t xml:space="preserve">Interviews were conducted with </w:t>
      </w:r>
      <w:r w:rsidR="00D52944">
        <w:t>various hospital staff and hospital departments, including</w:t>
      </w:r>
      <w:r w:rsidR="00717568">
        <w:t>:</w:t>
      </w:r>
    </w:p>
    <w:p w14:paraId="03CD1279" w14:textId="77777777" w:rsidR="00717568" w:rsidRDefault="00717568" w:rsidP="00717568">
      <w:pPr>
        <w:pStyle w:val="ListParagraph"/>
        <w:numPr>
          <w:ilvl w:val="0"/>
          <w:numId w:val="37"/>
        </w:numPr>
      </w:pPr>
      <w:r>
        <w:t>T</w:t>
      </w:r>
      <w:r w:rsidR="00D52944">
        <w:t xml:space="preserve">he </w:t>
      </w:r>
      <w:r w:rsidR="0074549C">
        <w:t>art therapist</w:t>
      </w:r>
    </w:p>
    <w:p w14:paraId="6D4A6F51" w14:textId="77777777" w:rsidR="00717568" w:rsidRDefault="00717568" w:rsidP="00717568">
      <w:pPr>
        <w:pStyle w:val="ListParagraph"/>
        <w:numPr>
          <w:ilvl w:val="0"/>
          <w:numId w:val="37"/>
        </w:numPr>
      </w:pPr>
      <w:r>
        <w:t xml:space="preserve">The </w:t>
      </w:r>
      <w:r w:rsidR="00D52944">
        <w:t>nursing department</w:t>
      </w:r>
    </w:p>
    <w:p w14:paraId="5B9D5B94" w14:textId="77777777" w:rsidR="00717568" w:rsidRDefault="00717568" w:rsidP="00717568">
      <w:pPr>
        <w:pStyle w:val="ListParagraph"/>
        <w:numPr>
          <w:ilvl w:val="0"/>
          <w:numId w:val="37"/>
        </w:numPr>
      </w:pPr>
      <w:r>
        <w:t xml:space="preserve">The </w:t>
      </w:r>
      <w:r w:rsidR="00D52944">
        <w:t xml:space="preserve">occupational therapy department </w:t>
      </w:r>
    </w:p>
    <w:p w14:paraId="3ECF1EFF" w14:textId="77777777" w:rsidR="00717568" w:rsidRDefault="00717568" w:rsidP="00717568">
      <w:pPr>
        <w:pStyle w:val="ListParagraph"/>
        <w:numPr>
          <w:ilvl w:val="0"/>
          <w:numId w:val="37"/>
        </w:numPr>
      </w:pPr>
      <w:r>
        <w:t>The</w:t>
      </w:r>
      <w:r w:rsidR="009A2CB8">
        <w:t xml:space="preserve"> physiotherapy department</w:t>
      </w:r>
      <w:r w:rsidR="003F1ECD">
        <w:t xml:space="preserve"> </w:t>
      </w:r>
    </w:p>
    <w:p w14:paraId="2AE4FB7F" w14:textId="77777777" w:rsidR="00717568" w:rsidRDefault="00717568" w:rsidP="00717568">
      <w:pPr>
        <w:pStyle w:val="ListParagraph"/>
        <w:ind w:left="776"/>
      </w:pPr>
    </w:p>
    <w:p w14:paraId="2D910F54" w14:textId="77777777" w:rsidR="000075C4" w:rsidRDefault="00BF7017" w:rsidP="00717568">
      <w:pPr>
        <w:ind w:left="56"/>
      </w:pPr>
      <w:r>
        <w:t xml:space="preserve">Studies have shown that consulting with various disciplines proves to be effective for developing recreational computer based activities for people with dementia </w:t>
      </w:r>
      <w:r w:rsidR="00DB57F7">
        <w:fldChar w:fldCharType="begin">
          <w:fldData xml:space="preserve">PEVuZE5vdGU+PENpdGU+PEF1dGhvcj5CbHVuc2RlbjwvQXV0aG9yPjxZZWFyPjIwMDk8L1llYXI+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</w:fldData>
        </w:fldChar>
      </w:r>
      <w:r w:rsidR="00DA1856">
        <w:instrText xml:space="preserve"> ADDIN EN.CITE </w:instrText>
      </w:r>
      <w:r w:rsidR="00DB57F7">
        <w:fldChar w:fldCharType="begin">
          <w:fldData xml:space="preserve">PEVuZE5vdGU+PENpdGU+PEF1dGhvcj5CbHVuc2RlbjwvQXV0aG9yPjxZZWFyPjIwMDk8L1llYXI+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</w:fldData>
        </w:fldChar>
      </w:r>
      <w:r w:rsidR="00DA1856">
        <w:instrText xml:space="preserve"> ADDIN EN.CITE.DATA </w:instrText>
      </w:r>
      <w:r w:rsidR="00DB57F7">
        <w:fldChar w:fldCharType="end"/>
      </w:r>
      <w:r w:rsidR="00DB57F7">
        <w:fldChar w:fldCharType="separate"/>
      </w:r>
      <w:r w:rsidR="00DA1856">
        <w:rPr>
          <w:noProof/>
        </w:rPr>
        <w:t>[13, 15]</w:t>
      </w:r>
      <w:r w:rsidR="00DB57F7">
        <w:fldChar w:fldCharType="end"/>
      </w:r>
      <w:r>
        <w:t xml:space="preserve">. </w:t>
      </w:r>
      <w:r w:rsidR="00D52944">
        <w:t xml:space="preserve">The purpose of the interviews was </w:t>
      </w:r>
      <w:r w:rsidR="00C96749">
        <w:t xml:space="preserve">to receive feedback with </w:t>
      </w:r>
      <w:r w:rsidR="00C75FD0">
        <w:t xml:space="preserve">regards to hardware and software design. Other topics included </w:t>
      </w:r>
      <w:r w:rsidR="000075C4">
        <w:t xml:space="preserve">the perceived </w:t>
      </w:r>
      <w:r w:rsidR="00C96749">
        <w:t xml:space="preserve">enjoyment </w:t>
      </w:r>
      <w:r w:rsidR="000075C4">
        <w:t>of the patients' usi</w:t>
      </w:r>
      <w:r w:rsidR="00C96749">
        <w:t xml:space="preserve">ng the system and any possible improvements which could be made to the system. </w:t>
      </w:r>
    </w:p>
    <w:p w14:paraId="3105DB57" w14:textId="77777777" w:rsidR="00BC0FA1" w:rsidRDefault="00036162" w:rsidP="00017609">
      <w:r>
        <w:t>It has been shown that o</w:t>
      </w:r>
      <w:r w:rsidR="00D52944">
        <w:t>bservation</w:t>
      </w:r>
      <w:r>
        <w:t xml:space="preserve">al protocols have been </w:t>
      </w:r>
      <w:r w:rsidR="00BF7017">
        <w:t xml:space="preserve">beneficial </w:t>
      </w:r>
      <w:r>
        <w:t>in other studies</w:t>
      </w:r>
      <w:r w:rsidR="00D27FCE">
        <w:t xml:space="preserve"> </w:t>
      </w:r>
      <w:r w:rsidR="00DB57F7">
        <w:fldChar w:fldCharType="begin">
          <w:fldData xml:space="preserve">PEVuZE5vdGU+PENpdGU+PEF1dGhvcj5DYXByYW5pPC9BdXRob3I+PFllYXI+MjAwNTwvWWVhcj48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</w:fldData>
        </w:fldChar>
      </w:r>
      <w:r w:rsidR="00DA1856">
        <w:instrText xml:space="preserve"> ADDIN EN.CITE </w:instrText>
      </w:r>
      <w:r w:rsidR="00DB57F7">
        <w:fldChar w:fldCharType="begin">
          <w:fldData xml:space="preserve">PEVuZE5vdGU+PENpdGU+PEF1dGhvcj5DYXByYW5pPC9BdXRob3I+PFllYXI+MjAwNTwvWWVhcj48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</w:fldData>
        </w:fldChar>
      </w:r>
      <w:r w:rsidR="00DA1856">
        <w:instrText xml:space="preserve"> ADDIN EN.CITE.DATA </w:instrText>
      </w:r>
      <w:r w:rsidR="00DB57F7">
        <w:fldChar w:fldCharType="end"/>
      </w:r>
      <w:r w:rsidR="00DB57F7">
        <w:fldChar w:fldCharType="separate"/>
      </w:r>
      <w:r w:rsidR="00DA1856">
        <w:rPr>
          <w:noProof/>
        </w:rPr>
        <w:t>[13, 14, 28]</w:t>
      </w:r>
      <w:r w:rsidR="00DB57F7">
        <w:fldChar w:fldCharType="end"/>
      </w:r>
      <w:r>
        <w:t>, for this reason, the researcher's observations th</w:t>
      </w:r>
      <w:r w:rsidR="000B5587">
        <w:t>roughout the pilot study were</w:t>
      </w:r>
      <w:r w:rsidR="00D52944">
        <w:t xml:space="preserve"> also used to </w:t>
      </w:r>
      <w:r>
        <w:t xml:space="preserve">analyse </w:t>
      </w:r>
      <w:r w:rsidR="00D52944">
        <w:t>the system.</w:t>
      </w:r>
      <w:r w:rsidR="000B5587">
        <w:t xml:space="preserve"> </w:t>
      </w:r>
    </w:p>
    <w:p w14:paraId="48BC5991" w14:textId="77777777" w:rsidR="005A6339" w:rsidRDefault="00642BC4" w:rsidP="00642BC4">
      <w:pPr>
        <w:pStyle w:val="Heading2"/>
      </w:pPr>
      <w:bookmarkStart w:id="103" w:name="_Toc327968477"/>
      <w:r>
        <w:lastRenderedPageBreak/>
        <w:t>4</w:t>
      </w:r>
      <w:r w:rsidR="009D5D7D">
        <w:t>.7</w:t>
      </w:r>
      <w:r w:rsidR="00C201B3">
        <w:t xml:space="preserve"> </w:t>
      </w:r>
      <w:r w:rsidR="005A6339">
        <w:t>Data Analysis</w:t>
      </w:r>
      <w:bookmarkEnd w:id="103"/>
      <w:r w:rsidR="005A6339">
        <w:t xml:space="preserve"> </w:t>
      </w:r>
    </w:p>
    <w:p w14:paraId="7CC4FC05" w14:textId="77777777" w:rsidR="00F9497B" w:rsidRDefault="00F9497B" w:rsidP="00B3119C"/>
    <w:p w14:paraId="2C053EAF" w14:textId="77777777" w:rsidR="00C17DB9" w:rsidRDefault="002F794B" w:rsidP="00C17DB9">
      <w:r>
        <w:t xml:space="preserve">The hypothesis of the research was that large interactive multi-touch surfaces offer </w:t>
      </w:r>
      <w:r w:rsidR="00F9497B">
        <w:t xml:space="preserve">potential benefits to dementia sufferers by providing </w:t>
      </w:r>
      <w:r>
        <w:t xml:space="preserve">engaging </w:t>
      </w:r>
      <w:r w:rsidR="00F9497B">
        <w:t xml:space="preserve">and enjoyable experiences through recreational activities. Data was collected through different means throughout the pilot study. </w:t>
      </w:r>
      <w:r>
        <w:t>To assess and evaluate</w:t>
      </w:r>
      <w:r w:rsidR="008C7C6A">
        <w:t xml:space="preserve"> the</w:t>
      </w:r>
      <w:r>
        <w:t xml:space="preserve"> </w:t>
      </w:r>
      <w:r w:rsidR="00F9497B">
        <w:t>multi-touch system</w:t>
      </w:r>
      <w:r>
        <w:t xml:space="preserve">, the collected </w:t>
      </w:r>
      <w:r w:rsidR="00F9497B">
        <w:t xml:space="preserve">qualitative and quantitative </w:t>
      </w:r>
      <w:r>
        <w:t xml:space="preserve">data from the pilot study was </w:t>
      </w:r>
      <w:r w:rsidR="00F9497B">
        <w:t xml:space="preserve">correlated together to </w:t>
      </w:r>
      <w:r w:rsidR="008C7C6A">
        <w:t xml:space="preserve">derive </w:t>
      </w:r>
      <w:r w:rsidR="00F9497B">
        <w:t>a suitable conclusion</w:t>
      </w:r>
      <w:r w:rsidR="00E72BF5">
        <w:t xml:space="preserve">. </w:t>
      </w:r>
    </w:p>
    <w:p w14:paraId="60428495" w14:textId="77777777" w:rsidR="00383654" w:rsidRDefault="00E72BF5" w:rsidP="0025029D">
      <w:r>
        <w:t xml:space="preserve">The automatically gathered usage data </w:t>
      </w:r>
      <w:r w:rsidR="00383654">
        <w:t>was</w:t>
      </w:r>
      <w:r>
        <w:t xml:space="preserve"> used to assess </w:t>
      </w:r>
      <w:r w:rsidR="00383654">
        <w:t xml:space="preserve">the system in various ways. </w:t>
      </w:r>
      <w:r>
        <w:t xml:space="preserve">Each </w:t>
      </w:r>
      <w:r w:rsidR="00383654">
        <w:t xml:space="preserve">software </w:t>
      </w:r>
      <w:r>
        <w:t xml:space="preserve">activity </w:t>
      </w:r>
      <w:r w:rsidR="00383654">
        <w:t xml:space="preserve">was analysed and assessed in terms of engagement and popularity. </w:t>
      </w:r>
      <w:r w:rsidR="00640F25">
        <w:t xml:space="preserve">The engagement level of an activity was assessed by analysing </w:t>
      </w:r>
      <w:r w:rsidR="00383654">
        <w:t xml:space="preserve">how long the patients spent using the particular activity. </w:t>
      </w:r>
      <w:r w:rsidR="0025029D">
        <w:t xml:space="preserve">The usage data was also used to assess the popularity of each activity by counting each time an individual activity was used. Finally, the usage data was used to generate heat-maps to provide a visual two-dimensional visual representation of the screen usage. </w:t>
      </w:r>
      <w:r w:rsidR="00ED1D94">
        <w:t>Heat-maps were used to determine which areas of the screen were used and why</w:t>
      </w:r>
      <w:r w:rsidR="009A2CB8">
        <w:t>. They were also used to assess if some sections</w:t>
      </w:r>
      <w:r w:rsidR="00ED1D94">
        <w:t xml:space="preserve"> of the screen </w:t>
      </w:r>
      <w:r w:rsidR="00510578">
        <w:t>we</w:t>
      </w:r>
      <w:r w:rsidR="00ED1D94">
        <w:t xml:space="preserve">re redundant. </w:t>
      </w:r>
      <w:r w:rsidR="009A2CB8">
        <w:t xml:space="preserve"> </w:t>
      </w:r>
    </w:p>
    <w:p w14:paraId="72E52D21" w14:textId="77777777" w:rsidR="00E72BF5" w:rsidRPr="00C17DB9" w:rsidRDefault="00CE2E31" w:rsidP="00CE2E31">
      <w:r>
        <w:t xml:space="preserve">Qualitative data was gathered through the use of questionnaires throughout the pilot study. Although qualitative data was gathered by the questionnaires, the questionnaires were analysed in a quantitative manner. The data collected was used to see how many people enjoyed using the system. </w:t>
      </w:r>
    </w:p>
    <w:p w14:paraId="5D01457F" w14:textId="77777777" w:rsidR="00D40798" w:rsidRDefault="00D40798">
      <w:pPr>
        <w:spacing w:line="276" w:lineRule="auto"/>
        <w:jc w:val="left"/>
        <w:rPr>
          <w:rFonts w:asciiTheme="majorHAnsi" w:eastAsiaTheme="majorEastAsia" w:hAnsiTheme="majorHAnsi" w:cstheme="majorBidi"/>
          <w:b/>
          <w:bCs/>
          <w:color w:val="000000" w:themeColor="text1"/>
          <w:sz w:val="26"/>
          <w:szCs w:val="26"/>
        </w:rPr>
      </w:pPr>
      <w:bookmarkStart w:id="104" w:name="_Toc324751299"/>
    </w:p>
    <w:p w14:paraId="14D3F261" w14:textId="77777777" w:rsidR="00080C4A" w:rsidRDefault="00BA0A46" w:rsidP="00080C4A">
      <w:pPr>
        <w:pStyle w:val="Heading2"/>
      </w:pPr>
      <w:bookmarkStart w:id="105" w:name="_Toc327968478"/>
      <w:r>
        <w:t>4.</w:t>
      </w:r>
      <w:r w:rsidR="00642BC4">
        <w:t>8</w:t>
      </w:r>
      <w:r>
        <w:t xml:space="preserve"> </w:t>
      </w:r>
      <w:r w:rsidR="00080C4A">
        <w:t>Summary</w:t>
      </w:r>
      <w:bookmarkEnd w:id="104"/>
      <w:bookmarkEnd w:id="105"/>
    </w:p>
    <w:p w14:paraId="22063387" w14:textId="77777777" w:rsidR="00BC14B4" w:rsidRDefault="00BC14B4"/>
    <w:p w14:paraId="62F39609" w14:textId="77777777" w:rsidR="00666017" w:rsidRDefault="00020C2B">
      <w:r>
        <w:t>This chapter provided an insight into the method</w:t>
      </w:r>
      <w:r w:rsidR="00B971A6">
        <w:t xml:space="preserve">s </w:t>
      </w:r>
      <w:r>
        <w:t xml:space="preserve">used </w:t>
      </w:r>
      <w:r w:rsidR="00B971A6">
        <w:t xml:space="preserve">in </w:t>
      </w:r>
      <w:r>
        <w:t xml:space="preserve">the research. </w:t>
      </w:r>
      <w:r w:rsidR="00204F14">
        <w:t>The following ch</w:t>
      </w:r>
      <w:r w:rsidR="002F5E7D">
        <w:t xml:space="preserve">apter presents the design and </w:t>
      </w:r>
      <w:r w:rsidR="00B971A6">
        <w:t>development of a system that delivers the principal aim of the project, namely a large multi-touch surface offering engaging, enjoyable and rewarding experiences for dementia sufferers.</w:t>
      </w:r>
      <w:r w:rsidR="002F5E7D">
        <w:t xml:space="preserve"> </w:t>
      </w:r>
    </w:p>
    <w:p w14:paraId="35CFC8DD" w14:textId="77777777" w:rsidR="00666017" w:rsidRDefault="00666017">
      <w:pPr>
        <w:sectPr w:rsidR="00666017" w:rsidSect="00655865">
          <w:headerReference w:type="default" r:id="rId28"/>
          <w:type w:val="continuous"/>
          <w:pgSz w:w="11906" w:h="16838"/>
          <w:pgMar w:top="1440" w:right="1440" w:bottom="1440" w:left="2007" w:header="709" w:footer="709" w:gutter="0"/>
          <w:cols w:space="708"/>
          <w:docGrid w:linePitch="360"/>
        </w:sectPr>
      </w:pPr>
    </w:p>
    <w:p w14:paraId="7F5987D8" w14:textId="77777777" w:rsidR="00C555E0" w:rsidRDefault="00C555E0">
      <w:pPr>
        <w:rPr>
          <w:rFonts w:asciiTheme="majorHAnsi" w:eastAsiaTheme="majorEastAsia" w:hAnsiTheme="majorHAnsi" w:cstheme="majorBidi"/>
          <w:b/>
          <w:bCs/>
          <w:color w:val="365F91" w:themeColor="accent1" w:themeShade="BF"/>
          <w:sz w:val="28"/>
          <w:szCs w:val="28"/>
        </w:rPr>
      </w:pPr>
      <w:r>
        <w:lastRenderedPageBreak/>
        <w:br w:type="page"/>
      </w:r>
    </w:p>
    <w:p w14:paraId="28BD6733" w14:textId="77777777" w:rsidR="00C555E0" w:rsidRDefault="008C1708" w:rsidP="00C555E0">
      <w:pPr>
        <w:pStyle w:val="Heading1"/>
      </w:pPr>
      <w:bookmarkStart w:id="106" w:name="_Toc324751300"/>
      <w:bookmarkStart w:id="107" w:name="_Toc327968479"/>
      <w:r>
        <w:lastRenderedPageBreak/>
        <w:t>C</w:t>
      </w:r>
      <w:r w:rsidR="009D36BC">
        <w:t>HAPTER 5</w:t>
      </w:r>
      <w:r>
        <w:t xml:space="preserve">: </w:t>
      </w:r>
      <w:r w:rsidR="00E946DE">
        <w:t>S</w:t>
      </w:r>
      <w:r w:rsidR="00E103F5">
        <w:t>YSTEM</w:t>
      </w:r>
      <w:r w:rsidR="00E946DE">
        <w:t xml:space="preserve"> D</w:t>
      </w:r>
      <w:r w:rsidR="00E103F5">
        <w:t xml:space="preserve">ESIGN AND </w:t>
      </w:r>
      <w:r w:rsidR="00E946DE">
        <w:t>D</w:t>
      </w:r>
      <w:r w:rsidR="00E103F5">
        <w:t>EVELOPMENT</w:t>
      </w:r>
      <w:bookmarkEnd w:id="106"/>
      <w:bookmarkEnd w:id="107"/>
    </w:p>
    <w:p w14:paraId="052CE194" w14:textId="77777777" w:rsidR="00543CE3" w:rsidRDefault="00543CE3" w:rsidP="00A3697E">
      <w:pPr>
        <w:pStyle w:val="Heading2"/>
      </w:pPr>
    </w:p>
    <w:p w14:paraId="25D69A46" w14:textId="77777777" w:rsidR="00A3697E" w:rsidRDefault="00BA0A46" w:rsidP="00A3697E">
      <w:pPr>
        <w:pStyle w:val="Heading2"/>
      </w:pPr>
      <w:bookmarkStart w:id="108" w:name="_Toc324751301"/>
      <w:bookmarkStart w:id="109" w:name="_Toc327968480"/>
      <w:r>
        <w:t xml:space="preserve">5.1 </w:t>
      </w:r>
      <w:r w:rsidR="00A3697E">
        <w:t>Introduction</w:t>
      </w:r>
      <w:bookmarkEnd w:id="108"/>
      <w:bookmarkEnd w:id="109"/>
    </w:p>
    <w:p w14:paraId="34E9290D" w14:textId="77777777" w:rsidR="00543CE3" w:rsidRDefault="00543CE3" w:rsidP="00A3697E"/>
    <w:p w14:paraId="6FD8A559" w14:textId="77777777" w:rsidR="001A41D6" w:rsidRPr="001A41D6" w:rsidRDefault="00CE2FB8" w:rsidP="001A41D6">
      <w:r>
        <w:t>Following discussions with the geriatric hospital consultant, a</w:t>
      </w:r>
      <w:r w:rsidR="001A41D6" w:rsidRPr="001A41D6">
        <w:t xml:space="preserve"> large form factor, multi-touch device was identified as a suitable multi-touch form factor for the research project</w:t>
      </w:r>
      <w:r w:rsidR="0032661C">
        <w:t>.</w:t>
      </w:r>
      <w:r w:rsidR="001A41D6" w:rsidRPr="001A41D6">
        <w:t xml:space="preserve"> </w:t>
      </w:r>
      <w:r>
        <w:t>C</w:t>
      </w:r>
      <w:r w:rsidR="001A41D6" w:rsidRPr="001A41D6">
        <w:t xml:space="preserve">onsumer </w:t>
      </w:r>
      <w:r>
        <w:t xml:space="preserve">orientated </w:t>
      </w:r>
      <w:r w:rsidR="001A41D6" w:rsidRPr="001A41D6">
        <w:t xml:space="preserve">devices </w:t>
      </w:r>
      <w:r>
        <w:t>were considered too</w:t>
      </w:r>
      <w:r w:rsidR="001A41D6" w:rsidRPr="001A41D6">
        <w:t xml:space="preserve"> fragile </w:t>
      </w:r>
      <w:r>
        <w:t>for deployment in the geriatric ward;</w:t>
      </w:r>
      <w:r w:rsidR="001A41D6" w:rsidRPr="001A41D6">
        <w:t xml:space="preserve"> damage </w:t>
      </w:r>
      <w:r>
        <w:t xml:space="preserve">could easily </w:t>
      </w:r>
      <w:r w:rsidR="001A41D6" w:rsidRPr="001A41D6">
        <w:t xml:space="preserve">occur, from a fall or liquid </w:t>
      </w:r>
      <w:r>
        <w:t>spilling</w:t>
      </w:r>
      <w:r w:rsidR="001A41D6" w:rsidRPr="001A41D6">
        <w:t xml:space="preserve"> on the device. The device needed a high level of robustness</w:t>
      </w:r>
      <w:r w:rsidR="00887617">
        <w:t>. A table</w:t>
      </w:r>
      <w:r w:rsidR="001A41D6" w:rsidRPr="001A41D6">
        <w:t xml:space="preserve"> sized multi-touch surface </w:t>
      </w:r>
      <w:r w:rsidR="00C258E2">
        <w:t>was</w:t>
      </w:r>
      <w:r w:rsidR="00887617">
        <w:t xml:space="preserve"> considered suitable </w:t>
      </w:r>
      <w:r w:rsidR="001A41D6" w:rsidRPr="001A41D6">
        <w:t xml:space="preserve">for the research. </w:t>
      </w:r>
    </w:p>
    <w:p w14:paraId="654C2810" w14:textId="77777777" w:rsidR="00887617" w:rsidRDefault="001A41D6" w:rsidP="001A41D6">
      <w:r w:rsidRPr="001A41D6">
        <w:t>Potential commercial multi-touch table systems were investigated</w:t>
      </w:r>
      <w:r w:rsidR="00887617">
        <w:t>. This included</w:t>
      </w:r>
      <w:r w:rsidRPr="001A41D6">
        <w:t xml:space="preserve"> Microsoft Surface</w:t>
      </w:r>
      <w:r w:rsidR="00887617">
        <w:t xml:space="preserve"> </w:t>
      </w:r>
      <w:r w:rsidR="00DB57F7">
        <w:fldChar w:fldCharType="begin"/>
      </w:r>
      <w:r w:rsidR="009F381C">
        <w:instrText xml:space="preserve"> ADDIN EN.CITE &lt;EndNote&gt;&lt;Cite&gt;&lt;Author&gt;Microsoft&lt;/Author&gt;&lt;IDText&gt;Microsoft Surface&lt;/IDText&gt;&lt;DisplayText&gt;[70]&lt;/DisplayText&gt;&lt;record&gt;&lt;urls&gt;&lt;related-urls&gt;&lt;url&gt;http://www.microsoft.com/surface/&lt;/url&gt;&lt;/related-urls&gt;&lt;/urls&gt;&lt;titles&gt;&lt;title&gt;Microsoft Surface&lt;/title&gt;&lt;/titles&gt;&lt;number&gt;16/03/2011&lt;/number&gt;&lt;contributors&gt;&lt;authors&gt;&lt;author&gt;Microsoft Corp&lt;/author&gt;&lt;/authors&gt;&lt;/contributors&gt;&lt;added-date format="utc"&gt;1300290181&lt;/added-date&gt;&lt;ref-type name="Web Page"&gt;12&lt;/ref-type&gt;&lt;rec-number&gt;79&lt;/rec-number&gt;&lt;last-updated-date format="utc"&gt;1300290458&lt;/last-updated-date&gt;&lt;volume&gt;2011&lt;/volume&gt;&lt;/record&gt;&lt;/Cite&gt;&lt;/EndNote&gt;</w:instrText>
      </w:r>
      <w:r w:rsidR="00DB57F7">
        <w:fldChar w:fldCharType="separate"/>
      </w:r>
      <w:r w:rsidR="009F381C">
        <w:rPr>
          <w:noProof/>
        </w:rPr>
        <w:t>[70]</w:t>
      </w:r>
      <w:r w:rsidR="00DB57F7">
        <w:fldChar w:fldCharType="end"/>
      </w:r>
      <w:r w:rsidRPr="001A41D6">
        <w:t xml:space="preserve">. However, the high cost of the system made it unsuitable. </w:t>
      </w:r>
    </w:p>
    <w:p w14:paraId="35A9DAD6" w14:textId="77777777" w:rsidR="001A41D6" w:rsidRPr="001A41D6" w:rsidRDefault="00887617" w:rsidP="001A41D6">
      <w:r>
        <w:t>A</w:t>
      </w:r>
      <w:r w:rsidR="001A41D6" w:rsidRPr="001A41D6">
        <w:t xml:space="preserve"> low-cost, custom-made multi-touch system was chosen as the most suitable hardware solution. It was felt that the system could be developed from common components for a fraction of the price of the commercial equivalent. </w:t>
      </w:r>
    </w:p>
    <w:p w14:paraId="503D023B" w14:textId="77777777" w:rsidR="001A41D6" w:rsidRDefault="001A41D6" w:rsidP="001A41D6">
      <w:r>
        <w:t>This chapter describes the design and development of a prototype multi-touch system with a suite of recreational activities for people with dementia.</w:t>
      </w:r>
    </w:p>
    <w:p w14:paraId="4F8B7E01" w14:textId="77777777" w:rsidR="001A41D6" w:rsidRDefault="001A41D6" w:rsidP="00656994">
      <w:pPr>
        <w:pStyle w:val="Heading2"/>
      </w:pPr>
      <w:bookmarkStart w:id="110" w:name="_Toc324751302"/>
    </w:p>
    <w:p w14:paraId="356DCDC5" w14:textId="77777777" w:rsidR="006D5014" w:rsidRDefault="00BA0A46" w:rsidP="00656994">
      <w:pPr>
        <w:pStyle w:val="Heading2"/>
      </w:pPr>
      <w:bookmarkStart w:id="111" w:name="_Toc327968481"/>
      <w:r>
        <w:t xml:space="preserve">5.2 </w:t>
      </w:r>
      <w:r w:rsidR="006D5014" w:rsidRPr="00BC29EB">
        <w:t>Requirements</w:t>
      </w:r>
      <w:bookmarkEnd w:id="110"/>
      <w:bookmarkEnd w:id="111"/>
    </w:p>
    <w:p w14:paraId="507BDD80" w14:textId="77777777" w:rsidR="006D5014" w:rsidRDefault="006D5014" w:rsidP="006D5014">
      <w:pPr>
        <w:spacing w:line="276" w:lineRule="auto"/>
        <w:jc w:val="left"/>
        <w:rPr>
          <w:b/>
        </w:rPr>
      </w:pPr>
    </w:p>
    <w:p w14:paraId="3AED56A9" w14:textId="77777777" w:rsidR="00210193" w:rsidRDefault="006D5014" w:rsidP="006D5014">
      <w:r>
        <w:t>The</w:t>
      </w:r>
      <w:r w:rsidR="00CE2FB8">
        <w:t xml:space="preserve"> agreed</w:t>
      </w:r>
      <w:r>
        <w:t xml:space="preserve"> requirements of the system </w:t>
      </w:r>
      <w:r w:rsidR="00175A13">
        <w:t>were</w:t>
      </w:r>
      <w:r w:rsidR="00F32F7D">
        <w:t xml:space="preserve"> as follows:</w:t>
      </w:r>
    </w:p>
    <w:p w14:paraId="3E225F18" w14:textId="77777777" w:rsidR="00656994" w:rsidRDefault="00CE2FB8" w:rsidP="00B859B1">
      <w:pPr>
        <w:pStyle w:val="ListParagraph"/>
        <w:numPr>
          <w:ilvl w:val="0"/>
          <w:numId w:val="28"/>
        </w:numPr>
      </w:pPr>
      <w:r>
        <w:t xml:space="preserve">A </w:t>
      </w:r>
      <w:r w:rsidR="001A41D6">
        <w:t>robust</w:t>
      </w:r>
      <w:r w:rsidR="00656994">
        <w:t xml:space="preserve"> large scale multi-touch hardware solution</w:t>
      </w:r>
      <w:r w:rsidR="00F32F7D">
        <w:t>, suitable for dementia sufferers</w:t>
      </w:r>
      <w:r w:rsidR="000E3795">
        <w:t>.</w:t>
      </w:r>
    </w:p>
    <w:p w14:paraId="47A7036B" w14:textId="77777777" w:rsidR="000E3795" w:rsidRDefault="00CE2FB8" w:rsidP="00B859B1">
      <w:pPr>
        <w:pStyle w:val="ListParagraph"/>
        <w:numPr>
          <w:ilvl w:val="0"/>
          <w:numId w:val="28"/>
        </w:numPr>
      </w:pPr>
      <w:r>
        <w:t xml:space="preserve">A </w:t>
      </w:r>
      <w:r w:rsidR="000E3795">
        <w:t xml:space="preserve">suite of recreational multi-touch activities for people with dementia. </w:t>
      </w:r>
    </w:p>
    <w:p w14:paraId="6D3B08B1" w14:textId="77777777" w:rsidR="006D5014" w:rsidRDefault="006D5014" w:rsidP="00A3697E"/>
    <w:p w14:paraId="0CC972ED" w14:textId="77777777" w:rsidR="00CE2FB8" w:rsidRDefault="00CE2FB8" w:rsidP="00A3697E"/>
    <w:p w14:paraId="274AB50E" w14:textId="77777777" w:rsidR="00C01D69" w:rsidRDefault="00BA0A46" w:rsidP="00C82446">
      <w:pPr>
        <w:pStyle w:val="Heading2"/>
      </w:pPr>
      <w:bookmarkStart w:id="112" w:name="_Toc324751303"/>
      <w:bookmarkStart w:id="113" w:name="_Toc327968482"/>
      <w:r>
        <w:lastRenderedPageBreak/>
        <w:t xml:space="preserve">5.3 </w:t>
      </w:r>
      <w:r w:rsidR="00917D1B">
        <w:t xml:space="preserve">Hardware </w:t>
      </w:r>
      <w:r w:rsidR="00723C66">
        <w:t>D</w:t>
      </w:r>
      <w:r w:rsidR="00C01D69">
        <w:t>esign</w:t>
      </w:r>
      <w:bookmarkEnd w:id="112"/>
      <w:bookmarkEnd w:id="113"/>
    </w:p>
    <w:p w14:paraId="7810B472" w14:textId="77777777" w:rsidR="00C55CD7" w:rsidRPr="00C55CD7" w:rsidRDefault="00C55CD7" w:rsidP="00C55CD7"/>
    <w:p w14:paraId="33E77BDE" w14:textId="77777777" w:rsidR="00887617" w:rsidRDefault="001A41D6" w:rsidP="00B859B1">
      <w:r>
        <w:t>The hardware design was</w:t>
      </w:r>
      <w:r w:rsidR="00592B2B">
        <w:t xml:space="preserve"> broken into three distinct </w:t>
      </w:r>
      <w:r w:rsidR="00887617">
        <w:t>technology independent components, including:</w:t>
      </w:r>
    </w:p>
    <w:p w14:paraId="5287B044" w14:textId="77777777" w:rsidR="00887617" w:rsidRDefault="00B859B1" w:rsidP="00887617">
      <w:pPr>
        <w:pStyle w:val="ListParagraph"/>
        <w:numPr>
          <w:ilvl w:val="0"/>
          <w:numId w:val="43"/>
        </w:numPr>
      </w:pPr>
      <w:r>
        <w:t>a m</w:t>
      </w:r>
      <w:r w:rsidR="00592B2B">
        <w:t>ulti</w:t>
      </w:r>
      <w:r>
        <w:t>-</w:t>
      </w:r>
      <w:r w:rsidR="00592B2B">
        <w:t xml:space="preserve">touch </w:t>
      </w:r>
      <w:r>
        <w:t>s</w:t>
      </w:r>
      <w:r w:rsidR="00592B2B">
        <w:t>ensor</w:t>
      </w:r>
      <w:r w:rsidR="00A5347F">
        <w:t xml:space="preserve"> </w:t>
      </w:r>
      <w:r>
        <w:t>u</w:t>
      </w:r>
      <w:r w:rsidR="00A5347F">
        <w:t>nit (MSU)</w:t>
      </w:r>
      <w:r>
        <w:t xml:space="preserve"> </w:t>
      </w:r>
    </w:p>
    <w:p w14:paraId="3A81F885" w14:textId="77777777" w:rsidR="00887617" w:rsidRDefault="00887617" w:rsidP="00887617">
      <w:pPr>
        <w:pStyle w:val="ListParagraph"/>
        <w:numPr>
          <w:ilvl w:val="0"/>
          <w:numId w:val="43"/>
        </w:numPr>
      </w:pPr>
      <w:r>
        <w:t>a central processing unit (CPU)</w:t>
      </w:r>
    </w:p>
    <w:p w14:paraId="2727DBA9" w14:textId="77777777" w:rsidR="00DF341C" w:rsidRDefault="00887617" w:rsidP="00B859B1">
      <w:pPr>
        <w:pStyle w:val="ListParagraph"/>
        <w:numPr>
          <w:ilvl w:val="0"/>
          <w:numId w:val="43"/>
        </w:numPr>
      </w:pPr>
      <w:r>
        <w:t xml:space="preserve">a </w:t>
      </w:r>
      <w:r w:rsidR="00B859B1">
        <w:t xml:space="preserve">visual display unit (VDU) </w:t>
      </w:r>
    </w:p>
    <w:p w14:paraId="3F22B7F7" w14:textId="77777777" w:rsidR="00DF341C" w:rsidRDefault="00DF341C" w:rsidP="00DF341C">
      <w:pPr>
        <w:pStyle w:val="Caption"/>
        <w:jc w:val="center"/>
      </w:pPr>
      <w:r>
        <w:rPr>
          <w:noProof/>
          <w:lang w:val="en-GB" w:eastAsia="en-GB"/>
        </w:rPr>
        <w:drawing>
          <wp:inline distT="0" distB="0" distL="0" distR="0" wp14:anchorId="3DCF6913" wp14:editId="58FED5DE">
            <wp:extent cx="4382135" cy="1056640"/>
            <wp:effectExtent l="19050" t="0" r="0" b="0"/>
            <wp:docPr id="1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cstate="print"/>
                    <a:srcRect/>
                    <a:stretch>
                      <a:fillRect/>
                    </a:stretch>
                  </pic:blipFill>
                  <pic:spPr bwMode="auto">
                    <a:xfrm>
                      <a:off x="0" y="0"/>
                      <a:ext cx="4382135" cy="1056640"/>
                    </a:xfrm>
                    <a:prstGeom prst="rect">
                      <a:avLst/>
                    </a:prstGeom>
                    <a:noFill/>
                    <a:ln w="9525">
                      <a:noFill/>
                      <a:miter lim="800000"/>
                      <a:headEnd/>
                      <a:tailEnd/>
                    </a:ln>
                  </pic:spPr>
                </pic:pic>
              </a:graphicData>
            </a:graphic>
          </wp:inline>
        </w:drawing>
      </w:r>
    </w:p>
    <w:p w14:paraId="31F842D7" w14:textId="77777777" w:rsidR="00DF341C" w:rsidRDefault="00DF341C" w:rsidP="00DF341C">
      <w:pPr>
        <w:pStyle w:val="Caption"/>
        <w:jc w:val="center"/>
      </w:pPr>
      <w:r>
        <w:t>Figure 5.1: Multi-touch Component Interaction</w:t>
      </w:r>
    </w:p>
    <w:p w14:paraId="1C291038" w14:textId="77777777" w:rsidR="00592B2B" w:rsidRDefault="00592B2B" w:rsidP="00B859B1"/>
    <w:p w14:paraId="6E5FED36" w14:textId="77777777" w:rsidR="00B859B1" w:rsidRDefault="00B859B1" w:rsidP="00B859B1">
      <w:r>
        <w:t>Multi-touch sensor</w:t>
      </w:r>
      <w:r w:rsidR="00887617">
        <w:t xml:space="preserve"> units are devices which sense</w:t>
      </w:r>
      <w:r>
        <w:t xml:space="preserve"> multi-touch interactions with the touch surface</w:t>
      </w:r>
      <w:r w:rsidR="00887617">
        <w:t xml:space="preserve">. Typically, </w:t>
      </w:r>
      <w:r w:rsidR="00416ED8">
        <w:t>these are camera based or sensor based systems</w:t>
      </w:r>
      <w:r>
        <w:t xml:space="preserve">. Many of these technologies </w:t>
      </w:r>
      <w:r w:rsidR="00887617">
        <w:t xml:space="preserve">were </w:t>
      </w:r>
      <w:r>
        <w:t xml:space="preserve">reviewed in Chapter </w:t>
      </w:r>
      <w:r w:rsidR="00614620">
        <w:t>3</w:t>
      </w:r>
      <w:r>
        <w:t xml:space="preserve">: Multi-touch Technology Review. </w:t>
      </w:r>
    </w:p>
    <w:p w14:paraId="711C2BA6" w14:textId="77777777" w:rsidR="00887617" w:rsidRDefault="00887617" w:rsidP="00B859B1">
      <w:r>
        <w:t xml:space="preserve">The central processing unit is the main processing unit for a multi-touch device. This will compute data being received by the multi-touch sensor unit, process the data, and then update the visual feedback to the user via the visual </w:t>
      </w:r>
      <w:r w:rsidR="006A0653">
        <w:t>display</w:t>
      </w:r>
      <w:r>
        <w:t xml:space="preserve"> unit. The interaction between the MSU, CPU and VDU is shown in Figure 5.1.</w:t>
      </w:r>
    </w:p>
    <w:p w14:paraId="60C36308" w14:textId="77777777" w:rsidR="00B859B1" w:rsidRDefault="00B859B1" w:rsidP="00B859B1">
      <w:r>
        <w:t xml:space="preserve">Visual display units are devices which </w:t>
      </w:r>
      <w:r w:rsidR="0057421C">
        <w:t xml:space="preserve">provide visual feedback to the user. Projectors and LCD panels are common visual </w:t>
      </w:r>
      <w:r w:rsidR="00065834">
        <w:t>display</w:t>
      </w:r>
      <w:r w:rsidR="0057421C">
        <w:t xml:space="preserve"> units. </w:t>
      </w:r>
      <w:r w:rsidR="001A41D6">
        <w:t>LCD panels are more fragile</w:t>
      </w:r>
      <w:r w:rsidR="00776A53">
        <w:t xml:space="preserve"> and restrict the size of the </w:t>
      </w:r>
      <w:r w:rsidR="00065834">
        <w:t xml:space="preserve">multi-touch </w:t>
      </w:r>
      <w:r w:rsidR="00776A53">
        <w:t xml:space="preserve">screen to the size </w:t>
      </w:r>
      <w:r w:rsidR="00776A53" w:rsidRPr="009E74C0">
        <w:t xml:space="preserve">of the LCD panel. Projectors are more flexible since the size of the screen can be varied by positioning </w:t>
      </w:r>
      <w:r w:rsidR="009E74C0" w:rsidRPr="009E74C0">
        <w:t xml:space="preserve">the projector </w:t>
      </w:r>
      <w:r w:rsidR="00776A53" w:rsidRPr="009E74C0">
        <w:t xml:space="preserve">closer or further away from the projection surface. </w:t>
      </w:r>
      <w:r w:rsidR="00DF341C" w:rsidRPr="009E74C0">
        <w:t xml:space="preserve">Projectors are </w:t>
      </w:r>
      <w:r w:rsidR="00C25351">
        <w:t xml:space="preserve">suitable </w:t>
      </w:r>
      <w:r w:rsidR="00DF341C" w:rsidRPr="009E74C0">
        <w:t>for multi</w:t>
      </w:r>
      <w:r w:rsidR="00DF341C">
        <w:t>-touch surfaces since interaction is done with the projection surface and not the projector itself. One of the requirements of the multi-touch system was that it neede</w:t>
      </w:r>
      <w:r w:rsidR="00F65E2B">
        <w:t>d to be robust; a projector m</w:t>
      </w:r>
      <w:r w:rsidR="00DF341C">
        <w:t xml:space="preserve">et this requirement. </w:t>
      </w:r>
    </w:p>
    <w:p w14:paraId="42BB211E" w14:textId="77777777" w:rsidR="00F65E2B" w:rsidRDefault="00F65E2B" w:rsidP="00776A53">
      <w:r>
        <w:lastRenderedPageBreak/>
        <w:t>The system was designed in the form factor of a multi-touch table. It was expected that this would provide a more immersive experience for the end user.</w:t>
      </w:r>
    </w:p>
    <w:p w14:paraId="1FF2555D" w14:textId="77777777" w:rsidR="001C01EF" w:rsidRDefault="001C01EF" w:rsidP="00DA5F30">
      <w:pPr>
        <w:pStyle w:val="Heading2"/>
      </w:pPr>
    </w:p>
    <w:p w14:paraId="2EC1A5FB" w14:textId="77777777" w:rsidR="00DA5F30" w:rsidRDefault="00BA0A46" w:rsidP="00DA5F30">
      <w:pPr>
        <w:pStyle w:val="Heading2"/>
      </w:pPr>
      <w:bookmarkStart w:id="114" w:name="_Toc327968483"/>
      <w:r>
        <w:t xml:space="preserve">5.4 </w:t>
      </w:r>
      <w:r w:rsidR="00DA5F30">
        <w:t>Ergonomics</w:t>
      </w:r>
      <w:bookmarkEnd w:id="114"/>
    </w:p>
    <w:p w14:paraId="560955D0" w14:textId="77777777" w:rsidR="00F3083C" w:rsidRPr="00DA5F30" w:rsidRDefault="00707501" w:rsidP="00DA5F30">
      <w:r>
        <w:t xml:space="preserve"> </w:t>
      </w:r>
    </w:p>
    <w:p w14:paraId="3F2DFF47" w14:textId="77777777" w:rsidR="00DA5F30" w:rsidRDefault="00707501" w:rsidP="00DA5F30">
      <w:r>
        <w:t xml:space="preserve">There are various ergonomic considerations to </w:t>
      </w:r>
      <w:r w:rsidR="00F65E2B">
        <w:t xml:space="preserve">be </w:t>
      </w:r>
      <w:r>
        <w:t>take</w:t>
      </w:r>
      <w:r w:rsidR="00F65E2B">
        <w:t>n</w:t>
      </w:r>
      <w:r>
        <w:t xml:space="preserve"> into account when designing large scale multi-touch surfaces. Both the distance of the screen from the ground and the screen orientation play major roles in the interaction with large scale multi</w:t>
      </w:r>
      <w:r w:rsidR="00065834">
        <w:t>-</w:t>
      </w:r>
      <w:r>
        <w:t>touch systems. The screen could be orientated vertical</w:t>
      </w:r>
      <w:r w:rsidR="00F65E2B">
        <w:t xml:space="preserve">ly or </w:t>
      </w:r>
      <w:r>
        <w:t>horizontal</w:t>
      </w:r>
      <w:r w:rsidR="00F65E2B">
        <w:t>ly at an angle</w:t>
      </w:r>
      <w:r>
        <w:t xml:space="preserve">. There are advantages and disadvantages of orientating a touch-screen </w:t>
      </w:r>
      <w:r w:rsidR="00F54422">
        <w:t>at</w:t>
      </w:r>
      <w:r>
        <w:t xml:space="preserve"> certain angles. Interacting with vertically orientated touch-screens can lead to fatigu</w:t>
      </w:r>
      <w:r w:rsidR="00065834">
        <w:t xml:space="preserve">e in the user's arms </w:t>
      </w:r>
      <w:r>
        <w:t>due to the arm being extended for long periods of time</w:t>
      </w:r>
      <w:r w:rsidR="00A923AB">
        <w:t xml:space="preserve"> </w:t>
      </w:r>
      <w:r w:rsidR="00DB57F7">
        <w:fldChar w:fldCharType="begin"/>
      </w:r>
      <w:r w:rsidR="00A923AB">
        <w:instrText xml:space="preserve"> ADDIN EN.CITE &lt;EndNote&gt;&lt;Cite&gt;&lt;Author&gt;Dix&lt;/Author&gt;&lt;Year&gt;2004&lt;/Year&gt;&lt;IDText&gt;Human-Computer Interaction&lt;/IDText&gt;&lt;DisplayText&gt;[51]&lt;/DisplayText&gt;&lt;record&gt;&lt;isbn&gt;0-13-046109-1&lt;/isbn&gt;&lt;titles&gt;&lt;title&gt;Human-Computer Interaction&lt;/title&gt;&lt;/titles&gt;&lt;pages&gt;834&lt;/pages&gt;&lt;contributors&gt;&lt;authors&gt;&lt;author&gt;Dix, Alan&lt;/author&gt;&lt;author&gt;Finlay, Janet&lt;/author&gt;&lt;author&gt;Abowd, Gregory D.&lt;/author&gt;&lt;author&gt;Beale, Russell&lt;/author&gt;&lt;/authors&gt;&lt;/contributors&gt;&lt;edition&gt;Third&lt;/edition&gt;&lt;added-date format="utc"&gt;1291223283&lt;/added-date&gt;&lt;ref-type name="Book"&gt;6&lt;/ref-type&gt;&lt;dates&gt;&lt;year&gt;2004&lt;/year&gt;&lt;/dates&gt;&lt;rec-number&gt;32&lt;/rec-number&gt;&lt;publisher&gt;Prentice Hall&lt;/publisher&gt;&lt;last-updated-date format="utc"&gt;1291223412&lt;/last-updated-date&gt;&lt;/record&gt;&lt;/Cite&gt;&lt;/EndNote&gt;</w:instrText>
      </w:r>
      <w:r w:rsidR="00DB57F7">
        <w:fldChar w:fldCharType="separate"/>
      </w:r>
      <w:r w:rsidR="00A923AB">
        <w:rPr>
          <w:noProof/>
        </w:rPr>
        <w:t>[51]</w:t>
      </w:r>
      <w:r w:rsidR="00DB57F7">
        <w:fldChar w:fldCharType="end"/>
      </w:r>
      <w:r>
        <w:t xml:space="preserve">. Horizontally orientated touch-screens </w:t>
      </w:r>
      <w:r w:rsidR="00BD39B2">
        <w:t>could</w:t>
      </w:r>
      <w:r>
        <w:t xml:space="preserve"> lead to neck pain when looking down on a screen for long periods of </w:t>
      </w:r>
      <w:r w:rsidR="00A923AB">
        <w:t xml:space="preserve">time </w:t>
      </w:r>
      <w:r w:rsidR="00DB57F7">
        <w:fldChar w:fldCharType="begin"/>
      </w:r>
      <w:r w:rsidR="00E75294">
        <w:instrText xml:space="preserve"> ADDIN EN.CITE &lt;EndNote&gt;&lt;Cite&gt;&lt;Author&gt;Young&lt;/Author&gt;&lt;Year&gt;2012&lt;/Year&gt;&lt;IDText&gt;Touch-screen tablet user configurations and case supported tilt affect head and neck flexion angles&lt;/IDText&gt;&lt;DisplayText&gt;[94]&lt;/DisplayText&gt;&lt;record&gt;&lt;isbn&gt;1051-9815 (Print)1875-9270 (Online) &lt;/isbn&gt;&lt;titles&gt;&lt;title&gt;Touch-screen tablet user configurations and case supported tilt affect head and neck flexion angles&lt;/title&gt;&lt;secondary-title&gt;Work: A Journal of Prevention, Assessment and Rehabilitation&lt;/secondary-title&gt;&lt;/titles&gt;&lt;pages&gt;81-91&lt;/pages&gt;&lt;number&gt;1&lt;/number&gt;&lt;contributors&gt;&lt;authors&gt;&lt;author&gt;Young, Justin G.&lt;/author&gt;&lt;author&gt;Trudeau, Matthieu&lt;/author&gt;&lt;author&gt;Odell, Dan&lt;/author&gt;&lt;author&gt;Marinelli, Kim&lt;/author&gt;&lt;author&gt;Dennerlein, Jact T.&lt;/author&gt;&lt;/authors&gt;&lt;/contributors&gt;&lt;section&gt;81&lt;/section&gt;&lt;added-date format="utc"&gt;1339668901&lt;/added-date&gt;&lt;ref-type name="Journal Article"&gt;17&lt;/ref-type&gt;&lt;dates&gt;&lt;year&gt;2012&lt;/year&gt;&lt;/dates&gt;&lt;rec-number&gt;201&lt;/rec-number&gt;&lt;last-updated-date format="utc"&gt;1339669486&lt;/last-updated-date&gt;&lt;volume&gt;41&lt;/volume&gt;&lt;/record&gt;&lt;/Cite&gt;&lt;/EndNote&gt;</w:instrText>
      </w:r>
      <w:r w:rsidR="00DB57F7">
        <w:fldChar w:fldCharType="separate"/>
      </w:r>
      <w:r w:rsidR="00E75294">
        <w:rPr>
          <w:noProof/>
        </w:rPr>
        <w:t>[94]</w:t>
      </w:r>
      <w:r w:rsidR="00DB57F7">
        <w:fldChar w:fldCharType="end"/>
      </w:r>
      <w:r>
        <w:t xml:space="preserve">. Dix et al. </w:t>
      </w:r>
      <w:r w:rsidR="00DB57F7">
        <w:fldChar w:fldCharType="begin"/>
      </w:r>
      <w:r w:rsidR="00DA1856">
        <w:instrText xml:space="preserve"> ADDIN EN.CITE &lt;EndNote&gt;&lt;Cite&gt;&lt;Author&gt;Dix&lt;/Author&gt;&lt;Year&gt;2004&lt;/Year&gt;&lt;IDText&gt;Human-Computer Interaction&lt;/IDText&gt;&lt;DisplayText&gt;[51]&lt;/DisplayText&gt;&lt;record&gt;&lt;isbn&gt;0-13-046109-1&lt;/isbn&gt;&lt;titles&gt;&lt;title&gt;Human-Computer Interaction&lt;/title&gt;&lt;/titles&gt;&lt;pages&gt;834&lt;/pages&gt;&lt;contributors&gt;&lt;authors&gt;&lt;author&gt;Dix, Alan&lt;/author&gt;&lt;author&gt;Finlay, Janet&lt;/author&gt;&lt;author&gt;Abowd, Gregory D.&lt;/author&gt;&lt;author&gt;Beale, Russell&lt;/author&gt;&lt;/authors&gt;&lt;/contributors&gt;&lt;edition&gt;Third&lt;/edition&gt;&lt;added-date format="utc"&gt;1291223283&lt;/added-date&gt;&lt;ref-type name="Book"&gt;6&lt;/ref-type&gt;&lt;dates&gt;&lt;year&gt;2004&lt;/year&gt;&lt;/dates&gt;&lt;rec-number&gt;32&lt;/rec-number&gt;&lt;publisher&gt;Prentice Hall&lt;/publisher&gt;&lt;last-updated-date format="utc"&gt;1291223412&lt;/last-updated-date&gt;&lt;/record&gt;&lt;/Cite&gt;&lt;/EndNote&gt;</w:instrText>
      </w:r>
      <w:r w:rsidR="00DB57F7">
        <w:fldChar w:fldCharType="separate"/>
      </w:r>
      <w:r w:rsidR="00DA1856">
        <w:rPr>
          <w:noProof/>
        </w:rPr>
        <w:t>[51]</w:t>
      </w:r>
      <w:r w:rsidR="00DB57F7">
        <w:fldChar w:fldCharType="end"/>
      </w:r>
      <w:r>
        <w:t xml:space="preserve"> comment on the optimal angle for the orientation of a touch-screen </w:t>
      </w:r>
      <w:r w:rsidR="00F54422">
        <w:t>(</w:t>
      </w:r>
      <w:r>
        <w:t>15 degrees from the horizontal</w:t>
      </w:r>
      <w:r w:rsidR="00F54422">
        <w:t>)</w:t>
      </w:r>
      <w:r>
        <w:t xml:space="preserve">. For this reason, the orientation of the touch surface of the multi-touch system </w:t>
      </w:r>
      <w:r w:rsidR="0032661C">
        <w:t>was made</w:t>
      </w:r>
      <w:r>
        <w:t xml:space="preserve"> approximately 15 degrees from the horizontal. </w:t>
      </w:r>
    </w:p>
    <w:p w14:paraId="62A72427" w14:textId="77777777" w:rsidR="001C01EF" w:rsidRPr="00DA5F30" w:rsidRDefault="001C01EF" w:rsidP="00DA5F30"/>
    <w:p w14:paraId="4122D272" w14:textId="77777777" w:rsidR="00776A53" w:rsidRDefault="00776A53" w:rsidP="00776A53">
      <w:pPr>
        <w:pStyle w:val="Heading2"/>
        <w:jc w:val="center"/>
      </w:pPr>
      <w:bookmarkStart w:id="115" w:name="_Toc324751305"/>
      <w:r>
        <w:rPr>
          <w:noProof/>
          <w:lang w:val="en-GB" w:eastAsia="en-GB"/>
        </w:rPr>
        <w:drawing>
          <wp:inline distT="0" distB="0" distL="0" distR="0" wp14:anchorId="435F88EE" wp14:editId="4314DFC9">
            <wp:extent cx="1726623" cy="1988581"/>
            <wp:effectExtent l="19050" t="0" r="6927" b="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srcRect/>
                    <a:stretch>
                      <a:fillRect/>
                    </a:stretch>
                  </pic:blipFill>
                  <pic:spPr bwMode="auto">
                    <a:xfrm>
                      <a:off x="0" y="0"/>
                      <a:ext cx="1726612" cy="1988568"/>
                    </a:xfrm>
                    <a:prstGeom prst="rect">
                      <a:avLst/>
                    </a:prstGeom>
                    <a:noFill/>
                    <a:ln w="9525">
                      <a:noFill/>
                      <a:miter lim="800000"/>
                      <a:headEnd/>
                      <a:tailEnd/>
                    </a:ln>
                  </pic:spPr>
                </pic:pic>
              </a:graphicData>
            </a:graphic>
          </wp:inline>
        </w:drawing>
      </w:r>
    </w:p>
    <w:p w14:paraId="6FF036ED" w14:textId="77777777" w:rsidR="00776A53" w:rsidRDefault="00776A53" w:rsidP="00C05516">
      <w:pPr>
        <w:pStyle w:val="Caption"/>
        <w:jc w:val="center"/>
        <w:rPr>
          <w:rFonts w:asciiTheme="majorHAnsi" w:eastAsiaTheme="majorEastAsia" w:hAnsiTheme="majorHAnsi" w:cstheme="majorBidi"/>
          <w:b w:val="0"/>
          <w:bCs w:val="0"/>
          <w:color w:val="000000" w:themeColor="text1"/>
          <w:sz w:val="26"/>
          <w:szCs w:val="26"/>
        </w:rPr>
      </w:pPr>
      <w:r>
        <w:t>Figure</w:t>
      </w:r>
      <w:r w:rsidR="00C05516">
        <w:t xml:space="preserve"> 5.2</w:t>
      </w:r>
      <w:r>
        <w:t>: Multi-touch Screen Design</w:t>
      </w:r>
      <w:r>
        <w:br w:type="page"/>
      </w:r>
    </w:p>
    <w:p w14:paraId="6D78284B" w14:textId="77777777" w:rsidR="00757D9C" w:rsidRDefault="00BA0A46" w:rsidP="00917D1B">
      <w:pPr>
        <w:pStyle w:val="Heading2"/>
      </w:pPr>
      <w:bookmarkStart w:id="116" w:name="_Toc327968484"/>
      <w:r>
        <w:lastRenderedPageBreak/>
        <w:t xml:space="preserve">5.5 </w:t>
      </w:r>
      <w:r w:rsidR="008023C7">
        <w:t>Hardware Development</w:t>
      </w:r>
      <w:bookmarkEnd w:id="115"/>
      <w:bookmarkEnd w:id="116"/>
    </w:p>
    <w:p w14:paraId="35AEAB60" w14:textId="77777777" w:rsidR="00E70036" w:rsidRDefault="00E70036" w:rsidP="00E70036"/>
    <w:p w14:paraId="08F14B88" w14:textId="77777777" w:rsidR="00DC5369" w:rsidRDefault="00DC5369" w:rsidP="00E70036">
      <w:r>
        <w:t xml:space="preserve">Initially, </w:t>
      </w:r>
      <w:r w:rsidR="00D52277">
        <w:t xml:space="preserve">the </w:t>
      </w:r>
      <w:r>
        <w:t xml:space="preserve">FTIR technology was used to detect interactions with the multi-touch surface. </w:t>
      </w:r>
      <w:r w:rsidR="00755BA8">
        <w:t>T</w:t>
      </w:r>
      <w:r>
        <w:t xml:space="preserve">ests with FTIR sensing </w:t>
      </w:r>
      <w:r w:rsidR="00D52277">
        <w:t xml:space="preserve">showed </w:t>
      </w:r>
      <w:r w:rsidR="00755BA8">
        <w:t xml:space="preserve">that </w:t>
      </w:r>
      <w:r>
        <w:t xml:space="preserve">it </w:t>
      </w:r>
      <w:r w:rsidR="00D52277">
        <w:t>is</w:t>
      </w:r>
      <w:r w:rsidR="00755BA8">
        <w:t xml:space="preserve"> </w:t>
      </w:r>
      <w:r>
        <w:t xml:space="preserve">difficult to implement a good quality </w:t>
      </w:r>
      <w:r w:rsidR="00755BA8">
        <w:t xml:space="preserve">silicone </w:t>
      </w:r>
      <w:r>
        <w:t xml:space="preserve">compliant </w:t>
      </w:r>
      <w:r w:rsidR="00755BA8">
        <w:t xml:space="preserve">surface. </w:t>
      </w:r>
      <w:r>
        <w:t xml:space="preserve">The compliant </w:t>
      </w:r>
      <w:r w:rsidR="00755BA8">
        <w:t xml:space="preserve">surface, discussed in Chapter </w:t>
      </w:r>
      <w:r w:rsidR="00614620">
        <w:t>3</w:t>
      </w:r>
      <w:r w:rsidR="00755BA8">
        <w:t>,</w:t>
      </w:r>
      <w:r>
        <w:t xml:space="preserve"> would require the user to press </w:t>
      </w:r>
      <w:r w:rsidR="009F4ABF">
        <w:t xml:space="preserve">excessively </w:t>
      </w:r>
      <w:r>
        <w:t>on the surface before</w:t>
      </w:r>
      <w:r w:rsidR="00065834">
        <w:t xml:space="preserve"> the touch event</w:t>
      </w:r>
      <w:r>
        <w:t xml:space="preserve"> </w:t>
      </w:r>
      <w:r w:rsidR="00D52277">
        <w:t xml:space="preserve">would be recognised. </w:t>
      </w:r>
      <w:r>
        <w:t xml:space="preserve">The excessive force required to generate touch events would eventually lead to fatigue in the users' hands. The FTIR sensing approach was </w:t>
      </w:r>
      <w:r w:rsidR="00D52277">
        <w:t xml:space="preserve">abandoned </w:t>
      </w:r>
      <w:r>
        <w:t xml:space="preserve">and an alternative </w:t>
      </w:r>
      <w:r w:rsidR="00D52277">
        <w:t xml:space="preserve">approach, which would trigger events with </w:t>
      </w:r>
      <w:r w:rsidR="00A4609A">
        <w:t>zero-force,</w:t>
      </w:r>
      <w:r w:rsidR="00D52277">
        <w:t xml:space="preserve"> was adopted. </w:t>
      </w:r>
      <w:r>
        <w:t xml:space="preserve"> </w:t>
      </w:r>
    </w:p>
    <w:p w14:paraId="2BEB6917" w14:textId="77777777" w:rsidR="00E70036" w:rsidRDefault="00F9393F" w:rsidP="00E70036">
      <w:r>
        <w:t>A</w:t>
      </w:r>
      <w:r w:rsidR="00C05516">
        <w:t xml:space="preserve"> diffuse illumination </w:t>
      </w:r>
      <w:r w:rsidR="00D52277">
        <w:t xml:space="preserve">multi-touch sensing </w:t>
      </w:r>
      <w:r>
        <w:t xml:space="preserve">system was </w:t>
      </w:r>
      <w:r w:rsidR="00D52277">
        <w:t>implemented</w:t>
      </w:r>
      <w:r>
        <w:t xml:space="preserve"> </w:t>
      </w:r>
      <w:r w:rsidR="00D52277">
        <w:t xml:space="preserve">by the researcher. </w:t>
      </w:r>
      <w:r w:rsidR="007F25A1">
        <w:t xml:space="preserve">The </w:t>
      </w:r>
      <w:r w:rsidR="00D52277">
        <w:t>sensing method used</w:t>
      </w:r>
      <w:r w:rsidR="00DC5369">
        <w:t xml:space="preserve"> IR </w:t>
      </w:r>
      <w:r>
        <w:t>e</w:t>
      </w:r>
      <w:r w:rsidR="00065834">
        <w:t>mitters and</w:t>
      </w:r>
      <w:r w:rsidR="001C2B6C">
        <w:t xml:space="preserve"> </w:t>
      </w:r>
      <w:r>
        <w:t>IR</w:t>
      </w:r>
      <w:r w:rsidR="00DC5369">
        <w:t xml:space="preserve"> cameras</w:t>
      </w:r>
      <w:r w:rsidR="001C2B6C">
        <w:t xml:space="preserve"> </w:t>
      </w:r>
      <w:r w:rsidR="00D52277">
        <w:t>to detect interactions with the surface</w:t>
      </w:r>
      <w:r w:rsidR="00DC5369">
        <w:t xml:space="preserve">. </w:t>
      </w:r>
      <w:r w:rsidR="008C406D">
        <w:t xml:space="preserve">The components used in the diffuse illumination system are shown in Figure 5.3. Visual feedback was displayed to </w:t>
      </w:r>
      <w:r w:rsidR="00065834">
        <w:t>the user via a projector and on-</w:t>
      </w:r>
      <w:r w:rsidR="008C406D">
        <w:t xml:space="preserve">screen mounted rear projection material. </w:t>
      </w:r>
    </w:p>
    <w:p w14:paraId="012B522E" w14:textId="77777777" w:rsidR="00603FF5" w:rsidRDefault="00603FF5" w:rsidP="00757D9C"/>
    <w:p w14:paraId="75FC5260" w14:textId="77777777" w:rsidR="000B3CBC" w:rsidRDefault="00FD39FF" w:rsidP="000B3CBC">
      <w:pPr>
        <w:keepNext/>
        <w:jc w:val="center"/>
      </w:pPr>
      <w:r w:rsidRPr="00FD39FF">
        <w:rPr>
          <w:noProof/>
          <w:lang w:val="en-GB" w:eastAsia="en-GB"/>
        </w:rPr>
        <w:drawing>
          <wp:inline distT="0" distB="0" distL="0" distR="0" wp14:anchorId="12DA0D3F" wp14:editId="523ADA97">
            <wp:extent cx="4284345" cy="2239645"/>
            <wp:effectExtent l="19050" t="0" r="1905" b="0"/>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srcRect/>
                    <a:stretch>
                      <a:fillRect/>
                    </a:stretch>
                  </pic:blipFill>
                  <pic:spPr bwMode="auto">
                    <a:xfrm>
                      <a:off x="0" y="0"/>
                      <a:ext cx="4284345" cy="2239645"/>
                    </a:xfrm>
                    <a:prstGeom prst="rect">
                      <a:avLst/>
                    </a:prstGeom>
                    <a:noFill/>
                    <a:ln w="9525">
                      <a:noFill/>
                      <a:miter lim="800000"/>
                      <a:headEnd/>
                      <a:tailEnd/>
                    </a:ln>
                  </pic:spPr>
                </pic:pic>
              </a:graphicData>
            </a:graphic>
          </wp:inline>
        </w:drawing>
      </w:r>
    </w:p>
    <w:p w14:paraId="6BF11865" w14:textId="77777777" w:rsidR="00757D9C" w:rsidRPr="00757D9C" w:rsidRDefault="000B3CBC" w:rsidP="000B3CBC">
      <w:pPr>
        <w:pStyle w:val="Caption"/>
        <w:jc w:val="center"/>
      </w:pPr>
      <w:r>
        <w:t>Figure 5.</w:t>
      </w:r>
      <w:r w:rsidR="00C05516">
        <w:t>3</w:t>
      </w:r>
      <w:r>
        <w:t>: Multi-touch Hardware Solution</w:t>
      </w:r>
    </w:p>
    <w:p w14:paraId="1B41D93F" w14:textId="77777777" w:rsidR="00D34CE5" w:rsidRDefault="00D34CE5" w:rsidP="00E24E5B"/>
    <w:p w14:paraId="483817C8" w14:textId="77777777" w:rsidR="00AC3C31" w:rsidRDefault="00D34CE5" w:rsidP="00E24E5B">
      <w:r>
        <w:t xml:space="preserve">A wooden </w:t>
      </w:r>
      <w:r w:rsidR="00AC3C31">
        <w:t>framework</w:t>
      </w:r>
      <w:r>
        <w:t xml:space="preserve"> was developed for the multi-touch system.</w:t>
      </w:r>
      <w:r w:rsidR="00F5383E">
        <w:t xml:space="preserve"> </w:t>
      </w:r>
      <w:r>
        <w:t xml:space="preserve">The purpose of the </w:t>
      </w:r>
      <w:r w:rsidR="00AC3C31">
        <w:t>framework</w:t>
      </w:r>
      <w:r>
        <w:t xml:space="preserve"> was </w:t>
      </w:r>
      <w:r w:rsidR="00DD3F20">
        <w:t>three</w:t>
      </w:r>
      <w:r>
        <w:t>fold</w:t>
      </w:r>
      <w:r w:rsidR="00AC3C31">
        <w:t>;</w:t>
      </w:r>
      <w:r>
        <w:t xml:space="preserve"> </w:t>
      </w:r>
    </w:p>
    <w:p w14:paraId="2AF541F4" w14:textId="77777777" w:rsidR="00AC3C31" w:rsidRDefault="00AC3C31" w:rsidP="00AC3C31">
      <w:pPr>
        <w:pStyle w:val="ListParagraph"/>
        <w:numPr>
          <w:ilvl w:val="0"/>
          <w:numId w:val="46"/>
        </w:numPr>
        <w:rPr>
          <w:noProof/>
          <w:lang w:eastAsia="en-IE"/>
        </w:rPr>
      </w:pPr>
      <w:r>
        <w:t>F</w:t>
      </w:r>
      <w:r w:rsidR="00D34CE5">
        <w:t xml:space="preserve">irstly, to act as a frame to support the </w:t>
      </w:r>
      <w:r>
        <w:t>polycarbonate screen</w:t>
      </w:r>
    </w:p>
    <w:p w14:paraId="1DEFEF81" w14:textId="77777777" w:rsidR="00AC3C31" w:rsidRDefault="00AC3C31" w:rsidP="00AC3C31">
      <w:pPr>
        <w:pStyle w:val="ListParagraph"/>
        <w:numPr>
          <w:ilvl w:val="0"/>
          <w:numId w:val="46"/>
        </w:numPr>
        <w:rPr>
          <w:noProof/>
          <w:lang w:eastAsia="en-IE"/>
        </w:rPr>
      </w:pPr>
      <w:r>
        <w:lastRenderedPageBreak/>
        <w:t>S</w:t>
      </w:r>
      <w:r w:rsidR="00D34CE5">
        <w:t xml:space="preserve">econdly, to hide all the inner components of the touch system </w:t>
      </w:r>
      <w:r>
        <w:t>from</w:t>
      </w:r>
      <w:r w:rsidR="00D34CE5">
        <w:t xml:space="preserve"> the user</w:t>
      </w:r>
    </w:p>
    <w:p w14:paraId="18C3F4BE" w14:textId="77777777" w:rsidR="00AC3C31" w:rsidRDefault="00AC3C31" w:rsidP="00AC3C31">
      <w:pPr>
        <w:pStyle w:val="ListParagraph"/>
        <w:numPr>
          <w:ilvl w:val="0"/>
          <w:numId w:val="46"/>
        </w:numPr>
        <w:rPr>
          <w:noProof/>
          <w:lang w:eastAsia="en-IE"/>
        </w:rPr>
      </w:pPr>
      <w:r>
        <w:t>Thirdly</w:t>
      </w:r>
      <w:r w:rsidR="00DD3F20">
        <w:t xml:space="preserve">, to </w:t>
      </w:r>
      <w:r>
        <w:t xml:space="preserve">prevent </w:t>
      </w:r>
      <w:r w:rsidR="00DD3F20">
        <w:t xml:space="preserve">infrared light from escaping </w:t>
      </w:r>
      <w:r>
        <w:t>from the framework; essential for</w:t>
      </w:r>
      <w:r w:rsidR="00DD3F20">
        <w:t xml:space="preserve"> diffuse illumination systems</w:t>
      </w:r>
      <w:r w:rsidR="00D34CE5">
        <w:t xml:space="preserve">. </w:t>
      </w:r>
    </w:p>
    <w:p w14:paraId="3090DE70" w14:textId="77777777" w:rsidR="00D34CE5" w:rsidRDefault="00D34CE5" w:rsidP="00AC3C31">
      <w:pPr>
        <w:rPr>
          <w:noProof/>
          <w:lang w:eastAsia="en-IE"/>
        </w:rPr>
      </w:pPr>
      <w:r>
        <w:t xml:space="preserve">The completed multi-touch frame is presented in Figure 5.4. </w:t>
      </w:r>
    </w:p>
    <w:p w14:paraId="40B2381E" w14:textId="77777777" w:rsidR="005462C6" w:rsidRDefault="005462C6" w:rsidP="00D34CE5">
      <w:pPr>
        <w:jc w:val="center"/>
      </w:pPr>
    </w:p>
    <w:p w14:paraId="101FB10A" w14:textId="77777777" w:rsidR="00603FF5" w:rsidRDefault="00D34CE5" w:rsidP="00D34CE5">
      <w:pPr>
        <w:jc w:val="center"/>
      </w:pPr>
      <w:r>
        <w:rPr>
          <w:noProof/>
          <w:lang w:val="en-GB" w:eastAsia="en-GB"/>
        </w:rPr>
        <w:drawing>
          <wp:inline distT="0" distB="0" distL="0" distR="0" wp14:anchorId="36E0AF3E" wp14:editId="64AFB5F0">
            <wp:extent cx="2587513" cy="2100806"/>
            <wp:effectExtent l="19050" t="0" r="3287" b="0"/>
            <wp:docPr id="2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2" cstate="print"/>
                    <a:srcRect/>
                    <a:stretch>
                      <a:fillRect/>
                    </a:stretch>
                  </pic:blipFill>
                  <pic:spPr bwMode="auto">
                    <a:xfrm>
                      <a:off x="0" y="0"/>
                      <a:ext cx="2594221" cy="2106252"/>
                    </a:xfrm>
                    <a:prstGeom prst="rect">
                      <a:avLst/>
                    </a:prstGeom>
                    <a:noFill/>
                    <a:ln w="9525">
                      <a:noFill/>
                      <a:miter lim="800000"/>
                      <a:headEnd/>
                      <a:tailEnd/>
                    </a:ln>
                  </pic:spPr>
                </pic:pic>
              </a:graphicData>
            </a:graphic>
          </wp:inline>
        </w:drawing>
      </w:r>
    </w:p>
    <w:p w14:paraId="2AD793D1" w14:textId="77777777" w:rsidR="0090521C" w:rsidRDefault="00D34CE5" w:rsidP="00D34CE5">
      <w:pPr>
        <w:pStyle w:val="Caption"/>
        <w:jc w:val="center"/>
      </w:pPr>
      <w:r>
        <w:t>Figure 5.4: Multi-touch Frame</w:t>
      </w:r>
    </w:p>
    <w:p w14:paraId="2B4E81D5" w14:textId="77777777" w:rsidR="00D34CE5" w:rsidRPr="00D34CE5" w:rsidRDefault="00A4609A" w:rsidP="00D34CE5">
      <w:r>
        <w:t xml:space="preserve">Appendix C provides an in-depth account of the multi-touch hardware construction process. </w:t>
      </w:r>
    </w:p>
    <w:p w14:paraId="7DD79819" w14:textId="77777777" w:rsidR="00D34CE5" w:rsidRDefault="00D34CE5" w:rsidP="00DD3F20"/>
    <w:p w14:paraId="52F30179" w14:textId="77777777" w:rsidR="00AF7D1C" w:rsidRDefault="00BA0A46" w:rsidP="00AF7D1C">
      <w:pPr>
        <w:pStyle w:val="Heading2"/>
      </w:pPr>
      <w:bookmarkStart w:id="117" w:name="_Toc324751306"/>
      <w:bookmarkStart w:id="118" w:name="_Toc327968485"/>
      <w:r>
        <w:t xml:space="preserve">5.6 </w:t>
      </w:r>
      <w:r w:rsidR="00AF7D1C">
        <w:t>Interaction Design</w:t>
      </w:r>
      <w:bookmarkEnd w:id="117"/>
      <w:bookmarkEnd w:id="118"/>
    </w:p>
    <w:p w14:paraId="4F8C6BAD" w14:textId="77777777" w:rsidR="00AF7D1C" w:rsidRPr="00543CE3" w:rsidRDefault="00AF7D1C" w:rsidP="00AF7D1C"/>
    <w:p w14:paraId="590BBB31" w14:textId="77777777" w:rsidR="00AF7D1C" w:rsidRDefault="00BA5AEB" w:rsidP="00AF7D1C">
      <w:r>
        <w:t>I</w:t>
      </w:r>
      <w:r w:rsidR="00AF7D1C">
        <w:t>nteraction design is an important factor to consider when designing mult</w:t>
      </w:r>
      <w:r w:rsidR="000B61D8">
        <w:t>i</w:t>
      </w:r>
      <w:r w:rsidR="00B377A5">
        <w:t>-</w:t>
      </w:r>
      <w:r w:rsidR="00AF7D1C">
        <w:t>touch application</w:t>
      </w:r>
      <w:r>
        <w:t>s</w:t>
      </w:r>
      <w:r w:rsidR="00AF7D1C">
        <w:t xml:space="preserve">. There are various questions which could be asked about the interface. How will the user interact with the system? Is it intuitive? </w:t>
      </w:r>
    </w:p>
    <w:p w14:paraId="32191D7E" w14:textId="77777777" w:rsidR="00E52586" w:rsidRDefault="00AF7D1C" w:rsidP="00AF7D1C">
      <w:r>
        <w:t>Since</w:t>
      </w:r>
      <w:r w:rsidR="00065834">
        <w:t xml:space="preserve"> the chosen interface was touch-</w:t>
      </w:r>
      <w:r>
        <w:t xml:space="preserve">based, interacting with the system would involve users </w:t>
      </w:r>
      <w:r w:rsidR="00BA5AEB">
        <w:t xml:space="preserve">directly </w:t>
      </w:r>
      <w:r>
        <w:t>touching the touch surface</w:t>
      </w:r>
      <w:r w:rsidR="00BA5AEB">
        <w:t xml:space="preserve">. </w:t>
      </w:r>
      <w:r w:rsidR="00E52586">
        <w:t>However, t</w:t>
      </w:r>
      <w:r w:rsidR="00BA5AEB">
        <w:t xml:space="preserve">ouch-screen </w:t>
      </w:r>
      <w:r>
        <w:t xml:space="preserve">interfaces can </w:t>
      </w:r>
      <w:r w:rsidR="00E52586">
        <w:t xml:space="preserve">facilitate </w:t>
      </w:r>
      <w:r>
        <w:t>various types of touch gestures</w:t>
      </w:r>
      <w:r w:rsidR="00BA5AEB">
        <w:t xml:space="preserve">. </w:t>
      </w:r>
      <w:r w:rsidR="00E52586">
        <w:t xml:space="preserve">These gestures </w:t>
      </w:r>
      <w:r w:rsidR="00BA5AEB">
        <w:t xml:space="preserve">can help the users to </w:t>
      </w:r>
      <w:r w:rsidR="00E52586">
        <w:t xml:space="preserve">carry out </w:t>
      </w:r>
      <w:r>
        <w:t xml:space="preserve">different tasks. </w:t>
      </w:r>
    </w:p>
    <w:p w14:paraId="088D4AAF" w14:textId="77777777" w:rsidR="00560A5A" w:rsidRDefault="00E52586" w:rsidP="00AF7D1C">
      <w:r>
        <w:t xml:space="preserve">There are many gestures which could be used to interact with multi-touch systems. However, dementia sufferers may have difficulties </w:t>
      </w:r>
      <w:r w:rsidR="00065834">
        <w:t xml:space="preserve">remembering </w:t>
      </w:r>
      <w:r>
        <w:t xml:space="preserve">performing complex </w:t>
      </w:r>
      <w:r>
        <w:lastRenderedPageBreak/>
        <w:t>gestures; for this reason, only a few simple gestures were chosen as interaction mechanisms with the touch surface.</w:t>
      </w:r>
      <w:r w:rsidR="00AF7D1C">
        <w:t xml:space="preserve"> Simple manual and bimanual gestures were incorporated into the interaction design.</w:t>
      </w:r>
      <w:r w:rsidR="00AF7D1C" w:rsidRPr="00D74635">
        <w:t xml:space="preserve"> </w:t>
      </w:r>
      <w:r w:rsidR="00E87D49">
        <w:t>Table 5.1 presents the gestu</w:t>
      </w:r>
      <w:r w:rsidR="00BE39E9">
        <w:t xml:space="preserve">res which </w:t>
      </w:r>
      <w:r w:rsidR="00560A5A">
        <w:t xml:space="preserve">the </w:t>
      </w:r>
      <w:r w:rsidR="00E87D49">
        <w:t>system</w:t>
      </w:r>
      <w:r w:rsidR="00560A5A">
        <w:t xml:space="preserve"> recognised</w:t>
      </w:r>
      <w:r w:rsidR="00E87D49">
        <w:t xml:space="preserve">.  </w:t>
      </w:r>
    </w:p>
    <w:p w14:paraId="2F76E23C" w14:textId="77777777" w:rsidR="00C82909" w:rsidRDefault="00C82909" w:rsidP="00AF7D1C"/>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4111"/>
        <w:gridCol w:w="3685"/>
      </w:tblGrid>
      <w:tr w:rsidR="00AF7D1C" w14:paraId="28904C84" w14:textId="77777777" w:rsidTr="00FE0D1B">
        <w:tc>
          <w:tcPr>
            <w:tcW w:w="1526" w:type="dxa"/>
          </w:tcPr>
          <w:p w14:paraId="7ED1D649" w14:textId="77777777" w:rsidR="00AF7D1C" w:rsidRDefault="00AF7D1C" w:rsidP="0052079F"/>
          <w:p w14:paraId="53169B17" w14:textId="77777777" w:rsidR="00AF7D1C" w:rsidRDefault="00AF7D1C" w:rsidP="0052079F">
            <w:pPr>
              <w:jc w:val="center"/>
            </w:pPr>
          </w:p>
          <w:p w14:paraId="2548A2D7" w14:textId="77777777" w:rsidR="00AF7D1C" w:rsidRDefault="00AF7D1C" w:rsidP="0052079F">
            <w:pPr>
              <w:jc w:val="center"/>
            </w:pPr>
            <w:r>
              <w:t>Tap</w:t>
            </w:r>
          </w:p>
        </w:tc>
        <w:tc>
          <w:tcPr>
            <w:tcW w:w="4111" w:type="dxa"/>
          </w:tcPr>
          <w:p w14:paraId="6E9BD1A4" w14:textId="77777777" w:rsidR="00AF7D1C" w:rsidRDefault="00AF7D1C" w:rsidP="0052079F"/>
          <w:p w14:paraId="6AC681FA" w14:textId="77777777" w:rsidR="00AF7D1C" w:rsidRDefault="00AF7D1C" w:rsidP="003F407B">
            <w:r>
              <w:t xml:space="preserve">A tap </w:t>
            </w:r>
            <w:r w:rsidR="00B84D6F">
              <w:t xml:space="preserve">gesture </w:t>
            </w:r>
            <w:r>
              <w:t>involves the user touching the touch surface</w:t>
            </w:r>
            <w:r w:rsidR="00B84D6F">
              <w:t xml:space="preserve"> briefly</w:t>
            </w:r>
            <w:r>
              <w:t xml:space="preserve"> and removing their finger from the touch surface in one swift motion.</w:t>
            </w:r>
          </w:p>
        </w:tc>
        <w:tc>
          <w:tcPr>
            <w:tcW w:w="3685" w:type="dxa"/>
          </w:tcPr>
          <w:p w14:paraId="5C754855" w14:textId="77777777" w:rsidR="00AF7D1C" w:rsidRDefault="00AF7D1C" w:rsidP="0052079F">
            <w:pPr>
              <w:jc w:val="center"/>
            </w:pPr>
          </w:p>
          <w:p w14:paraId="1A64D01B" w14:textId="77777777" w:rsidR="00AF7D1C" w:rsidRDefault="00AF7D1C" w:rsidP="0052079F">
            <w:pPr>
              <w:jc w:val="center"/>
            </w:pPr>
            <w:r w:rsidRPr="00716DCD">
              <w:object w:dxaOrig="3090" w:dyaOrig="3105" w14:anchorId="43E39E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95pt;height:114.2pt" o:ole="">
                  <v:imagedata r:id="rId33" o:title=""/>
                </v:shape>
                <o:OLEObject Type="Embed" ProgID="PBrush" ShapeID="_x0000_i1025" DrawAspect="Content" ObjectID="_1577029106" r:id="rId34"/>
              </w:object>
            </w:r>
          </w:p>
        </w:tc>
      </w:tr>
      <w:tr w:rsidR="00AF7D1C" w14:paraId="15A602E5" w14:textId="77777777" w:rsidTr="00FE0D1B">
        <w:tc>
          <w:tcPr>
            <w:tcW w:w="1526" w:type="dxa"/>
          </w:tcPr>
          <w:p w14:paraId="42D419FA" w14:textId="77777777" w:rsidR="00AF7D1C" w:rsidRDefault="00AF7D1C" w:rsidP="0052079F"/>
          <w:p w14:paraId="5DF5643C" w14:textId="77777777" w:rsidR="00AF7D1C" w:rsidRDefault="00AF7D1C" w:rsidP="0052079F"/>
          <w:p w14:paraId="2A133886" w14:textId="77777777" w:rsidR="00AF7D1C" w:rsidRDefault="00AF7D1C" w:rsidP="0052079F">
            <w:pPr>
              <w:jc w:val="center"/>
            </w:pPr>
            <w:r>
              <w:t>Drag</w:t>
            </w:r>
          </w:p>
        </w:tc>
        <w:tc>
          <w:tcPr>
            <w:tcW w:w="4111" w:type="dxa"/>
          </w:tcPr>
          <w:p w14:paraId="3E6C47A5" w14:textId="77777777" w:rsidR="00AF7D1C" w:rsidRDefault="00AF7D1C" w:rsidP="0052079F"/>
          <w:p w14:paraId="5B054C0C" w14:textId="77777777" w:rsidR="00AF7D1C" w:rsidRDefault="00AF7D1C" w:rsidP="00560A5A">
            <w:r>
              <w:t xml:space="preserve">A drag gesture involves the user to place a finger on the </w:t>
            </w:r>
            <w:r w:rsidR="00B84D6F">
              <w:t>touch surface</w:t>
            </w:r>
            <w:r>
              <w:t xml:space="preserve"> and move it in a certain direction </w:t>
            </w:r>
            <w:r w:rsidR="00B84D6F">
              <w:t>while keeping their finger pressed on the surface</w:t>
            </w:r>
            <w:r>
              <w:t xml:space="preserve">.  </w:t>
            </w:r>
          </w:p>
        </w:tc>
        <w:tc>
          <w:tcPr>
            <w:tcW w:w="3685" w:type="dxa"/>
          </w:tcPr>
          <w:p w14:paraId="754350A8" w14:textId="77777777" w:rsidR="00AF7D1C" w:rsidRDefault="00AF7D1C" w:rsidP="0052079F">
            <w:pPr>
              <w:jc w:val="center"/>
            </w:pPr>
          </w:p>
          <w:p w14:paraId="327A373E" w14:textId="77777777" w:rsidR="00560A5A" w:rsidRDefault="00AF7D1C" w:rsidP="00A4609A">
            <w:pPr>
              <w:jc w:val="center"/>
            </w:pPr>
            <w:r w:rsidRPr="00716DCD">
              <w:object w:dxaOrig="3000" w:dyaOrig="3180" w14:anchorId="0E5451F9">
                <v:shape id="_x0000_i1026" type="#_x0000_t75" style="width:100.55pt;height:105.5pt" o:ole="">
                  <v:imagedata r:id="rId35" o:title=""/>
                </v:shape>
                <o:OLEObject Type="Embed" ProgID="PBrush" ShapeID="_x0000_i1026" DrawAspect="Content" ObjectID="_1577029107" r:id="rId36"/>
              </w:object>
            </w:r>
          </w:p>
        </w:tc>
      </w:tr>
      <w:tr w:rsidR="00AF7D1C" w14:paraId="3279EFD5" w14:textId="77777777" w:rsidTr="00FE0D1B">
        <w:tc>
          <w:tcPr>
            <w:tcW w:w="1526" w:type="dxa"/>
          </w:tcPr>
          <w:p w14:paraId="1CC9B59A" w14:textId="77777777" w:rsidR="00AF7D1C" w:rsidRDefault="00AF7D1C" w:rsidP="0052079F">
            <w:pPr>
              <w:jc w:val="center"/>
            </w:pPr>
          </w:p>
          <w:p w14:paraId="0148A772" w14:textId="77777777" w:rsidR="00AF7D1C" w:rsidRDefault="00AF7D1C" w:rsidP="0052079F">
            <w:pPr>
              <w:jc w:val="center"/>
            </w:pPr>
          </w:p>
          <w:p w14:paraId="5B4C735D" w14:textId="77777777" w:rsidR="00AF7D1C" w:rsidRDefault="00AF7D1C" w:rsidP="0052079F">
            <w:pPr>
              <w:jc w:val="center"/>
            </w:pPr>
            <w:r>
              <w:t>Enlarge</w:t>
            </w:r>
          </w:p>
        </w:tc>
        <w:tc>
          <w:tcPr>
            <w:tcW w:w="4111" w:type="dxa"/>
          </w:tcPr>
          <w:p w14:paraId="1EF2A469" w14:textId="77777777" w:rsidR="00AF7D1C" w:rsidRDefault="00AF7D1C" w:rsidP="0052079F"/>
          <w:p w14:paraId="5D9A051E" w14:textId="77777777" w:rsidR="00AF7D1C" w:rsidRDefault="00AF7D1C" w:rsidP="003F407B">
            <w:r>
              <w:t>An enlarge gesture involves the user to place two fingers on a widget. To perform the enlargement</w:t>
            </w:r>
            <w:r w:rsidR="00F65E73">
              <w:t xml:space="preserve"> operation</w:t>
            </w:r>
            <w:r>
              <w:t xml:space="preserve">, the user then needs to move drag their fingers in opposite directions. </w:t>
            </w:r>
          </w:p>
          <w:p w14:paraId="78C339D8" w14:textId="77777777" w:rsidR="00AF7D1C" w:rsidRDefault="00AF7D1C" w:rsidP="0052079F">
            <w:r>
              <w:t xml:space="preserve"> </w:t>
            </w:r>
          </w:p>
        </w:tc>
        <w:tc>
          <w:tcPr>
            <w:tcW w:w="3685" w:type="dxa"/>
          </w:tcPr>
          <w:p w14:paraId="748F0D86" w14:textId="77777777" w:rsidR="00301055" w:rsidRDefault="00301055" w:rsidP="0052079F">
            <w:pPr>
              <w:jc w:val="center"/>
            </w:pPr>
          </w:p>
          <w:p w14:paraId="2F06C9D6" w14:textId="77777777" w:rsidR="00AF7D1C" w:rsidRDefault="00AF7D1C" w:rsidP="0052079F">
            <w:pPr>
              <w:jc w:val="center"/>
            </w:pPr>
            <w:r w:rsidRPr="00716DCD">
              <w:object w:dxaOrig="3360" w:dyaOrig="3090" w14:anchorId="53D98490">
                <v:shape id="_x0000_i1027" type="#_x0000_t75" style="width:111.7pt;height:104.3pt" o:ole="">
                  <v:imagedata r:id="rId37" o:title=""/>
                </v:shape>
                <o:OLEObject Type="Embed" ProgID="PBrush" ShapeID="_x0000_i1027" DrawAspect="Content" ObjectID="_1577029108" r:id="rId38"/>
              </w:object>
            </w:r>
          </w:p>
        </w:tc>
      </w:tr>
    </w:tbl>
    <w:p w14:paraId="0AF29719" w14:textId="77777777" w:rsidR="00C82909" w:rsidRDefault="00C82909" w:rsidP="00AF7D1C">
      <w:pPr>
        <w:pStyle w:val="Caption"/>
        <w:jc w:val="center"/>
      </w:pPr>
    </w:p>
    <w:p w14:paraId="179B4FF5" w14:textId="77777777" w:rsidR="00AF7D1C" w:rsidRDefault="00AF7D1C" w:rsidP="00AF7D1C">
      <w:pPr>
        <w:pStyle w:val="ListParagraph"/>
        <w:suppressAutoHyphens/>
        <w:spacing w:after="0" w:line="240" w:lineRule="auto"/>
        <w:ind w:left="776"/>
        <w:contextualSpacing w:val="0"/>
        <w:jc w:val="left"/>
      </w:pPr>
    </w:p>
    <w:p w14:paraId="3C57347C" w14:textId="77777777" w:rsidR="00C82909" w:rsidRDefault="00C82909" w:rsidP="00AF7D1C">
      <w:pPr>
        <w:pStyle w:val="ListParagraph"/>
        <w:suppressAutoHyphens/>
        <w:spacing w:after="0" w:line="240" w:lineRule="auto"/>
        <w:ind w:left="776"/>
        <w:contextualSpacing w:val="0"/>
        <w:jc w:val="left"/>
      </w:pPr>
    </w:p>
    <w:tbl>
      <w:tblPr>
        <w:tblStyle w:val="TableGrid"/>
        <w:tblW w:w="9322" w:type="dxa"/>
        <w:tblLook w:val="04A0" w:firstRow="1" w:lastRow="0" w:firstColumn="1" w:lastColumn="0" w:noHBand="0" w:noVBand="1"/>
      </w:tblPr>
      <w:tblGrid>
        <w:gridCol w:w="1526"/>
        <w:gridCol w:w="4111"/>
        <w:gridCol w:w="3685"/>
      </w:tblGrid>
      <w:tr w:rsidR="00C82909" w14:paraId="3DF5E02C" w14:textId="77777777" w:rsidTr="00C82909">
        <w:tc>
          <w:tcPr>
            <w:tcW w:w="1526" w:type="dxa"/>
          </w:tcPr>
          <w:p w14:paraId="788541A6" w14:textId="77777777" w:rsidR="00C82909" w:rsidRDefault="00C82909" w:rsidP="003F662B">
            <w:pPr>
              <w:jc w:val="center"/>
            </w:pPr>
          </w:p>
          <w:p w14:paraId="2B347DE2" w14:textId="77777777" w:rsidR="00C82909" w:rsidRDefault="00C82909" w:rsidP="003F662B">
            <w:pPr>
              <w:jc w:val="center"/>
            </w:pPr>
          </w:p>
          <w:p w14:paraId="17CE1541" w14:textId="77777777" w:rsidR="00C82909" w:rsidRDefault="00C82909" w:rsidP="003F662B">
            <w:pPr>
              <w:jc w:val="center"/>
            </w:pPr>
          </w:p>
          <w:p w14:paraId="58122365" w14:textId="77777777" w:rsidR="00C82909" w:rsidRDefault="00C82909" w:rsidP="003F662B">
            <w:pPr>
              <w:jc w:val="center"/>
            </w:pPr>
            <w:r>
              <w:t>Shrink</w:t>
            </w:r>
          </w:p>
        </w:tc>
        <w:tc>
          <w:tcPr>
            <w:tcW w:w="4111" w:type="dxa"/>
          </w:tcPr>
          <w:p w14:paraId="4AE4D027" w14:textId="77777777" w:rsidR="00C82909" w:rsidRDefault="00C82909" w:rsidP="003F662B"/>
          <w:p w14:paraId="471248AD" w14:textId="77777777" w:rsidR="00C82909" w:rsidRDefault="00C82909" w:rsidP="003F662B">
            <w:r>
              <w:t xml:space="preserve">A shrink gesture is used to shrink a widget. Performing the gesture is similar to the enlargement operation, where two fingers are placed on a widget. The user is required to drag their fingers towards each other to perform the gesture. </w:t>
            </w:r>
          </w:p>
          <w:p w14:paraId="237AECE4" w14:textId="77777777" w:rsidR="00C82909" w:rsidRDefault="00C82909" w:rsidP="003F662B"/>
        </w:tc>
        <w:tc>
          <w:tcPr>
            <w:tcW w:w="3685" w:type="dxa"/>
          </w:tcPr>
          <w:p w14:paraId="3DDEAAB7" w14:textId="77777777" w:rsidR="00C82909" w:rsidRDefault="00C82909" w:rsidP="003F662B">
            <w:pPr>
              <w:jc w:val="center"/>
            </w:pPr>
          </w:p>
          <w:p w14:paraId="2247F7B0" w14:textId="77777777" w:rsidR="00C82909" w:rsidRDefault="00C82909" w:rsidP="003F662B">
            <w:pPr>
              <w:jc w:val="center"/>
            </w:pPr>
            <w:r w:rsidRPr="00716DCD">
              <w:rPr>
                <w:sz w:val="24"/>
              </w:rPr>
              <w:object w:dxaOrig="3105" w:dyaOrig="2985" w14:anchorId="5ABF709D">
                <v:shape id="_x0000_i1028" type="#_x0000_t75" style="width:108pt;height:103.05pt" o:ole="">
                  <v:imagedata r:id="rId39" o:title=""/>
                </v:shape>
                <o:OLEObject Type="Embed" ProgID="PBrush" ShapeID="_x0000_i1028" DrawAspect="Content" ObjectID="_1577029109" r:id="rId40"/>
              </w:object>
            </w:r>
          </w:p>
        </w:tc>
      </w:tr>
      <w:tr w:rsidR="00C82909" w14:paraId="7A11D140" w14:textId="77777777" w:rsidTr="00C82909">
        <w:tc>
          <w:tcPr>
            <w:tcW w:w="1526" w:type="dxa"/>
          </w:tcPr>
          <w:p w14:paraId="1CA5CB88" w14:textId="77777777" w:rsidR="00C82909" w:rsidRDefault="00C82909" w:rsidP="003F662B">
            <w:pPr>
              <w:jc w:val="center"/>
            </w:pPr>
          </w:p>
          <w:p w14:paraId="1F7DE831" w14:textId="77777777" w:rsidR="00C82909" w:rsidRDefault="00C82909" w:rsidP="003F662B">
            <w:pPr>
              <w:jc w:val="center"/>
            </w:pPr>
          </w:p>
          <w:p w14:paraId="3C4153BA" w14:textId="77777777" w:rsidR="00C82909" w:rsidRDefault="00C82909" w:rsidP="003F662B">
            <w:pPr>
              <w:jc w:val="center"/>
            </w:pPr>
          </w:p>
          <w:p w14:paraId="3135DBB1" w14:textId="77777777" w:rsidR="00C82909" w:rsidRDefault="00C82909" w:rsidP="003F662B">
            <w:pPr>
              <w:jc w:val="center"/>
            </w:pPr>
            <w:r>
              <w:t>Rotate</w:t>
            </w:r>
          </w:p>
        </w:tc>
        <w:tc>
          <w:tcPr>
            <w:tcW w:w="4111" w:type="dxa"/>
          </w:tcPr>
          <w:p w14:paraId="7A39D5F6" w14:textId="77777777" w:rsidR="00C82909" w:rsidRDefault="00C82909" w:rsidP="003F662B"/>
          <w:p w14:paraId="17D23535" w14:textId="77777777" w:rsidR="00C82909" w:rsidRDefault="00C82909" w:rsidP="003F662B">
            <w:r>
              <w:t xml:space="preserve">Rotating a widget can be achieved by the user performing a rotate gesture on it. Performing a rotate gesture requires the user to place two fingers on a widget. The rotate gesture requires one finger to be used as a pivot point while moving the other finger controls the rotation. </w:t>
            </w:r>
          </w:p>
          <w:p w14:paraId="764FE906" w14:textId="77777777" w:rsidR="00C82909" w:rsidRDefault="00C82909" w:rsidP="003F662B"/>
        </w:tc>
        <w:tc>
          <w:tcPr>
            <w:tcW w:w="3685" w:type="dxa"/>
          </w:tcPr>
          <w:p w14:paraId="72AB82EA" w14:textId="77777777" w:rsidR="00C82909" w:rsidRDefault="00C82909" w:rsidP="003F662B">
            <w:pPr>
              <w:jc w:val="center"/>
            </w:pPr>
          </w:p>
          <w:p w14:paraId="38CA2F0A" w14:textId="77777777" w:rsidR="00C82909" w:rsidRDefault="00C82909" w:rsidP="003F662B">
            <w:pPr>
              <w:keepNext/>
              <w:jc w:val="center"/>
            </w:pPr>
          </w:p>
          <w:p w14:paraId="3F7B58FE" w14:textId="77777777" w:rsidR="00C82909" w:rsidRDefault="00C82909" w:rsidP="003F662B">
            <w:pPr>
              <w:keepNext/>
              <w:jc w:val="center"/>
            </w:pPr>
            <w:r w:rsidRPr="00716DCD">
              <w:rPr>
                <w:sz w:val="24"/>
              </w:rPr>
              <w:object w:dxaOrig="3465" w:dyaOrig="3210" w14:anchorId="7D500AE0">
                <v:shape id="_x0000_i1029" type="#_x0000_t75" style="width:106.75pt;height:99.3pt" o:ole="">
                  <v:imagedata r:id="rId41" o:title=""/>
                </v:shape>
                <o:OLEObject Type="Embed" ProgID="PBrush" ShapeID="_x0000_i1029" DrawAspect="Content" ObjectID="_1577029110" r:id="rId42"/>
              </w:object>
            </w:r>
          </w:p>
        </w:tc>
      </w:tr>
    </w:tbl>
    <w:p w14:paraId="1895814F" w14:textId="77777777" w:rsidR="00C82909" w:rsidRDefault="00C82909" w:rsidP="00C82909">
      <w:pPr>
        <w:pStyle w:val="Caption"/>
        <w:jc w:val="center"/>
      </w:pPr>
      <w:r>
        <w:t>Table 5.</w:t>
      </w:r>
      <w:r w:rsidR="00DB57F7">
        <w:fldChar w:fldCharType="begin"/>
      </w:r>
      <w:r>
        <w:instrText xml:space="preserve"> SEQ Table \* ARABIC </w:instrText>
      </w:r>
      <w:r w:rsidR="00DB57F7">
        <w:fldChar w:fldCharType="separate"/>
      </w:r>
      <w:r w:rsidR="00724B15">
        <w:rPr>
          <w:noProof/>
        </w:rPr>
        <w:t>1</w:t>
      </w:r>
      <w:r w:rsidR="00DB57F7">
        <w:fldChar w:fldCharType="end"/>
      </w:r>
      <w:r>
        <w:t xml:space="preserve">: Interaction Gestures. Images courtesy of </w:t>
      </w:r>
      <w:r w:rsidR="00DB57F7">
        <w:fldChar w:fldCharType="begin"/>
      </w:r>
      <w:r w:rsidR="00E75294">
        <w:instrText xml:space="preserve"> ADDIN EN.CITE &lt;EndNote&gt;&lt;Cite&gt;&lt;IDText&gt;Multi-touch&lt;/IDText&gt;&lt;DisplayText&gt;[95]&lt;/DisplayText&gt;&lt;record&gt;&lt;urls&gt;&lt;related-urls&gt;&lt;url&gt;http://en.wikipedia.org/wiki/Multi-touch&lt;/url&gt;&lt;/related-urls&gt;&lt;/urls&gt;&lt;titles&gt;&lt;title&gt;Multi-touch&lt;/title&gt;&lt;/titles&gt;&lt;added-date format="utc"&gt;1338378327&lt;/added-date&gt;&lt;ref-type name="Web Page"&gt;12&lt;/ref-type&gt;&lt;rec-number&gt;199&lt;/rec-number&gt;&lt;last-updated-date format="utc"&gt;1338378351&lt;/last-updated-date&gt;&lt;/record&gt;&lt;/Cite&gt;&lt;/EndNote&gt;</w:instrText>
      </w:r>
      <w:r w:rsidR="00DB57F7">
        <w:fldChar w:fldCharType="separate"/>
      </w:r>
      <w:r w:rsidR="00E75294">
        <w:rPr>
          <w:noProof/>
        </w:rPr>
        <w:t>[95]</w:t>
      </w:r>
      <w:r w:rsidR="00DB57F7">
        <w:fldChar w:fldCharType="end"/>
      </w:r>
    </w:p>
    <w:p w14:paraId="3A8E6D52" w14:textId="77777777" w:rsidR="00AF7D1C" w:rsidRDefault="00AF7D1C" w:rsidP="00AF7D1C"/>
    <w:p w14:paraId="0504B06B" w14:textId="77777777" w:rsidR="00757D9C" w:rsidRDefault="00BA0A46" w:rsidP="00757D9C">
      <w:pPr>
        <w:pStyle w:val="Heading2"/>
      </w:pPr>
      <w:bookmarkStart w:id="119" w:name="_Toc324751307"/>
      <w:bookmarkStart w:id="120" w:name="_Toc327968486"/>
      <w:r>
        <w:t xml:space="preserve">5.7 </w:t>
      </w:r>
      <w:r w:rsidR="00F33816">
        <w:t xml:space="preserve">Software </w:t>
      </w:r>
      <w:r w:rsidR="00723C66">
        <w:t>D</w:t>
      </w:r>
      <w:r w:rsidR="00F33816">
        <w:t>esign</w:t>
      </w:r>
      <w:bookmarkEnd w:id="119"/>
      <w:r w:rsidR="000679DC">
        <w:t xml:space="preserve"> and Development</w:t>
      </w:r>
      <w:bookmarkEnd w:id="120"/>
    </w:p>
    <w:p w14:paraId="1FF0B33E" w14:textId="77777777" w:rsidR="00A64C8C" w:rsidRDefault="00A64C8C" w:rsidP="00757D9C"/>
    <w:p w14:paraId="7019181A" w14:textId="77777777" w:rsidR="00E52586" w:rsidRDefault="00E52586" w:rsidP="00757D9C">
      <w:r>
        <w:t>A suite of activities had to be developed to help keep the user engaged with the system. Since the multi-touch system was a custom-mad</w:t>
      </w:r>
      <w:r w:rsidR="00A72638">
        <w:t>e</w:t>
      </w:r>
      <w:r w:rsidR="00065834">
        <w:t>, camera based, solution, t</w:t>
      </w:r>
      <w:r>
        <w:t xml:space="preserve">he Windows </w:t>
      </w:r>
      <w:r w:rsidR="00A72638">
        <w:t xml:space="preserve">7 </w:t>
      </w:r>
      <w:r>
        <w:t xml:space="preserve">operating system </w:t>
      </w:r>
      <w:r w:rsidR="00C25351">
        <w:t>could not supply</w:t>
      </w:r>
      <w:r>
        <w:t xml:space="preserve"> native support</w:t>
      </w:r>
      <w:r w:rsidR="00013676">
        <w:t xml:space="preserve"> for</w:t>
      </w:r>
      <w:r>
        <w:t xml:space="preserve"> </w:t>
      </w:r>
      <w:r w:rsidR="00C25351">
        <w:t>the system. This presented a problem for the development of the system on the Windows 7 platform.</w:t>
      </w:r>
      <w:r>
        <w:t xml:space="preserve"> </w:t>
      </w:r>
    </w:p>
    <w:p w14:paraId="0DBEA1B2" w14:textId="77777777" w:rsidR="00E52586" w:rsidRDefault="00E52586" w:rsidP="00757D9C">
      <w:r>
        <w:t>As a design solution</w:t>
      </w:r>
      <w:r w:rsidR="007F797F">
        <w:t xml:space="preserve"> to this problem</w:t>
      </w:r>
      <w:r>
        <w:t xml:space="preserve">, a layered software architecture was </w:t>
      </w:r>
      <w:r w:rsidR="00DC750C">
        <w:t>developed</w:t>
      </w:r>
      <w:r>
        <w:t>. The architecture contained various layers including</w:t>
      </w:r>
      <w:r w:rsidR="00A72638">
        <w:t>,</w:t>
      </w:r>
      <w:r>
        <w:t xml:space="preserve"> the multi-touch tracking software, the multi-touch framework and the multi-touch application. Th</w:t>
      </w:r>
      <w:r w:rsidR="00DC750C">
        <w:t>ese layers create</w:t>
      </w:r>
      <w:r>
        <w:t xml:space="preserve"> a robust software </w:t>
      </w:r>
      <w:r w:rsidR="00DC750C">
        <w:t xml:space="preserve">architecture where the </w:t>
      </w:r>
      <w:r>
        <w:t xml:space="preserve">layers are </w:t>
      </w:r>
      <w:r w:rsidR="00DC750C">
        <w:t>independent of each other.</w:t>
      </w:r>
      <w:r>
        <w:t xml:space="preserve"> This layered architecture is presented in Figure 5.5. </w:t>
      </w:r>
    </w:p>
    <w:p w14:paraId="654DF411" w14:textId="77777777" w:rsidR="00126C09" w:rsidRDefault="00126C09" w:rsidP="00757D9C"/>
    <w:p w14:paraId="7A99182C" w14:textId="77777777" w:rsidR="00FE7152" w:rsidRDefault="00372A2C" w:rsidP="00FE7152">
      <w:pPr>
        <w:pStyle w:val="Heading4"/>
        <w:jc w:val="center"/>
      </w:pPr>
      <w:r>
        <w:lastRenderedPageBreak/>
        <w:t xml:space="preserve">              </w:t>
      </w:r>
      <w:r w:rsidR="000E0774">
        <w:rPr>
          <w:noProof/>
          <w:lang w:val="en-GB" w:eastAsia="en-GB"/>
        </w:rPr>
        <w:drawing>
          <wp:inline distT="0" distB="0" distL="0" distR="0" wp14:anchorId="02BE3D66" wp14:editId="574615A5">
            <wp:extent cx="2213788" cy="1931756"/>
            <wp:effectExtent l="19050" t="0" r="0" b="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srcRect/>
                    <a:stretch>
                      <a:fillRect/>
                    </a:stretch>
                  </pic:blipFill>
                  <pic:spPr bwMode="auto">
                    <a:xfrm>
                      <a:off x="0" y="0"/>
                      <a:ext cx="2216356" cy="1933996"/>
                    </a:xfrm>
                    <a:prstGeom prst="rect">
                      <a:avLst/>
                    </a:prstGeom>
                    <a:noFill/>
                    <a:ln w="9525">
                      <a:noFill/>
                      <a:miter lim="800000"/>
                      <a:headEnd/>
                      <a:tailEnd/>
                    </a:ln>
                  </pic:spPr>
                </pic:pic>
              </a:graphicData>
            </a:graphic>
          </wp:inline>
        </w:drawing>
      </w:r>
    </w:p>
    <w:p w14:paraId="5E4154AE" w14:textId="77777777" w:rsidR="00D74C9B" w:rsidRPr="00D74C9B" w:rsidRDefault="00D74C9B" w:rsidP="00D74C9B">
      <w:pPr>
        <w:pStyle w:val="Caption"/>
        <w:jc w:val="center"/>
      </w:pPr>
      <w:r>
        <w:tab/>
        <w:t>Figure 5.5: Multi-touch Software Architecture</w:t>
      </w:r>
    </w:p>
    <w:p w14:paraId="0B5A8B6E" w14:textId="77777777" w:rsidR="00B61B5A" w:rsidRDefault="00B61B5A" w:rsidP="00B61B5A">
      <w:pPr>
        <w:pStyle w:val="Heading2"/>
      </w:pPr>
    </w:p>
    <w:p w14:paraId="2BA3A3E0" w14:textId="77777777" w:rsidR="00126C09" w:rsidRDefault="00F80E96" w:rsidP="00F80E96">
      <w:pPr>
        <w:pStyle w:val="Heading3"/>
      </w:pPr>
      <w:bookmarkStart w:id="121" w:name="_Toc327968487"/>
      <w:r>
        <w:t xml:space="preserve">5.7.1 </w:t>
      </w:r>
      <w:r w:rsidR="00E52586">
        <w:t>Multi-touch Software Architecture</w:t>
      </w:r>
      <w:bookmarkEnd w:id="121"/>
    </w:p>
    <w:p w14:paraId="3FD28298" w14:textId="77777777" w:rsidR="00B61B5A" w:rsidRDefault="00B61B5A" w:rsidP="000F4FD3"/>
    <w:p w14:paraId="09E8E03B" w14:textId="77777777" w:rsidR="00BE1B4D" w:rsidRDefault="00BE1B4D" w:rsidP="000F4FD3">
      <w:r>
        <w:t xml:space="preserve">Multi-touch tracking software detects interactions </w:t>
      </w:r>
      <w:r w:rsidR="00645327">
        <w:t xml:space="preserve">with </w:t>
      </w:r>
      <w:r>
        <w:t xml:space="preserve">multi-touch </w:t>
      </w:r>
      <w:r w:rsidR="00645327">
        <w:t>surfaces</w:t>
      </w:r>
      <w:r>
        <w:t xml:space="preserve">. </w:t>
      </w:r>
      <w:r w:rsidR="00645327">
        <w:t xml:space="preserve">Detecting </w:t>
      </w:r>
      <w:r>
        <w:t xml:space="preserve">multi-touch interactions </w:t>
      </w:r>
      <w:r w:rsidR="00645327">
        <w:t xml:space="preserve">was achieved by tracking IR light blobs </w:t>
      </w:r>
      <w:r w:rsidR="00013676">
        <w:t>using</w:t>
      </w:r>
      <w:r w:rsidR="00645327">
        <w:t xml:space="preserve"> the IR camera</w:t>
      </w:r>
      <w:r w:rsidR="00013676">
        <w:t>s</w:t>
      </w:r>
      <w:r>
        <w:t xml:space="preserve">. </w:t>
      </w:r>
      <w:r w:rsidR="00492A9F">
        <w:t xml:space="preserve">The </w:t>
      </w:r>
      <w:r w:rsidR="00A72638">
        <w:t xml:space="preserve">open source </w:t>
      </w:r>
      <w:r w:rsidR="00492A9F">
        <w:t>multi-touch tracking software</w:t>
      </w:r>
      <w:r w:rsidR="00A72638">
        <w:t xml:space="preserve">, </w:t>
      </w:r>
      <w:r w:rsidR="00492A9F">
        <w:t xml:space="preserve"> Community Core Vision (CCV)</w:t>
      </w:r>
      <w:r w:rsidR="00A72638">
        <w:t xml:space="preserve"> </w:t>
      </w:r>
      <w:r w:rsidR="00DB57F7">
        <w:fldChar w:fldCharType="begin"/>
      </w:r>
      <w:r w:rsidR="00E75294">
        <w:instrText xml:space="preserve"> ADDIN EN.CITE &lt;EndNote&gt;&lt;Cite&gt;&lt;Author&gt;NUIGroup&lt;/Author&gt;&lt;IDText&gt;Community Core Vision&lt;/IDText&gt;&lt;DisplayText&gt;[96]&lt;/DisplayText&gt;&lt;record&gt;&lt;urls&gt;&lt;related-urls&gt;&lt;url&gt;http://ccv.nuigroup.com/&lt;/url&gt;&lt;/related-urls&gt;&lt;/urls&gt;&lt;titles&gt;&lt;title&gt;Community Core Vision&lt;/title&gt;&lt;/titles&gt;&lt;number&gt;04/03/2011&lt;/number&gt;&lt;contributors&gt;&lt;authors&gt;&lt;author&gt;NUIGroup&lt;/author&gt;&lt;/authors&gt;&lt;/contributors&gt;&lt;added-date format="utc"&gt;1299252901&lt;/added-date&gt;&lt;ref-type name="Web Page"&gt;12&lt;/ref-type&gt;&lt;rec-number&gt;75&lt;/rec-number&gt;&lt;last-updated-date format="utc"&gt;1299253033&lt;/last-updated-date&gt;&lt;volume&gt;2011&lt;/volume&gt;&lt;/record&gt;&lt;/Cite&gt;&lt;/EndNote&gt;</w:instrText>
      </w:r>
      <w:r w:rsidR="00DB57F7">
        <w:fldChar w:fldCharType="separate"/>
      </w:r>
      <w:r w:rsidR="00E75294">
        <w:rPr>
          <w:noProof/>
        </w:rPr>
        <w:t>[96]</w:t>
      </w:r>
      <w:r w:rsidR="00DB57F7">
        <w:fldChar w:fldCharType="end"/>
      </w:r>
      <w:r w:rsidR="00A72638">
        <w:t xml:space="preserve">, was used in the </w:t>
      </w:r>
      <w:r w:rsidR="00013676">
        <w:t>system</w:t>
      </w:r>
      <w:r w:rsidR="00492A9F">
        <w:t xml:space="preserve">. </w:t>
      </w:r>
      <w:r w:rsidR="004D57DD">
        <w:t xml:space="preserve">An in-depth report of CCV is presented in Appendix </w:t>
      </w:r>
      <w:r w:rsidR="00645327">
        <w:t>F</w:t>
      </w:r>
      <w:r w:rsidR="004D57DD">
        <w:t>.</w:t>
      </w:r>
      <w:r w:rsidR="00065834">
        <w:t xml:space="preserve"> When interactions a</w:t>
      </w:r>
      <w:r w:rsidR="00F1787C">
        <w:t>re detected</w:t>
      </w:r>
      <w:r w:rsidR="00A72638">
        <w:t xml:space="preserve"> by the tracking software</w:t>
      </w:r>
      <w:r w:rsidR="00F1787C">
        <w:t xml:space="preserve">, the interaction data </w:t>
      </w:r>
      <w:r w:rsidR="00065834">
        <w:t>i</w:t>
      </w:r>
      <w:r w:rsidR="00F1787C">
        <w:t xml:space="preserve">s sent to a multi-touch framework. </w:t>
      </w:r>
      <w:r w:rsidR="004D57DD">
        <w:t xml:space="preserve"> </w:t>
      </w:r>
    </w:p>
    <w:p w14:paraId="45EEF733" w14:textId="77777777" w:rsidR="00FC6233" w:rsidRDefault="006F4522" w:rsidP="000F4FD3">
      <w:r>
        <w:t xml:space="preserve">The multi-touch framework </w:t>
      </w:r>
      <w:r w:rsidR="00FB0FCA">
        <w:t xml:space="preserve">provides </w:t>
      </w:r>
      <w:r w:rsidR="00013676">
        <w:t>multi-touch events to the applications</w:t>
      </w:r>
      <w:r w:rsidR="00FB0FCA">
        <w:t xml:space="preserve">. </w:t>
      </w:r>
      <w:r w:rsidR="00492A9F">
        <w:t>Multi-touch for Java (MT4j)</w:t>
      </w:r>
      <w:r w:rsidR="004E2800">
        <w:t xml:space="preserve"> </w:t>
      </w:r>
      <w:r w:rsidR="00DB57F7">
        <w:fldChar w:fldCharType="begin"/>
      </w:r>
      <w:r w:rsidR="00E75294">
        <w:instrText xml:space="preserve"> ADDIN EN.CITE &lt;EndNote&gt;&lt;Cite&gt;&lt;Author&gt;Ruff&lt;/Author&gt;&lt;IDText&gt;MT4J&lt;/IDText&gt;&lt;DisplayText&gt;[97]&lt;/DisplayText&gt;&lt;record&gt;&lt;urls&gt;&lt;related-urls&gt;&lt;url&gt;http://mt4j.org&lt;/url&gt;&lt;/related-urls&gt;&lt;/urls&gt;&lt;titles&gt;&lt;title&gt;MT4J&lt;/title&gt;&lt;/titles&gt;&lt;number&gt;16/03/2011&lt;/number&gt;&lt;contributors&gt;&lt;authors&gt;&lt;author&gt;Ruff, Christopher&lt;/author&gt;&lt;/authors&gt;&lt;/contributors&gt;&lt;added-date format="utc"&gt;1300292290&lt;/added-date&gt;&lt;ref-type name="Web Page"&gt;12&lt;/ref-type&gt;&lt;rec-number&gt;80&lt;/rec-number&gt;&lt;last-updated-date format="utc"&gt;1300292396&lt;/last-updated-date&gt;&lt;volume&gt;2011&lt;/volume&gt;&lt;/record&gt;&lt;/Cite&gt;&lt;/EndNote&gt;</w:instrText>
      </w:r>
      <w:r w:rsidR="00DB57F7">
        <w:fldChar w:fldCharType="separate"/>
      </w:r>
      <w:r w:rsidR="00E75294">
        <w:rPr>
          <w:noProof/>
        </w:rPr>
        <w:t>[97]</w:t>
      </w:r>
      <w:r w:rsidR="00DB57F7">
        <w:fldChar w:fldCharType="end"/>
      </w:r>
      <w:r w:rsidR="00212C05">
        <w:t xml:space="preserve">, a multi-touch, scene-graph framework, was selected for the </w:t>
      </w:r>
      <w:r w:rsidR="00013676">
        <w:t>multi-touch framework layer</w:t>
      </w:r>
      <w:r w:rsidR="00492A9F">
        <w:t xml:space="preserve">. </w:t>
      </w:r>
      <w:r w:rsidR="00FC6233">
        <w:t>This framework is</w:t>
      </w:r>
      <w:r w:rsidR="004E2800">
        <w:t xml:space="preserve"> </w:t>
      </w:r>
      <w:r w:rsidR="00FC6233">
        <w:t>event driven</w:t>
      </w:r>
      <w:r w:rsidR="004E2800">
        <w:t xml:space="preserve"> and </w:t>
      </w:r>
      <w:r w:rsidR="00FC6233">
        <w:t>provid</w:t>
      </w:r>
      <w:r w:rsidR="004E2800">
        <w:t>es</w:t>
      </w:r>
      <w:r w:rsidR="00FC6233">
        <w:t xml:space="preserve"> intuitive mechanism</w:t>
      </w:r>
      <w:r w:rsidR="004E2800">
        <w:t>s</w:t>
      </w:r>
      <w:r w:rsidR="00FC6233">
        <w:t xml:space="preserve"> to interact with </w:t>
      </w:r>
      <w:r w:rsidR="00FB0FCA">
        <w:t>various components within the framework.</w:t>
      </w:r>
      <w:r w:rsidR="002B1CCD">
        <w:t xml:space="preserve"> </w:t>
      </w:r>
      <w:r w:rsidR="00212C05">
        <w:t xml:space="preserve"> </w:t>
      </w:r>
    </w:p>
    <w:p w14:paraId="7B8E291B" w14:textId="77777777" w:rsidR="00616658" w:rsidRDefault="00FC2FC8" w:rsidP="00063046">
      <w:r>
        <w:t>The multi-touch app</w:t>
      </w:r>
      <w:r w:rsidR="00A431A8">
        <w:t xml:space="preserve">lication layer is where the </w:t>
      </w:r>
      <w:r w:rsidR="00616658">
        <w:t xml:space="preserve">multi-touch applications run. </w:t>
      </w:r>
      <w:r w:rsidR="00212C05">
        <w:t>This layer receives</w:t>
      </w:r>
      <w:r w:rsidR="00FA1704">
        <w:t xml:space="preserve"> interaction events from the multi-touch framework</w:t>
      </w:r>
      <w:r w:rsidR="00616658">
        <w:t xml:space="preserve">. The recreational software activities developed for the research </w:t>
      </w:r>
      <w:r w:rsidR="00DB2532">
        <w:t xml:space="preserve">are placed in </w:t>
      </w:r>
      <w:r w:rsidR="006229F3">
        <w:t xml:space="preserve">the </w:t>
      </w:r>
      <w:r w:rsidR="00616658">
        <w:t xml:space="preserve">multi-touch application layer. </w:t>
      </w:r>
      <w:r w:rsidR="00FA1704">
        <w:t xml:space="preserve"> </w:t>
      </w:r>
    </w:p>
    <w:p w14:paraId="17CBD8E3" w14:textId="77777777" w:rsidR="000B2493" w:rsidRDefault="000B2493" w:rsidP="008234E1">
      <w:r>
        <w:t>In addition, a da</w:t>
      </w:r>
      <w:r w:rsidR="00063046">
        <w:t xml:space="preserve">ta collection </w:t>
      </w:r>
      <w:r w:rsidR="00616658">
        <w:t xml:space="preserve">layer, </w:t>
      </w:r>
      <w:r w:rsidR="00A431A8">
        <w:t>discussed later in the chapter</w:t>
      </w:r>
      <w:r w:rsidR="00616658">
        <w:t>, provided an interface for the system applications to store data in a database</w:t>
      </w:r>
      <w:r w:rsidR="00A431A8">
        <w:t>.</w:t>
      </w:r>
      <w:r w:rsidR="00063046">
        <w:t xml:space="preserve"> Databases provide a simple mechanism to add, update</w:t>
      </w:r>
      <w:r w:rsidR="008E6489">
        <w:t>, d</w:t>
      </w:r>
      <w:r w:rsidR="00063046">
        <w:t xml:space="preserve">elete </w:t>
      </w:r>
      <w:r w:rsidR="008E6489">
        <w:t xml:space="preserve">and query </w:t>
      </w:r>
      <w:r w:rsidR="00063046">
        <w:t>data</w:t>
      </w:r>
      <w:r w:rsidR="008E6489">
        <w:t>.</w:t>
      </w:r>
      <w:r w:rsidR="00063046">
        <w:t xml:space="preserve"> Databases can also be configured </w:t>
      </w:r>
      <w:r w:rsidR="006229F3">
        <w:t>to be</w:t>
      </w:r>
      <w:r w:rsidR="00063046">
        <w:t xml:space="preserve"> password protected, making the stored data more secure and only reachable to those </w:t>
      </w:r>
      <w:r w:rsidR="00063046">
        <w:lastRenderedPageBreak/>
        <w:t xml:space="preserve">who obtain the password. </w:t>
      </w:r>
      <w:r w:rsidR="007C22D3">
        <w:t xml:space="preserve">The </w:t>
      </w:r>
      <w:r>
        <w:t>data collection facility layer and database layer are shown in Figure 5.6.</w:t>
      </w:r>
    </w:p>
    <w:p w14:paraId="024C3B7C" w14:textId="77777777" w:rsidR="00063046" w:rsidRDefault="00A72638" w:rsidP="00063046">
      <w:pPr>
        <w:spacing w:line="276" w:lineRule="auto"/>
        <w:jc w:val="center"/>
      </w:pPr>
      <w:r>
        <w:rPr>
          <w:noProof/>
          <w:lang w:val="en-GB" w:eastAsia="en-GB"/>
        </w:rPr>
        <w:drawing>
          <wp:inline distT="0" distB="0" distL="0" distR="0" wp14:anchorId="36B93F80" wp14:editId="7BC5D2D6">
            <wp:extent cx="1628775" cy="242346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srcRect/>
                    <a:stretch>
                      <a:fillRect/>
                    </a:stretch>
                  </pic:blipFill>
                  <pic:spPr bwMode="auto">
                    <a:xfrm>
                      <a:off x="0" y="0"/>
                      <a:ext cx="1628775" cy="2423460"/>
                    </a:xfrm>
                    <a:prstGeom prst="rect">
                      <a:avLst/>
                    </a:prstGeom>
                    <a:noFill/>
                    <a:ln w="9525">
                      <a:noFill/>
                      <a:miter lim="800000"/>
                      <a:headEnd/>
                      <a:tailEnd/>
                    </a:ln>
                  </pic:spPr>
                </pic:pic>
              </a:graphicData>
            </a:graphic>
          </wp:inline>
        </w:drawing>
      </w:r>
    </w:p>
    <w:p w14:paraId="4192AE4F" w14:textId="77777777" w:rsidR="00063046" w:rsidRDefault="00063046" w:rsidP="00063046">
      <w:pPr>
        <w:pStyle w:val="Caption"/>
        <w:jc w:val="center"/>
      </w:pPr>
      <w:r>
        <w:t>Figure 5.</w:t>
      </w:r>
      <w:r w:rsidR="00250BCD">
        <w:t>6</w:t>
      </w:r>
      <w:r>
        <w:t>: Multi-touch Application Architecture</w:t>
      </w:r>
    </w:p>
    <w:p w14:paraId="3335D143" w14:textId="77777777" w:rsidR="00C82909" w:rsidRDefault="00C82909">
      <w:pPr>
        <w:spacing w:line="276" w:lineRule="auto"/>
        <w:jc w:val="left"/>
      </w:pPr>
    </w:p>
    <w:p w14:paraId="32A9C98A" w14:textId="77777777" w:rsidR="005D74EE" w:rsidRPr="00472F64" w:rsidRDefault="00F80E96" w:rsidP="00F80E96">
      <w:pPr>
        <w:pStyle w:val="Heading3"/>
      </w:pPr>
      <w:bookmarkStart w:id="122" w:name="_Toc327968488"/>
      <w:r>
        <w:t xml:space="preserve">5.7.2 </w:t>
      </w:r>
      <w:r w:rsidR="00616658">
        <w:t xml:space="preserve">Recreational </w:t>
      </w:r>
      <w:r w:rsidR="00093E19">
        <w:t>Activity D</w:t>
      </w:r>
      <w:r w:rsidR="00C01D69" w:rsidRPr="00472F64">
        <w:t>evelopment</w:t>
      </w:r>
      <w:bookmarkEnd w:id="122"/>
    </w:p>
    <w:p w14:paraId="36A57093" w14:textId="77777777" w:rsidR="00287218" w:rsidRDefault="00287218"/>
    <w:p w14:paraId="03DC8F26" w14:textId="77777777" w:rsidR="008F4EDE" w:rsidRDefault="00C754A2" w:rsidP="005942CC">
      <w:r>
        <w:t>F</w:t>
      </w:r>
      <w:r w:rsidR="008F4EDE">
        <w:t xml:space="preserve">ive recreational activities </w:t>
      </w:r>
      <w:r>
        <w:t xml:space="preserve">were </w:t>
      </w:r>
      <w:r w:rsidR="008F4EDE">
        <w:t xml:space="preserve">developed for </w:t>
      </w:r>
      <w:r w:rsidR="00616658">
        <w:t>the system. These include</w:t>
      </w:r>
      <w:r>
        <w:t>d</w:t>
      </w:r>
      <w:r w:rsidR="008F4EDE">
        <w:t xml:space="preserve"> a painting activity,</w:t>
      </w:r>
      <w:r w:rsidR="00616658">
        <w:t xml:space="preserve"> a</w:t>
      </w:r>
      <w:r w:rsidR="008F4EDE">
        <w:t xml:space="preserve"> reminiscence activity,</w:t>
      </w:r>
      <w:r w:rsidR="00616658">
        <w:t xml:space="preserve"> a</w:t>
      </w:r>
      <w:r w:rsidR="008F4EDE">
        <w:t xml:space="preserve"> music activity,</w:t>
      </w:r>
      <w:r w:rsidR="00616658">
        <w:t xml:space="preserve"> a</w:t>
      </w:r>
      <w:r w:rsidR="008F4EDE">
        <w:t xml:space="preserve"> reaction test</w:t>
      </w:r>
      <w:r w:rsidR="00616658">
        <w:t xml:space="preserve"> activity, and</w:t>
      </w:r>
      <w:r w:rsidR="008F4EDE">
        <w:t xml:space="preserve"> a </w:t>
      </w:r>
      <w:r w:rsidR="00616658">
        <w:t xml:space="preserve">simple </w:t>
      </w:r>
      <w:r w:rsidR="008F4EDE">
        <w:t xml:space="preserve">game. These activities </w:t>
      </w:r>
      <w:r w:rsidR="00FC6233">
        <w:t xml:space="preserve">were developed using the </w:t>
      </w:r>
      <w:r w:rsidR="008F4EDE">
        <w:t>guidelines</w:t>
      </w:r>
      <w:r>
        <w:t xml:space="preserve"> described</w:t>
      </w:r>
      <w:r w:rsidR="008F4EDE">
        <w:t xml:space="preserve"> by Alm</w:t>
      </w:r>
      <w:r w:rsidR="00F95CF7">
        <w:t xml:space="preserve"> </w:t>
      </w:r>
      <w:r w:rsidR="00DB57F7">
        <w:fldChar w:fldCharType="begin"/>
      </w:r>
      <w:r w:rsidR="00F95CF7">
        <w:instrText xml:space="preserve"> ADDIN EN.CITE &lt;EndNote&gt;&lt;Cite&gt;&lt;Author&gt;Alm&lt;/Author&gt;&lt;Year&gt;2005&lt;/Year&gt;&lt;IDText&gt;Making software accessible to people with severe memort deficits&lt;/IDText&gt;&lt;DisplayText&gt;[1]&lt;/Display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00DB57F7">
        <w:fldChar w:fldCharType="separate"/>
      </w:r>
      <w:r w:rsidR="00F95CF7">
        <w:rPr>
          <w:noProof/>
        </w:rPr>
        <w:t>[1]</w:t>
      </w:r>
      <w:r w:rsidR="00DB57F7">
        <w:fldChar w:fldCharType="end"/>
      </w:r>
      <w:r>
        <w:t>. Alm,</w:t>
      </w:r>
      <w:r w:rsidR="008F4EDE">
        <w:t xml:space="preserve"> who states </w:t>
      </w:r>
      <w:r w:rsidR="00F95CF7">
        <w:t>t</w:t>
      </w:r>
      <w:r w:rsidR="00FC6233">
        <w:t>hat effective user interfaces for dementia sufferers should have the following features</w:t>
      </w:r>
      <w:r w:rsidR="008F4EDE">
        <w:t>:</w:t>
      </w:r>
    </w:p>
    <w:p w14:paraId="3F6C4CD1" w14:textId="77777777" w:rsidR="00C754A2" w:rsidRDefault="00F95CF7" w:rsidP="008F4EDE">
      <w:pPr>
        <w:pStyle w:val="ListParagraph"/>
        <w:numPr>
          <w:ilvl w:val="0"/>
          <w:numId w:val="42"/>
        </w:numPr>
      </w:pPr>
      <w:r>
        <w:t xml:space="preserve">Use large fonts </w:t>
      </w:r>
      <w:r w:rsidR="00C754A2">
        <w:t>for text</w:t>
      </w:r>
    </w:p>
    <w:p w14:paraId="38CBC79E" w14:textId="77777777" w:rsidR="00F95CF7" w:rsidRDefault="00C754A2" w:rsidP="008F4EDE">
      <w:pPr>
        <w:pStyle w:val="ListParagraph"/>
        <w:numPr>
          <w:ilvl w:val="0"/>
          <w:numId w:val="42"/>
        </w:numPr>
      </w:pPr>
      <w:r>
        <w:t>U</w:t>
      </w:r>
      <w:r w:rsidR="00F95CF7">
        <w:t>se text sparingly</w:t>
      </w:r>
      <w:r w:rsidR="00F95CF7" w:rsidRPr="00F95CF7">
        <w:t xml:space="preserve"> </w:t>
      </w:r>
    </w:p>
    <w:p w14:paraId="7CB5BC21" w14:textId="77777777" w:rsidR="00F95CF7" w:rsidRDefault="00F95CF7" w:rsidP="008F4EDE">
      <w:pPr>
        <w:pStyle w:val="ListParagraph"/>
        <w:numPr>
          <w:ilvl w:val="0"/>
          <w:numId w:val="42"/>
        </w:numPr>
      </w:pPr>
      <w:r>
        <w:t>Backgrounds should use muted colours, and should not be distracting</w:t>
      </w:r>
    </w:p>
    <w:p w14:paraId="62FF45FB" w14:textId="77777777" w:rsidR="00F95CF7" w:rsidRDefault="00F95CF7" w:rsidP="008F4EDE">
      <w:pPr>
        <w:pStyle w:val="ListParagraph"/>
        <w:numPr>
          <w:ilvl w:val="0"/>
          <w:numId w:val="42"/>
        </w:numPr>
      </w:pPr>
      <w:r>
        <w:t>Use an attractive design which is encouraging to dementia sufferers</w:t>
      </w:r>
    </w:p>
    <w:p w14:paraId="762CA218" w14:textId="77777777" w:rsidR="008F4EDE" w:rsidRDefault="008F4EDE" w:rsidP="008F4EDE">
      <w:pPr>
        <w:pStyle w:val="ListParagraph"/>
        <w:numPr>
          <w:ilvl w:val="0"/>
          <w:numId w:val="42"/>
        </w:numPr>
      </w:pPr>
      <w:r>
        <w:t>Use high contrast between text and background</w:t>
      </w:r>
    </w:p>
    <w:p w14:paraId="295372D9" w14:textId="77777777" w:rsidR="00AD586B" w:rsidRDefault="00F01EC3" w:rsidP="00F01EC3">
      <w:pPr>
        <w:pStyle w:val="ListParagraph"/>
        <w:numPr>
          <w:ilvl w:val="0"/>
          <w:numId w:val="42"/>
        </w:numPr>
      </w:pPr>
      <w:r>
        <w:t xml:space="preserve">Use a simple navigational structure, </w:t>
      </w:r>
      <w:r w:rsidRPr="00F01EC3">
        <w:t>ensuring</w:t>
      </w:r>
      <w:r>
        <w:t xml:space="preserve"> </w:t>
      </w:r>
      <w:r w:rsidRPr="00F01EC3">
        <w:t>that</w:t>
      </w:r>
      <w:r>
        <w:t xml:space="preserve"> the dementia sufferer could easily navigate through all sections easily</w:t>
      </w:r>
    </w:p>
    <w:p w14:paraId="0169B9B1" w14:textId="77777777" w:rsidR="00002D88" w:rsidRDefault="00002D88" w:rsidP="00002D88">
      <w:r>
        <w:t xml:space="preserve">A black background with a grey gradient was chosen as a suitable unobtrusive background colour scheme for the various activities on the system. </w:t>
      </w:r>
    </w:p>
    <w:p w14:paraId="50055A05" w14:textId="77777777" w:rsidR="00666C27" w:rsidRDefault="00002D88" w:rsidP="00002D88">
      <w:r w:rsidRPr="007C5045">
        <w:lastRenderedPageBreak/>
        <w:t xml:space="preserve">Simple navigational features were implemented in the system. Navigating to the various activities </w:t>
      </w:r>
      <w:r w:rsidR="00666C27">
        <w:t>was</w:t>
      </w:r>
      <w:r w:rsidRPr="007C5045">
        <w:t xml:space="preserve"> done </w:t>
      </w:r>
      <w:r w:rsidR="00666C27">
        <w:t>through</w:t>
      </w:r>
      <w:r w:rsidRPr="007C5045">
        <w:t xml:space="preserve"> the main menu</w:t>
      </w:r>
      <w:r>
        <w:t xml:space="preserve"> (discussed in the next section)</w:t>
      </w:r>
      <w:r w:rsidRPr="007C5045">
        <w:t xml:space="preserve">. </w:t>
      </w:r>
      <w:r>
        <w:t xml:space="preserve">Returning to the main menu </w:t>
      </w:r>
      <w:r w:rsidR="00666C27">
        <w:t xml:space="preserve">from the activities </w:t>
      </w:r>
      <w:r>
        <w:t xml:space="preserve">was achieved by </w:t>
      </w:r>
      <w:r w:rsidR="00666C27">
        <w:t xml:space="preserve">the user </w:t>
      </w:r>
      <w:r>
        <w:t xml:space="preserve">touching the home </w:t>
      </w:r>
      <w:r w:rsidRPr="00666C27">
        <w:t xml:space="preserve">button. </w:t>
      </w:r>
      <w:r w:rsidR="00EE2CD6">
        <w:t xml:space="preserve">This navigational feature was believed to be usable for dementia sufferers. </w:t>
      </w:r>
      <w:r w:rsidR="00666C27">
        <w:t>Th</w:t>
      </w:r>
      <w:r w:rsidR="00EE2CD6">
        <w:t>e system's</w:t>
      </w:r>
      <w:r w:rsidR="00666C27">
        <w:t xml:space="preserve"> </w:t>
      </w:r>
      <w:r w:rsidR="00BE4564">
        <w:t xml:space="preserve">navigational </w:t>
      </w:r>
      <w:r w:rsidR="00666C27">
        <w:t xml:space="preserve">behaviour is shown in </w:t>
      </w:r>
      <w:r w:rsidR="00BE4564">
        <w:t>Figure 5.7.</w:t>
      </w:r>
    </w:p>
    <w:p w14:paraId="785B5DC9" w14:textId="77777777" w:rsidR="00666C27" w:rsidRDefault="00666C27" w:rsidP="00666C27">
      <w:pPr>
        <w:jc w:val="center"/>
      </w:pPr>
      <w:r>
        <w:rPr>
          <w:noProof/>
          <w:lang w:val="en-GB" w:eastAsia="en-GB"/>
        </w:rPr>
        <w:drawing>
          <wp:inline distT="0" distB="0" distL="0" distR="0" wp14:anchorId="6F364490" wp14:editId="0FF14D04">
            <wp:extent cx="1541176" cy="1714500"/>
            <wp:effectExtent l="19050" t="0" r="1874" b="0"/>
            <wp:docPr id="6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cstate="print"/>
                    <a:srcRect/>
                    <a:stretch>
                      <a:fillRect/>
                    </a:stretch>
                  </pic:blipFill>
                  <pic:spPr bwMode="auto">
                    <a:xfrm>
                      <a:off x="0" y="0"/>
                      <a:ext cx="1541176" cy="1714500"/>
                    </a:xfrm>
                    <a:prstGeom prst="rect">
                      <a:avLst/>
                    </a:prstGeom>
                    <a:noFill/>
                    <a:ln w="9525">
                      <a:noFill/>
                      <a:miter lim="800000"/>
                      <a:headEnd/>
                      <a:tailEnd/>
                    </a:ln>
                  </pic:spPr>
                </pic:pic>
              </a:graphicData>
            </a:graphic>
          </wp:inline>
        </w:drawing>
      </w:r>
    </w:p>
    <w:p w14:paraId="6429E9DE" w14:textId="77777777" w:rsidR="00BE4564" w:rsidRDefault="00BE4564" w:rsidP="00BE4564">
      <w:pPr>
        <w:pStyle w:val="Caption"/>
        <w:jc w:val="center"/>
      </w:pPr>
      <w:r>
        <w:t>Figure 5.7: System Navigation</w:t>
      </w:r>
    </w:p>
    <w:p w14:paraId="36FDE19C" w14:textId="77777777" w:rsidR="00C82909" w:rsidRDefault="00C82909" w:rsidP="00002D88"/>
    <w:p w14:paraId="44C4F018" w14:textId="77777777" w:rsidR="00002D88" w:rsidRDefault="00002D88" w:rsidP="00002D88">
      <w:r w:rsidRPr="00666C27">
        <w:t xml:space="preserve">Each activity had a home button located at the top left hand corner of the screen. The home button displayed a home </w:t>
      </w:r>
      <w:r w:rsidR="00BE4564">
        <w:t>graphic, presented in Figure 5.8</w:t>
      </w:r>
      <w:r w:rsidR="00666C27" w:rsidRPr="00666C27">
        <w:t>.</w:t>
      </w:r>
    </w:p>
    <w:p w14:paraId="523B9B10" w14:textId="77777777" w:rsidR="00BE4564" w:rsidRPr="00E30FA6" w:rsidRDefault="00BE4564" w:rsidP="00002D88">
      <w:pPr>
        <w:rPr>
          <w:color w:val="FF0000"/>
        </w:rPr>
      </w:pPr>
    </w:p>
    <w:p w14:paraId="53B8A68E" w14:textId="77777777" w:rsidR="00002D88" w:rsidRDefault="00002D88" w:rsidP="00002D88">
      <w:pPr>
        <w:jc w:val="center"/>
      </w:pPr>
      <w:r>
        <w:rPr>
          <w:noProof/>
          <w:lang w:val="en-GB" w:eastAsia="en-GB"/>
        </w:rPr>
        <w:drawing>
          <wp:inline distT="0" distB="0" distL="0" distR="0" wp14:anchorId="372439F1" wp14:editId="03CFA1D4">
            <wp:extent cx="788472" cy="788472"/>
            <wp:effectExtent l="19050" t="0" r="0" b="0"/>
            <wp:docPr id="15" name="Picture 10" descr="C:\Users\Andrew\workspace\32BitMT4J\MT4jProject\hospitalApplications\demos\images\home_32x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ndrew\workspace\32BitMT4J\MT4jProject\hospitalApplications\demos\images\home_32x32.png"/>
                    <pic:cNvPicPr>
                      <a:picLocks noChangeAspect="1" noChangeArrowheads="1"/>
                    </pic:cNvPicPr>
                  </pic:nvPicPr>
                  <pic:blipFill>
                    <a:blip r:embed="rId46" cstate="print"/>
                    <a:srcRect/>
                    <a:stretch>
                      <a:fillRect/>
                    </a:stretch>
                  </pic:blipFill>
                  <pic:spPr bwMode="auto">
                    <a:xfrm>
                      <a:off x="0" y="0"/>
                      <a:ext cx="788472" cy="783772"/>
                    </a:xfrm>
                    <a:prstGeom prst="rect">
                      <a:avLst/>
                    </a:prstGeom>
                    <a:noFill/>
                    <a:ln w="9525">
                      <a:noFill/>
                      <a:miter lim="800000"/>
                      <a:headEnd/>
                      <a:tailEnd/>
                    </a:ln>
                  </pic:spPr>
                </pic:pic>
              </a:graphicData>
            </a:graphic>
          </wp:inline>
        </w:drawing>
      </w:r>
    </w:p>
    <w:p w14:paraId="6DDA6515" w14:textId="77777777" w:rsidR="00002D88" w:rsidRDefault="00BE4564" w:rsidP="00002D88">
      <w:pPr>
        <w:pStyle w:val="Caption"/>
        <w:jc w:val="center"/>
      </w:pPr>
      <w:r>
        <w:t>Figure 5.8</w:t>
      </w:r>
      <w:r w:rsidR="00002D88">
        <w:t>: Home Button</w:t>
      </w:r>
    </w:p>
    <w:p w14:paraId="6E64CC1D" w14:textId="77777777" w:rsidR="006229F3" w:rsidRDefault="006229F3">
      <w:pPr>
        <w:spacing w:line="276" w:lineRule="auto"/>
        <w:jc w:val="left"/>
      </w:pPr>
    </w:p>
    <w:p w14:paraId="2BF76D8C" w14:textId="77777777" w:rsidR="00F358A1" w:rsidRDefault="00F358A1" w:rsidP="00603FF5">
      <w:pPr>
        <w:pStyle w:val="Heading5"/>
      </w:pPr>
      <w:r>
        <w:t>Main Menu</w:t>
      </w:r>
    </w:p>
    <w:p w14:paraId="4E3254D2" w14:textId="77777777" w:rsidR="00F352FC" w:rsidRDefault="00F352FC" w:rsidP="00C5333B"/>
    <w:p w14:paraId="7BECE8A2" w14:textId="77777777" w:rsidR="008D1493" w:rsidRDefault="00B22E3D" w:rsidP="008D1493">
      <w:r>
        <w:t xml:space="preserve">A </w:t>
      </w:r>
      <w:r w:rsidR="00C5333B">
        <w:t>main menu was created</w:t>
      </w:r>
      <w:r w:rsidR="00B6463C">
        <w:t xml:space="preserve"> </w:t>
      </w:r>
      <w:r>
        <w:t>which clearly</w:t>
      </w:r>
      <w:r w:rsidR="00CF62A3">
        <w:t>, and simply, displayed</w:t>
      </w:r>
      <w:r>
        <w:t xml:space="preserve"> all the activities available on the system. </w:t>
      </w:r>
      <w:r w:rsidR="00CF62A3">
        <w:t>T</w:t>
      </w:r>
      <w:r w:rsidR="00C77CF8">
        <w:t>he main menu</w:t>
      </w:r>
      <w:r w:rsidR="00C5333B">
        <w:t xml:space="preserve"> can be seen in Figure </w:t>
      </w:r>
      <w:r w:rsidR="006A19D0">
        <w:t>5.</w:t>
      </w:r>
      <w:r w:rsidR="00121D99">
        <w:t>9</w:t>
      </w:r>
      <w:r w:rsidR="00C5333B">
        <w:t xml:space="preserve">. </w:t>
      </w:r>
    </w:p>
    <w:p w14:paraId="4AA581B7" w14:textId="77777777" w:rsidR="00D947F9" w:rsidRDefault="00D947F9" w:rsidP="008D1493"/>
    <w:p w14:paraId="4A6E34DA" w14:textId="77777777" w:rsidR="00D947F9" w:rsidRDefault="00D947F9" w:rsidP="00D947F9">
      <w:pPr>
        <w:keepNext/>
        <w:spacing w:line="276" w:lineRule="auto"/>
        <w:jc w:val="center"/>
      </w:pPr>
      <w:r w:rsidRPr="00C5333B">
        <w:rPr>
          <w:b/>
          <w:noProof/>
          <w:lang w:val="en-GB" w:eastAsia="en-GB"/>
        </w:rPr>
        <w:lastRenderedPageBreak/>
        <w:drawing>
          <wp:inline distT="0" distB="0" distL="0" distR="0" wp14:anchorId="4F7FFC3C" wp14:editId="7BFC68CD">
            <wp:extent cx="4172940" cy="3127972"/>
            <wp:effectExtent l="19050" t="0" r="0" b="0"/>
            <wp:docPr id="67" name="Picture 6" descr="C:\Users\Andrew\Downloads\menu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ndrew\Downloads\menuScene.jpg"/>
                    <pic:cNvPicPr>
                      <a:picLocks noChangeAspect="1" noChangeArrowheads="1"/>
                    </pic:cNvPicPr>
                  </pic:nvPicPr>
                  <pic:blipFill>
                    <a:blip r:embed="rId47" cstate="print"/>
                    <a:srcRect/>
                    <a:stretch>
                      <a:fillRect/>
                    </a:stretch>
                  </pic:blipFill>
                  <pic:spPr bwMode="auto">
                    <a:xfrm>
                      <a:off x="0" y="0"/>
                      <a:ext cx="4172940" cy="3127972"/>
                    </a:xfrm>
                    <a:prstGeom prst="rect">
                      <a:avLst/>
                    </a:prstGeom>
                    <a:noFill/>
                    <a:ln w="9525">
                      <a:noFill/>
                      <a:miter lim="800000"/>
                      <a:headEnd/>
                      <a:tailEnd/>
                    </a:ln>
                  </pic:spPr>
                </pic:pic>
              </a:graphicData>
            </a:graphic>
          </wp:inline>
        </w:drawing>
      </w:r>
    </w:p>
    <w:p w14:paraId="00EE7434" w14:textId="77777777" w:rsidR="00D947F9" w:rsidRDefault="00D947F9" w:rsidP="00D947F9">
      <w:pPr>
        <w:pStyle w:val="Caption"/>
        <w:jc w:val="center"/>
      </w:pPr>
      <w:r>
        <w:t>Figure 5.</w:t>
      </w:r>
      <w:r w:rsidR="00121D99">
        <w:t>9</w:t>
      </w:r>
      <w:r>
        <w:t>: Main Menu</w:t>
      </w:r>
    </w:p>
    <w:p w14:paraId="56EC9CAC" w14:textId="77777777" w:rsidR="00D947F9" w:rsidRDefault="00D947F9" w:rsidP="008D1493"/>
    <w:p w14:paraId="4E434BA6" w14:textId="77777777" w:rsidR="00002D88" w:rsidRDefault="00002D88" w:rsidP="00002D88">
      <w:pPr>
        <w:rPr>
          <w:color w:val="FF0000"/>
          <w:highlight w:val="yellow"/>
        </w:rPr>
      </w:pPr>
      <w:r>
        <w:t>An</w:t>
      </w:r>
      <w:r w:rsidRPr="00DB5410">
        <w:t xml:space="preserve"> instruction </w:t>
      </w:r>
      <w:r>
        <w:t xml:space="preserve">to the user was presented on the main menu. The instruction, </w:t>
      </w:r>
      <w:r w:rsidRPr="00DB5410">
        <w:t>"Touch activity to get started" was positioned at the top of the screen.</w:t>
      </w:r>
      <w:r w:rsidRPr="00DB5410">
        <w:rPr>
          <w:color w:val="FF0000"/>
        </w:rPr>
        <w:t xml:space="preserve">  </w:t>
      </w:r>
      <w:r>
        <w:t>The wording</w:t>
      </w:r>
      <w:r w:rsidRPr="00DB5410">
        <w:t xml:space="preserve"> was carefully chosen so it would not be confusing or ambiguous to dementia sufferer</w:t>
      </w:r>
      <w:r>
        <w:t>s</w:t>
      </w:r>
      <w:r w:rsidRPr="00DB5410">
        <w:t>.</w:t>
      </w:r>
      <w:r w:rsidRPr="00DB5410">
        <w:rPr>
          <w:color w:val="FF0000"/>
        </w:rPr>
        <w:t xml:space="preserve"> </w:t>
      </w:r>
      <w:r w:rsidRPr="00DB5410">
        <w:t xml:space="preserve">A study by Riley et al. </w:t>
      </w:r>
      <w:r w:rsidR="00DB57F7" w:rsidRPr="00DB5410">
        <w:fldChar w:fldCharType="begin"/>
      </w:r>
      <w:r w:rsidRPr="00DB5410">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rsidRPr="00DB5410">
        <w:fldChar w:fldCharType="separate"/>
      </w:r>
      <w:r w:rsidRPr="00DB5410">
        <w:rPr>
          <w:noProof/>
        </w:rPr>
        <w:t>[14]</w:t>
      </w:r>
      <w:r w:rsidR="00DB57F7" w:rsidRPr="00DB5410">
        <w:fldChar w:fldCharType="end"/>
      </w:r>
      <w:r w:rsidRPr="00DB5410">
        <w:t xml:space="preserve"> found that some instructions can be confusing to dementia sufferers. In their study, they prompted dementia sufferers to interact with a touch screen by using the phrase "drag your finger around the screen to play".</w:t>
      </w:r>
      <w:r>
        <w:t xml:space="preserve"> This resulted in a dementia sufferer dragging their finger along the outer frame of the screen and not on the touch surface. </w:t>
      </w:r>
    </w:p>
    <w:p w14:paraId="06BA0A75" w14:textId="77777777" w:rsidR="00002D88" w:rsidRPr="00DF2AC4" w:rsidRDefault="00002D88" w:rsidP="00002D88">
      <w:r w:rsidRPr="00DF2AC4">
        <w:t xml:space="preserve">The instruction was designed to have large text </w:t>
      </w:r>
      <w:r>
        <w:t>for maximum impact</w:t>
      </w:r>
      <w:r w:rsidRPr="00DF2AC4">
        <w:t>. The colour of the instruction was white</w:t>
      </w:r>
      <w:r>
        <w:t xml:space="preserve">. This colour was chosen as </w:t>
      </w:r>
      <w:r w:rsidRPr="00DF2AC4">
        <w:t xml:space="preserve">it </w:t>
      </w:r>
      <w:r>
        <w:t xml:space="preserve">has high </w:t>
      </w:r>
      <w:r w:rsidRPr="00DF2AC4">
        <w:t>contrast</w:t>
      </w:r>
      <w:r>
        <w:t xml:space="preserve"> with the background</w:t>
      </w:r>
      <w:r w:rsidRPr="00DF2AC4">
        <w:t xml:space="preserve">, making it noticeable to the user when they first see the menu. </w:t>
      </w:r>
      <w:r>
        <w:t xml:space="preserve">  </w:t>
      </w:r>
    </w:p>
    <w:p w14:paraId="2A2FD43E" w14:textId="77777777" w:rsidR="00AB191F" w:rsidRDefault="008D1493" w:rsidP="008D1493">
      <w:r>
        <w:t xml:space="preserve">The main menu </w:t>
      </w:r>
      <w:r w:rsidR="00CF62A3">
        <w:t xml:space="preserve">behaved like </w:t>
      </w:r>
      <w:r>
        <w:t>a</w:t>
      </w:r>
      <w:r w:rsidR="00CF62A3">
        <w:t xml:space="preserve"> menu of</w:t>
      </w:r>
      <w:r>
        <w:t xml:space="preserve"> hyperlink</w:t>
      </w:r>
      <w:r w:rsidR="00CF62A3">
        <w:t>s</w:t>
      </w:r>
      <w:r>
        <w:t>. Each activity</w:t>
      </w:r>
      <w:r w:rsidR="00AB191F">
        <w:t xml:space="preserve"> in the system</w:t>
      </w:r>
      <w:r>
        <w:t xml:space="preserve"> </w:t>
      </w:r>
      <w:r w:rsidR="00AB191F">
        <w:t xml:space="preserve">had a </w:t>
      </w:r>
      <w:r>
        <w:t>hyperlink</w:t>
      </w:r>
      <w:r w:rsidR="00AB191F">
        <w:t xml:space="preserve"> associated to it</w:t>
      </w:r>
      <w:r>
        <w:t xml:space="preserve">. This allowed users to navigate to an activity by </w:t>
      </w:r>
      <w:r w:rsidR="00DF2AC4">
        <w:t xml:space="preserve">simply </w:t>
      </w:r>
      <w:r>
        <w:t xml:space="preserve">tapping </w:t>
      </w:r>
      <w:r w:rsidR="00AB191F">
        <w:t xml:space="preserve">on </w:t>
      </w:r>
      <w:r w:rsidR="00CF62A3">
        <w:t xml:space="preserve">its associated "picture </w:t>
      </w:r>
      <w:r w:rsidR="00AB191F">
        <w:t>hyperlink</w:t>
      </w:r>
      <w:r w:rsidR="00CF62A3">
        <w:t>"</w:t>
      </w:r>
      <w:r w:rsidR="00AB191F">
        <w:t>.</w:t>
      </w:r>
      <w:r w:rsidR="00CF62A3">
        <w:t xml:space="preserve"> </w:t>
      </w:r>
      <w:r w:rsidR="00AB191F">
        <w:t xml:space="preserve"> </w:t>
      </w:r>
    </w:p>
    <w:p w14:paraId="07EE08AC" w14:textId="77777777" w:rsidR="00B921FB" w:rsidRDefault="00AB191F" w:rsidP="00B921FB">
      <w:r>
        <w:t xml:space="preserve">Each hyperlink contained </w:t>
      </w:r>
      <w:r w:rsidR="00D947F9">
        <w:t>both an</w:t>
      </w:r>
      <w:r>
        <w:t xml:space="preserve"> </w:t>
      </w:r>
      <w:r w:rsidR="008D1493">
        <w:t xml:space="preserve">image </w:t>
      </w:r>
      <w:r>
        <w:t>and</w:t>
      </w:r>
      <w:r w:rsidR="008D1493">
        <w:t xml:space="preserve"> </w:t>
      </w:r>
      <w:r>
        <w:t xml:space="preserve">a </w:t>
      </w:r>
      <w:r w:rsidR="008D1493">
        <w:t xml:space="preserve">caption. </w:t>
      </w:r>
      <w:r w:rsidR="00B921FB">
        <w:t xml:space="preserve">To </w:t>
      </w:r>
      <w:r w:rsidR="00B921FB" w:rsidRPr="003E0AD1">
        <w:t xml:space="preserve">catch the attention of the user, the </w:t>
      </w:r>
      <w:r w:rsidR="00B921FB">
        <w:t xml:space="preserve">images were surrounded by white boarders. This provided </w:t>
      </w:r>
      <w:r w:rsidR="007D595B">
        <w:t xml:space="preserve">a </w:t>
      </w:r>
      <w:r w:rsidR="00B921FB">
        <w:t xml:space="preserve">high contrast </w:t>
      </w:r>
      <w:r w:rsidR="00B921FB">
        <w:lastRenderedPageBreak/>
        <w:t xml:space="preserve">between the dark </w:t>
      </w:r>
      <w:r w:rsidR="00B921FB" w:rsidRPr="003E0AD1">
        <w:t>background</w:t>
      </w:r>
      <w:r w:rsidR="00B921FB">
        <w:t xml:space="preserve"> and the images</w:t>
      </w:r>
      <w:r w:rsidR="007D595B">
        <w:t>.</w:t>
      </w:r>
      <w:r w:rsidR="00B921FB">
        <w:t xml:space="preserve"> The </w:t>
      </w:r>
      <w:r w:rsidR="00B921FB" w:rsidRPr="003E0AD1">
        <w:t>caption</w:t>
      </w:r>
      <w:r w:rsidR="00B921FB">
        <w:t>s positioned</w:t>
      </w:r>
      <w:r w:rsidR="00B921FB" w:rsidRPr="003E0AD1">
        <w:t xml:space="preserve"> underneath </w:t>
      </w:r>
      <w:r w:rsidR="00B921FB">
        <w:t xml:space="preserve">the </w:t>
      </w:r>
      <w:r w:rsidR="007D595B">
        <w:t>i</w:t>
      </w:r>
      <w:r w:rsidR="00B921FB">
        <w:t xml:space="preserve">mages were chosen to be brief and descriptive of the activity. This </w:t>
      </w:r>
      <w:r w:rsidR="00CF62A3">
        <w:t>simply and clearly described</w:t>
      </w:r>
      <w:r w:rsidR="00B921FB">
        <w:t xml:space="preserve"> what </w:t>
      </w:r>
      <w:r w:rsidR="00DF2AC4">
        <w:t>each specific</w:t>
      </w:r>
      <w:r w:rsidR="00B921FB">
        <w:t xml:space="preserve"> activity offered the user. </w:t>
      </w:r>
    </w:p>
    <w:p w14:paraId="51CF6029" w14:textId="77777777" w:rsidR="00BC3A8A" w:rsidRPr="003F1813" w:rsidRDefault="00BC3A8A" w:rsidP="00540B68">
      <w:pPr>
        <w:rPr>
          <w:color w:val="FF0000"/>
        </w:rPr>
      </w:pPr>
    </w:p>
    <w:p w14:paraId="1BA8EF25" w14:textId="77777777" w:rsidR="00F358A1" w:rsidRDefault="00F358A1" w:rsidP="00603FF5">
      <w:pPr>
        <w:pStyle w:val="Heading5"/>
      </w:pPr>
      <w:r>
        <w:t>Paint activity</w:t>
      </w:r>
    </w:p>
    <w:p w14:paraId="3AEB27A6" w14:textId="77777777" w:rsidR="00C5333B" w:rsidRDefault="00C5333B">
      <w:pPr>
        <w:rPr>
          <w:b/>
        </w:rPr>
      </w:pPr>
    </w:p>
    <w:p w14:paraId="6A5CD089" w14:textId="77777777" w:rsidR="00C5333B" w:rsidRDefault="00C5333B" w:rsidP="004A66E6">
      <w:r>
        <w:t xml:space="preserve">As discussed in the literature review, creative activities such as painting are beneficial to the well being of </w:t>
      </w:r>
      <w:r w:rsidR="008F701C">
        <w:t>dementia</w:t>
      </w:r>
      <w:r w:rsidR="00F352FC">
        <w:t xml:space="preserve"> sufferers</w:t>
      </w:r>
      <w:r>
        <w:t xml:space="preserve">. </w:t>
      </w:r>
      <w:r w:rsidR="00146324">
        <w:t>Painting is a</w:t>
      </w:r>
      <w:r w:rsidR="007C4DA5">
        <w:t xml:space="preserve">n existing </w:t>
      </w:r>
      <w:r w:rsidR="00146324">
        <w:t xml:space="preserve">therapy which is already used in hospitals and nursing homes. </w:t>
      </w:r>
      <w:r w:rsidR="00602B0E">
        <w:t>As</w:t>
      </w:r>
      <w:r w:rsidR="00146324">
        <w:t xml:space="preserve"> this </w:t>
      </w:r>
      <w:r w:rsidR="007C4DA5">
        <w:t xml:space="preserve">therapy </w:t>
      </w:r>
      <w:r w:rsidR="00146324">
        <w:t>is widely accepted, a paint activity was designed and developed for the system.</w:t>
      </w:r>
      <w:r w:rsidR="003500EE">
        <w:t xml:space="preserve"> </w:t>
      </w:r>
      <w:r>
        <w:t xml:space="preserve">The paint </w:t>
      </w:r>
      <w:r w:rsidR="004F1DF4">
        <w:t>activity</w:t>
      </w:r>
      <w:r>
        <w:t xml:space="preserve"> </w:t>
      </w:r>
      <w:r w:rsidR="00602B0E">
        <w:t xml:space="preserve">enabled </w:t>
      </w:r>
      <w:r w:rsidR="003500EE">
        <w:t>dementia</w:t>
      </w:r>
      <w:r>
        <w:t xml:space="preserve"> </w:t>
      </w:r>
      <w:r w:rsidR="00602B0E">
        <w:t xml:space="preserve">sufferers to </w:t>
      </w:r>
      <w:r>
        <w:t>express themselves creatively</w:t>
      </w:r>
      <w:r w:rsidR="00F064BF">
        <w:t xml:space="preserve"> by painting virtual pictures</w:t>
      </w:r>
      <w:r>
        <w:t xml:space="preserve">. </w:t>
      </w:r>
    </w:p>
    <w:p w14:paraId="05B911AF" w14:textId="77777777" w:rsidR="007E56E6" w:rsidRDefault="00033E14" w:rsidP="004A66E6">
      <w:r>
        <w:t xml:space="preserve">Common computer painting applications, such as Microsoft Paint, provide a </w:t>
      </w:r>
      <w:r w:rsidR="000B6F1A">
        <w:t>significant amount of functionality;</w:t>
      </w:r>
      <w:r>
        <w:t xml:space="preserve"> however, a lot of th</w:t>
      </w:r>
      <w:r w:rsidR="000B6F1A">
        <w:t>is functionality was considered</w:t>
      </w:r>
      <w:r>
        <w:t xml:space="preserve"> to be too difficult for dementia sufferer</w:t>
      </w:r>
      <w:r w:rsidR="00DB077A">
        <w:t>s</w:t>
      </w:r>
      <w:r>
        <w:t xml:space="preserve">. The functionality implemented in the paint activity was deliberately limited. The functionality included, painting on the canvas, changing the paint colour, changing the stroke size and clearing the paint canvas. </w:t>
      </w:r>
    </w:p>
    <w:p w14:paraId="27E807FE" w14:textId="77777777" w:rsidR="00E80EDC" w:rsidRPr="003E0AD1" w:rsidRDefault="00E80EDC" w:rsidP="00E80EDC">
      <w:r>
        <w:t>The user interface of the paint activity consisted of a few simple components, including a paint canvas, colour pallet, new page button, and a slider controlling the paint stroke si</w:t>
      </w:r>
      <w:r w:rsidR="002E078D">
        <w:t>ze.</w:t>
      </w:r>
      <w:r>
        <w:t xml:space="preserve"> Figure 5.</w:t>
      </w:r>
      <w:r w:rsidR="00121D99">
        <w:t>10</w:t>
      </w:r>
      <w:r>
        <w:t xml:space="preserve"> displays the design of the paint activity user interface.</w:t>
      </w:r>
    </w:p>
    <w:p w14:paraId="0B877591" w14:textId="77777777" w:rsidR="00E80EDC" w:rsidRDefault="00E80EDC" w:rsidP="004A66E6"/>
    <w:p w14:paraId="66B5EA6E" w14:textId="77777777" w:rsidR="007E56E6" w:rsidRDefault="00D45BA4" w:rsidP="007E56E6">
      <w:pPr>
        <w:jc w:val="center"/>
      </w:pPr>
      <w:r>
        <w:rPr>
          <w:noProof/>
          <w:lang w:val="en-GB" w:eastAsia="en-GB"/>
        </w:rPr>
        <w:lastRenderedPageBreak/>
        <w:drawing>
          <wp:inline distT="0" distB="0" distL="0" distR="0" wp14:anchorId="1D4D8CF7" wp14:editId="4325A963">
            <wp:extent cx="4030435" cy="3058705"/>
            <wp:effectExtent l="19050" t="0" r="8165" b="0"/>
            <wp:docPr id="3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cstate="print"/>
                    <a:srcRect/>
                    <a:stretch>
                      <a:fillRect/>
                    </a:stretch>
                  </pic:blipFill>
                  <pic:spPr bwMode="auto">
                    <a:xfrm>
                      <a:off x="0" y="0"/>
                      <a:ext cx="4030721" cy="3058922"/>
                    </a:xfrm>
                    <a:prstGeom prst="rect">
                      <a:avLst/>
                    </a:prstGeom>
                    <a:noFill/>
                    <a:ln w="9525">
                      <a:noFill/>
                      <a:miter lim="800000"/>
                      <a:headEnd/>
                      <a:tailEnd/>
                    </a:ln>
                  </pic:spPr>
                </pic:pic>
              </a:graphicData>
            </a:graphic>
          </wp:inline>
        </w:drawing>
      </w:r>
    </w:p>
    <w:p w14:paraId="6BEF64FC" w14:textId="77777777" w:rsidR="007E56E6" w:rsidRPr="00644E5E" w:rsidRDefault="00121D99" w:rsidP="007E56E6">
      <w:pPr>
        <w:pStyle w:val="Caption"/>
        <w:jc w:val="center"/>
      </w:pPr>
      <w:r>
        <w:t>Figure 5.10</w:t>
      </w:r>
      <w:r w:rsidR="007E56E6">
        <w:t>: Paint Activity Interface Design</w:t>
      </w:r>
    </w:p>
    <w:p w14:paraId="5A020E62" w14:textId="77777777" w:rsidR="00C82909" w:rsidRDefault="00C82909" w:rsidP="005E2CCF"/>
    <w:p w14:paraId="1BEEA2BD" w14:textId="77777777" w:rsidR="005E2CCF" w:rsidRPr="005E2CCF" w:rsidRDefault="005E2CCF" w:rsidP="005E2CCF">
      <w:r w:rsidRPr="005E2CCF">
        <w:t>The colour pallet allow</w:t>
      </w:r>
      <w:r w:rsidR="00BA6BC9">
        <w:t>ed</w:t>
      </w:r>
      <w:r w:rsidRPr="005E2CCF">
        <w:t xml:space="preserve"> the users to choose </w:t>
      </w:r>
      <w:r w:rsidR="00BA6BC9">
        <w:t xml:space="preserve">the </w:t>
      </w:r>
      <w:r w:rsidRPr="005E2CCF">
        <w:t xml:space="preserve">colour they </w:t>
      </w:r>
      <w:r w:rsidR="00BA6BC9">
        <w:t>wished to use to paint on the screen</w:t>
      </w:r>
      <w:r w:rsidRPr="005E2CCF">
        <w:t xml:space="preserve">. The pallet </w:t>
      </w:r>
      <w:r w:rsidR="00BA6BC9">
        <w:t xml:space="preserve">contained </w:t>
      </w:r>
      <w:r w:rsidRPr="005E2CCF">
        <w:t xml:space="preserve">of a range of common colours. Each colour had a designated button associated with it. </w:t>
      </w:r>
      <w:r w:rsidR="00BA6BC9">
        <w:t xml:space="preserve">The paint colour was selected by simply touching the appropriate colour button. </w:t>
      </w:r>
      <w:r w:rsidRPr="005E2CCF">
        <w:t xml:space="preserve">To </w:t>
      </w:r>
      <w:r w:rsidR="00BA6BC9">
        <w:t>reduce the chance of confusi</w:t>
      </w:r>
      <w:r w:rsidRPr="005E2CCF">
        <w:t>n</w:t>
      </w:r>
      <w:r w:rsidR="00BA6BC9">
        <w:t>g the user</w:t>
      </w:r>
      <w:r w:rsidRPr="005E2CCF">
        <w:t>, only one col</w:t>
      </w:r>
      <w:r w:rsidR="00BA6BC9">
        <w:t>our could be selected at a time.</w:t>
      </w:r>
      <w:r w:rsidRPr="005E2CCF">
        <w:t xml:space="preserve"> </w:t>
      </w:r>
      <w:r w:rsidR="00BA6BC9">
        <w:t>T</w:t>
      </w:r>
      <w:r w:rsidRPr="005E2CCF">
        <w:t xml:space="preserve">he currently selected colour </w:t>
      </w:r>
      <w:r w:rsidR="00BA6BC9">
        <w:t xml:space="preserve">button </w:t>
      </w:r>
      <w:r w:rsidRPr="005E2CCF">
        <w:t xml:space="preserve">displayed a green rectangle </w:t>
      </w:r>
      <w:r w:rsidR="00BA6BC9">
        <w:t xml:space="preserve">surrounding </w:t>
      </w:r>
      <w:r w:rsidRPr="005E2CCF">
        <w:t xml:space="preserve">it, indicating that it was selected. </w:t>
      </w:r>
    </w:p>
    <w:p w14:paraId="2CE5FE09" w14:textId="77777777" w:rsidR="005E2CCF" w:rsidRPr="005E2CCF" w:rsidRDefault="005E2CCF" w:rsidP="005E2CCF">
      <w:pPr>
        <w:rPr>
          <w:highlight w:val="yellow"/>
        </w:rPr>
      </w:pPr>
      <w:r w:rsidRPr="005E2CCF">
        <w:t>The slider allowed users to change the overall size of the paint stroke. Moving the knob of the slider to the left made the size of the paint stroke smaller and moving the knob to the right made the paint stroke size larger. The slider was believed to be the most suitable solution to controlling the paint stroke size.</w:t>
      </w:r>
      <w:r w:rsidRPr="005E2CCF">
        <w:rPr>
          <w:highlight w:val="yellow"/>
        </w:rPr>
        <w:t xml:space="preserve"> </w:t>
      </w:r>
    </w:p>
    <w:p w14:paraId="0E4F5CCA" w14:textId="77777777" w:rsidR="005E2CCF" w:rsidRPr="005E2CCF" w:rsidRDefault="005E2CCF" w:rsidP="005E2CCF">
      <w:r w:rsidRPr="005E2CCF">
        <w:t xml:space="preserve">The new page button offered the user the choice to clear the paint canvas. The new page button was presented to the user with just the graphic of a blank page. When the user </w:t>
      </w:r>
      <w:r w:rsidR="000E5804">
        <w:t>presses</w:t>
      </w:r>
      <w:r w:rsidRPr="005E2CCF">
        <w:t xml:space="preserve"> the new page button, the paint canvas is cleared. </w:t>
      </w:r>
    </w:p>
    <w:p w14:paraId="15A769BB" w14:textId="77777777" w:rsidR="00E3348A" w:rsidRDefault="00F94F33" w:rsidP="00F94F33">
      <w:r w:rsidRPr="003E0AD1">
        <w:t>Laying out the user inte</w:t>
      </w:r>
      <w:r w:rsidR="00B979D5">
        <w:t xml:space="preserve">rface was an important task which </w:t>
      </w:r>
      <w:r w:rsidRPr="003E0AD1">
        <w:t>was carefully considered. The</w:t>
      </w:r>
      <w:r>
        <w:t xml:space="preserve"> large paint canvas was positioned in the cent</w:t>
      </w:r>
      <w:r w:rsidR="00B979D5">
        <w:t>re of the interface and occupied</w:t>
      </w:r>
      <w:r>
        <w:t xml:space="preserve"> most </w:t>
      </w:r>
      <w:r>
        <w:lastRenderedPageBreak/>
        <w:t xml:space="preserve">of the </w:t>
      </w:r>
      <w:r w:rsidR="00A55AC0">
        <w:t>screen</w:t>
      </w:r>
      <w:r>
        <w:t>. This provid</w:t>
      </w:r>
      <w:r w:rsidR="00FA7FFE">
        <w:t>ed</w:t>
      </w:r>
      <w:r>
        <w:t xml:space="preserve"> a large enough surface for the dementia sufferer to express themselves creatively. </w:t>
      </w:r>
    </w:p>
    <w:p w14:paraId="528FF530" w14:textId="77777777" w:rsidR="00E3348A" w:rsidRDefault="00F94F33" w:rsidP="00F94F33">
      <w:r>
        <w:t xml:space="preserve">The colour pallet and slider were expected to be commonly used </w:t>
      </w:r>
      <w:r w:rsidR="00935B97">
        <w:t xml:space="preserve">during </w:t>
      </w:r>
      <w:r>
        <w:t xml:space="preserve">the activity. </w:t>
      </w:r>
      <w:r w:rsidR="00935B97">
        <w:t>These</w:t>
      </w:r>
      <w:r>
        <w:t xml:space="preserve"> were </w:t>
      </w:r>
      <w:r w:rsidR="00596290">
        <w:t xml:space="preserve">deliberately </w:t>
      </w:r>
      <w:r>
        <w:t>p</w:t>
      </w:r>
      <w:r w:rsidR="00FA7FFE">
        <w:t>ositioned</w:t>
      </w:r>
      <w:r>
        <w:t xml:space="preserve"> at the bottom of the screen where the user ha</w:t>
      </w:r>
      <w:r w:rsidR="00D9482B">
        <w:t>d</w:t>
      </w:r>
      <w:r>
        <w:t xml:space="preserve"> fast and easy access to them. </w:t>
      </w:r>
      <w:r w:rsidR="000E5804">
        <w:t>However, s</w:t>
      </w:r>
      <w:r>
        <w:t>tudies have found that placing widget</w:t>
      </w:r>
      <w:r w:rsidR="00A0691F">
        <w:t>s at the bottom of the screen can</w:t>
      </w:r>
      <w:r>
        <w:t xml:space="preserve"> lead to accidental presses by </w:t>
      </w:r>
      <w:r w:rsidR="00935B97">
        <w:t>dementia sufferers</w:t>
      </w:r>
      <w:r>
        <w:t xml:space="preserve"> </w:t>
      </w:r>
      <w:r w:rsidR="00DB57F7">
        <w:fldChar w:fldCharType="begin"/>
      </w:r>
      <w:r>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fldChar w:fldCharType="separate"/>
      </w:r>
      <w:r>
        <w:rPr>
          <w:noProof/>
        </w:rPr>
        <w:t>[14]</w:t>
      </w:r>
      <w:r w:rsidR="00DB57F7">
        <w:fldChar w:fldCharType="end"/>
      </w:r>
      <w:r w:rsidR="00A0691F">
        <w:t xml:space="preserve">. </w:t>
      </w:r>
      <w:r w:rsidR="000E5804">
        <w:t>In the case of this study, a</w:t>
      </w:r>
      <w:r>
        <w:t>cciden</w:t>
      </w:r>
      <w:r w:rsidR="00935B97">
        <w:t xml:space="preserve">tally pressing the </w:t>
      </w:r>
      <w:r w:rsidR="00A0691F">
        <w:t xml:space="preserve">colour pallet or slider </w:t>
      </w:r>
      <w:r w:rsidR="000E5804">
        <w:t>did not appear to confuse or frustrate the users</w:t>
      </w:r>
      <w:r>
        <w:t xml:space="preserve">. </w:t>
      </w:r>
    </w:p>
    <w:p w14:paraId="77BE0C80" w14:textId="77777777" w:rsidR="00F94F33" w:rsidRDefault="00F94F33" w:rsidP="00F94F33">
      <w:r>
        <w:t>The new page button was located at the top of the sc</w:t>
      </w:r>
      <w:r w:rsidR="00935B97">
        <w:t xml:space="preserve">reen. </w:t>
      </w:r>
      <w:r w:rsidR="00D9482B">
        <w:t>It</w:t>
      </w:r>
      <w:r w:rsidR="00935B97">
        <w:t xml:space="preserve"> was positioned there so </w:t>
      </w:r>
      <w:r>
        <w:t>accidental button presses</w:t>
      </w:r>
      <w:r w:rsidR="00E3348A">
        <w:t xml:space="preserve"> would </w:t>
      </w:r>
      <w:r w:rsidR="00FB610C">
        <w:t xml:space="preserve">not be </w:t>
      </w:r>
      <w:r w:rsidR="00E3348A">
        <w:t>likely to occur</w:t>
      </w:r>
      <w:r w:rsidR="00935B97">
        <w:t>.</w:t>
      </w:r>
      <w:r>
        <w:t xml:space="preserve"> </w:t>
      </w:r>
      <w:r w:rsidR="00935B97">
        <w:t>T</w:t>
      </w:r>
      <w:r>
        <w:t xml:space="preserve">he user would need to </w:t>
      </w:r>
      <w:r w:rsidR="00596290">
        <w:t>intentionally</w:t>
      </w:r>
      <w:r>
        <w:t xml:space="preserve"> reach out and tap the button to clear the canvas. If the new page button was positioned at the bottom of the sc</w:t>
      </w:r>
      <w:r w:rsidR="00D9482B">
        <w:t>reen</w:t>
      </w:r>
      <w:r>
        <w:t>, accidental button presses</w:t>
      </w:r>
      <w:r w:rsidR="00AC4A17">
        <w:t xml:space="preserve"> could</w:t>
      </w:r>
      <w:r>
        <w:t xml:space="preserve"> caus</w:t>
      </w:r>
      <w:r w:rsidR="00AC4A17">
        <w:t>e</w:t>
      </w:r>
      <w:r>
        <w:t xml:space="preserve"> the paint canvas to clear</w:t>
      </w:r>
      <w:r w:rsidR="00AC4A17">
        <w:t>. This behaviour could have caused</w:t>
      </w:r>
      <w:r>
        <w:t xml:space="preserve"> confusion </w:t>
      </w:r>
      <w:r w:rsidR="00AC4A17">
        <w:t xml:space="preserve">or </w:t>
      </w:r>
      <w:r>
        <w:t xml:space="preserve">frustration to the user. </w:t>
      </w:r>
      <w:r w:rsidR="00B3373A">
        <w:t xml:space="preserve">The </w:t>
      </w:r>
      <w:r w:rsidR="00D9482B">
        <w:t xml:space="preserve">implemented </w:t>
      </w:r>
      <w:r w:rsidR="00B3373A">
        <w:t>paint acti</w:t>
      </w:r>
      <w:r w:rsidR="00121D99">
        <w:t>vity is displayed in Figure 5.11</w:t>
      </w:r>
      <w:r w:rsidR="00B3373A">
        <w:t>.</w:t>
      </w:r>
    </w:p>
    <w:p w14:paraId="50F27113" w14:textId="77777777" w:rsidR="00B3373A" w:rsidRDefault="00B3373A" w:rsidP="00F94F33"/>
    <w:p w14:paraId="7FE8D95D" w14:textId="77777777" w:rsidR="00B3373A" w:rsidRDefault="00B3373A" w:rsidP="00B3373A">
      <w:pPr>
        <w:jc w:val="center"/>
      </w:pPr>
      <w:r w:rsidRPr="00C5333B">
        <w:rPr>
          <w:b/>
          <w:noProof/>
          <w:lang w:val="en-GB" w:eastAsia="en-GB"/>
        </w:rPr>
        <w:drawing>
          <wp:inline distT="0" distB="0" distL="0" distR="0" wp14:anchorId="16E003A6" wp14:editId="2AF8B220">
            <wp:extent cx="4000868" cy="2998989"/>
            <wp:effectExtent l="19050" t="19050" r="18682" b="10911"/>
            <wp:docPr id="6" name="Picture 5" descr="C:\Users\Andrew\Desktop\paint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drew\Desktop\paintScene.jpg"/>
                    <pic:cNvPicPr>
                      <a:picLocks noChangeAspect="1" noChangeArrowheads="1"/>
                    </pic:cNvPicPr>
                  </pic:nvPicPr>
                  <pic:blipFill>
                    <a:blip r:embed="rId49" cstate="print"/>
                    <a:srcRect/>
                    <a:stretch>
                      <a:fillRect/>
                    </a:stretch>
                  </pic:blipFill>
                  <pic:spPr bwMode="auto">
                    <a:xfrm>
                      <a:off x="0" y="0"/>
                      <a:ext cx="3993779" cy="2993675"/>
                    </a:xfrm>
                    <a:prstGeom prst="rect">
                      <a:avLst/>
                    </a:prstGeom>
                    <a:noFill/>
                    <a:ln w="9525">
                      <a:solidFill>
                        <a:schemeClr val="accent1"/>
                      </a:solidFill>
                      <a:miter lim="800000"/>
                      <a:headEnd/>
                      <a:tailEnd/>
                    </a:ln>
                  </pic:spPr>
                </pic:pic>
              </a:graphicData>
            </a:graphic>
          </wp:inline>
        </w:drawing>
      </w:r>
    </w:p>
    <w:p w14:paraId="22E7C178" w14:textId="77777777" w:rsidR="00B3373A" w:rsidRDefault="00B3373A" w:rsidP="00B3373A">
      <w:pPr>
        <w:pStyle w:val="Caption"/>
        <w:jc w:val="center"/>
      </w:pPr>
      <w:r>
        <w:t>Figure 5.1</w:t>
      </w:r>
      <w:r w:rsidR="00121D99">
        <w:t>1</w:t>
      </w:r>
      <w:r>
        <w:t xml:space="preserve">: </w:t>
      </w:r>
      <w:r w:rsidR="00D9482B">
        <w:t xml:space="preserve">Implemented </w:t>
      </w:r>
      <w:r>
        <w:t>Paint Activity User Interface</w:t>
      </w:r>
    </w:p>
    <w:p w14:paraId="2FF5D5A9" w14:textId="77777777" w:rsidR="00D9482B" w:rsidRPr="00D9482B" w:rsidRDefault="00D9482B" w:rsidP="00D9482B"/>
    <w:p w14:paraId="05128FA9" w14:textId="77777777" w:rsidR="00745081" w:rsidRPr="003E0AD1" w:rsidRDefault="00F019F3" w:rsidP="007E56E6">
      <w:r w:rsidRPr="003E0AD1">
        <w:lastRenderedPageBreak/>
        <w:t xml:space="preserve">Simple gestures were used to interact with the components positioned throughout the </w:t>
      </w:r>
      <w:r w:rsidR="00D9482B">
        <w:t>paint activity</w:t>
      </w:r>
      <w:r w:rsidRPr="003E0AD1">
        <w:t xml:space="preserve">. </w:t>
      </w:r>
      <w:r w:rsidR="00E419E7" w:rsidRPr="003E0AD1">
        <w:t>P</w:t>
      </w:r>
      <w:r w:rsidRPr="003E0AD1">
        <w:t xml:space="preserve">ainting </w:t>
      </w:r>
      <w:r w:rsidR="00D9482B">
        <w:t>was</w:t>
      </w:r>
      <w:r w:rsidRPr="003E0AD1">
        <w:t xml:space="preserve"> achieved by the user dragging their finger across the paint canvas. Tap</w:t>
      </w:r>
      <w:r w:rsidR="00B4615D">
        <w:t xml:space="preserve"> gestures were used to select </w:t>
      </w:r>
      <w:r w:rsidRPr="003E0AD1">
        <w:t>specific colour</w:t>
      </w:r>
      <w:r w:rsidR="00B4615D">
        <w:t>s</w:t>
      </w:r>
      <w:r w:rsidRPr="003E0AD1">
        <w:t xml:space="preserve"> from the colour pallet. Clearing the paint canvas </w:t>
      </w:r>
      <w:r w:rsidR="007972A6">
        <w:t>was</w:t>
      </w:r>
      <w:r w:rsidRPr="003E0AD1">
        <w:t xml:space="preserve"> achieved by tapping on the new page button. Interacting with the</w:t>
      </w:r>
      <w:r w:rsidR="00913DB5">
        <w:t xml:space="preserve"> paint application was analogous to </w:t>
      </w:r>
      <w:r w:rsidRPr="003E0AD1">
        <w:t>finger painting; the user dip</w:t>
      </w:r>
      <w:r w:rsidR="00913DB5">
        <w:t>s</w:t>
      </w:r>
      <w:r w:rsidRPr="003E0AD1">
        <w:t xml:space="preserve"> their finger into a </w:t>
      </w:r>
      <w:r w:rsidR="007972A6">
        <w:t xml:space="preserve">paint </w:t>
      </w:r>
      <w:r w:rsidRPr="003E0AD1">
        <w:t>colour</w:t>
      </w:r>
      <w:r w:rsidR="00BF344C" w:rsidRPr="003E0AD1">
        <w:t xml:space="preserve"> by using a tap gesture and</w:t>
      </w:r>
      <w:r w:rsidR="00A33FD1">
        <w:t xml:space="preserve"> then</w:t>
      </w:r>
      <w:r w:rsidR="00BF344C" w:rsidRPr="003E0AD1">
        <w:t xml:space="preserve"> paint</w:t>
      </w:r>
      <w:r w:rsidR="00913DB5">
        <w:t>s</w:t>
      </w:r>
      <w:r w:rsidRPr="003E0AD1">
        <w:t xml:space="preserve"> on the canvas by dragging their finger across the canvas. </w:t>
      </w:r>
    </w:p>
    <w:p w14:paraId="341E0303" w14:textId="77777777" w:rsidR="007102C6" w:rsidRPr="00DF32E4" w:rsidRDefault="007102C6" w:rsidP="007E56E6">
      <w:r w:rsidRPr="00DF32E4">
        <w:t xml:space="preserve">When an interaction </w:t>
      </w:r>
      <w:r w:rsidR="00A05A9B" w:rsidRPr="00DF32E4">
        <w:t>with the canvas was</w:t>
      </w:r>
      <w:r w:rsidRPr="00DF32E4">
        <w:t xml:space="preserve"> detected</w:t>
      </w:r>
      <w:r w:rsidR="00A05A9B" w:rsidRPr="00DF32E4">
        <w:t>, an event wa</w:t>
      </w:r>
      <w:r w:rsidRPr="00DF32E4">
        <w:t>s triggered. Th</w:t>
      </w:r>
      <w:r w:rsidR="009E2A27" w:rsidRPr="00DF32E4">
        <w:t xml:space="preserve">e event firstly set the colour and size of </w:t>
      </w:r>
      <w:r w:rsidRPr="00DF32E4">
        <w:t xml:space="preserve">the stroke which is about to be painted. </w:t>
      </w:r>
      <w:r w:rsidR="00A05A9B" w:rsidRPr="00DF32E4">
        <w:t>T</w:t>
      </w:r>
      <w:r w:rsidR="009E2A27" w:rsidRPr="00DF32E4">
        <w:t xml:space="preserve">he stroke </w:t>
      </w:r>
      <w:r w:rsidR="00A05A9B" w:rsidRPr="00DF32E4">
        <w:t xml:space="preserve">was then painted </w:t>
      </w:r>
      <w:r w:rsidR="009E2A27" w:rsidRPr="00DF32E4">
        <w:t xml:space="preserve">on the </w:t>
      </w:r>
      <w:r w:rsidRPr="00DF32E4">
        <w:t xml:space="preserve">paint canvas. </w:t>
      </w:r>
      <w:r w:rsidR="009E2A27" w:rsidRPr="00DF32E4">
        <w:t>Finally, the inte</w:t>
      </w:r>
      <w:r w:rsidR="00A05A9B" w:rsidRPr="00DF32E4">
        <w:t>raction with the paint canvas was</w:t>
      </w:r>
      <w:r w:rsidR="009E2A27" w:rsidRPr="00DF32E4">
        <w:t xml:space="preserve"> logged by the system</w:t>
      </w:r>
      <w:r w:rsidR="00294D91" w:rsidRPr="00DF32E4">
        <w:t>'s data collection facility</w:t>
      </w:r>
      <w:r w:rsidR="009E2A27" w:rsidRPr="00DF32E4">
        <w:t>.</w:t>
      </w:r>
      <w:r w:rsidR="002C5AB3" w:rsidRPr="00DF32E4">
        <w:t xml:space="preserve"> </w:t>
      </w:r>
      <w:r w:rsidR="009E2A27" w:rsidRPr="00DF32E4">
        <w:t>This behav</w:t>
      </w:r>
      <w:r w:rsidR="002C5AB3" w:rsidRPr="00DF32E4">
        <w:t>iour is displayed in Figure 5.1</w:t>
      </w:r>
      <w:r w:rsidR="00121D99" w:rsidRPr="00DF32E4">
        <w:t>2</w:t>
      </w:r>
      <w:r w:rsidR="009E2A27" w:rsidRPr="00DF32E4">
        <w:t>.</w:t>
      </w:r>
      <w:r w:rsidR="0054374C" w:rsidRPr="00DF32E4">
        <w:t xml:space="preserve"> </w:t>
      </w:r>
    </w:p>
    <w:p w14:paraId="7E6661E7" w14:textId="77777777" w:rsidR="00E419E7" w:rsidRPr="00DF32E4" w:rsidRDefault="00E419E7" w:rsidP="007E56E6"/>
    <w:p w14:paraId="38C6D6A0" w14:textId="77777777" w:rsidR="00502A23" w:rsidRPr="00DF32E4" w:rsidRDefault="00502A23" w:rsidP="00E419E7">
      <w:pPr>
        <w:jc w:val="center"/>
      </w:pPr>
      <w:r w:rsidRPr="00DF32E4">
        <w:rPr>
          <w:noProof/>
          <w:lang w:val="en-GB" w:eastAsia="en-GB"/>
        </w:rPr>
        <w:drawing>
          <wp:inline distT="0" distB="0" distL="0" distR="0" wp14:anchorId="21D63FA8" wp14:editId="3354D531">
            <wp:extent cx="1324956" cy="2291941"/>
            <wp:effectExtent l="19050" t="0" r="8544" b="0"/>
            <wp:docPr id="4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0" cstate="print"/>
                    <a:srcRect/>
                    <a:stretch>
                      <a:fillRect/>
                    </a:stretch>
                  </pic:blipFill>
                  <pic:spPr bwMode="auto">
                    <a:xfrm>
                      <a:off x="0" y="0"/>
                      <a:ext cx="1325128" cy="2292238"/>
                    </a:xfrm>
                    <a:prstGeom prst="rect">
                      <a:avLst/>
                    </a:prstGeom>
                    <a:noFill/>
                    <a:ln w="9525">
                      <a:noFill/>
                      <a:miter lim="800000"/>
                      <a:headEnd/>
                      <a:tailEnd/>
                    </a:ln>
                  </pic:spPr>
                </pic:pic>
              </a:graphicData>
            </a:graphic>
          </wp:inline>
        </w:drawing>
      </w:r>
    </w:p>
    <w:p w14:paraId="3F248DC5" w14:textId="77777777" w:rsidR="00E419E7" w:rsidRPr="00DF32E4" w:rsidRDefault="00E419E7" w:rsidP="00E419E7">
      <w:pPr>
        <w:pStyle w:val="Caption"/>
        <w:jc w:val="center"/>
      </w:pPr>
      <w:r w:rsidRPr="00DF32E4">
        <w:t>Figure 5.1</w:t>
      </w:r>
      <w:r w:rsidR="00121D99" w:rsidRPr="00DF32E4">
        <w:t>2</w:t>
      </w:r>
      <w:r w:rsidRPr="00DF32E4">
        <w:t>: Paint Event Functionality</w:t>
      </w:r>
    </w:p>
    <w:p w14:paraId="785F89A4" w14:textId="77777777" w:rsidR="005336B0" w:rsidRDefault="005336B0" w:rsidP="009E2A27">
      <w:pPr>
        <w:rPr>
          <w:color w:val="FF0000"/>
        </w:rPr>
      </w:pPr>
    </w:p>
    <w:p w14:paraId="043058EF" w14:textId="77777777" w:rsidR="00C5333B" w:rsidRPr="006229F3" w:rsidRDefault="006229F3" w:rsidP="00F12EFA">
      <w:r w:rsidRPr="006229F3">
        <w:t xml:space="preserve">Typically the user accepted the default stroke size and the default colour and began painting immediately. </w:t>
      </w:r>
    </w:p>
    <w:p w14:paraId="4DD08225" w14:textId="77777777" w:rsidR="006229F3" w:rsidRDefault="006229F3" w:rsidP="00F12EFA">
      <w:pPr>
        <w:rPr>
          <w:b/>
        </w:rPr>
      </w:pPr>
    </w:p>
    <w:p w14:paraId="531D9D8E" w14:textId="77777777" w:rsidR="00C82909" w:rsidRDefault="00C82909">
      <w:pPr>
        <w:spacing w:line="276" w:lineRule="auto"/>
        <w:jc w:val="left"/>
        <w:rPr>
          <w:rFonts w:asciiTheme="majorHAnsi" w:eastAsiaTheme="majorEastAsia" w:hAnsiTheme="majorHAnsi" w:cstheme="majorBidi"/>
          <w:color w:val="000000" w:themeColor="text1"/>
        </w:rPr>
      </w:pPr>
      <w:r>
        <w:br w:type="page"/>
      </w:r>
    </w:p>
    <w:p w14:paraId="323241CE" w14:textId="77777777" w:rsidR="00F358A1" w:rsidRDefault="00F358A1" w:rsidP="00603FF5">
      <w:pPr>
        <w:pStyle w:val="Heading5"/>
      </w:pPr>
      <w:r>
        <w:lastRenderedPageBreak/>
        <w:t>Music Activity</w:t>
      </w:r>
    </w:p>
    <w:p w14:paraId="4D1340EB" w14:textId="77777777" w:rsidR="00C5333B" w:rsidRDefault="00C5333B" w:rsidP="00C5333B"/>
    <w:p w14:paraId="76AE6357" w14:textId="77777777" w:rsidR="0055142E" w:rsidRDefault="00E46222" w:rsidP="008D350E">
      <w:r>
        <w:t>The music activity allow</w:t>
      </w:r>
      <w:r w:rsidR="00CB6A21">
        <w:t>ed</w:t>
      </w:r>
      <w:r>
        <w:t xml:space="preserve"> users to express themselves creatively </w:t>
      </w:r>
      <w:r w:rsidR="00CB6A21">
        <w:t xml:space="preserve">by </w:t>
      </w:r>
      <w:r>
        <w:t xml:space="preserve">playing music. </w:t>
      </w:r>
      <w:r w:rsidR="00303C2F">
        <w:t>However, n</w:t>
      </w:r>
      <w:r>
        <w:t>ot all people</w:t>
      </w:r>
      <w:r w:rsidR="00303C2F">
        <w:t xml:space="preserve"> know how to play a musical instrument.</w:t>
      </w:r>
      <w:r>
        <w:t xml:space="preserve"> </w:t>
      </w:r>
      <w:r w:rsidR="00303C2F">
        <w:t>T</w:t>
      </w:r>
      <w:r>
        <w:t xml:space="preserve">he </w:t>
      </w:r>
      <w:r w:rsidR="00303C2F">
        <w:t xml:space="preserve">music activity </w:t>
      </w:r>
      <w:r>
        <w:t xml:space="preserve">was designed to </w:t>
      </w:r>
      <w:r w:rsidR="00901879">
        <w:t xml:space="preserve">only </w:t>
      </w:r>
      <w:r>
        <w:t>include notes which are part of the same chord,</w:t>
      </w:r>
      <w:r w:rsidR="00556C7A">
        <w:t xml:space="preserve"> the author believes this makes it </w:t>
      </w:r>
      <w:r>
        <w:t>easier for people who are not musically trained to develop melodies.</w:t>
      </w:r>
      <w:r w:rsidR="007E41FA">
        <w:t xml:space="preserve"> </w:t>
      </w:r>
    </w:p>
    <w:p w14:paraId="1B25F6FF" w14:textId="77777777" w:rsidR="008D350E" w:rsidRDefault="009F325F" w:rsidP="008D350E">
      <w:r>
        <w:t xml:space="preserve">A </w:t>
      </w:r>
      <w:r w:rsidR="00750BC2">
        <w:t xml:space="preserve">musical </w:t>
      </w:r>
      <w:r>
        <w:t xml:space="preserve">widget was created </w:t>
      </w:r>
      <w:r w:rsidR="00750BC2">
        <w:t xml:space="preserve">for </w:t>
      </w:r>
      <w:r w:rsidR="0055142E">
        <w:t>the system</w:t>
      </w:r>
      <w:r w:rsidR="00901879">
        <w:t>.</w:t>
      </w:r>
      <w:r w:rsidR="00750BC2" w:rsidRPr="00750BC2">
        <w:t xml:space="preserve"> </w:t>
      </w:r>
      <w:r w:rsidR="00750BC2">
        <w:t xml:space="preserve">The widget was designed to be both easy </w:t>
      </w:r>
      <w:r w:rsidR="0055142E">
        <w:t xml:space="preserve">to use </w:t>
      </w:r>
      <w:r w:rsidR="00750BC2">
        <w:t xml:space="preserve">and intuitive. </w:t>
      </w:r>
      <w:r w:rsidR="0055142E">
        <w:t>A "</w:t>
      </w:r>
      <w:r w:rsidR="007E41FA">
        <w:t>grid</w:t>
      </w:r>
      <w:r w:rsidR="0055142E">
        <w:t>"</w:t>
      </w:r>
      <w:r w:rsidR="007E41FA">
        <w:t xml:space="preserve"> of notes</w:t>
      </w:r>
      <w:r w:rsidR="0055142E">
        <w:t xml:space="preserve"> was developed</w:t>
      </w:r>
      <w:r w:rsidR="007E41FA">
        <w:t xml:space="preserve">. </w:t>
      </w:r>
      <w:r w:rsidR="00B14DFC">
        <w:t xml:space="preserve">The cells in the grid were coloured white, </w:t>
      </w:r>
      <w:r w:rsidR="00901879">
        <w:t xml:space="preserve">providing </w:t>
      </w:r>
      <w:r w:rsidR="00B14DFC">
        <w:t>maximum contrast between the background and the cells</w:t>
      </w:r>
      <w:r w:rsidR="00901879">
        <w:t xml:space="preserve"> in the grid</w:t>
      </w:r>
      <w:r w:rsidR="00B14DFC">
        <w:t xml:space="preserve">. </w:t>
      </w:r>
      <w:r w:rsidR="006D0738">
        <w:t xml:space="preserve">Playing </w:t>
      </w:r>
      <w:r w:rsidR="006628D7">
        <w:t xml:space="preserve">a note </w:t>
      </w:r>
      <w:r w:rsidR="00901879">
        <w:t>was</w:t>
      </w:r>
      <w:r w:rsidR="007E41FA">
        <w:t xml:space="preserve"> achieved by </w:t>
      </w:r>
      <w:r w:rsidR="0055142E">
        <w:t xml:space="preserve">simply </w:t>
      </w:r>
      <w:r w:rsidR="007E41FA">
        <w:t>t</w:t>
      </w:r>
      <w:r w:rsidR="006D0738">
        <w:t>ouching</w:t>
      </w:r>
      <w:r w:rsidR="007E41FA">
        <w:t xml:space="preserve"> </w:t>
      </w:r>
      <w:r w:rsidR="006D0738">
        <w:t>a</w:t>
      </w:r>
      <w:r w:rsidR="006628D7">
        <w:t xml:space="preserve"> cell</w:t>
      </w:r>
      <w:r w:rsidR="0055142E">
        <w:t xml:space="preserve"> in the grid</w:t>
      </w:r>
      <w:r w:rsidR="006628D7">
        <w:t>.</w:t>
      </w:r>
      <w:r w:rsidR="00B14DFC">
        <w:t xml:space="preserve"> Once the cell was </w:t>
      </w:r>
      <w:r w:rsidR="006D0738">
        <w:t>touched</w:t>
      </w:r>
      <w:r w:rsidR="00B14DFC">
        <w:t>, the cell would change colour</w:t>
      </w:r>
      <w:r w:rsidR="0055142E">
        <w:t xml:space="preserve"> and the note for that cell was played</w:t>
      </w:r>
      <w:r w:rsidR="006D0738">
        <w:t xml:space="preserve">. This made the </w:t>
      </w:r>
      <w:r w:rsidR="00FB1E93">
        <w:t>experience</w:t>
      </w:r>
      <w:r w:rsidR="00B14DFC">
        <w:t xml:space="preserve"> </w:t>
      </w:r>
      <w:r w:rsidR="0055142E">
        <w:t xml:space="preserve">both </w:t>
      </w:r>
      <w:r w:rsidR="00B14DFC">
        <w:t>visual</w:t>
      </w:r>
      <w:r w:rsidR="00A33FD1">
        <w:t xml:space="preserve">ly </w:t>
      </w:r>
      <w:r w:rsidR="0055142E">
        <w:t xml:space="preserve">and aurally </w:t>
      </w:r>
      <w:r w:rsidR="00A33FD1">
        <w:t>appealing</w:t>
      </w:r>
      <w:r w:rsidR="00B14DFC">
        <w:t>.</w:t>
      </w:r>
      <w:r w:rsidR="006628D7">
        <w:t xml:space="preserve"> Sustaining the </w:t>
      </w:r>
      <w:r w:rsidR="00440BD5">
        <w:t xml:space="preserve">musical </w:t>
      </w:r>
      <w:r w:rsidR="006628D7">
        <w:t xml:space="preserve">note </w:t>
      </w:r>
      <w:r w:rsidR="0055142E">
        <w:t xml:space="preserve">required </w:t>
      </w:r>
      <w:r w:rsidR="006628D7">
        <w:t xml:space="preserve">the user to keep their finger pressed on the cell, similar to </w:t>
      </w:r>
      <w:r w:rsidR="0055142E">
        <w:t>the wa</w:t>
      </w:r>
      <w:r w:rsidR="00B43363">
        <w:t>y</w:t>
      </w:r>
      <w:r w:rsidR="0055142E">
        <w:t xml:space="preserve"> an electronic </w:t>
      </w:r>
      <w:r w:rsidR="006628D7">
        <w:t>piano</w:t>
      </w:r>
      <w:r w:rsidR="0055142E">
        <w:t xml:space="preserve"> behaves</w:t>
      </w:r>
      <w:r w:rsidR="006628D7">
        <w:t xml:space="preserve">. </w:t>
      </w:r>
      <w:r w:rsidR="008D350E">
        <w:t>The user interface of the music activity is shown in Figur</w:t>
      </w:r>
      <w:r w:rsidR="002B7E90">
        <w:t>e 5.</w:t>
      </w:r>
      <w:r w:rsidR="002B197D">
        <w:t>1</w:t>
      </w:r>
      <w:r w:rsidR="00121D99">
        <w:t>3</w:t>
      </w:r>
      <w:r w:rsidR="008D350E">
        <w:t>.</w:t>
      </w:r>
      <w:r w:rsidR="00A33FD1">
        <w:t xml:space="preserve"> </w:t>
      </w:r>
    </w:p>
    <w:p w14:paraId="1A8147D1" w14:textId="77777777" w:rsidR="007E41FA" w:rsidRDefault="007E41FA" w:rsidP="007E41FA">
      <w:pPr>
        <w:jc w:val="center"/>
      </w:pPr>
      <w:r w:rsidRPr="00C5333B">
        <w:rPr>
          <w:b/>
          <w:noProof/>
          <w:lang w:val="en-GB" w:eastAsia="en-GB"/>
        </w:rPr>
        <w:drawing>
          <wp:inline distT="0" distB="0" distL="0" distR="0" wp14:anchorId="58838560" wp14:editId="48A0A624">
            <wp:extent cx="4426321" cy="3317902"/>
            <wp:effectExtent l="19050" t="0" r="0" b="0"/>
            <wp:docPr id="18" name="Picture 2" descr="C:\Users\Andrew\Desktop\music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drew\Desktop\musicScene.jpg"/>
                    <pic:cNvPicPr>
                      <a:picLocks noChangeAspect="1" noChangeArrowheads="1"/>
                    </pic:cNvPicPr>
                  </pic:nvPicPr>
                  <pic:blipFill>
                    <a:blip r:embed="rId51" cstate="print"/>
                    <a:srcRect/>
                    <a:stretch>
                      <a:fillRect/>
                    </a:stretch>
                  </pic:blipFill>
                  <pic:spPr bwMode="auto">
                    <a:xfrm>
                      <a:off x="0" y="0"/>
                      <a:ext cx="4426321" cy="3317902"/>
                    </a:xfrm>
                    <a:prstGeom prst="rect">
                      <a:avLst/>
                    </a:prstGeom>
                    <a:noFill/>
                    <a:ln w="9525">
                      <a:noFill/>
                      <a:miter lim="800000"/>
                      <a:headEnd/>
                      <a:tailEnd/>
                    </a:ln>
                  </pic:spPr>
                </pic:pic>
              </a:graphicData>
            </a:graphic>
          </wp:inline>
        </w:drawing>
      </w:r>
    </w:p>
    <w:p w14:paraId="6CACD2B9" w14:textId="77777777" w:rsidR="00830783" w:rsidRDefault="00830783" w:rsidP="00830783">
      <w:pPr>
        <w:pStyle w:val="Caption"/>
        <w:jc w:val="center"/>
      </w:pPr>
      <w:r>
        <w:t>Figure 5.</w:t>
      </w:r>
      <w:r w:rsidR="002B7E90">
        <w:t>1</w:t>
      </w:r>
      <w:r w:rsidR="00121D99">
        <w:t>3</w:t>
      </w:r>
      <w:r>
        <w:t>: Music Activity Interface</w:t>
      </w:r>
    </w:p>
    <w:p w14:paraId="3D1CED15" w14:textId="77777777" w:rsidR="00F81F9E" w:rsidRDefault="00F81F9E" w:rsidP="00AE3AE1"/>
    <w:p w14:paraId="19C00B6F" w14:textId="77777777" w:rsidR="008D243D" w:rsidRDefault="00EF469C" w:rsidP="00AE3AE1">
      <w:r>
        <w:lastRenderedPageBreak/>
        <w:t xml:space="preserve">A 4x4 grid of notes was developed to allow the user to play music. </w:t>
      </w:r>
      <w:r w:rsidR="00FE50AA">
        <w:t xml:space="preserve">The onboard Musical Instrument Digital Interface (MIDI) system was used to generate musical notes. </w:t>
      </w:r>
      <w:r w:rsidR="00AE3AE1">
        <w:t xml:space="preserve">Each </w:t>
      </w:r>
      <w:r w:rsidR="009F325F">
        <w:t>c</w:t>
      </w:r>
      <w:r w:rsidR="00AE3AE1">
        <w:t>e</w:t>
      </w:r>
      <w:r w:rsidR="009F325F">
        <w:t>ll</w:t>
      </w:r>
      <w:r w:rsidR="00A60825">
        <w:t xml:space="preserve"> in the grid represented</w:t>
      </w:r>
      <w:r w:rsidR="00AE3AE1">
        <w:t xml:space="preserve"> a single note. The first column </w:t>
      </w:r>
      <w:r w:rsidR="009F325F">
        <w:t xml:space="preserve">of cells </w:t>
      </w:r>
      <w:r w:rsidR="00AE3AE1">
        <w:t>represen</w:t>
      </w:r>
      <w:r w:rsidR="00A60825">
        <w:t>ted</w:t>
      </w:r>
      <w:r w:rsidR="00031FB1">
        <w:t xml:space="preserve"> </w:t>
      </w:r>
      <w:r w:rsidR="00992602">
        <w:t>the</w:t>
      </w:r>
      <w:r w:rsidR="00A33FD1">
        <w:t xml:space="preserve"> chord</w:t>
      </w:r>
      <w:r w:rsidR="00992602">
        <w:t xml:space="preserve"> notes in </w:t>
      </w:r>
      <w:r w:rsidR="00A33FD1">
        <w:t xml:space="preserve">the </w:t>
      </w:r>
      <w:r w:rsidR="00A60825">
        <w:t xml:space="preserve">first </w:t>
      </w:r>
      <w:r w:rsidR="00031FB1">
        <w:t>octave</w:t>
      </w:r>
      <w:r w:rsidR="007E41FA">
        <w:t>;</w:t>
      </w:r>
      <w:r w:rsidR="00915E84">
        <w:t xml:space="preserve"> the second c</w:t>
      </w:r>
      <w:r>
        <w:t>olumn</w:t>
      </w:r>
      <w:r w:rsidR="009F325F">
        <w:t xml:space="preserve"> of cells</w:t>
      </w:r>
      <w:r w:rsidR="00A60825">
        <w:t xml:space="preserve"> represented</w:t>
      </w:r>
      <w:r>
        <w:t xml:space="preserve"> </w:t>
      </w:r>
      <w:r w:rsidR="00992602">
        <w:t xml:space="preserve">the </w:t>
      </w:r>
      <w:r w:rsidR="00A33FD1">
        <w:t xml:space="preserve">chord </w:t>
      </w:r>
      <w:r>
        <w:t>notes in</w:t>
      </w:r>
      <w:r w:rsidR="00A60825">
        <w:t xml:space="preserve"> the second </w:t>
      </w:r>
      <w:r w:rsidR="00915E84">
        <w:t>octave, etc. Each column contain</w:t>
      </w:r>
      <w:r w:rsidR="007848DA">
        <w:t>ed</w:t>
      </w:r>
      <w:r w:rsidR="00915E84">
        <w:t xml:space="preserve"> the notes</w:t>
      </w:r>
      <w:r w:rsidR="00031FB1">
        <w:t>, E, G, B and C#</w:t>
      </w:r>
      <w:r w:rsidR="003321C8">
        <w:t>; which are from the chord, C#m7 b5</w:t>
      </w:r>
      <w:r w:rsidR="00031FB1">
        <w:t>.</w:t>
      </w:r>
      <w:r w:rsidR="003321C8">
        <w:t xml:space="preserve"> </w:t>
      </w:r>
      <w:r w:rsidR="00BA5D0C">
        <w:t>The note value increased</w:t>
      </w:r>
      <w:r w:rsidR="00AE3AE1">
        <w:t xml:space="preserve"> depending on the vertical position in the grid e.g. </w:t>
      </w:r>
      <w:r w:rsidR="009F325F">
        <w:t>cells</w:t>
      </w:r>
      <w:r w:rsidR="00AE3AE1">
        <w:t xml:space="preserve"> positioned at the bottom of the grid have a lower note value than squares positioned higher in the grid. All note values in the grid are displayed</w:t>
      </w:r>
      <w:r w:rsidR="009A5F5F">
        <w:t xml:space="preserve"> in the table</w:t>
      </w:r>
      <w:r w:rsidR="00AE3AE1">
        <w:t xml:space="preserve"> below.</w:t>
      </w:r>
    </w:p>
    <w:p w14:paraId="77835BC4" w14:textId="77777777" w:rsidR="00C82909" w:rsidRDefault="00C82909" w:rsidP="00AE3AE1"/>
    <w:tbl>
      <w:tblPr>
        <w:tblStyle w:val="TableGrid"/>
        <w:tblW w:w="0" w:type="auto"/>
        <w:tblInd w:w="1809" w:type="dxa"/>
        <w:tblLook w:val="04A0" w:firstRow="1" w:lastRow="0" w:firstColumn="1" w:lastColumn="0" w:noHBand="0" w:noVBand="1"/>
      </w:tblPr>
      <w:tblGrid>
        <w:gridCol w:w="1239"/>
        <w:gridCol w:w="1239"/>
        <w:gridCol w:w="1376"/>
        <w:gridCol w:w="1239"/>
      </w:tblGrid>
      <w:tr w:rsidR="003321C8" w14:paraId="2D0A9B06" w14:textId="77777777" w:rsidTr="00800CCE">
        <w:trPr>
          <w:trHeight w:val="451"/>
        </w:trPr>
        <w:tc>
          <w:tcPr>
            <w:tcW w:w="1239" w:type="dxa"/>
          </w:tcPr>
          <w:p w14:paraId="0564621F" w14:textId="77777777" w:rsidR="00800CCE" w:rsidRDefault="00800CCE" w:rsidP="003321C8">
            <w:pPr>
              <w:rPr>
                <w:sz w:val="12"/>
                <w:szCs w:val="12"/>
              </w:rPr>
            </w:pPr>
          </w:p>
          <w:p w14:paraId="7714F2BC" w14:textId="77777777" w:rsidR="003321C8" w:rsidRPr="003321C8" w:rsidRDefault="003321C8" w:rsidP="003321C8">
            <w:r w:rsidRPr="003321C8">
              <w:t>Octave 1</w:t>
            </w:r>
          </w:p>
        </w:tc>
        <w:tc>
          <w:tcPr>
            <w:tcW w:w="1239" w:type="dxa"/>
          </w:tcPr>
          <w:p w14:paraId="79B10E54" w14:textId="77777777" w:rsidR="00800CCE" w:rsidRDefault="00800CCE" w:rsidP="003321C8">
            <w:pPr>
              <w:rPr>
                <w:sz w:val="12"/>
                <w:szCs w:val="12"/>
              </w:rPr>
            </w:pPr>
          </w:p>
          <w:p w14:paraId="187FAC6C" w14:textId="77777777" w:rsidR="003321C8" w:rsidRPr="003321C8" w:rsidRDefault="003321C8" w:rsidP="003321C8">
            <w:r w:rsidRPr="003321C8">
              <w:t>Octave 2</w:t>
            </w:r>
          </w:p>
        </w:tc>
        <w:tc>
          <w:tcPr>
            <w:tcW w:w="1376" w:type="dxa"/>
          </w:tcPr>
          <w:p w14:paraId="7506611B" w14:textId="77777777" w:rsidR="00800CCE" w:rsidRDefault="00800CCE" w:rsidP="003321C8">
            <w:pPr>
              <w:rPr>
                <w:sz w:val="12"/>
                <w:szCs w:val="12"/>
              </w:rPr>
            </w:pPr>
          </w:p>
          <w:p w14:paraId="10C839A7" w14:textId="77777777" w:rsidR="003321C8" w:rsidRPr="003321C8" w:rsidRDefault="003321C8" w:rsidP="003321C8">
            <w:r w:rsidRPr="003321C8">
              <w:t>Octave 3</w:t>
            </w:r>
          </w:p>
        </w:tc>
        <w:tc>
          <w:tcPr>
            <w:tcW w:w="1239" w:type="dxa"/>
          </w:tcPr>
          <w:p w14:paraId="6C58846C" w14:textId="77777777" w:rsidR="00800CCE" w:rsidRDefault="00800CCE" w:rsidP="003321C8">
            <w:pPr>
              <w:rPr>
                <w:sz w:val="12"/>
                <w:szCs w:val="12"/>
              </w:rPr>
            </w:pPr>
          </w:p>
          <w:p w14:paraId="1ADD0B63" w14:textId="77777777" w:rsidR="003321C8" w:rsidRPr="003321C8" w:rsidRDefault="003321C8" w:rsidP="003321C8">
            <w:r w:rsidRPr="003321C8">
              <w:t>Octave 4</w:t>
            </w:r>
          </w:p>
        </w:tc>
      </w:tr>
      <w:tr w:rsidR="003321C8" w14:paraId="0B67C22A" w14:textId="77777777" w:rsidTr="00800CCE">
        <w:trPr>
          <w:trHeight w:val="646"/>
        </w:trPr>
        <w:tc>
          <w:tcPr>
            <w:tcW w:w="1239" w:type="dxa"/>
          </w:tcPr>
          <w:p w14:paraId="0AEA08A7" w14:textId="77777777" w:rsidR="00800CCE" w:rsidRDefault="00800CCE" w:rsidP="00800CCE">
            <w:pPr>
              <w:jc w:val="center"/>
              <w:rPr>
                <w:sz w:val="12"/>
                <w:szCs w:val="12"/>
              </w:rPr>
            </w:pPr>
          </w:p>
          <w:p w14:paraId="4F5AAF7B" w14:textId="77777777" w:rsidR="003321C8" w:rsidRPr="003321C8" w:rsidRDefault="003321C8" w:rsidP="00800CCE">
            <w:pPr>
              <w:jc w:val="center"/>
            </w:pPr>
            <w:r w:rsidRPr="003321C8">
              <w:t>C#</w:t>
            </w:r>
          </w:p>
        </w:tc>
        <w:tc>
          <w:tcPr>
            <w:tcW w:w="1239" w:type="dxa"/>
          </w:tcPr>
          <w:p w14:paraId="650AE017" w14:textId="77777777" w:rsidR="00800CCE" w:rsidRDefault="00800CCE" w:rsidP="003321C8">
            <w:pPr>
              <w:jc w:val="center"/>
              <w:rPr>
                <w:sz w:val="12"/>
                <w:szCs w:val="12"/>
              </w:rPr>
            </w:pPr>
          </w:p>
          <w:p w14:paraId="6D43CD76" w14:textId="77777777" w:rsidR="003321C8" w:rsidRPr="003321C8" w:rsidRDefault="003321C8" w:rsidP="003321C8">
            <w:pPr>
              <w:jc w:val="center"/>
            </w:pPr>
            <w:r w:rsidRPr="003321C8">
              <w:t>C#</w:t>
            </w:r>
          </w:p>
        </w:tc>
        <w:tc>
          <w:tcPr>
            <w:tcW w:w="1376" w:type="dxa"/>
          </w:tcPr>
          <w:p w14:paraId="5D2E126A" w14:textId="77777777" w:rsidR="00800CCE" w:rsidRDefault="00800CCE" w:rsidP="003321C8">
            <w:pPr>
              <w:jc w:val="center"/>
              <w:rPr>
                <w:sz w:val="12"/>
                <w:szCs w:val="12"/>
              </w:rPr>
            </w:pPr>
          </w:p>
          <w:p w14:paraId="4B8551BC" w14:textId="77777777" w:rsidR="003321C8" w:rsidRPr="003321C8" w:rsidRDefault="003321C8" w:rsidP="003321C8">
            <w:pPr>
              <w:jc w:val="center"/>
            </w:pPr>
            <w:r w:rsidRPr="003321C8">
              <w:t>C#</w:t>
            </w:r>
          </w:p>
        </w:tc>
        <w:tc>
          <w:tcPr>
            <w:tcW w:w="1239" w:type="dxa"/>
          </w:tcPr>
          <w:p w14:paraId="549D8258" w14:textId="77777777" w:rsidR="00800CCE" w:rsidRDefault="00800CCE" w:rsidP="003321C8">
            <w:pPr>
              <w:jc w:val="center"/>
              <w:rPr>
                <w:sz w:val="12"/>
                <w:szCs w:val="12"/>
              </w:rPr>
            </w:pPr>
          </w:p>
          <w:p w14:paraId="399E5D22" w14:textId="77777777" w:rsidR="003321C8" w:rsidRPr="003321C8" w:rsidRDefault="003321C8" w:rsidP="003321C8">
            <w:pPr>
              <w:jc w:val="center"/>
            </w:pPr>
            <w:r w:rsidRPr="003321C8">
              <w:t>C#</w:t>
            </w:r>
          </w:p>
        </w:tc>
      </w:tr>
      <w:tr w:rsidR="00571315" w:rsidRPr="003321C8" w14:paraId="369E1BD1" w14:textId="77777777" w:rsidTr="00CF3F94">
        <w:trPr>
          <w:trHeight w:val="603"/>
        </w:trPr>
        <w:tc>
          <w:tcPr>
            <w:tcW w:w="1239" w:type="dxa"/>
          </w:tcPr>
          <w:p w14:paraId="26906C72" w14:textId="77777777" w:rsidR="00571315" w:rsidRDefault="00571315" w:rsidP="00CF3F94">
            <w:pPr>
              <w:jc w:val="center"/>
              <w:rPr>
                <w:sz w:val="12"/>
                <w:szCs w:val="12"/>
              </w:rPr>
            </w:pPr>
          </w:p>
          <w:p w14:paraId="0D9D2B2E" w14:textId="77777777" w:rsidR="00571315" w:rsidRPr="003321C8" w:rsidRDefault="00571315" w:rsidP="00CF3F94">
            <w:pPr>
              <w:jc w:val="center"/>
            </w:pPr>
            <w:r w:rsidRPr="003321C8">
              <w:t>B</w:t>
            </w:r>
          </w:p>
        </w:tc>
        <w:tc>
          <w:tcPr>
            <w:tcW w:w="1239" w:type="dxa"/>
          </w:tcPr>
          <w:p w14:paraId="618E4E6A" w14:textId="77777777" w:rsidR="00571315" w:rsidRDefault="00571315" w:rsidP="00CF3F94">
            <w:pPr>
              <w:jc w:val="center"/>
              <w:rPr>
                <w:sz w:val="12"/>
                <w:szCs w:val="12"/>
              </w:rPr>
            </w:pPr>
          </w:p>
          <w:p w14:paraId="2B631605" w14:textId="77777777" w:rsidR="00571315" w:rsidRPr="003321C8" w:rsidRDefault="00571315" w:rsidP="00CF3F94">
            <w:pPr>
              <w:jc w:val="center"/>
            </w:pPr>
            <w:r w:rsidRPr="003321C8">
              <w:t>B</w:t>
            </w:r>
          </w:p>
        </w:tc>
        <w:tc>
          <w:tcPr>
            <w:tcW w:w="1376" w:type="dxa"/>
          </w:tcPr>
          <w:p w14:paraId="13508BAC" w14:textId="77777777" w:rsidR="00571315" w:rsidRDefault="00571315" w:rsidP="00CF3F94">
            <w:pPr>
              <w:jc w:val="center"/>
              <w:rPr>
                <w:sz w:val="12"/>
                <w:szCs w:val="12"/>
              </w:rPr>
            </w:pPr>
          </w:p>
          <w:p w14:paraId="140AEE66" w14:textId="77777777" w:rsidR="00571315" w:rsidRPr="003321C8" w:rsidRDefault="00571315" w:rsidP="00CF3F94">
            <w:pPr>
              <w:jc w:val="center"/>
            </w:pPr>
            <w:r w:rsidRPr="003321C8">
              <w:t>B</w:t>
            </w:r>
          </w:p>
        </w:tc>
        <w:tc>
          <w:tcPr>
            <w:tcW w:w="1239" w:type="dxa"/>
          </w:tcPr>
          <w:p w14:paraId="02687947" w14:textId="77777777" w:rsidR="00571315" w:rsidRDefault="00571315" w:rsidP="00CF3F94">
            <w:pPr>
              <w:jc w:val="center"/>
              <w:rPr>
                <w:sz w:val="12"/>
                <w:szCs w:val="12"/>
              </w:rPr>
            </w:pPr>
          </w:p>
          <w:p w14:paraId="7D01516F" w14:textId="77777777" w:rsidR="00571315" w:rsidRPr="003321C8" w:rsidRDefault="00571315" w:rsidP="00CF3F94">
            <w:pPr>
              <w:jc w:val="center"/>
            </w:pPr>
            <w:r w:rsidRPr="003321C8">
              <w:t>B</w:t>
            </w:r>
          </w:p>
        </w:tc>
      </w:tr>
      <w:tr w:rsidR="00571315" w14:paraId="41C7A37F" w14:textId="77777777" w:rsidTr="00CF3F94">
        <w:trPr>
          <w:trHeight w:val="573"/>
        </w:trPr>
        <w:tc>
          <w:tcPr>
            <w:tcW w:w="1239" w:type="dxa"/>
          </w:tcPr>
          <w:p w14:paraId="6A9E0182" w14:textId="77777777" w:rsidR="00571315" w:rsidRDefault="00571315" w:rsidP="00CF3F94">
            <w:pPr>
              <w:jc w:val="center"/>
              <w:rPr>
                <w:sz w:val="12"/>
                <w:szCs w:val="12"/>
              </w:rPr>
            </w:pPr>
          </w:p>
          <w:p w14:paraId="4AACB73C" w14:textId="77777777" w:rsidR="00571315" w:rsidRPr="003321C8" w:rsidRDefault="00571315" w:rsidP="00CF3F94">
            <w:pPr>
              <w:jc w:val="center"/>
            </w:pPr>
            <w:r w:rsidRPr="003321C8">
              <w:t>G</w:t>
            </w:r>
          </w:p>
        </w:tc>
        <w:tc>
          <w:tcPr>
            <w:tcW w:w="1239" w:type="dxa"/>
          </w:tcPr>
          <w:p w14:paraId="5EFE5EEC" w14:textId="77777777" w:rsidR="00571315" w:rsidRDefault="00571315" w:rsidP="00CF3F94">
            <w:pPr>
              <w:jc w:val="center"/>
              <w:rPr>
                <w:sz w:val="12"/>
                <w:szCs w:val="12"/>
              </w:rPr>
            </w:pPr>
          </w:p>
          <w:p w14:paraId="5F8C73AD" w14:textId="77777777" w:rsidR="00571315" w:rsidRPr="003321C8" w:rsidRDefault="00571315" w:rsidP="00CF3F94">
            <w:pPr>
              <w:jc w:val="center"/>
            </w:pPr>
            <w:r w:rsidRPr="003321C8">
              <w:t>G</w:t>
            </w:r>
          </w:p>
        </w:tc>
        <w:tc>
          <w:tcPr>
            <w:tcW w:w="1376" w:type="dxa"/>
          </w:tcPr>
          <w:p w14:paraId="2A3E9BED" w14:textId="77777777" w:rsidR="00571315" w:rsidRDefault="00571315" w:rsidP="00CF3F94">
            <w:pPr>
              <w:jc w:val="center"/>
              <w:rPr>
                <w:sz w:val="12"/>
                <w:szCs w:val="12"/>
              </w:rPr>
            </w:pPr>
          </w:p>
          <w:p w14:paraId="3EF0920A" w14:textId="77777777" w:rsidR="00571315" w:rsidRPr="003321C8" w:rsidRDefault="00571315" w:rsidP="00CF3F94">
            <w:pPr>
              <w:jc w:val="center"/>
            </w:pPr>
            <w:r w:rsidRPr="003321C8">
              <w:t>G</w:t>
            </w:r>
          </w:p>
        </w:tc>
        <w:tc>
          <w:tcPr>
            <w:tcW w:w="1239" w:type="dxa"/>
          </w:tcPr>
          <w:p w14:paraId="2E1F534A" w14:textId="77777777" w:rsidR="00571315" w:rsidRDefault="00571315" w:rsidP="00CF3F94">
            <w:pPr>
              <w:jc w:val="center"/>
              <w:rPr>
                <w:sz w:val="12"/>
                <w:szCs w:val="12"/>
              </w:rPr>
            </w:pPr>
          </w:p>
          <w:p w14:paraId="02CB0691" w14:textId="77777777" w:rsidR="00571315" w:rsidRPr="003321C8" w:rsidRDefault="00571315" w:rsidP="00CF3F94">
            <w:pPr>
              <w:jc w:val="center"/>
            </w:pPr>
            <w:r w:rsidRPr="003321C8">
              <w:t>G</w:t>
            </w:r>
          </w:p>
        </w:tc>
      </w:tr>
      <w:tr w:rsidR="00571315" w14:paraId="112A61B4" w14:textId="77777777" w:rsidTr="00CF3F94">
        <w:trPr>
          <w:trHeight w:val="538"/>
        </w:trPr>
        <w:tc>
          <w:tcPr>
            <w:tcW w:w="1239" w:type="dxa"/>
          </w:tcPr>
          <w:p w14:paraId="22D8092C" w14:textId="77777777" w:rsidR="00571315" w:rsidRDefault="00571315" w:rsidP="00CF3F94">
            <w:pPr>
              <w:jc w:val="center"/>
              <w:rPr>
                <w:sz w:val="12"/>
                <w:szCs w:val="12"/>
              </w:rPr>
            </w:pPr>
          </w:p>
          <w:p w14:paraId="54E492C8" w14:textId="77777777" w:rsidR="00571315" w:rsidRPr="003321C8" w:rsidRDefault="00571315" w:rsidP="00CF3F94">
            <w:pPr>
              <w:jc w:val="center"/>
            </w:pPr>
            <w:r w:rsidRPr="003321C8">
              <w:t>E</w:t>
            </w:r>
          </w:p>
        </w:tc>
        <w:tc>
          <w:tcPr>
            <w:tcW w:w="1239" w:type="dxa"/>
          </w:tcPr>
          <w:p w14:paraId="5FDFEC87" w14:textId="77777777" w:rsidR="00571315" w:rsidRDefault="00571315" w:rsidP="00CF3F94">
            <w:pPr>
              <w:jc w:val="center"/>
              <w:rPr>
                <w:sz w:val="12"/>
                <w:szCs w:val="12"/>
              </w:rPr>
            </w:pPr>
          </w:p>
          <w:p w14:paraId="2C81EA22" w14:textId="77777777" w:rsidR="00571315" w:rsidRPr="003321C8" w:rsidRDefault="00571315" w:rsidP="00CF3F94">
            <w:pPr>
              <w:jc w:val="center"/>
            </w:pPr>
            <w:r w:rsidRPr="003321C8">
              <w:t>E</w:t>
            </w:r>
          </w:p>
        </w:tc>
        <w:tc>
          <w:tcPr>
            <w:tcW w:w="1376" w:type="dxa"/>
          </w:tcPr>
          <w:p w14:paraId="0EFFF432" w14:textId="77777777" w:rsidR="00571315" w:rsidRDefault="00571315" w:rsidP="00CF3F94">
            <w:pPr>
              <w:jc w:val="center"/>
              <w:rPr>
                <w:sz w:val="12"/>
                <w:szCs w:val="12"/>
              </w:rPr>
            </w:pPr>
          </w:p>
          <w:p w14:paraId="0C47CD7A" w14:textId="77777777" w:rsidR="00571315" w:rsidRPr="003321C8" w:rsidRDefault="00571315" w:rsidP="00CF3F94">
            <w:pPr>
              <w:jc w:val="center"/>
            </w:pPr>
            <w:r w:rsidRPr="003321C8">
              <w:t>E</w:t>
            </w:r>
          </w:p>
        </w:tc>
        <w:tc>
          <w:tcPr>
            <w:tcW w:w="1239" w:type="dxa"/>
          </w:tcPr>
          <w:p w14:paraId="39A27459" w14:textId="77777777" w:rsidR="00571315" w:rsidRDefault="00571315" w:rsidP="00CF3F94">
            <w:pPr>
              <w:jc w:val="center"/>
              <w:rPr>
                <w:sz w:val="12"/>
                <w:szCs w:val="12"/>
              </w:rPr>
            </w:pPr>
          </w:p>
          <w:p w14:paraId="2856488F" w14:textId="77777777" w:rsidR="00571315" w:rsidRPr="003321C8" w:rsidRDefault="00571315" w:rsidP="00CF3F94">
            <w:pPr>
              <w:jc w:val="center"/>
            </w:pPr>
            <w:r w:rsidRPr="003321C8">
              <w:t>E</w:t>
            </w:r>
          </w:p>
        </w:tc>
      </w:tr>
    </w:tbl>
    <w:p w14:paraId="21F3025F" w14:textId="77777777" w:rsidR="002B7E90" w:rsidRDefault="002B7E90" w:rsidP="003C4E92">
      <w:pPr>
        <w:pStyle w:val="Caption"/>
        <w:jc w:val="center"/>
      </w:pPr>
      <w:r>
        <w:t>Table 5.2: Music Grid Note Structure</w:t>
      </w:r>
    </w:p>
    <w:p w14:paraId="02AEB109" w14:textId="77777777" w:rsidR="003C4E92" w:rsidRPr="003C4E92" w:rsidRDefault="003C4E92" w:rsidP="003C4E92"/>
    <w:p w14:paraId="02CA546E" w14:textId="77777777" w:rsidR="004B69BA" w:rsidRPr="004B69BA" w:rsidRDefault="00553F79" w:rsidP="00EF469C">
      <w:pPr>
        <w:rPr>
          <w:sz w:val="12"/>
          <w:szCs w:val="12"/>
        </w:rPr>
      </w:pPr>
      <w:r>
        <w:t xml:space="preserve">There were various </w:t>
      </w:r>
      <w:r w:rsidR="00CB3E09">
        <w:t xml:space="preserve">Java </w:t>
      </w:r>
      <w:r>
        <w:t xml:space="preserve">classes </w:t>
      </w:r>
      <w:r w:rsidR="00571315">
        <w:t>used in creating</w:t>
      </w:r>
      <w:r>
        <w:t xml:space="preserve"> the music activity</w:t>
      </w:r>
      <w:r w:rsidR="00CB3E09">
        <w:t>. These included</w:t>
      </w:r>
      <w:r w:rsidR="00440BD5">
        <w:t xml:space="preserve"> the </w:t>
      </w:r>
      <w:r w:rsidR="00440BD5" w:rsidRPr="00440BD5">
        <w:rPr>
          <w:i/>
        </w:rPr>
        <w:t>MusicActivity</w:t>
      </w:r>
      <w:r w:rsidR="00440BD5">
        <w:t xml:space="preserve">, </w:t>
      </w:r>
      <w:r w:rsidR="00440BD5" w:rsidRPr="00440BD5">
        <w:rPr>
          <w:i/>
        </w:rPr>
        <w:t>MusicGrid</w:t>
      </w:r>
      <w:r w:rsidR="00440BD5">
        <w:t xml:space="preserve">, </w:t>
      </w:r>
      <w:r w:rsidR="00440BD5" w:rsidRPr="00440BD5">
        <w:rPr>
          <w:i/>
        </w:rPr>
        <w:t>MidiSynthesizer</w:t>
      </w:r>
      <w:r w:rsidR="00440BD5">
        <w:t xml:space="preserve">, and </w:t>
      </w:r>
      <w:r w:rsidR="00440BD5" w:rsidRPr="00440BD5">
        <w:rPr>
          <w:i/>
        </w:rPr>
        <w:t>MTKey</w:t>
      </w:r>
      <w:r w:rsidR="00CB3E09">
        <w:rPr>
          <w:i/>
        </w:rPr>
        <w:t xml:space="preserve"> </w:t>
      </w:r>
      <w:r w:rsidR="00CB3E09">
        <w:t>classes</w:t>
      </w:r>
      <w:r w:rsidR="00440BD5">
        <w:t xml:space="preserve">. </w:t>
      </w:r>
      <w:r w:rsidRPr="00553F79">
        <w:rPr>
          <w:i/>
        </w:rPr>
        <w:t>MusicActivity</w:t>
      </w:r>
      <w:r>
        <w:t xml:space="preserve"> presented the music activity</w:t>
      </w:r>
      <w:r w:rsidR="002D0D8F">
        <w:t xml:space="preserve"> to the user</w:t>
      </w:r>
      <w:r>
        <w:t xml:space="preserve">. The </w:t>
      </w:r>
      <w:r w:rsidRPr="00553F79">
        <w:rPr>
          <w:i/>
        </w:rPr>
        <w:t>MusicActivity</w:t>
      </w:r>
      <w:r>
        <w:t xml:space="preserve"> </w:t>
      </w:r>
      <w:r w:rsidR="00487E84">
        <w:t>displayed</w:t>
      </w:r>
      <w:r w:rsidR="00B37559">
        <w:t xml:space="preserve"> a blank canvas </w:t>
      </w:r>
      <w:r>
        <w:t>a</w:t>
      </w:r>
      <w:r w:rsidR="00487E84">
        <w:t xml:space="preserve">s well as </w:t>
      </w:r>
      <w:r w:rsidR="002D0D8F">
        <w:t>the</w:t>
      </w:r>
      <w:r>
        <w:t xml:space="preserve"> </w:t>
      </w:r>
      <w:r w:rsidRPr="00553F79">
        <w:rPr>
          <w:i/>
        </w:rPr>
        <w:t>MusicGrid</w:t>
      </w:r>
      <w:r>
        <w:t xml:space="preserve">, a widget which encapsulated </w:t>
      </w:r>
      <w:r w:rsidR="006F2FFC">
        <w:t>the</w:t>
      </w:r>
      <w:r>
        <w:t xml:space="preserve"> 4x4 grid of notes. </w:t>
      </w:r>
      <w:r w:rsidR="00CA15D3">
        <w:t>Each</w:t>
      </w:r>
      <w:r w:rsidR="00BA5D0C">
        <w:t xml:space="preserve"> note wa</w:t>
      </w:r>
      <w:r w:rsidR="006F2FFC">
        <w:t xml:space="preserve">s </w:t>
      </w:r>
      <w:r w:rsidR="00CB3E09">
        <w:t xml:space="preserve">modelled by </w:t>
      </w:r>
      <w:r w:rsidR="006F2FFC">
        <w:t xml:space="preserve">the </w:t>
      </w:r>
      <w:r w:rsidR="006F2FFC" w:rsidRPr="006F2FFC">
        <w:rPr>
          <w:i/>
        </w:rPr>
        <w:t>MTKey</w:t>
      </w:r>
      <w:r w:rsidR="006F2FFC">
        <w:t xml:space="preserve"> class. </w:t>
      </w:r>
      <w:r w:rsidRPr="00553F79">
        <w:rPr>
          <w:i/>
        </w:rPr>
        <w:t>MTKey</w:t>
      </w:r>
      <w:r w:rsidR="0011441C">
        <w:t xml:space="preserve"> </w:t>
      </w:r>
      <w:r w:rsidR="006369A9">
        <w:t xml:space="preserve">consisted of a </w:t>
      </w:r>
      <w:r w:rsidR="00F14C77">
        <w:t xml:space="preserve">unique </w:t>
      </w:r>
      <w:r w:rsidR="006369A9">
        <w:t xml:space="preserve">note value and </w:t>
      </w:r>
      <w:r w:rsidR="006F2FFC">
        <w:t xml:space="preserve">also </w:t>
      </w:r>
      <w:r w:rsidR="006369A9">
        <w:t>had</w:t>
      </w:r>
      <w:r w:rsidR="0011441C">
        <w:t xml:space="preserve"> access to the </w:t>
      </w:r>
      <w:r w:rsidR="0011441C" w:rsidRPr="0011441C">
        <w:rPr>
          <w:i/>
        </w:rPr>
        <w:t>MidiSythesizer</w:t>
      </w:r>
      <w:r w:rsidR="0011441C">
        <w:t>, an interfa</w:t>
      </w:r>
      <w:r w:rsidR="00C826D6">
        <w:t>ce to the MIDI system.</w:t>
      </w:r>
      <w:r>
        <w:t xml:space="preserve"> </w:t>
      </w:r>
      <w:r w:rsidR="00C826D6">
        <w:t>This class struc</w:t>
      </w:r>
      <w:r w:rsidR="002B7E90">
        <w:t>ture is presented in Figure 5.1</w:t>
      </w:r>
      <w:r w:rsidR="00121D99">
        <w:t>4</w:t>
      </w:r>
      <w:r w:rsidR="00C826D6">
        <w:t>.</w:t>
      </w:r>
    </w:p>
    <w:p w14:paraId="2715AF3F" w14:textId="77777777" w:rsidR="00F81F9E" w:rsidRDefault="00F81F9E" w:rsidP="00992602">
      <w:pPr>
        <w:jc w:val="center"/>
      </w:pPr>
    </w:p>
    <w:p w14:paraId="05F0BF9B" w14:textId="77777777" w:rsidR="00992602" w:rsidRDefault="00992602" w:rsidP="00992602">
      <w:pPr>
        <w:jc w:val="center"/>
      </w:pPr>
      <w:r>
        <w:rPr>
          <w:noProof/>
          <w:lang w:val="en-GB" w:eastAsia="en-GB"/>
        </w:rPr>
        <w:lastRenderedPageBreak/>
        <w:drawing>
          <wp:inline distT="0" distB="0" distL="0" distR="0" wp14:anchorId="56128CFE" wp14:editId="20B7C4EA">
            <wp:extent cx="4092412" cy="1020672"/>
            <wp:effectExtent l="19050" t="0" r="333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srcRect/>
                    <a:stretch>
                      <a:fillRect/>
                    </a:stretch>
                  </pic:blipFill>
                  <pic:spPr bwMode="auto">
                    <a:xfrm>
                      <a:off x="0" y="0"/>
                      <a:ext cx="4096092" cy="1021590"/>
                    </a:xfrm>
                    <a:prstGeom prst="rect">
                      <a:avLst/>
                    </a:prstGeom>
                    <a:noFill/>
                    <a:ln w="9525">
                      <a:noFill/>
                      <a:miter lim="800000"/>
                      <a:headEnd/>
                      <a:tailEnd/>
                    </a:ln>
                  </pic:spPr>
                </pic:pic>
              </a:graphicData>
            </a:graphic>
          </wp:inline>
        </w:drawing>
      </w:r>
    </w:p>
    <w:p w14:paraId="7FF34039" w14:textId="77777777" w:rsidR="00EE1D0C" w:rsidRDefault="00CA15D3" w:rsidP="0013175D">
      <w:pPr>
        <w:pStyle w:val="Caption"/>
        <w:jc w:val="center"/>
      </w:pPr>
      <w:r>
        <w:t>Figure 5.1</w:t>
      </w:r>
      <w:r w:rsidR="00121D99">
        <w:t>4</w:t>
      </w:r>
      <w:r>
        <w:t>: Music Activity Class Diagram</w:t>
      </w:r>
    </w:p>
    <w:p w14:paraId="31F3BD46" w14:textId="77777777" w:rsidR="00F81F9E" w:rsidRDefault="00F81F9E" w:rsidP="003C4E92"/>
    <w:p w14:paraId="6EB0F5ED" w14:textId="77777777" w:rsidR="002B7E90" w:rsidRDefault="00DC7691" w:rsidP="003C4E92">
      <w:r>
        <w:t>The</w:t>
      </w:r>
      <w:r w:rsidR="001174FB">
        <w:t xml:space="preserve"> </w:t>
      </w:r>
      <w:r w:rsidR="001174FB" w:rsidRPr="001174FB">
        <w:rPr>
          <w:i/>
        </w:rPr>
        <w:t>MTKey</w:t>
      </w:r>
      <w:r w:rsidR="001174FB">
        <w:t xml:space="preserve"> </w:t>
      </w:r>
      <w:r>
        <w:t>was designed to trigger an event when it was pressed.</w:t>
      </w:r>
      <w:r w:rsidR="00F14C77">
        <w:t xml:space="preserve"> </w:t>
      </w:r>
      <w:r w:rsidR="001174FB">
        <w:t xml:space="preserve">When the </w:t>
      </w:r>
      <w:r w:rsidR="000D0233" w:rsidRPr="00F14C77">
        <w:rPr>
          <w:i/>
        </w:rPr>
        <w:t>MTK</w:t>
      </w:r>
      <w:r w:rsidR="001174FB" w:rsidRPr="00F14C77">
        <w:rPr>
          <w:i/>
        </w:rPr>
        <w:t>ey</w:t>
      </w:r>
      <w:r w:rsidR="001174FB">
        <w:t xml:space="preserve"> </w:t>
      </w:r>
      <w:r w:rsidR="00F14C77">
        <w:t xml:space="preserve">triggers </w:t>
      </w:r>
      <w:r w:rsidR="000D0233">
        <w:t>an event,</w:t>
      </w:r>
      <w:r w:rsidR="001174FB">
        <w:t xml:space="preserve"> </w:t>
      </w:r>
      <w:r w:rsidR="00150533">
        <w:t>t</w:t>
      </w:r>
      <w:r w:rsidR="00F14C77">
        <w:t xml:space="preserve">he colour of the </w:t>
      </w:r>
      <w:r w:rsidR="00F14C77" w:rsidRPr="00F14C77">
        <w:rPr>
          <w:i/>
        </w:rPr>
        <w:t>MTKey</w:t>
      </w:r>
      <w:r w:rsidR="00F14C77">
        <w:t xml:space="preserve"> is changed to blue</w:t>
      </w:r>
      <w:r w:rsidR="007A76B9">
        <w:t>.</w:t>
      </w:r>
      <w:r w:rsidR="00150533">
        <w:t xml:space="preserve"> The interaction with the </w:t>
      </w:r>
      <w:r w:rsidR="00150533" w:rsidRPr="00F03F89">
        <w:rPr>
          <w:i/>
        </w:rPr>
        <w:t>MTKey</w:t>
      </w:r>
      <w:r w:rsidR="00150533">
        <w:t xml:space="preserve"> is</w:t>
      </w:r>
      <w:r>
        <w:t xml:space="preserve"> then</w:t>
      </w:r>
      <w:r w:rsidR="00150533">
        <w:t xml:space="preserve"> logged and the</w:t>
      </w:r>
      <w:r>
        <w:t xml:space="preserve"> note</w:t>
      </w:r>
      <w:r w:rsidR="00F03F89">
        <w:t>'</w:t>
      </w:r>
      <w:r>
        <w:t>s</w:t>
      </w:r>
      <w:r w:rsidR="00150533">
        <w:t xml:space="preserve"> time to live value is set.</w:t>
      </w:r>
      <w:r w:rsidR="00DE5E78">
        <w:t xml:space="preserve"> The time to live value was used to specify how long the note would be played for.</w:t>
      </w:r>
      <w:r w:rsidR="00150533">
        <w:t xml:space="preserve"> Finally, the </w:t>
      </w:r>
      <w:r w:rsidR="00150533" w:rsidRPr="00F14C77">
        <w:rPr>
          <w:i/>
        </w:rPr>
        <w:t>MidiSynthesizer</w:t>
      </w:r>
      <w:r w:rsidR="00150533">
        <w:t xml:space="preserve"> plays </w:t>
      </w:r>
      <w:r>
        <w:t>the</w:t>
      </w:r>
      <w:r w:rsidR="00150533">
        <w:t xml:space="preserve"> note until the time to live value </w:t>
      </w:r>
      <w:r>
        <w:t>reaches</w:t>
      </w:r>
      <w:r w:rsidR="00150533">
        <w:t xml:space="preserve"> zero. </w:t>
      </w:r>
      <w:r w:rsidR="001174FB">
        <w:t xml:space="preserve"> </w:t>
      </w:r>
      <w:r w:rsidR="007A76B9">
        <w:t>This behaviour is displayed in Figure 5.1</w:t>
      </w:r>
      <w:r w:rsidR="00121D99">
        <w:t>5</w:t>
      </w:r>
      <w:r w:rsidR="007A76B9">
        <w:t xml:space="preserve">. </w:t>
      </w:r>
      <w:r w:rsidR="00F03F89">
        <w:t xml:space="preserve"> </w:t>
      </w:r>
    </w:p>
    <w:p w14:paraId="15D77A97" w14:textId="77777777" w:rsidR="001174FB" w:rsidRDefault="00CA15D3" w:rsidP="00CA15D3">
      <w:pPr>
        <w:jc w:val="center"/>
      </w:pPr>
      <w:r>
        <w:rPr>
          <w:noProof/>
          <w:lang w:val="en-GB" w:eastAsia="en-GB"/>
        </w:rPr>
        <w:drawing>
          <wp:inline distT="0" distB="0" distL="0" distR="0" wp14:anchorId="450A1A47" wp14:editId="2F9EE465">
            <wp:extent cx="997711" cy="2196935"/>
            <wp:effectExtent l="19050" t="0" r="0" b="0"/>
            <wp:docPr id="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a:stretch>
                      <a:fillRect/>
                    </a:stretch>
                  </pic:blipFill>
                  <pic:spPr bwMode="auto">
                    <a:xfrm>
                      <a:off x="0" y="0"/>
                      <a:ext cx="997580" cy="2196647"/>
                    </a:xfrm>
                    <a:prstGeom prst="rect">
                      <a:avLst/>
                    </a:prstGeom>
                    <a:noFill/>
                    <a:ln w="9525">
                      <a:noFill/>
                      <a:miter lim="800000"/>
                      <a:headEnd/>
                      <a:tailEnd/>
                    </a:ln>
                  </pic:spPr>
                </pic:pic>
              </a:graphicData>
            </a:graphic>
          </wp:inline>
        </w:drawing>
      </w:r>
    </w:p>
    <w:p w14:paraId="06869F24" w14:textId="77777777" w:rsidR="00B865F4" w:rsidRDefault="00B865F4" w:rsidP="00B865F4">
      <w:pPr>
        <w:pStyle w:val="Caption"/>
        <w:jc w:val="center"/>
      </w:pPr>
      <w:r>
        <w:t>Figure 5.1</w:t>
      </w:r>
      <w:r w:rsidR="00121D99">
        <w:t>5</w:t>
      </w:r>
      <w:r>
        <w:t>: MTKey Event Behaviour</w:t>
      </w:r>
    </w:p>
    <w:p w14:paraId="7593E8F7" w14:textId="77777777" w:rsidR="0097110E" w:rsidRDefault="0097110E">
      <w:pPr>
        <w:spacing w:line="276" w:lineRule="auto"/>
        <w:jc w:val="left"/>
      </w:pPr>
    </w:p>
    <w:p w14:paraId="465D311C" w14:textId="77777777" w:rsidR="0097110E" w:rsidRDefault="0040149E" w:rsidP="0097110E">
      <w:r>
        <w:t>Each</w:t>
      </w:r>
      <w:r w:rsidR="005A3E77">
        <w:t xml:space="preserve"> </w:t>
      </w:r>
      <w:r w:rsidR="005A3E77" w:rsidRPr="005A3E77">
        <w:rPr>
          <w:i/>
        </w:rPr>
        <w:t>MTKey</w:t>
      </w:r>
      <w:r w:rsidR="003B666E">
        <w:t xml:space="preserve"> wa</w:t>
      </w:r>
      <w:r w:rsidR="005A3E77">
        <w:t>s updated every frame, the purpose of this was to decrement the time to live value</w:t>
      </w:r>
      <w:r>
        <w:t>. W</w:t>
      </w:r>
      <w:r w:rsidR="003B666E">
        <w:t>hen the time to live reached</w:t>
      </w:r>
      <w:r w:rsidR="005A3E77">
        <w:t xml:space="preserve"> zero, the associated note with the </w:t>
      </w:r>
      <w:r w:rsidR="005A3E77" w:rsidRPr="005A3E77">
        <w:rPr>
          <w:i/>
        </w:rPr>
        <w:t>MTKey</w:t>
      </w:r>
      <w:r w:rsidR="003B666E">
        <w:t xml:space="preserve"> wa</w:t>
      </w:r>
      <w:r w:rsidR="005A3E77">
        <w:t>s stopped</w:t>
      </w:r>
      <w:r>
        <w:t xml:space="preserve"> and </w:t>
      </w:r>
      <w:r w:rsidR="0097110E">
        <w:t xml:space="preserve">the colour of the </w:t>
      </w:r>
      <w:r w:rsidR="0097110E" w:rsidRPr="0097110E">
        <w:rPr>
          <w:i/>
        </w:rPr>
        <w:t>MTKey</w:t>
      </w:r>
      <w:r w:rsidR="0097110E">
        <w:t xml:space="preserve"> </w:t>
      </w:r>
      <w:r w:rsidR="003B666E">
        <w:t>wa</w:t>
      </w:r>
      <w:r w:rsidR="0097110E">
        <w:t xml:space="preserve">s changed to white, indicating it </w:t>
      </w:r>
      <w:r w:rsidR="003B666E">
        <w:t>wa</w:t>
      </w:r>
      <w:r w:rsidR="0097110E">
        <w:t>s not active</w:t>
      </w:r>
      <w:r w:rsidR="00B865F4">
        <w:t>.</w:t>
      </w:r>
      <w:r w:rsidR="0097110E">
        <w:t xml:space="preserve"> This behaviour is presented in Figure 5.1</w:t>
      </w:r>
      <w:r w:rsidR="002B197D">
        <w:t>5</w:t>
      </w:r>
      <w:r w:rsidR="0097110E">
        <w:t xml:space="preserve">. </w:t>
      </w:r>
      <w:r w:rsidR="00B865F4">
        <w:t xml:space="preserve"> </w:t>
      </w:r>
    </w:p>
    <w:p w14:paraId="0031CFE0" w14:textId="77777777" w:rsidR="003C4E92" w:rsidRDefault="003C4E92" w:rsidP="0097110E"/>
    <w:p w14:paraId="1200698B" w14:textId="77777777" w:rsidR="003D4EF4" w:rsidRDefault="0097110E" w:rsidP="00CA15D3">
      <w:pPr>
        <w:jc w:val="center"/>
        <w:rPr>
          <w:b/>
        </w:rPr>
      </w:pPr>
      <w:r>
        <w:rPr>
          <w:b/>
        </w:rPr>
        <w:lastRenderedPageBreak/>
        <w:t xml:space="preserve">           </w:t>
      </w:r>
      <w:r w:rsidR="003F5129">
        <w:rPr>
          <w:b/>
          <w:noProof/>
          <w:lang w:val="en-GB" w:eastAsia="en-GB"/>
        </w:rPr>
        <w:drawing>
          <wp:inline distT="0" distB="0" distL="0" distR="0" wp14:anchorId="7DACBEEB" wp14:editId="67254178">
            <wp:extent cx="2702885" cy="1912316"/>
            <wp:effectExtent l="19050" t="0" r="2215"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srcRect/>
                    <a:stretch>
                      <a:fillRect/>
                    </a:stretch>
                  </pic:blipFill>
                  <pic:spPr bwMode="auto">
                    <a:xfrm>
                      <a:off x="0" y="0"/>
                      <a:ext cx="2706503" cy="1914876"/>
                    </a:xfrm>
                    <a:prstGeom prst="rect">
                      <a:avLst/>
                    </a:prstGeom>
                    <a:noFill/>
                    <a:ln w="9525">
                      <a:noFill/>
                      <a:miter lim="800000"/>
                      <a:headEnd/>
                      <a:tailEnd/>
                    </a:ln>
                  </pic:spPr>
                </pic:pic>
              </a:graphicData>
            </a:graphic>
          </wp:inline>
        </w:drawing>
      </w:r>
    </w:p>
    <w:p w14:paraId="34DDB092" w14:textId="77777777" w:rsidR="00C82909" w:rsidRDefault="0097110E" w:rsidP="00800CCE">
      <w:pPr>
        <w:pStyle w:val="Caption"/>
        <w:jc w:val="center"/>
      </w:pPr>
      <w:r>
        <w:t>Figure 5.1</w:t>
      </w:r>
      <w:r w:rsidR="00121D99">
        <w:t>6</w:t>
      </w:r>
      <w:r>
        <w:t>: MTKey Update Functionality</w:t>
      </w:r>
    </w:p>
    <w:p w14:paraId="37CBA64A" w14:textId="77777777" w:rsidR="00C5333B" w:rsidRPr="00C82909" w:rsidRDefault="00C5333B" w:rsidP="00C82909"/>
    <w:p w14:paraId="1AB73B5A" w14:textId="77777777" w:rsidR="00F358A1" w:rsidRDefault="00F358A1" w:rsidP="00603FF5">
      <w:pPr>
        <w:pStyle w:val="Heading5"/>
      </w:pPr>
      <w:r>
        <w:t>Game activity</w:t>
      </w:r>
    </w:p>
    <w:p w14:paraId="026CB6B4" w14:textId="77777777" w:rsidR="003D4EF4" w:rsidRPr="00603FF5" w:rsidRDefault="003D4EF4" w:rsidP="00603FF5"/>
    <w:p w14:paraId="1FA9C40D" w14:textId="77777777" w:rsidR="00AF0A55" w:rsidRDefault="00C5333B" w:rsidP="00C5333B">
      <w:r>
        <w:t xml:space="preserve">It is clear from the literature review that computer gaming </w:t>
      </w:r>
      <w:r w:rsidR="005A0B0A">
        <w:t>has potential benefits for</w:t>
      </w:r>
      <w:r>
        <w:t xml:space="preserve"> elderly people</w:t>
      </w:r>
      <w:r w:rsidR="00A86BE9">
        <w:t xml:space="preserve"> and can help improve the</w:t>
      </w:r>
      <w:r w:rsidR="00F03F89">
        <w:t>ir</w:t>
      </w:r>
      <w:r w:rsidR="00A86BE9">
        <w:t xml:space="preserve"> quality of life</w:t>
      </w:r>
      <w:r w:rsidR="006A5A07">
        <w:t xml:space="preserve"> </w:t>
      </w:r>
      <w:r w:rsidR="00DB57F7">
        <w:fldChar w:fldCharType="begin">
          <w:fldData xml:space="preserve">PEVuZE5vdGU+PENpdGU+PEF1dGhvcj5KaW1pc29uPC9BdXRob3I+PFllYXI+MjAwNDwvWWVhcj48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=
</w:fldData>
        </w:fldChar>
      </w:r>
      <w:r w:rsidR="006A5A07">
        <w:instrText xml:space="preserve"> ADDIN EN.CITE </w:instrText>
      </w:r>
      <w:r w:rsidR="00DB57F7">
        <w:fldChar w:fldCharType="begin">
          <w:fldData xml:space="preserve">PEVuZE5vdGU+PENpdGU+PEF1dGhvcj5KaW1pc29uPC9BdXRob3I+PFllYXI+MjAwNDwvWWVhcj48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=
</w:fldData>
        </w:fldChar>
      </w:r>
      <w:r w:rsidR="006A5A07">
        <w:instrText xml:space="preserve"> ADDIN EN.CITE.DATA </w:instrText>
      </w:r>
      <w:r w:rsidR="00DB57F7">
        <w:fldChar w:fldCharType="end"/>
      </w:r>
      <w:r w:rsidR="00DB57F7">
        <w:fldChar w:fldCharType="separate"/>
      </w:r>
      <w:r w:rsidR="006A5A07">
        <w:rPr>
          <w:noProof/>
        </w:rPr>
        <w:t>[49, 50]</w:t>
      </w:r>
      <w:r w:rsidR="00DB57F7">
        <w:fldChar w:fldCharType="end"/>
      </w:r>
      <w:r>
        <w:t xml:space="preserve">. </w:t>
      </w:r>
      <w:r w:rsidR="001A63A2">
        <w:t>After reviewing these benefits, a</w:t>
      </w:r>
      <w:r>
        <w:t xml:space="preserve"> game activity was </w:t>
      </w:r>
      <w:r w:rsidR="00541075">
        <w:t xml:space="preserve">chosen </w:t>
      </w:r>
      <w:r>
        <w:t xml:space="preserve">to be included within the </w:t>
      </w:r>
      <w:r w:rsidR="00541075">
        <w:t xml:space="preserve">recreational </w:t>
      </w:r>
      <w:r>
        <w:t xml:space="preserve">activity suite. </w:t>
      </w:r>
      <w:r w:rsidR="00AF0A55">
        <w:t xml:space="preserve">A </w:t>
      </w:r>
      <w:r w:rsidR="00541075">
        <w:t xml:space="preserve">simple </w:t>
      </w:r>
      <w:r w:rsidR="00AF0A55">
        <w:t xml:space="preserve">bouncing ball game was seen as a suitable activity. The aim of the game was to get the user to </w:t>
      </w:r>
      <w:r w:rsidR="00EC0BFD">
        <w:t>drag</w:t>
      </w:r>
      <w:r w:rsidR="00AF0A55">
        <w:t xml:space="preserve"> </w:t>
      </w:r>
      <w:r w:rsidR="00BD202E">
        <w:t>a</w:t>
      </w:r>
      <w:r w:rsidR="00AF0A55">
        <w:t xml:space="preserve"> ball </w:t>
      </w:r>
      <w:r w:rsidR="00EC0BFD">
        <w:t xml:space="preserve">and release it at speed directing it </w:t>
      </w:r>
      <w:r w:rsidR="00AF0A55">
        <w:t xml:space="preserve">against </w:t>
      </w:r>
      <w:r w:rsidR="00923E8E">
        <w:t>a row</w:t>
      </w:r>
      <w:r w:rsidR="00BF01BF">
        <w:t xml:space="preserve"> of</w:t>
      </w:r>
      <w:r w:rsidR="00AF0A55">
        <w:t xml:space="preserve"> blocks located at the </w:t>
      </w:r>
      <w:r w:rsidR="00541075">
        <w:t>top</w:t>
      </w:r>
      <w:r w:rsidR="00AF0A55">
        <w:t xml:space="preserve"> of the </w:t>
      </w:r>
      <w:r w:rsidR="0043188A">
        <w:t>screen</w:t>
      </w:r>
      <w:r w:rsidR="00AF0A55">
        <w:t>.</w:t>
      </w:r>
      <w:r w:rsidR="00AF0A55" w:rsidRPr="00AF0A55">
        <w:t xml:space="preserve"> </w:t>
      </w:r>
    </w:p>
    <w:p w14:paraId="4ED2E417" w14:textId="77777777" w:rsidR="003E13AF" w:rsidRDefault="00BB0144" w:rsidP="00C5333B">
      <w:r>
        <w:t xml:space="preserve">The game </w:t>
      </w:r>
      <w:r w:rsidR="006A7E3C">
        <w:t xml:space="preserve">was </w:t>
      </w:r>
      <w:r w:rsidR="00066D7E">
        <w:t>intentionally simple s</w:t>
      </w:r>
      <w:r>
        <w:t xml:space="preserve">o it would not cause difficulties for dementia sufferers. The layout of the </w:t>
      </w:r>
      <w:r w:rsidR="00E56AB9">
        <w:t xml:space="preserve">game was also kept simple. To prevent confusion, </w:t>
      </w:r>
      <w:r>
        <w:t xml:space="preserve">only the necessary objects </w:t>
      </w:r>
      <w:r w:rsidRPr="00AF0A55">
        <w:t xml:space="preserve">were </w:t>
      </w:r>
      <w:r>
        <w:t xml:space="preserve">displayed </w:t>
      </w:r>
      <w:r w:rsidRPr="00AF0A55">
        <w:t>on</w:t>
      </w:r>
      <w:r>
        <w:t xml:space="preserve"> the screen. The user interface of the game</w:t>
      </w:r>
      <w:r w:rsidR="00BD202E">
        <w:t xml:space="preserve"> activity is shown in Figure 5.1</w:t>
      </w:r>
      <w:r w:rsidR="00121D99">
        <w:t>7</w:t>
      </w:r>
      <w:r>
        <w:t>.</w:t>
      </w:r>
      <w:r w:rsidR="00E56AB9">
        <w:t xml:space="preserve"> </w:t>
      </w:r>
    </w:p>
    <w:p w14:paraId="0B852E22" w14:textId="77777777" w:rsidR="00BB0144" w:rsidRDefault="00BB0144" w:rsidP="00C5333B"/>
    <w:p w14:paraId="0F4797C9" w14:textId="77777777" w:rsidR="0013175D" w:rsidRDefault="00C5333B" w:rsidP="00C5333B">
      <w:pPr>
        <w:spacing w:line="276" w:lineRule="auto"/>
        <w:jc w:val="center"/>
        <w:rPr>
          <w:b/>
        </w:rPr>
      </w:pPr>
      <w:r w:rsidRPr="00C5333B">
        <w:rPr>
          <w:b/>
          <w:noProof/>
          <w:lang w:val="en-GB" w:eastAsia="en-GB"/>
        </w:rPr>
        <w:lastRenderedPageBreak/>
        <w:drawing>
          <wp:inline distT="0" distB="0" distL="0" distR="0" wp14:anchorId="1B4D7B6D" wp14:editId="0684CE7B">
            <wp:extent cx="4159546" cy="3117931"/>
            <wp:effectExtent l="19050" t="0" r="0" b="0"/>
            <wp:docPr id="145" name="Picture 3" descr="C:\Users\Andrew\Desktop\game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drew\Desktop\gameScene.jpg"/>
                    <pic:cNvPicPr>
                      <a:picLocks noChangeAspect="1" noChangeArrowheads="1"/>
                    </pic:cNvPicPr>
                  </pic:nvPicPr>
                  <pic:blipFill>
                    <a:blip r:embed="rId55" cstate="print"/>
                    <a:srcRect/>
                    <a:stretch>
                      <a:fillRect/>
                    </a:stretch>
                  </pic:blipFill>
                  <pic:spPr bwMode="auto">
                    <a:xfrm>
                      <a:off x="0" y="0"/>
                      <a:ext cx="4165338" cy="3122272"/>
                    </a:xfrm>
                    <a:prstGeom prst="rect">
                      <a:avLst/>
                    </a:prstGeom>
                    <a:noFill/>
                    <a:ln w="9525">
                      <a:noFill/>
                      <a:miter lim="800000"/>
                      <a:headEnd/>
                      <a:tailEnd/>
                    </a:ln>
                  </pic:spPr>
                </pic:pic>
              </a:graphicData>
            </a:graphic>
          </wp:inline>
        </w:drawing>
      </w:r>
    </w:p>
    <w:p w14:paraId="4896ADCB" w14:textId="77777777" w:rsidR="003E3DD9" w:rsidRDefault="00BD202E" w:rsidP="003E3DD9">
      <w:pPr>
        <w:pStyle w:val="Caption"/>
        <w:jc w:val="center"/>
      </w:pPr>
      <w:r>
        <w:t>Figure 5.1</w:t>
      </w:r>
      <w:r w:rsidR="00121D99">
        <w:t>7</w:t>
      </w:r>
      <w:r w:rsidR="003E3DD9">
        <w:t>: Game Activity User Interface</w:t>
      </w:r>
    </w:p>
    <w:p w14:paraId="5796324A" w14:textId="77777777" w:rsidR="0013175D" w:rsidRDefault="0013175D" w:rsidP="0013175D">
      <w:pPr>
        <w:spacing w:line="276" w:lineRule="auto"/>
        <w:jc w:val="left"/>
        <w:rPr>
          <w:b/>
        </w:rPr>
      </w:pPr>
    </w:p>
    <w:p w14:paraId="38143027" w14:textId="77777777" w:rsidR="004C7B22" w:rsidRDefault="005A0B0A" w:rsidP="0013175D">
      <w:r>
        <w:t xml:space="preserve">The game was </w:t>
      </w:r>
      <w:r w:rsidR="00A76933">
        <w:t>designed</w:t>
      </w:r>
      <w:r>
        <w:t xml:space="preserve"> so</w:t>
      </w:r>
      <w:r w:rsidR="00BA308F">
        <w:t xml:space="preserve"> that the user </w:t>
      </w:r>
      <w:r w:rsidR="004B69BA">
        <w:t>could</w:t>
      </w:r>
      <w:r w:rsidR="00BA308F">
        <w:t xml:space="preserve"> only interact directly with the ball</w:t>
      </w:r>
      <w:r w:rsidR="00A76933">
        <w:t xml:space="preserve"> and no</w:t>
      </w:r>
      <w:r w:rsidR="00BF01BF">
        <w:t>t with</w:t>
      </w:r>
      <w:r w:rsidR="00A76933">
        <w:t xml:space="preserve"> </w:t>
      </w:r>
      <w:r w:rsidR="004B69BA">
        <w:t xml:space="preserve">any </w:t>
      </w:r>
      <w:r w:rsidR="00A76933">
        <w:t>other objects</w:t>
      </w:r>
      <w:r>
        <w:t xml:space="preserve">. Interacting with the ball </w:t>
      </w:r>
      <w:r w:rsidR="00066D7E">
        <w:t xml:space="preserve">was </w:t>
      </w:r>
      <w:r>
        <w:t xml:space="preserve">done through a tap and hold </w:t>
      </w:r>
      <w:r w:rsidR="00C81FD9">
        <w:t xml:space="preserve">gesture </w:t>
      </w:r>
      <w:r w:rsidR="000147E7">
        <w:t>combined with a</w:t>
      </w:r>
      <w:r w:rsidR="00A918F8">
        <w:t xml:space="preserve"> </w:t>
      </w:r>
      <w:r>
        <w:t>drag gesture.</w:t>
      </w:r>
      <w:r w:rsidR="00C81FD9">
        <w:t xml:space="preserve"> Getting the ball to hit off the blocks </w:t>
      </w:r>
      <w:r w:rsidR="00066D7E">
        <w:t xml:space="preserve">was </w:t>
      </w:r>
      <w:r w:rsidR="00C81FD9">
        <w:t xml:space="preserve">achieved by getting enough momentum in a drag gesture and quickly releasing the ball by </w:t>
      </w:r>
      <w:r w:rsidR="00066D7E">
        <w:t xml:space="preserve">the user lifting </w:t>
      </w:r>
      <w:r w:rsidR="00C81FD9">
        <w:t>the</w:t>
      </w:r>
      <w:r w:rsidR="00066D7E">
        <w:t>ir</w:t>
      </w:r>
      <w:r w:rsidR="00C81FD9">
        <w:t xml:space="preserve"> finger from the screen. </w:t>
      </w:r>
    </w:p>
    <w:p w14:paraId="798817E3" w14:textId="77777777" w:rsidR="009C4AA2" w:rsidRDefault="009C4AA2" w:rsidP="0013175D">
      <w:pPr>
        <w:rPr>
          <w:noProof/>
          <w:lang w:eastAsia="en-IE"/>
        </w:rPr>
      </w:pPr>
      <w:r>
        <w:t>I</w:t>
      </w:r>
      <w:r w:rsidR="003E3DD9">
        <w:t>t was decided that the movements of the ball should be restricted to the boundaries of the screen, causing less confusion</w:t>
      </w:r>
      <w:r>
        <w:t xml:space="preserve"> to the </w:t>
      </w:r>
      <w:r w:rsidR="00E41BC0">
        <w:t>dementia sufferer</w:t>
      </w:r>
      <w:r w:rsidR="003E3DD9">
        <w:t>. This was achieved by</w:t>
      </w:r>
      <w:r w:rsidR="00F400BB">
        <w:t xml:space="preserve"> creating and</w:t>
      </w:r>
      <w:r w:rsidR="003E3DD9">
        <w:t xml:space="preserve"> placing boundary shapes</w:t>
      </w:r>
      <w:r w:rsidR="00F400BB">
        <w:t xml:space="preserve"> </w:t>
      </w:r>
      <w:r w:rsidR="00AB0639">
        <w:t xml:space="preserve">just to </w:t>
      </w:r>
      <w:r w:rsidR="00F400BB">
        <w:t xml:space="preserve">the edges of the </w:t>
      </w:r>
      <w:r w:rsidR="00AB0639">
        <w:t>screen. The boundaries blocked</w:t>
      </w:r>
      <w:r w:rsidR="003E3DD9">
        <w:t xml:space="preserve"> the ball from exiting the visible area of the sc</w:t>
      </w:r>
      <w:r w:rsidR="00F03F89">
        <w:t>r</w:t>
      </w:r>
      <w:r w:rsidR="00BD202E">
        <w:t>e</w:t>
      </w:r>
      <w:r w:rsidR="00F03F89">
        <w:t>en</w:t>
      </w:r>
      <w:r w:rsidR="00BD202E">
        <w:t>. This is shown in Figure 5.</w:t>
      </w:r>
      <w:r w:rsidR="002B197D">
        <w:t>1</w:t>
      </w:r>
      <w:r w:rsidR="00121D99">
        <w:t>8</w:t>
      </w:r>
      <w:r w:rsidR="003E3DD9">
        <w:t>.</w:t>
      </w:r>
      <w:r w:rsidR="001D014E" w:rsidRPr="001D014E">
        <w:rPr>
          <w:noProof/>
          <w:lang w:eastAsia="en-IE"/>
        </w:rPr>
        <w:t xml:space="preserve"> </w:t>
      </w:r>
    </w:p>
    <w:p w14:paraId="750969DB" w14:textId="77777777" w:rsidR="008D243D" w:rsidRDefault="008D243D" w:rsidP="0013175D">
      <w:pPr>
        <w:rPr>
          <w:noProof/>
          <w:lang w:eastAsia="en-IE"/>
        </w:rPr>
      </w:pPr>
    </w:p>
    <w:p w14:paraId="052EE349" w14:textId="77777777" w:rsidR="00973E04" w:rsidRDefault="005D40AA" w:rsidP="00AA011B">
      <w:pPr>
        <w:jc w:val="center"/>
      </w:pPr>
      <w:r>
        <w:rPr>
          <w:noProof/>
          <w:lang w:eastAsia="en-IE"/>
        </w:rPr>
        <w:lastRenderedPageBreak/>
        <w:pict w14:anchorId="2FF1FBE8">
          <v:shapetype id="_x0000_t32" coordsize="21600,21600" o:spt="32" o:oned="t" path="m0,0l21600,21600e" filled="f">
            <v:path arrowok="t" fillok="f" o:connecttype="none"/>
            <o:lock v:ext="edit" shapetype="t"/>
          </v:shapetype>
          <v:shape id="_x0000_s1112" type="#_x0000_t32" style="position:absolute;left:0;text-align:left;margin-left:69.05pt;margin-top:79.7pt;width:33.2pt;height:0;z-index:251689984" o:connectortype="straight" strokecolor="#92d050" strokeweight="2.5pt"/>
        </w:pict>
      </w:r>
      <w:r>
        <w:rPr>
          <w:noProof/>
          <w:lang w:eastAsia="en-IE"/>
        </w:rPr>
        <w:pict w14:anchorId="7159C819">
          <v:shape id="_x0000_s1111" type="#_x0000_t32" style="position:absolute;left:0;text-align:left;margin-left:69.05pt;margin-top:10.2pt;width:60.85pt;height:61.15pt;flip:y;z-index:251688960" o:connectortype="straight" strokecolor="#92d050" strokeweight="2.5pt"/>
        </w:pict>
      </w:r>
      <w:r>
        <w:rPr>
          <w:noProof/>
          <w:lang w:eastAsia="en-IE"/>
        </w:rPr>
        <w:pict w14:anchorId="1C5E589A">
          <v:shape id="_x0000_s1110" type="#_x0000_t32" style="position:absolute;left:0;text-align:left;margin-left:69.05pt;margin-top:93.1pt;width:253.4pt;height:41.85pt;z-index:251687936" o:connectortype="straight" strokecolor="#92d050" strokeweight="2.5pt"/>
        </w:pict>
      </w:r>
      <w:r>
        <w:rPr>
          <w:noProof/>
          <w:lang w:eastAsia="en-IE"/>
        </w:rPr>
        <w:pict w14:anchorId="6A79C69D">
          <v:shape id="_x0000_s1109" type="#_x0000_t32" style="position:absolute;left:0;text-align:left;margin-left:69.05pt;margin-top:104.85pt;width:115.25pt;height:55.8pt;z-index:251686912" o:connectortype="straight" strokecolor="#92d050" strokeweight="2.5pt"/>
        </w:pict>
      </w:r>
      <w:r>
        <w:rPr>
          <w:noProof/>
          <w:lang w:eastAsia="en-IE"/>
        </w:rPr>
        <w:pict w14:anchorId="5CC5577D">
          <v:shapetype id="_x0000_t202" coordsize="21600,21600" o:spt="202" path="m0,0l0,21600,21600,21600,21600,0xe">
            <v:stroke joinstyle="miter"/>
            <v:path gradientshapeok="t" o:connecttype="rect"/>
          </v:shapetype>
          <v:shape id="_x0000_s1108" type="#_x0000_t202" style="position:absolute;left:0;text-align:left;margin-left:4.55pt;margin-top:64.65pt;width:64.5pt;height:44.4pt;z-index:251685888" strokecolor="#92d050" strokeweight="2pt">
            <v:textbox style="mso-next-textbox:#_x0000_s1108">
              <w:txbxContent>
                <w:p w14:paraId="2EFE5887" w14:textId="77777777" w:rsidR="00C7615C" w:rsidRDefault="00C7615C" w:rsidP="00435227">
                  <w:r>
                    <w:t>Boundary Shapes</w:t>
                  </w:r>
                </w:p>
              </w:txbxContent>
            </v:textbox>
          </v:shape>
        </w:pict>
      </w:r>
      <w:r>
        <w:rPr>
          <w:noProof/>
          <w:lang w:eastAsia="en-IE"/>
        </w:rPr>
        <w:pict w14:anchorId="19BA4A2D">
          <v:shape id="_x0000_s1107" type="#_x0000_t202" style="position:absolute;left:0;text-align:left;margin-left:350.05pt;margin-top:26.95pt;width:64.5pt;height:44.4pt;z-index:251684864" strokecolor="#00b0f0" strokeweight="2pt">
            <v:textbox style="mso-next-textbox:#_x0000_s1107">
              <w:txbxContent>
                <w:p w14:paraId="30CB0ED2" w14:textId="77777777" w:rsidR="00C7615C" w:rsidRDefault="00C7615C">
                  <w:r>
                    <w:t>Screen Boundary</w:t>
                  </w:r>
                </w:p>
              </w:txbxContent>
            </v:textbox>
          </v:shape>
        </w:pict>
      </w:r>
      <w:r>
        <w:rPr>
          <w:noProof/>
          <w:lang w:eastAsia="en-IE"/>
        </w:rPr>
        <w:pict w14:anchorId="1ABC6C2D">
          <v:shape id="_x0000_s1106" type="#_x0000_t32" style="position:absolute;left:0;text-align:left;margin-left:314.75pt;margin-top:47.05pt;width:35.3pt;height:11.75pt;flip:y;z-index:251683840" o:connectortype="straight" strokecolor="#00b0f0" strokeweight="2.5pt"/>
        </w:pict>
      </w:r>
      <w:r>
        <w:rPr>
          <w:noProof/>
          <w:lang w:eastAsia="en-IE"/>
        </w:rPr>
        <w:pict w14:anchorId="498ECD4B">
          <v:rect id="_x0000_s1105" style="position:absolute;left:0;text-align:left;margin-left:107.15pt;margin-top:18.6pt;width:207.6pt;height:133.95pt;z-index:251682816" filled="f" fillcolor="#9bbb59 [3206]" strokecolor="#00b0f0" strokeweight="3pt">
            <v:fill opacity="12452f"/>
            <v:shadow on="t" type="perspective" color="#4e6128 [1606]" opacity=".5" offset="1pt" offset2="-1pt"/>
          </v:rect>
        </w:pict>
      </w:r>
      <w:r w:rsidR="001D014E">
        <w:rPr>
          <w:noProof/>
          <w:lang w:val="en-GB" w:eastAsia="en-GB"/>
        </w:rPr>
        <w:drawing>
          <wp:inline distT="0" distB="0" distL="0" distR="0" wp14:anchorId="06669303" wp14:editId="2822889F">
            <wp:extent cx="3057323" cy="2137558"/>
            <wp:effectExtent l="19050" t="0" r="0" b="0"/>
            <wp:docPr id="3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6" cstate="print"/>
                    <a:srcRect/>
                    <a:stretch>
                      <a:fillRect/>
                    </a:stretch>
                  </pic:blipFill>
                  <pic:spPr bwMode="auto">
                    <a:xfrm>
                      <a:off x="0" y="0"/>
                      <a:ext cx="3057524" cy="2137699"/>
                    </a:xfrm>
                    <a:prstGeom prst="rect">
                      <a:avLst/>
                    </a:prstGeom>
                    <a:noFill/>
                    <a:ln w="9525">
                      <a:noFill/>
                      <a:miter lim="800000"/>
                      <a:headEnd/>
                      <a:tailEnd/>
                    </a:ln>
                  </pic:spPr>
                </pic:pic>
              </a:graphicData>
            </a:graphic>
          </wp:inline>
        </w:drawing>
      </w:r>
    </w:p>
    <w:p w14:paraId="72D20A35" w14:textId="77777777" w:rsidR="00AA011B" w:rsidRDefault="00BD202E" w:rsidP="00AA011B">
      <w:pPr>
        <w:pStyle w:val="Caption"/>
        <w:jc w:val="center"/>
      </w:pPr>
      <w:r>
        <w:t>Figure 5.</w:t>
      </w:r>
      <w:r w:rsidR="002B197D">
        <w:t>1</w:t>
      </w:r>
      <w:r w:rsidR="00121D99">
        <w:t>8</w:t>
      </w:r>
      <w:r w:rsidR="00AA011B">
        <w:t>: Game Activity Layout</w:t>
      </w:r>
    </w:p>
    <w:p w14:paraId="7EDE9746" w14:textId="77777777" w:rsidR="00043A41" w:rsidRDefault="00043A41" w:rsidP="00043A41"/>
    <w:p w14:paraId="3C5E5ABB" w14:textId="77777777" w:rsidR="00EB465D" w:rsidRDefault="00043A41" w:rsidP="001D014E">
      <w:pPr>
        <w:rPr>
          <w:noProof/>
          <w:lang w:eastAsia="en-IE"/>
        </w:rPr>
      </w:pPr>
      <w:r>
        <w:t xml:space="preserve">A downward force </w:t>
      </w:r>
      <w:r w:rsidR="008A3A98">
        <w:t>(akin to</w:t>
      </w:r>
      <w:r>
        <w:t xml:space="preserve"> gravity</w:t>
      </w:r>
      <w:r w:rsidR="008A3A98">
        <w:t>)</w:t>
      </w:r>
      <w:r>
        <w:t xml:space="preserve"> </w:t>
      </w:r>
      <w:r w:rsidR="005940F7">
        <w:t>was</w:t>
      </w:r>
      <w:r>
        <w:t xml:space="preserve"> applied to the ball at all</w:t>
      </w:r>
      <w:r w:rsidR="005940F7">
        <w:t xml:space="preserve"> times in the </w:t>
      </w:r>
      <w:r w:rsidR="00435227">
        <w:t>game</w:t>
      </w:r>
      <w:r w:rsidR="005940F7">
        <w:t>. This caused</w:t>
      </w:r>
      <w:r>
        <w:t xml:space="preserve"> the ball to continuously </w:t>
      </w:r>
      <w:r w:rsidR="00B3472D">
        <w:t>fall to the bottom of the screen.</w:t>
      </w:r>
      <w:r>
        <w:t xml:space="preserve"> The </w:t>
      </w:r>
      <w:r w:rsidR="005940F7">
        <w:t xml:space="preserve">force of gravity was only </w:t>
      </w:r>
      <w:r>
        <w:t xml:space="preserve">applied to the ball and not to </w:t>
      </w:r>
      <w:r w:rsidR="005940F7">
        <w:t xml:space="preserve">the </w:t>
      </w:r>
      <w:r>
        <w:t>other objects in the scen</w:t>
      </w:r>
      <w:r w:rsidR="00B02A44">
        <w:t>e, such as the blocks or the screen</w:t>
      </w:r>
      <w:r>
        <w:t xml:space="preserve"> boundaries.</w:t>
      </w:r>
      <w:r w:rsidR="008560FB">
        <w:t xml:space="preserve"> This resulted in the blocks and boundaries being static</w:t>
      </w:r>
      <w:r w:rsidR="00435227">
        <w:t>ally positioned</w:t>
      </w:r>
      <w:r w:rsidR="008560FB">
        <w:t xml:space="preserve"> throughout the game.</w:t>
      </w:r>
    </w:p>
    <w:p w14:paraId="0ACB8CFB" w14:textId="77777777" w:rsidR="009C4AA2" w:rsidRDefault="001D014E" w:rsidP="001D014E">
      <w:r>
        <w:t xml:space="preserve">When a collision </w:t>
      </w:r>
      <w:r w:rsidR="00D65536">
        <w:t>was</w:t>
      </w:r>
      <w:r>
        <w:t xml:space="preserve"> detected between the ball and </w:t>
      </w:r>
      <w:r w:rsidR="00D155F3">
        <w:t>a block</w:t>
      </w:r>
      <w:r>
        <w:t xml:space="preserve">, the block </w:t>
      </w:r>
      <w:r w:rsidR="00D65536">
        <w:t>was</w:t>
      </w:r>
      <w:r>
        <w:t xml:space="preserve"> destroyed</w:t>
      </w:r>
      <w:r w:rsidR="00EB465D">
        <w:t xml:space="preserve"> and removed from the </w:t>
      </w:r>
      <w:r w:rsidR="006F0A3A">
        <w:t>game</w:t>
      </w:r>
      <w:r w:rsidRPr="009E1FB9">
        <w:t>.</w:t>
      </w:r>
      <w:r w:rsidR="00EB465D" w:rsidRPr="009E1FB9">
        <w:rPr>
          <w:color w:val="FF0000"/>
        </w:rPr>
        <w:t xml:space="preserve"> </w:t>
      </w:r>
      <w:r w:rsidR="003D5E4E" w:rsidRPr="003D5E4E">
        <w:t>The game could detect if all the blocks were destroyed</w:t>
      </w:r>
      <w:r w:rsidR="00B3472D">
        <w:t>.</w:t>
      </w:r>
      <w:r w:rsidR="006E0001">
        <w:t xml:space="preserve"> </w:t>
      </w:r>
      <w:r w:rsidR="00F52B75">
        <w:t xml:space="preserve">New </w:t>
      </w:r>
      <w:r w:rsidR="006E0001">
        <w:t>blocks we</w:t>
      </w:r>
      <w:r w:rsidR="009E1FB9">
        <w:t xml:space="preserve">re </w:t>
      </w:r>
      <w:r w:rsidR="009C4AA2">
        <w:t>generated wh</w:t>
      </w:r>
      <w:r w:rsidR="006E0001">
        <w:t>en the ball wa</w:t>
      </w:r>
      <w:r w:rsidR="009C4AA2">
        <w:t xml:space="preserve">s positioned towards the </w:t>
      </w:r>
      <w:r w:rsidR="006E0001">
        <w:t xml:space="preserve">bottom </w:t>
      </w:r>
      <w:r w:rsidR="009C4AA2">
        <w:t>of the sc</w:t>
      </w:r>
      <w:r w:rsidR="00EE418B">
        <w:t>reen</w:t>
      </w:r>
      <w:r w:rsidR="00B3472D">
        <w:t>.</w:t>
      </w:r>
      <w:r w:rsidR="00F52B75">
        <w:t xml:space="preserve"> This </w:t>
      </w:r>
      <w:r w:rsidR="000C1169">
        <w:t xml:space="preserve">method </w:t>
      </w:r>
      <w:r w:rsidR="00F52B75">
        <w:t xml:space="preserve">was chosen so there would be no </w:t>
      </w:r>
      <w:r w:rsidR="009C4AA2">
        <w:t xml:space="preserve">unwanted collisions with </w:t>
      </w:r>
      <w:r w:rsidR="00BE28F3">
        <w:t xml:space="preserve">ball and </w:t>
      </w:r>
      <w:r w:rsidR="009C4AA2">
        <w:t xml:space="preserve">the newly generated blocks. </w:t>
      </w:r>
      <w:r w:rsidR="00577A86">
        <w:t xml:space="preserve">Once all the blocks were destroyed in the game, </w:t>
      </w:r>
      <w:r w:rsidR="00F246EE">
        <w:t>a "game complete" message</w:t>
      </w:r>
      <w:r w:rsidR="00577A86">
        <w:t xml:space="preserve"> was logged. This behav</w:t>
      </w:r>
      <w:r w:rsidR="00121D99">
        <w:t>iour is presented in Figure 5.19</w:t>
      </w:r>
      <w:r w:rsidR="00577A86">
        <w:t>.</w:t>
      </w:r>
      <w:r w:rsidR="00DA39F7">
        <w:t xml:space="preserve"> </w:t>
      </w:r>
    </w:p>
    <w:p w14:paraId="3DEC32E1" w14:textId="77777777" w:rsidR="00351BD8" w:rsidRDefault="00293160" w:rsidP="00351BD8">
      <w:pPr>
        <w:jc w:val="center"/>
      </w:pPr>
      <w:r>
        <w:rPr>
          <w:noProof/>
          <w:lang w:val="en-GB" w:eastAsia="en-GB"/>
        </w:rPr>
        <w:lastRenderedPageBreak/>
        <w:drawing>
          <wp:inline distT="0" distB="0" distL="0" distR="0" wp14:anchorId="4FE00DE2" wp14:editId="618173F0">
            <wp:extent cx="2139089" cy="3741241"/>
            <wp:effectExtent l="1905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a:stretch>
                      <a:fillRect/>
                    </a:stretch>
                  </pic:blipFill>
                  <pic:spPr bwMode="auto">
                    <a:xfrm>
                      <a:off x="0" y="0"/>
                      <a:ext cx="2141108" cy="3744772"/>
                    </a:xfrm>
                    <a:prstGeom prst="rect">
                      <a:avLst/>
                    </a:prstGeom>
                    <a:noFill/>
                    <a:ln w="9525">
                      <a:noFill/>
                      <a:miter lim="800000"/>
                      <a:headEnd/>
                      <a:tailEnd/>
                    </a:ln>
                  </pic:spPr>
                </pic:pic>
              </a:graphicData>
            </a:graphic>
          </wp:inline>
        </w:drawing>
      </w:r>
    </w:p>
    <w:p w14:paraId="2968B656" w14:textId="77777777" w:rsidR="00351BD8" w:rsidRDefault="00BD202E" w:rsidP="00351BD8">
      <w:pPr>
        <w:pStyle w:val="Caption"/>
        <w:jc w:val="center"/>
      </w:pPr>
      <w:r>
        <w:t>Figure 5.</w:t>
      </w:r>
      <w:r w:rsidR="00121D99">
        <w:t>19</w:t>
      </w:r>
      <w:r w:rsidR="00351BD8">
        <w:t>: Game Activity Update Loop</w:t>
      </w:r>
    </w:p>
    <w:p w14:paraId="3127B77E" w14:textId="77777777" w:rsidR="00351BD8" w:rsidRPr="00351BD8" w:rsidRDefault="00351BD8" w:rsidP="00351BD8"/>
    <w:p w14:paraId="5BB723BB" w14:textId="77777777" w:rsidR="00FF7897" w:rsidRDefault="00FF7897" w:rsidP="00FF7897">
      <w:r>
        <w:t xml:space="preserve">To implement realistic </w:t>
      </w:r>
      <w:r w:rsidR="00A53DCC">
        <w:t xml:space="preserve">collisions and interactions between virtual objects, a </w:t>
      </w:r>
      <w:r>
        <w:t>two dimensional physics engine</w:t>
      </w:r>
      <w:r w:rsidR="00932565">
        <w:t>, Box2D,</w:t>
      </w:r>
      <w:r>
        <w:t xml:space="preserve"> was incorporated into the </w:t>
      </w:r>
      <w:r w:rsidR="000E4051">
        <w:t>game</w:t>
      </w:r>
      <w:r>
        <w:t>. Box2D is a rigid body</w:t>
      </w:r>
      <w:r w:rsidR="00293160">
        <w:t>,</w:t>
      </w:r>
      <w:r>
        <w:t xml:space="preserve"> two</w:t>
      </w:r>
      <w:r w:rsidR="00293160">
        <w:t>-</w:t>
      </w:r>
      <w:r>
        <w:t>dimensional physics engi</w:t>
      </w:r>
      <w:r w:rsidR="00043A41">
        <w:t xml:space="preserve">ne developed by Erin Catto </w:t>
      </w:r>
      <w:r w:rsidR="00DB57F7">
        <w:fldChar w:fldCharType="begin"/>
      </w:r>
      <w:r w:rsidR="00E75294">
        <w:instrText xml:space="preserve"> ADDIN EN.CITE &lt;EndNote&gt;&lt;Cite&gt;&lt;Author&gt;Catto&lt;/Author&gt;&lt;IDText&gt;Box2D | A 2D Physics Engine for Games&lt;/IDText&gt;&lt;DisplayText&gt;[98]&lt;/DisplayText&gt;&lt;record&gt;&lt;urls&gt;&lt;related-urls&gt;&lt;url&gt;http://box2d.org/&lt;/url&gt;&lt;/related-urls&gt;&lt;/urls&gt;&lt;titles&gt;&lt;title&gt;Box2D | A 2D Physics Engine for Games&lt;/title&gt;&lt;/titles&gt;&lt;contributors&gt;&lt;authors&gt;&lt;author&gt;Catto, Erin&lt;/author&gt;&lt;/authors&gt;&lt;/contributors&gt;&lt;added-date format="utc"&gt;1338317846&lt;/added-date&gt;&lt;ref-type name="Web Page"&gt;12&lt;/ref-type&gt;&lt;rec-number&gt;198&lt;/rec-number&gt;&lt;last-updated-date format="utc"&gt;1338317897&lt;/last-updated-date&gt;&lt;/record&gt;&lt;/Cite&gt;&lt;/EndNote&gt;</w:instrText>
      </w:r>
      <w:r w:rsidR="00DB57F7">
        <w:fldChar w:fldCharType="separate"/>
      </w:r>
      <w:r w:rsidR="00E75294">
        <w:rPr>
          <w:noProof/>
        </w:rPr>
        <w:t>[98]</w:t>
      </w:r>
      <w:r w:rsidR="00DB57F7">
        <w:fldChar w:fldCharType="end"/>
      </w:r>
      <w:r>
        <w:t>. The engine simulates interactions between virtual objects in a virtual world</w:t>
      </w:r>
      <w:r w:rsidR="00A53DCC">
        <w:t xml:space="preserve"> and also provides a collision detection framework</w:t>
      </w:r>
      <w:r>
        <w:t xml:space="preserve">. </w:t>
      </w:r>
    </w:p>
    <w:p w14:paraId="1BE2974D" w14:textId="77777777" w:rsidR="00C5333B" w:rsidRDefault="00C5333B" w:rsidP="00973E04">
      <w:pPr>
        <w:jc w:val="center"/>
      </w:pPr>
    </w:p>
    <w:p w14:paraId="5ED31AB2" w14:textId="77777777" w:rsidR="00F358A1" w:rsidRDefault="00F358A1" w:rsidP="00603FF5">
      <w:pPr>
        <w:pStyle w:val="Heading5"/>
      </w:pPr>
      <w:r>
        <w:t>Reaction activity</w:t>
      </w:r>
    </w:p>
    <w:p w14:paraId="63B40191" w14:textId="77777777" w:rsidR="003D4EF4" w:rsidRDefault="003D4EF4" w:rsidP="00C5333B"/>
    <w:p w14:paraId="0BAD0EE4" w14:textId="77777777" w:rsidR="00C35128" w:rsidRDefault="00415F51" w:rsidP="00C5333B">
      <w:r>
        <w:t xml:space="preserve">A </w:t>
      </w:r>
      <w:r w:rsidRPr="00DF6869">
        <w:t xml:space="preserve">reaction test </w:t>
      </w:r>
      <w:r w:rsidR="000B4549">
        <w:t>activity</w:t>
      </w:r>
      <w:r w:rsidRPr="00DF6869">
        <w:t xml:space="preserve"> </w:t>
      </w:r>
      <w:r>
        <w:t>was suggested by the consultant geriatrician</w:t>
      </w:r>
      <w:r w:rsidR="00667560">
        <w:t>. This was described as</w:t>
      </w:r>
      <w:r>
        <w:t xml:space="preserve"> </w:t>
      </w:r>
      <w:r w:rsidRPr="00DF6869">
        <w:t>poten</w:t>
      </w:r>
      <w:r>
        <w:t xml:space="preserve">tially beneficial </w:t>
      </w:r>
      <w:r w:rsidRPr="00DF6869">
        <w:t xml:space="preserve">to </w:t>
      </w:r>
      <w:r>
        <w:t>elderly</w:t>
      </w:r>
      <w:r w:rsidRPr="00DF6869">
        <w:t xml:space="preserve"> patient</w:t>
      </w:r>
      <w:r w:rsidR="0062186F">
        <w:t>s</w:t>
      </w:r>
      <w:r>
        <w:t xml:space="preserve"> suffering from age-related disabilities. This </w:t>
      </w:r>
      <w:r w:rsidR="007F0D93">
        <w:t xml:space="preserve">suggestion </w:t>
      </w:r>
      <w:r>
        <w:t xml:space="preserve">led to the creation of the reaction activity. </w:t>
      </w:r>
      <w:r w:rsidR="00891129">
        <w:t>The purpose of t</w:t>
      </w:r>
      <w:r w:rsidR="00C5333B">
        <w:t>h</w:t>
      </w:r>
      <w:r w:rsidR="007F0D93">
        <w:t>e</w:t>
      </w:r>
      <w:r w:rsidR="00C5333B">
        <w:t xml:space="preserve"> activity </w:t>
      </w:r>
      <w:r w:rsidR="00891129">
        <w:t xml:space="preserve">was to test the </w:t>
      </w:r>
      <w:r w:rsidR="00C35128">
        <w:t>alertness, visual search skills and reaction time</w:t>
      </w:r>
      <w:r w:rsidR="00891129">
        <w:t xml:space="preserve"> of the user through visual and auditory</w:t>
      </w:r>
      <w:r w:rsidR="007F0D93">
        <w:t xml:space="preserve"> stimulus. The activity displayed</w:t>
      </w:r>
      <w:r w:rsidR="00891129">
        <w:t xml:space="preserve"> a blank screen and at a random time, </w:t>
      </w:r>
      <w:r w:rsidR="00C35128">
        <w:t>a</w:t>
      </w:r>
      <w:r w:rsidR="007F0D93">
        <w:t xml:space="preserve"> red</w:t>
      </w:r>
      <w:r w:rsidR="00C35128">
        <w:t xml:space="preserve"> ellipse </w:t>
      </w:r>
      <w:r w:rsidR="007F0D93">
        <w:t>wa</w:t>
      </w:r>
      <w:r w:rsidR="00C35128">
        <w:t>s displayed on the screen at an arbitr</w:t>
      </w:r>
      <w:r w:rsidR="006E082A">
        <w:t xml:space="preserve">ary position. Once the ellipse was </w:t>
      </w:r>
      <w:r w:rsidR="006E082A">
        <w:lastRenderedPageBreak/>
        <w:t>displayed, an auditory cue wa</w:t>
      </w:r>
      <w:r w:rsidR="00C35128">
        <w:t xml:space="preserve">s played to alert the user. </w:t>
      </w:r>
      <w:r w:rsidR="00293F01">
        <w:t xml:space="preserve">Interacting </w:t>
      </w:r>
      <w:r w:rsidR="00C35128">
        <w:t xml:space="preserve">with the ellipse </w:t>
      </w:r>
      <w:r w:rsidR="00293F01">
        <w:t xml:space="preserve">was done </w:t>
      </w:r>
      <w:r w:rsidR="00C35128">
        <w:t xml:space="preserve">through a tap gesture. When the ellipse </w:t>
      </w:r>
      <w:r w:rsidR="00483FF7">
        <w:t>was displayed</w:t>
      </w:r>
      <w:r w:rsidR="00293F01">
        <w:t>, a timer wa</w:t>
      </w:r>
      <w:r w:rsidR="00467E78">
        <w:t>s started and continued</w:t>
      </w:r>
      <w:r w:rsidR="00C35128">
        <w:t xml:space="preserve"> timing until the user tap</w:t>
      </w:r>
      <w:r w:rsidR="00293F01">
        <w:t>ped</w:t>
      </w:r>
      <w:r w:rsidR="00C35128">
        <w:t xml:space="preserve"> the ellipse. The reaction time </w:t>
      </w:r>
      <w:r w:rsidR="003F3572">
        <w:t>wa</w:t>
      </w:r>
      <w:r w:rsidR="00C35128">
        <w:t xml:space="preserve">s then calculated by </w:t>
      </w:r>
      <w:r w:rsidR="00667560">
        <w:t xml:space="preserve">subtracting the </w:t>
      </w:r>
      <w:r w:rsidR="00C35128">
        <w:t xml:space="preserve">start time </w:t>
      </w:r>
      <w:r w:rsidR="00667560">
        <w:t>from</w:t>
      </w:r>
      <w:r w:rsidR="00C35128">
        <w:t xml:space="preserve"> the time of the interaction. </w:t>
      </w:r>
    </w:p>
    <w:p w14:paraId="0920F3EF" w14:textId="77777777" w:rsidR="00415F51" w:rsidRDefault="00415F51" w:rsidP="00415F51">
      <w:r>
        <w:t xml:space="preserve">The user interface </w:t>
      </w:r>
      <w:r w:rsidR="00D11B57">
        <w:t xml:space="preserve">of the reaction activity </w:t>
      </w:r>
      <w:r>
        <w:t>was</w:t>
      </w:r>
      <w:r w:rsidR="006E082A">
        <w:t xml:space="preserve"> intentionally</w:t>
      </w:r>
      <w:r w:rsidR="00421ADE">
        <w:t xml:space="preserve"> minimalistic</w:t>
      </w:r>
      <w:r w:rsidR="006000A6">
        <w:t>,</w:t>
      </w:r>
      <w:r>
        <w:t xml:space="preserve"> with no distracting elements in </w:t>
      </w:r>
      <w:r w:rsidR="006E082A">
        <w:t>it</w:t>
      </w:r>
      <w:r>
        <w:t xml:space="preserve">. The </w:t>
      </w:r>
      <w:r w:rsidR="004C3FB5">
        <w:t>colour</w:t>
      </w:r>
      <w:r w:rsidR="00483FF7">
        <w:t xml:space="preserve"> scheme</w:t>
      </w:r>
      <w:r w:rsidR="00A02EAC">
        <w:t xml:space="preserve"> used </w:t>
      </w:r>
      <w:r w:rsidR="004C3FB5">
        <w:t>in the activity was</w:t>
      </w:r>
      <w:r>
        <w:t xml:space="preserve"> </w:t>
      </w:r>
      <w:r w:rsidR="005D4985">
        <w:t xml:space="preserve">same </w:t>
      </w:r>
      <w:r w:rsidR="00483FF7">
        <w:t>as the</w:t>
      </w:r>
      <w:r w:rsidR="004C3FB5">
        <w:t xml:space="preserve"> other activities. This kept the interface </w:t>
      </w:r>
      <w:r>
        <w:t xml:space="preserve">consistent </w:t>
      </w:r>
      <w:r w:rsidR="00A02EAC">
        <w:t xml:space="preserve">with the </w:t>
      </w:r>
      <w:r w:rsidR="00D80CBB">
        <w:t>entire activity suite</w:t>
      </w:r>
      <w:r>
        <w:t xml:space="preserve">. </w:t>
      </w:r>
      <w:r w:rsidR="00483FF7">
        <w:t xml:space="preserve">The </w:t>
      </w:r>
      <w:r>
        <w:t xml:space="preserve">ellipse was </w:t>
      </w:r>
      <w:r w:rsidR="00483FF7">
        <w:t xml:space="preserve">designed to be </w:t>
      </w:r>
      <w:r>
        <w:t>red</w:t>
      </w:r>
      <w:r w:rsidR="00483FF7">
        <w:t xml:space="preserve"> in colour</w:t>
      </w:r>
      <w:r w:rsidR="004A2CD3">
        <w:t>. Th</w:t>
      </w:r>
      <w:r w:rsidR="006555AB">
        <w:t xml:space="preserve">is gave the ellipse a large contrast to the background, </w:t>
      </w:r>
      <w:r w:rsidR="004A2CD3">
        <w:t>ma</w:t>
      </w:r>
      <w:r w:rsidR="006555AB">
        <w:t xml:space="preserve">king it stand out and </w:t>
      </w:r>
      <w:r>
        <w:t>catch</w:t>
      </w:r>
      <w:r w:rsidR="003C13DF">
        <w:t xml:space="preserve"> the a</w:t>
      </w:r>
      <w:r>
        <w:t>ttention</w:t>
      </w:r>
      <w:r w:rsidR="003C13DF">
        <w:t xml:space="preserve"> of the user</w:t>
      </w:r>
      <w:r>
        <w:t>. The user interface of the reaction activity is presented in Figure 5.</w:t>
      </w:r>
      <w:r w:rsidR="00121D99">
        <w:t>20</w:t>
      </w:r>
      <w:r>
        <w:t>.</w:t>
      </w:r>
      <w:r w:rsidR="00833037">
        <w:t xml:space="preserve"> </w:t>
      </w:r>
      <w:r>
        <w:t xml:space="preserve"> </w:t>
      </w:r>
    </w:p>
    <w:p w14:paraId="503AC6A7" w14:textId="77777777" w:rsidR="00C5333B" w:rsidRDefault="00C5333B" w:rsidP="00C5333B"/>
    <w:p w14:paraId="79E3E2A9" w14:textId="77777777" w:rsidR="00C5333B" w:rsidRDefault="00C5333B" w:rsidP="00C5333B">
      <w:pPr>
        <w:jc w:val="center"/>
      </w:pPr>
      <w:r w:rsidRPr="00C5333B">
        <w:rPr>
          <w:noProof/>
          <w:lang w:val="en-GB" w:eastAsia="en-GB"/>
        </w:rPr>
        <w:drawing>
          <wp:inline distT="0" distB="0" distL="0" distR="0" wp14:anchorId="3E499A0D" wp14:editId="28A7B2BA">
            <wp:extent cx="3675690" cy="2755240"/>
            <wp:effectExtent l="19050" t="0" r="960" b="0"/>
            <wp:docPr id="167" name="Picture 4" descr="C:\Users\Andrew\Desktop\reaction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drew\Desktop\reactionScene.jpg"/>
                    <pic:cNvPicPr>
                      <a:picLocks noChangeAspect="1" noChangeArrowheads="1"/>
                    </pic:cNvPicPr>
                  </pic:nvPicPr>
                  <pic:blipFill>
                    <a:blip r:embed="rId58" cstate="print"/>
                    <a:srcRect/>
                    <a:stretch>
                      <a:fillRect/>
                    </a:stretch>
                  </pic:blipFill>
                  <pic:spPr bwMode="auto">
                    <a:xfrm>
                      <a:off x="0" y="0"/>
                      <a:ext cx="3675690" cy="2755240"/>
                    </a:xfrm>
                    <a:prstGeom prst="rect">
                      <a:avLst/>
                    </a:prstGeom>
                    <a:noFill/>
                    <a:ln w="9525">
                      <a:noFill/>
                      <a:miter lim="800000"/>
                      <a:headEnd/>
                      <a:tailEnd/>
                    </a:ln>
                  </pic:spPr>
                </pic:pic>
              </a:graphicData>
            </a:graphic>
          </wp:inline>
        </w:drawing>
      </w:r>
    </w:p>
    <w:p w14:paraId="367B601C" w14:textId="77777777" w:rsidR="00C40E8D" w:rsidRDefault="00C40E8D" w:rsidP="00C40E8D">
      <w:pPr>
        <w:pStyle w:val="Caption"/>
        <w:jc w:val="center"/>
      </w:pPr>
      <w:r>
        <w:t>Figure 5.</w:t>
      </w:r>
      <w:r w:rsidR="00121D99">
        <w:t>20</w:t>
      </w:r>
      <w:r>
        <w:t>: Reaction</w:t>
      </w:r>
      <w:r w:rsidR="00553F79">
        <w:t xml:space="preserve"> </w:t>
      </w:r>
      <w:r>
        <w:t>Activity Interface</w:t>
      </w:r>
    </w:p>
    <w:p w14:paraId="3622EF9C" w14:textId="77777777" w:rsidR="00C82909" w:rsidRPr="00C82909" w:rsidRDefault="00C82909" w:rsidP="00C82909"/>
    <w:p w14:paraId="754EFA8D" w14:textId="77777777" w:rsidR="00C5333B" w:rsidRDefault="00C73CCF" w:rsidP="00C5333B">
      <w:r>
        <w:t>There were various classes associated with the reaction activity</w:t>
      </w:r>
      <w:r w:rsidR="00117DA1">
        <w:t>. These</w:t>
      </w:r>
      <w:r>
        <w:t xml:space="preserve"> included: </w:t>
      </w:r>
      <w:r w:rsidRPr="00C73CCF">
        <w:rPr>
          <w:i/>
        </w:rPr>
        <w:t>Reaction</w:t>
      </w:r>
      <w:r w:rsidR="006A2FD7">
        <w:rPr>
          <w:i/>
        </w:rPr>
        <w:t>Activity</w:t>
      </w:r>
      <w:r>
        <w:t xml:space="preserve">, </w:t>
      </w:r>
      <w:r w:rsidRPr="00C73CCF">
        <w:rPr>
          <w:i/>
        </w:rPr>
        <w:t>ReactionButton</w:t>
      </w:r>
      <w:r>
        <w:t xml:space="preserve">, and </w:t>
      </w:r>
      <w:r w:rsidRPr="00C73CCF">
        <w:rPr>
          <w:i/>
        </w:rPr>
        <w:t>RelocateTask</w:t>
      </w:r>
      <w:r>
        <w:t xml:space="preserve">. </w:t>
      </w:r>
      <w:r w:rsidR="006A2FD7" w:rsidRPr="004204E7">
        <w:rPr>
          <w:i/>
        </w:rPr>
        <w:t>ReactionActivity</w:t>
      </w:r>
      <w:r w:rsidR="007C59B5" w:rsidRPr="004204E7">
        <w:t xml:space="preserve"> </w:t>
      </w:r>
      <w:r w:rsidR="004204E7" w:rsidRPr="004204E7">
        <w:t>controlled the scene</w:t>
      </w:r>
      <w:r w:rsidR="002B57C8">
        <w:t xml:space="preserve"> and displayed it to the user</w:t>
      </w:r>
      <w:r w:rsidR="006A2FD7">
        <w:t xml:space="preserve">. </w:t>
      </w:r>
      <w:r w:rsidR="00B7095A" w:rsidRPr="00B7095A">
        <w:rPr>
          <w:i/>
        </w:rPr>
        <w:t>ReactionButton</w:t>
      </w:r>
      <w:r w:rsidR="00B7095A">
        <w:t xml:space="preserve"> was a widget </w:t>
      </w:r>
      <w:r w:rsidR="007C59B5">
        <w:t xml:space="preserve">that the user interacted with. </w:t>
      </w:r>
      <w:r w:rsidR="00B7095A">
        <w:t xml:space="preserve"> </w:t>
      </w:r>
      <w:r w:rsidR="007C59B5">
        <w:t xml:space="preserve">This </w:t>
      </w:r>
      <w:r w:rsidR="00B7095A">
        <w:t>record</w:t>
      </w:r>
      <w:r w:rsidR="007C59B5">
        <w:t>ed</w:t>
      </w:r>
      <w:r w:rsidR="00B7095A">
        <w:t xml:space="preserve"> the user's reaction time</w:t>
      </w:r>
      <w:r w:rsidR="007C59B5">
        <w:t xml:space="preserve"> when it </w:t>
      </w:r>
      <w:r w:rsidR="007E5498">
        <w:t xml:space="preserve">was </w:t>
      </w:r>
      <w:r w:rsidR="007C59B5">
        <w:t>touched</w:t>
      </w:r>
      <w:r w:rsidR="00B7095A">
        <w:t>.</w:t>
      </w:r>
      <w:r w:rsidR="00891129">
        <w:t xml:space="preserve"> </w:t>
      </w:r>
      <w:r w:rsidR="0085799E">
        <w:t xml:space="preserve">The </w:t>
      </w:r>
      <w:r w:rsidR="0085799E" w:rsidRPr="0049531F">
        <w:rPr>
          <w:i/>
        </w:rPr>
        <w:t>RelocateTask</w:t>
      </w:r>
      <w:r w:rsidR="0085799E">
        <w:t xml:space="preserve"> was responsible for positioning the </w:t>
      </w:r>
      <w:r w:rsidR="0085799E" w:rsidRPr="0049531F">
        <w:rPr>
          <w:i/>
        </w:rPr>
        <w:t>ReactionButt</w:t>
      </w:r>
      <w:r w:rsidR="00CF638C" w:rsidRPr="0049531F">
        <w:rPr>
          <w:i/>
        </w:rPr>
        <w:t>on</w:t>
      </w:r>
      <w:r w:rsidR="00CF638C">
        <w:t xml:space="preserve"> at random locations</w:t>
      </w:r>
      <w:r w:rsidR="0049531F">
        <w:t xml:space="preserve"> around the screen</w:t>
      </w:r>
      <w:r w:rsidR="0085799E">
        <w:t xml:space="preserve">. </w:t>
      </w:r>
    </w:p>
    <w:p w14:paraId="71EEECFA" w14:textId="77777777" w:rsidR="00C5333B" w:rsidRDefault="00BB3F6A" w:rsidP="00C5333B">
      <w:r>
        <w:lastRenderedPageBreak/>
        <w:t>T</w:t>
      </w:r>
      <w:r w:rsidR="00CF638C">
        <w:t xml:space="preserve">he </w:t>
      </w:r>
      <w:r w:rsidR="00CF638C" w:rsidRPr="00BB3F6A">
        <w:rPr>
          <w:i/>
        </w:rPr>
        <w:t>ReactionButton</w:t>
      </w:r>
      <w:r w:rsidR="00CF638C">
        <w:t xml:space="preserve"> was </w:t>
      </w:r>
      <w:r>
        <w:t xml:space="preserve">positioned </w:t>
      </w:r>
      <w:r w:rsidR="00D72BB5">
        <w:t xml:space="preserve">by the </w:t>
      </w:r>
      <w:r w:rsidR="00D72BB5" w:rsidRPr="00D72BB5">
        <w:rPr>
          <w:i/>
        </w:rPr>
        <w:t>RelocateT</w:t>
      </w:r>
      <w:r w:rsidR="00CF638C" w:rsidRPr="00D72BB5">
        <w:rPr>
          <w:i/>
        </w:rPr>
        <w:t>ask</w:t>
      </w:r>
      <w:r w:rsidR="00FE49CC">
        <w:t>. The task</w:t>
      </w:r>
      <w:r>
        <w:t xml:space="preserve"> was scheduled to </w:t>
      </w:r>
      <w:r w:rsidR="00CF638C">
        <w:t xml:space="preserve">run at </w:t>
      </w:r>
      <w:r>
        <w:t xml:space="preserve">random </w:t>
      </w:r>
      <w:r w:rsidR="00CF638C">
        <w:t>time</w:t>
      </w:r>
      <w:r>
        <w:t>s</w:t>
      </w:r>
      <w:r w:rsidR="00CF638C">
        <w:t xml:space="preserve">. </w:t>
      </w:r>
      <w:r w:rsidR="00FE49CC">
        <w:t>Positioning</w:t>
      </w:r>
      <w:r w:rsidR="00C5333B">
        <w:t xml:space="preserve"> a </w:t>
      </w:r>
      <w:r w:rsidR="00C5333B" w:rsidRPr="00FE49CC">
        <w:rPr>
          <w:i/>
        </w:rPr>
        <w:t>ReactionButton</w:t>
      </w:r>
      <w:r w:rsidR="00C5333B">
        <w:t xml:space="preserve"> on the screen at </w:t>
      </w:r>
      <w:r w:rsidR="00CF638C">
        <w:t xml:space="preserve">fixed </w:t>
      </w:r>
      <w:r w:rsidR="009D0EA4">
        <w:t xml:space="preserve">intervals would not test the </w:t>
      </w:r>
      <w:r w:rsidR="00C5333B">
        <w:t>true reaction</w:t>
      </w:r>
      <w:r w:rsidR="00FE49CC">
        <w:t xml:space="preserve"> time</w:t>
      </w:r>
      <w:r w:rsidR="00C5333B">
        <w:t xml:space="preserve"> </w:t>
      </w:r>
      <w:r w:rsidR="00FE49CC">
        <w:t>of the user</w:t>
      </w:r>
      <w:r w:rsidR="000520F4">
        <w:t xml:space="preserve"> since</w:t>
      </w:r>
      <w:r w:rsidR="00FE49CC">
        <w:t xml:space="preserve"> they could </w:t>
      </w:r>
      <w:r w:rsidR="000520F4">
        <w:t>predict</w:t>
      </w:r>
      <w:r w:rsidR="00C5333B">
        <w:t xml:space="preserve"> when the button w</w:t>
      </w:r>
      <w:r w:rsidR="00984166">
        <w:t>as</w:t>
      </w:r>
      <w:r w:rsidR="00C5333B">
        <w:t xml:space="preserve"> </w:t>
      </w:r>
      <w:r w:rsidR="004A3040">
        <w:t xml:space="preserve">about to be </w:t>
      </w:r>
      <w:r w:rsidR="00831940">
        <w:t>positioned</w:t>
      </w:r>
      <w:r w:rsidR="00C5333B">
        <w:t>. To stop the user from predict</w:t>
      </w:r>
      <w:r w:rsidR="000520F4">
        <w:t>ing this</w:t>
      </w:r>
      <w:r w:rsidR="00C5333B">
        <w:t xml:space="preserve">, the </w:t>
      </w:r>
      <w:r w:rsidR="00C5333B" w:rsidRPr="00F95F83">
        <w:rPr>
          <w:i/>
        </w:rPr>
        <w:t>ReactionButton</w:t>
      </w:r>
      <w:r w:rsidR="00C5333B">
        <w:t xml:space="preserve"> woul</w:t>
      </w:r>
      <w:r w:rsidR="00984166">
        <w:t xml:space="preserve">d appear at random times. This was achieved </w:t>
      </w:r>
      <w:r w:rsidR="00C5333B">
        <w:t>by generating a random number</w:t>
      </w:r>
      <w:r w:rsidR="00984166">
        <w:t xml:space="preserve"> between 0 and 1. T</w:t>
      </w:r>
      <w:r w:rsidR="006C0103">
        <w:t>his number was then multiplied by a maximum delay</w:t>
      </w:r>
      <w:r w:rsidR="00984166">
        <w:t xml:space="preserve">, resulting </w:t>
      </w:r>
      <w:r w:rsidR="006C0103">
        <w:t xml:space="preserve">in the number being between 0 and </w:t>
      </w:r>
      <w:r w:rsidR="00984166">
        <w:t xml:space="preserve">the </w:t>
      </w:r>
      <w:r w:rsidR="006C0103">
        <w:t>maximum delay</w:t>
      </w:r>
      <w:r w:rsidR="009B07CD">
        <w:t>, as shown below</w:t>
      </w:r>
      <w:r w:rsidR="006C0103">
        <w:t xml:space="preserve">. </w:t>
      </w:r>
      <w:r w:rsidR="00C5333B">
        <w:t xml:space="preserve"> </w:t>
      </w:r>
    </w:p>
    <w:tbl>
      <w:tblPr>
        <w:tblW w:w="0" w:type="auto"/>
        <w:tblLook w:val="04A0" w:firstRow="1" w:lastRow="0" w:firstColumn="1" w:lastColumn="0" w:noHBand="0" w:noVBand="1"/>
      </w:tblPr>
      <w:tblGrid>
        <w:gridCol w:w="8675"/>
      </w:tblGrid>
      <w:tr w:rsidR="00C5333B" w14:paraId="4F827D20" w14:textId="77777777" w:rsidTr="009D0EA4">
        <w:tc>
          <w:tcPr>
            <w:tcW w:w="8675" w:type="dxa"/>
          </w:tcPr>
          <w:p w14:paraId="76063977" w14:textId="77777777" w:rsidR="00C5333B" w:rsidRDefault="004664B1" w:rsidP="00C73CCF">
            <w:pPr>
              <w:jc w:val="center"/>
              <w:rPr>
                <w:rFonts w:cs="Times New Roman"/>
                <w:i/>
                <w:sz w:val="28"/>
                <w:szCs w:val="28"/>
              </w:rPr>
            </w:pPr>
            <w:r w:rsidRPr="00546339">
              <w:rPr>
                <w:rFonts w:cs="Times New Roman"/>
                <w:i/>
                <w:sz w:val="28"/>
                <w:szCs w:val="28"/>
              </w:rPr>
              <w:t>{</w:t>
            </w:r>
            <w:r w:rsidR="00C5333B" w:rsidRPr="00546339">
              <w:rPr>
                <w:rFonts w:cs="Times New Roman"/>
                <w:i/>
                <w:sz w:val="28"/>
                <w:szCs w:val="28"/>
              </w:rPr>
              <w:t>Delay</w:t>
            </w:r>
            <w:r w:rsidR="00C5333B" w:rsidRPr="00546339">
              <w:rPr>
                <w:rFonts w:cs="Times New Roman"/>
                <w:color w:val="000000"/>
                <w:sz w:val="28"/>
                <w:szCs w:val="28"/>
                <w:shd w:val="clear" w:color="auto" w:fill="FFFFFF"/>
              </w:rPr>
              <w:t> </w:t>
            </w:r>
            <w:r w:rsidR="00C5333B" w:rsidRPr="00546339">
              <w:rPr>
                <w:rFonts w:ascii="Cambria Math" w:hAnsi="Cambria Math" w:cs="Times New Roman"/>
                <w:color w:val="000000"/>
                <w:sz w:val="28"/>
                <w:szCs w:val="28"/>
                <w:shd w:val="clear" w:color="auto" w:fill="FFFFFF"/>
              </w:rPr>
              <w:t>∈</w:t>
            </w:r>
            <w:r w:rsidR="00C5333B" w:rsidRPr="00546339">
              <w:rPr>
                <w:rFonts w:cs="Times New Roman"/>
                <w:sz w:val="28"/>
                <w:szCs w:val="28"/>
              </w:rPr>
              <w:t xml:space="preserve"> </w:t>
            </w:r>
            <w:r w:rsidR="00C5333B" w:rsidRPr="00546339">
              <w:rPr>
                <w:rFonts w:hAnsi="Cambria Math" w:cs="Times New Roman"/>
                <w:color w:val="333333"/>
                <w:sz w:val="28"/>
                <w:szCs w:val="28"/>
                <w:shd w:val="clear" w:color="auto" w:fill="FFFFFF"/>
              </w:rPr>
              <w:t>ℝ</w:t>
            </w:r>
            <w:r w:rsidR="00C5333B" w:rsidRPr="00546339">
              <w:rPr>
                <w:rFonts w:cs="Times New Roman"/>
                <w:sz w:val="28"/>
                <w:szCs w:val="28"/>
              </w:rPr>
              <w:t xml:space="preserve"> :</w:t>
            </w:r>
            <w:r w:rsidR="00C5333B" w:rsidRPr="00546339">
              <w:rPr>
                <w:rFonts w:cs="Times New Roman"/>
                <w:i/>
                <w:sz w:val="28"/>
                <w:szCs w:val="28"/>
              </w:rPr>
              <w:t xml:space="preserve"> 0 &lt; Delay &lt; Delay</w:t>
            </w:r>
            <w:r w:rsidR="00C73CCF" w:rsidRPr="00546339">
              <w:rPr>
                <w:rFonts w:cs="Times New Roman"/>
                <w:i/>
                <w:sz w:val="28"/>
                <w:szCs w:val="28"/>
                <w:vertAlign w:val="subscript"/>
              </w:rPr>
              <w:t>maximum</w:t>
            </w:r>
            <w:r w:rsidRPr="00546339">
              <w:rPr>
                <w:rFonts w:cs="Times New Roman"/>
                <w:i/>
                <w:sz w:val="28"/>
                <w:szCs w:val="28"/>
              </w:rPr>
              <w:t>}</w:t>
            </w:r>
          </w:p>
          <w:p w14:paraId="67D773CD" w14:textId="77777777" w:rsidR="00984166" w:rsidRPr="00546339" w:rsidRDefault="00984166" w:rsidP="0039028C">
            <w:pPr>
              <w:jc w:val="left"/>
              <w:rPr>
                <w:rFonts w:cs="Times New Roman"/>
                <w:i/>
                <w:sz w:val="28"/>
                <w:szCs w:val="28"/>
              </w:rPr>
            </w:pPr>
            <w:r>
              <w:t xml:space="preserve">Once the value of the delay was calculated, </w:t>
            </w:r>
            <w:r w:rsidR="00653E9A">
              <w:t xml:space="preserve">the </w:t>
            </w:r>
            <w:r w:rsidR="00653E9A" w:rsidRPr="0039028C">
              <w:rPr>
                <w:i/>
              </w:rPr>
              <w:t>RelocateT</w:t>
            </w:r>
            <w:r w:rsidRPr="0039028C">
              <w:rPr>
                <w:i/>
              </w:rPr>
              <w:t>ask</w:t>
            </w:r>
            <w:r>
              <w:t xml:space="preserve"> was scheduled to run after the delay.</w:t>
            </w:r>
          </w:p>
        </w:tc>
      </w:tr>
    </w:tbl>
    <w:p w14:paraId="5C0725EA" w14:textId="77777777" w:rsidR="004664B1" w:rsidRDefault="00984166" w:rsidP="00546339">
      <w:r>
        <w:t>T</w:t>
      </w:r>
      <w:r w:rsidR="00546339">
        <w:t>here were a number of steps required</w:t>
      </w:r>
      <w:r>
        <w:t xml:space="preserve"> when the task was scheduled</w:t>
      </w:r>
      <w:r w:rsidR="00546339">
        <w:t>. Firstly, t</w:t>
      </w:r>
      <w:r w:rsidR="006C0103">
        <w:t xml:space="preserve">he task </w:t>
      </w:r>
      <w:r w:rsidR="0069232E">
        <w:t>selected</w:t>
      </w:r>
      <w:r w:rsidR="006C0103">
        <w:t xml:space="preserve"> an arbitrary po</w:t>
      </w:r>
      <w:r w:rsidR="0069232E">
        <w:t xml:space="preserve">int </w:t>
      </w:r>
      <w:r w:rsidR="006C0103">
        <w:t xml:space="preserve">on </w:t>
      </w:r>
      <w:r w:rsidR="0069232E">
        <w:t xml:space="preserve">the </w:t>
      </w:r>
      <w:r w:rsidR="006C0103">
        <w:t>screen by generating two random numbers</w:t>
      </w:r>
      <w:r w:rsidR="0069232E">
        <w:t xml:space="preserve"> (between 0 and 1),</w:t>
      </w:r>
      <w:r w:rsidR="006C0103">
        <w:t xml:space="preserve"> for x-position and for y-position. These numbers were then multiplied by the screen width and screen height, </w:t>
      </w:r>
      <w:r w:rsidR="0069232E">
        <w:t>giving a random point within the confines of the screen.</w:t>
      </w:r>
      <w:r w:rsidR="002E7A19">
        <w:t xml:space="preserve"> </w:t>
      </w:r>
    </w:p>
    <w:p w14:paraId="1946746D" w14:textId="77777777" w:rsidR="00546339" w:rsidRDefault="002E7A19" w:rsidP="006C0103">
      <w:pPr>
        <w:rPr>
          <w:noProof/>
          <w:lang w:eastAsia="en-IE"/>
        </w:rPr>
      </w:pPr>
      <w:r>
        <w:t xml:space="preserve">When this </w:t>
      </w:r>
      <w:r w:rsidR="0069232E">
        <w:t>point</w:t>
      </w:r>
      <w:r>
        <w:t xml:space="preserve"> was calculated, </w:t>
      </w:r>
      <w:r w:rsidR="0069232E">
        <w:t>the</w:t>
      </w:r>
      <w:r>
        <w:t xml:space="preserve"> </w:t>
      </w:r>
      <w:r w:rsidR="0069232E" w:rsidRPr="0069232E">
        <w:rPr>
          <w:i/>
        </w:rPr>
        <w:t>ReactionB</w:t>
      </w:r>
      <w:r w:rsidRPr="0069232E">
        <w:rPr>
          <w:i/>
        </w:rPr>
        <w:t>utton</w:t>
      </w:r>
      <w:r>
        <w:t xml:space="preserve"> was </w:t>
      </w:r>
      <w:r w:rsidR="0069232E">
        <w:t xml:space="preserve">relocated </w:t>
      </w:r>
      <w:r w:rsidR="00117DA1">
        <w:t xml:space="preserve">to </w:t>
      </w:r>
      <w:r w:rsidR="0069232E">
        <w:t>th</w:t>
      </w:r>
      <w:r w:rsidR="00117DA1">
        <w:t>at</w:t>
      </w:r>
      <w:r w:rsidR="0069232E">
        <w:t xml:space="preserve"> point</w:t>
      </w:r>
      <w:r>
        <w:t xml:space="preserve">. The button was then displayed on the screen, allowing the user to interact with it. </w:t>
      </w:r>
      <w:r w:rsidR="00262EAC">
        <w:t xml:space="preserve">A MIDI audio cue was </w:t>
      </w:r>
      <w:r w:rsidR="00A96ABA">
        <w:t xml:space="preserve">then </w:t>
      </w:r>
      <w:r w:rsidR="00262EAC">
        <w:t xml:space="preserve">played to alert the user that the button was visible on the screen. </w:t>
      </w:r>
      <w:r w:rsidR="00546339">
        <w:t>The timer whi</w:t>
      </w:r>
      <w:r w:rsidR="00A96ABA">
        <w:t>ch records user reaction times wa</w:t>
      </w:r>
      <w:r w:rsidR="00546339">
        <w:t>s then started. This funct</w:t>
      </w:r>
      <w:r w:rsidR="00BD202E">
        <w:t>ionality is shown in Figure 5.2</w:t>
      </w:r>
      <w:r w:rsidR="00121D99">
        <w:t>1</w:t>
      </w:r>
      <w:r w:rsidR="00546339">
        <w:t>.</w:t>
      </w:r>
      <w:r w:rsidR="00546339" w:rsidRPr="00546339">
        <w:rPr>
          <w:noProof/>
          <w:lang w:eastAsia="en-IE"/>
        </w:rPr>
        <w:t xml:space="preserve"> </w:t>
      </w:r>
    </w:p>
    <w:p w14:paraId="3EED3B16" w14:textId="77777777" w:rsidR="004664B1" w:rsidRDefault="00456247" w:rsidP="00546339">
      <w:pPr>
        <w:jc w:val="center"/>
      </w:pPr>
      <w:r>
        <w:rPr>
          <w:noProof/>
          <w:lang w:val="en-GB" w:eastAsia="en-GB"/>
        </w:rPr>
        <w:lastRenderedPageBreak/>
        <w:drawing>
          <wp:inline distT="0" distB="0" distL="0" distR="0" wp14:anchorId="4480406B" wp14:editId="07342137">
            <wp:extent cx="1905443" cy="3539971"/>
            <wp:effectExtent l="1905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srcRect/>
                    <a:stretch>
                      <a:fillRect/>
                    </a:stretch>
                  </pic:blipFill>
                  <pic:spPr bwMode="auto">
                    <a:xfrm>
                      <a:off x="0" y="0"/>
                      <a:ext cx="1904362" cy="3537963"/>
                    </a:xfrm>
                    <a:prstGeom prst="rect">
                      <a:avLst/>
                    </a:prstGeom>
                    <a:noFill/>
                    <a:ln w="9525">
                      <a:noFill/>
                      <a:miter lim="800000"/>
                      <a:headEnd/>
                      <a:tailEnd/>
                    </a:ln>
                  </pic:spPr>
                </pic:pic>
              </a:graphicData>
            </a:graphic>
          </wp:inline>
        </w:drawing>
      </w:r>
    </w:p>
    <w:p w14:paraId="2E008B64" w14:textId="77777777" w:rsidR="00546339" w:rsidRDefault="00BD202E" w:rsidP="00546339">
      <w:pPr>
        <w:pStyle w:val="Caption"/>
        <w:jc w:val="center"/>
      </w:pPr>
      <w:r>
        <w:t>Figure 5.2</w:t>
      </w:r>
      <w:r w:rsidR="00121D99">
        <w:t>1</w:t>
      </w:r>
      <w:r w:rsidR="00546339">
        <w:t>: Relocate Task Functionality</w:t>
      </w:r>
    </w:p>
    <w:p w14:paraId="65F05158" w14:textId="77777777" w:rsidR="00546339" w:rsidRDefault="00546339" w:rsidP="006C0103">
      <w:pPr>
        <w:rPr>
          <w:b/>
        </w:rPr>
      </w:pPr>
    </w:p>
    <w:p w14:paraId="4F6D8AE3" w14:textId="77777777" w:rsidR="00546339" w:rsidRDefault="000C6802" w:rsidP="006C0103">
      <w:r>
        <w:t xml:space="preserve">After the </w:t>
      </w:r>
      <w:r w:rsidR="00797A14" w:rsidRPr="00797A14">
        <w:rPr>
          <w:i/>
        </w:rPr>
        <w:t>R</w:t>
      </w:r>
      <w:r w:rsidRPr="00797A14">
        <w:rPr>
          <w:i/>
        </w:rPr>
        <w:t>elocate</w:t>
      </w:r>
      <w:r w:rsidR="00797A14" w:rsidRPr="00797A14">
        <w:rPr>
          <w:i/>
        </w:rPr>
        <w:t>T</w:t>
      </w:r>
      <w:r w:rsidRPr="00797A14">
        <w:rPr>
          <w:i/>
        </w:rPr>
        <w:t>ask</w:t>
      </w:r>
      <w:r w:rsidR="00546339">
        <w:t xml:space="preserve"> finished executing, </w:t>
      </w:r>
      <w:r w:rsidR="00117DA1">
        <w:t xml:space="preserve">the user could interact with the </w:t>
      </w:r>
      <w:r w:rsidR="00546339" w:rsidRPr="00546339">
        <w:rPr>
          <w:i/>
        </w:rPr>
        <w:t>ReactionButton</w:t>
      </w:r>
      <w:r w:rsidR="00117DA1">
        <w:rPr>
          <w:i/>
        </w:rPr>
        <w:t>.</w:t>
      </w:r>
      <w:r w:rsidR="00546339">
        <w:t xml:space="preserve"> </w:t>
      </w:r>
      <w:r w:rsidR="00BA23DD">
        <w:t>Once the user interact</w:t>
      </w:r>
      <w:r w:rsidR="00774C16">
        <w:t>ed</w:t>
      </w:r>
      <w:r w:rsidR="00BA23DD">
        <w:t xml:space="preserve"> with the </w:t>
      </w:r>
      <w:r w:rsidR="00546339" w:rsidRPr="00546339">
        <w:rPr>
          <w:i/>
        </w:rPr>
        <w:t>ReactionButton</w:t>
      </w:r>
      <w:r w:rsidR="00BA23DD">
        <w:t xml:space="preserve">, </w:t>
      </w:r>
      <w:r w:rsidR="00774C16">
        <w:t>an event wa</w:t>
      </w:r>
      <w:r w:rsidR="00546339">
        <w:t>s generated and the reaction time</w:t>
      </w:r>
      <w:r w:rsidR="00774C16">
        <w:t xml:space="preserve"> wa</w:t>
      </w:r>
      <w:r w:rsidR="00546339">
        <w:t xml:space="preserve">s calculated. This </w:t>
      </w:r>
      <w:r w:rsidR="00774C16">
        <w:t>wa</w:t>
      </w:r>
      <w:r w:rsidR="00546339">
        <w:t>s achieved by the following formula:</w:t>
      </w:r>
    </w:p>
    <w:p w14:paraId="38761236" w14:textId="77777777" w:rsidR="00546339" w:rsidRPr="00546339" w:rsidRDefault="002C7187" w:rsidP="00546339">
      <w:pPr>
        <w:jc w:val="center"/>
        <w:rPr>
          <w:sz w:val="28"/>
          <w:szCs w:val="28"/>
        </w:rPr>
      </w:pPr>
      <w:r>
        <w:rPr>
          <w:rFonts w:cs="Times New Roman"/>
          <w:i/>
          <w:sz w:val="28"/>
          <w:szCs w:val="28"/>
        </w:rPr>
        <w:t>T</w:t>
      </w:r>
      <w:r w:rsidR="00546339" w:rsidRPr="00546339">
        <w:rPr>
          <w:rFonts w:cs="Times New Roman"/>
          <w:i/>
          <w:sz w:val="28"/>
          <w:szCs w:val="28"/>
        </w:rPr>
        <w:t>ime</w:t>
      </w:r>
      <w:r w:rsidR="00546339" w:rsidRPr="00546339">
        <w:rPr>
          <w:rFonts w:cs="Times New Roman"/>
          <w:i/>
          <w:sz w:val="28"/>
          <w:szCs w:val="28"/>
          <w:vertAlign w:val="subscript"/>
        </w:rPr>
        <w:t>reaction</w:t>
      </w:r>
      <w:r w:rsidR="00546339" w:rsidRPr="00546339">
        <w:rPr>
          <w:rFonts w:cs="Times New Roman"/>
          <w:i/>
          <w:sz w:val="28"/>
          <w:szCs w:val="28"/>
        </w:rPr>
        <w:t xml:space="preserve"> = </w:t>
      </w:r>
      <w:r>
        <w:rPr>
          <w:rFonts w:cs="Times New Roman"/>
          <w:i/>
          <w:sz w:val="28"/>
          <w:szCs w:val="28"/>
        </w:rPr>
        <w:t>T</w:t>
      </w:r>
      <w:r w:rsidR="00546339" w:rsidRPr="00546339">
        <w:rPr>
          <w:rFonts w:cs="Times New Roman"/>
          <w:i/>
          <w:sz w:val="28"/>
          <w:szCs w:val="28"/>
        </w:rPr>
        <w:t>ime</w:t>
      </w:r>
      <w:r w:rsidR="00546339" w:rsidRPr="00546339">
        <w:rPr>
          <w:rFonts w:cs="Times New Roman"/>
          <w:i/>
          <w:sz w:val="28"/>
          <w:szCs w:val="28"/>
          <w:vertAlign w:val="subscript"/>
        </w:rPr>
        <w:t>interaction</w:t>
      </w:r>
      <w:r w:rsidR="00546339" w:rsidRPr="00546339">
        <w:rPr>
          <w:rFonts w:cs="Times New Roman"/>
          <w:i/>
          <w:sz w:val="28"/>
          <w:szCs w:val="28"/>
        </w:rPr>
        <w:t xml:space="preserve"> - </w:t>
      </w:r>
      <w:r>
        <w:rPr>
          <w:rFonts w:cs="Times New Roman"/>
          <w:i/>
          <w:sz w:val="28"/>
          <w:szCs w:val="28"/>
        </w:rPr>
        <w:t>T</w:t>
      </w:r>
      <w:r w:rsidR="00546339" w:rsidRPr="00546339">
        <w:rPr>
          <w:rFonts w:cs="Times New Roman"/>
          <w:i/>
          <w:sz w:val="28"/>
          <w:szCs w:val="28"/>
        </w:rPr>
        <w:t>ime</w:t>
      </w:r>
      <w:r w:rsidR="00546339" w:rsidRPr="00546339">
        <w:rPr>
          <w:rFonts w:cs="Times New Roman"/>
          <w:i/>
          <w:sz w:val="28"/>
          <w:szCs w:val="28"/>
          <w:vertAlign w:val="subscript"/>
        </w:rPr>
        <w:t>start</w:t>
      </w:r>
    </w:p>
    <w:p w14:paraId="24A5831A" w14:textId="77777777" w:rsidR="009D0EA4" w:rsidRDefault="002C7187" w:rsidP="006C0103">
      <w:r>
        <w:t xml:space="preserve">When the reaction time </w:t>
      </w:r>
      <w:r w:rsidR="00C8241E">
        <w:t xml:space="preserve">was </w:t>
      </w:r>
      <w:r>
        <w:t xml:space="preserve">calculated, </w:t>
      </w:r>
      <w:r w:rsidR="00C8241E">
        <w:t>it was</w:t>
      </w:r>
      <w:r w:rsidR="00D47CF5">
        <w:t xml:space="preserve"> then logged and the</w:t>
      </w:r>
      <w:r>
        <w:t xml:space="preserve"> </w:t>
      </w:r>
      <w:r w:rsidR="00D47CF5" w:rsidRPr="00D47CF5">
        <w:rPr>
          <w:i/>
        </w:rPr>
        <w:t>ReactionB</w:t>
      </w:r>
      <w:r w:rsidRPr="00D47CF5">
        <w:rPr>
          <w:i/>
        </w:rPr>
        <w:t>utton</w:t>
      </w:r>
      <w:r w:rsidR="00C8241E">
        <w:t xml:space="preserve"> wa</w:t>
      </w:r>
      <w:r>
        <w:t xml:space="preserve">s removed from the canvas. Another </w:t>
      </w:r>
      <w:r w:rsidR="00040693" w:rsidRPr="00040693">
        <w:rPr>
          <w:i/>
        </w:rPr>
        <w:t>RelocateTask</w:t>
      </w:r>
      <w:r>
        <w:t xml:space="preserve"> </w:t>
      </w:r>
      <w:r w:rsidR="00C8241E">
        <w:t>wa</w:t>
      </w:r>
      <w:r>
        <w:t>s then s</w:t>
      </w:r>
      <w:r w:rsidR="00117DA1">
        <w:t>cheduled and the process repeated</w:t>
      </w:r>
      <w:r w:rsidR="00040693">
        <w:t xml:space="preserve">. This </w:t>
      </w:r>
      <w:r w:rsidR="00F60C50">
        <w:t>process continued</w:t>
      </w:r>
      <w:r w:rsidR="00040693">
        <w:t xml:space="preserve"> </w:t>
      </w:r>
      <w:r w:rsidR="00F60C50">
        <w:t>until the user decided</w:t>
      </w:r>
      <w:r w:rsidR="00D47CF5">
        <w:t xml:space="preserve"> to exit the activity</w:t>
      </w:r>
      <w:r w:rsidR="00F60C50">
        <w:t xml:space="preserve"> or if a timeout occurred</w:t>
      </w:r>
      <w:r w:rsidR="00C8241E">
        <w:t xml:space="preserve"> (discussed later in the chapter)</w:t>
      </w:r>
      <w:r>
        <w:t xml:space="preserve">. </w:t>
      </w:r>
    </w:p>
    <w:p w14:paraId="7CA33BFB" w14:textId="77777777" w:rsidR="00C5333B" w:rsidRDefault="00C5333B" w:rsidP="006C0103">
      <w:r>
        <w:br w:type="page"/>
      </w:r>
    </w:p>
    <w:p w14:paraId="1D410D96" w14:textId="77777777" w:rsidR="00F358A1" w:rsidRDefault="00F358A1" w:rsidP="00603FF5">
      <w:pPr>
        <w:pStyle w:val="Heading5"/>
      </w:pPr>
      <w:r>
        <w:lastRenderedPageBreak/>
        <w:t>Photo activity</w:t>
      </w:r>
    </w:p>
    <w:p w14:paraId="63B301A4" w14:textId="77777777" w:rsidR="00603FF5" w:rsidRDefault="00603FF5" w:rsidP="00C5333B"/>
    <w:p w14:paraId="6552DBB9" w14:textId="77777777" w:rsidR="00352945" w:rsidRDefault="00E82D6B" w:rsidP="00C5333B">
      <w:pPr>
        <w:rPr>
          <w:b/>
          <w:noProof/>
          <w:lang w:eastAsia="en-IE"/>
        </w:rPr>
      </w:pPr>
      <w:r>
        <w:t>A</w:t>
      </w:r>
      <w:r w:rsidR="00C5333B">
        <w:t xml:space="preserve"> </w:t>
      </w:r>
      <w:r>
        <w:t xml:space="preserve">photo </w:t>
      </w:r>
      <w:r w:rsidR="00C5333B">
        <w:t xml:space="preserve">activity was created to </w:t>
      </w:r>
      <w:r w:rsidR="00EB59ED">
        <w:t xml:space="preserve">aid in the reminiscence process and to initiate conversations. </w:t>
      </w:r>
      <w:r w:rsidR="00F0267A">
        <w:t>The photo activity present</w:t>
      </w:r>
      <w:r w:rsidR="000E4A10">
        <w:t>ed</w:t>
      </w:r>
      <w:r w:rsidR="00F0267A">
        <w:t xml:space="preserve"> the user with an array of photos scatt</w:t>
      </w:r>
      <w:r>
        <w:t xml:space="preserve">ered at arbitrary locations and </w:t>
      </w:r>
      <w:r w:rsidR="009F16C4">
        <w:t>rotations</w:t>
      </w:r>
      <w:r w:rsidR="00F0267A">
        <w:t xml:space="preserve">. This interface was chosen since it is similar to </w:t>
      </w:r>
      <w:r w:rsidR="00405EED">
        <w:t>physical photographs</w:t>
      </w:r>
      <w:r w:rsidR="00F0267A">
        <w:t xml:space="preserve"> </w:t>
      </w:r>
      <w:r>
        <w:t xml:space="preserve">being </w:t>
      </w:r>
      <w:r w:rsidR="00F0267A">
        <w:t>scattered over a table</w:t>
      </w:r>
      <w:r w:rsidR="00405EED">
        <w:t xml:space="preserve"> or surface</w:t>
      </w:r>
      <w:r w:rsidR="009032E7">
        <w:t xml:space="preserve">. The </w:t>
      </w:r>
      <w:r w:rsidR="00987BEB">
        <w:t xml:space="preserve">interface </w:t>
      </w:r>
      <w:r w:rsidR="009032E7">
        <w:t xml:space="preserve">of the photo activity </w:t>
      </w:r>
      <w:r w:rsidR="00987BEB">
        <w:t>is presented in Figure 5.2</w:t>
      </w:r>
      <w:r w:rsidR="00121D99">
        <w:t>2</w:t>
      </w:r>
      <w:r w:rsidR="00987BEB">
        <w:t xml:space="preserve">. </w:t>
      </w:r>
      <w:r w:rsidR="00943794">
        <w:t>The activity provided</w:t>
      </w:r>
      <w:r w:rsidR="00744619">
        <w:t xml:space="preserve"> functionality for the user to interact dir</w:t>
      </w:r>
      <w:r w:rsidR="009F16C4">
        <w:t xml:space="preserve">ectly with the images. It </w:t>
      </w:r>
      <w:r w:rsidR="008C645D">
        <w:t xml:space="preserve">also </w:t>
      </w:r>
      <w:r w:rsidR="009F16C4">
        <w:t>allowed</w:t>
      </w:r>
      <w:r w:rsidR="00744619">
        <w:t xml:space="preserve"> </w:t>
      </w:r>
      <w:r w:rsidR="009F16C4">
        <w:t>dementia sufferers</w:t>
      </w:r>
      <w:r w:rsidR="00744619">
        <w:t xml:space="preserve"> to </w:t>
      </w:r>
      <w:r w:rsidR="003847A3">
        <w:t>be creati</w:t>
      </w:r>
      <w:r w:rsidR="007F3237">
        <w:t xml:space="preserve">ve by </w:t>
      </w:r>
      <w:r w:rsidR="008C645D">
        <w:t xml:space="preserve">arranging </w:t>
      </w:r>
      <w:r w:rsidR="003847A3">
        <w:t>photo montage</w:t>
      </w:r>
      <w:r w:rsidR="007F3237">
        <w:t>s</w:t>
      </w:r>
      <w:r w:rsidR="00744619">
        <w:t>.</w:t>
      </w:r>
      <w:r w:rsidR="00352945" w:rsidRPr="00352945">
        <w:rPr>
          <w:b/>
          <w:noProof/>
          <w:lang w:eastAsia="en-IE"/>
        </w:rPr>
        <w:t xml:space="preserve"> </w:t>
      </w:r>
    </w:p>
    <w:p w14:paraId="36C43EAB" w14:textId="77777777" w:rsidR="00DF34E0" w:rsidRDefault="00DF34E0" w:rsidP="00352945">
      <w:pPr>
        <w:jc w:val="center"/>
      </w:pPr>
    </w:p>
    <w:p w14:paraId="21A506A2" w14:textId="77777777" w:rsidR="003378B8" w:rsidRDefault="00352945" w:rsidP="00352945">
      <w:pPr>
        <w:jc w:val="center"/>
      </w:pPr>
      <w:r w:rsidRPr="00C5333B">
        <w:rPr>
          <w:b/>
          <w:noProof/>
          <w:lang w:val="en-GB" w:eastAsia="en-GB"/>
        </w:rPr>
        <w:drawing>
          <wp:inline distT="0" distB="0" distL="0" distR="0" wp14:anchorId="75EAF45F" wp14:editId="51ADE5F5">
            <wp:extent cx="3669476" cy="2750583"/>
            <wp:effectExtent l="19050" t="0" r="7174" b="0"/>
            <wp:docPr id="35" name="Picture 1" descr="C:\Users\Andrew\Desktop\photo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w\Desktop\photoScene.jpg"/>
                    <pic:cNvPicPr>
                      <a:picLocks noChangeAspect="1" noChangeArrowheads="1"/>
                    </pic:cNvPicPr>
                  </pic:nvPicPr>
                  <pic:blipFill>
                    <a:blip r:embed="rId60" cstate="print"/>
                    <a:srcRect/>
                    <a:stretch>
                      <a:fillRect/>
                    </a:stretch>
                  </pic:blipFill>
                  <pic:spPr bwMode="auto">
                    <a:xfrm>
                      <a:off x="0" y="0"/>
                      <a:ext cx="3672963" cy="2753197"/>
                    </a:xfrm>
                    <a:prstGeom prst="rect">
                      <a:avLst/>
                    </a:prstGeom>
                    <a:noFill/>
                    <a:ln w="9525">
                      <a:noFill/>
                      <a:miter lim="800000"/>
                      <a:headEnd/>
                      <a:tailEnd/>
                    </a:ln>
                  </pic:spPr>
                </pic:pic>
              </a:graphicData>
            </a:graphic>
          </wp:inline>
        </w:drawing>
      </w:r>
    </w:p>
    <w:p w14:paraId="52FC2687" w14:textId="77777777" w:rsidR="00352945" w:rsidRDefault="00BD202E" w:rsidP="00352945">
      <w:pPr>
        <w:pStyle w:val="Caption"/>
        <w:jc w:val="center"/>
      </w:pPr>
      <w:r>
        <w:t>Figure 5.2</w:t>
      </w:r>
      <w:r w:rsidR="00121D99">
        <w:t>2</w:t>
      </w:r>
      <w:r w:rsidR="00352945">
        <w:t>: Photo Activity User Interface</w:t>
      </w:r>
    </w:p>
    <w:p w14:paraId="2E5EF34B" w14:textId="77777777" w:rsidR="00352945" w:rsidRDefault="00352945" w:rsidP="00C5333B"/>
    <w:p w14:paraId="0BA84D74" w14:textId="77777777" w:rsidR="00744619" w:rsidRDefault="003378B8" w:rsidP="00C5333B">
      <w:r>
        <w:t xml:space="preserve">The activity </w:t>
      </w:r>
      <w:r w:rsidR="0014187C">
        <w:t>allowed</w:t>
      </w:r>
      <w:r>
        <w:t xml:space="preserve"> the users </w:t>
      </w:r>
      <w:r w:rsidR="00994FE4">
        <w:t>to perform complex image manipulation tasks such as z-axis rotation, translation and scaling</w:t>
      </w:r>
      <w:r w:rsidR="00972683">
        <w:t>, in a very intuitive and natural manner</w:t>
      </w:r>
      <w:r w:rsidR="00994FE4">
        <w:t>.</w:t>
      </w:r>
      <w:r w:rsidR="00972683">
        <w:t xml:space="preserve"> Typically these</w:t>
      </w:r>
      <w:r w:rsidR="00B8164F">
        <w:t xml:space="preserve"> tasks can be quite complex </w:t>
      </w:r>
      <w:r w:rsidR="00972683">
        <w:t xml:space="preserve">when </w:t>
      </w:r>
      <w:r w:rsidR="00B8164F">
        <w:t>using s</w:t>
      </w:r>
      <w:r w:rsidR="00692BB0">
        <w:t>oftware such as Adobe Photoshop and</w:t>
      </w:r>
      <w:r w:rsidR="00B8164F">
        <w:t xml:space="preserve"> would require knowledge of image layers, transparency, selection and transformations. The </w:t>
      </w:r>
      <w:r w:rsidR="00124638">
        <w:t xml:space="preserve">activity was designed to be simple and all </w:t>
      </w:r>
      <w:r w:rsidR="0014187C">
        <w:t>th</w:t>
      </w:r>
      <w:r w:rsidR="00124638">
        <w:t>e image</w:t>
      </w:r>
      <w:r w:rsidR="0014187C">
        <w:t xml:space="preserve"> </w:t>
      </w:r>
      <w:r w:rsidR="00124638">
        <w:t xml:space="preserve">manipulation </w:t>
      </w:r>
      <w:r w:rsidR="0014187C">
        <w:t xml:space="preserve">principles </w:t>
      </w:r>
      <w:r w:rsidR="00124638">
        <w:t xml:space="preserve">were hidden from the user. </w:t>
      </w:r>
      <w:r w:rsidR="00B8164F">
        <w:t xml:space="preserve">The user could interact with the photos directly without having to use transformation tools. </w:t>
      </w:r>
      <w:r w:rsidR="00994FE4">
        <w:t xml:space="preserve">Performing </w:t>
      </w:r>
      <w:r w:rsidR="00B8164F">
        <w:t xml:space="preserve">complex image manipulation </w:t>
      </w:r>
      <w:r w:rsidR="00994FE4">
        <w:t xml:space="preserve">operations is done </w:t>
      </w:r>
      <w:r w:rsidR="00994FE4">
        <w:lastRenderedPageBreak/>
        <w:t>through the use of three simple gestures, a one finger drag gesture, a two finger rotate gesture and a two finger enlargement</w:t>
      </w:r>
      <w:r w:rsidR="00B34F49">
        <w:t xml:space="preserve"> gesture</w:t>
      </w:r>
      <w:r w:rsidR="00B01267">
        <w:t xml:space="preserve">. </w:t>
      </w:r>
    </w:p>
    <w:p w14:paraId="52B02060" w14:textId="77777777" w:rsidR="00A11A40" w:rsidRDefault="00C5333B" w:rsidP="00C5333B">
      <w:r>
        <w:t xml:space="preserve">The interaction </w:t>
      </w:r>
      <w:r w:rsidR="00B8164F">
        <w:t xml:space="preserve">was </w:t>
      </w:r>
      <w:r w:rsidR="002C625D">
        <w:t xml:space="preserve">designed </w:t>
      </w:r>
      <w:r w:rsidR="00B8164F">
        <w:t>to be a</w:t>
      </w:r>
      <w:r>
        <w:t xml:space="preserve">s natural as possible. </w:t>
      </w:r>
      <w:r w:rsidR="00E351EC">
        <w:t>Translating an image required</w:t>
      </w:r>
      <w:r w:rsidR="00B8164F">
        <w:t xml:space="preserve"> the user to perform a drag gesture on the image. A </w:t>
      </w:r>
      <w:r>
        <w:t xml:space="preserve">Z-Axis </w:t>
      </w:r>
      <w:r w:rsidR="00B8164F">
        <w:t>rotation</w:t>
      </w:r>
      <w:r>
        <w:t xml:space="preserve"> </w:t>
      </w:r>
      <w:r w:rsidR="00FA3650">
        <w:t>required</w:t>
      </w:r>
      <w:r>
        <w:t xml:space="preserve"> the user to </w:t>
      </w:r>
      <w:r w:rsidR="00B8164F">
        <w:t>perform a two-finger rotate gesture on the image. To keep the activity as intuitive as possible, r</w:t>
      </w:r>
      <w:r>
        <w:t xml:space="preserve">otation </w:t>
      </w:r>
      <w:r w:rsidR="00B8164F">
        <w:t xml:space="preserve">operations can </w:t>
      </w:r>
      <w:r>
        <w:t xml:space="preserve">be </w:t>
      </w:r>
      <w:r w:rsidR="00B8164F">
        <w:t xml:space="preserve">performed both </w:t>
      </w:r>
      <w:r>
        <w:t xml:space="preserve">clockwise </w:t>
      </w:r>
      <w:r w:rsidR="00B8164F">
        <w:t>and</w:t>
      </w:r>
      <w:r>
        <w:t xml:space="preserve"> anticlockwise. </w:t>
      </w:r>
      <w:r w:rsidR="00E351EC">
        <w:t xml:space="preserve">A scale operation </w:t>
      </w:r>
      <w:r w:rsidR="002C625D">
        <w:t>required</w:t>
      </w:r>
      <w:r w:rsidR="00A11A40">
        <w:t xml:space="preserve"> the user to perform an enlargement gesture</w:t>
      </w:r>
      <w:r w:rsidR="00792858">
        <w:t xml:space="preserve"> on the image. </w:t>
      </w:r>
    </w:p>
    <w:p w14:paraId="49D6D66B" w14:textId="77777777" w:rsidR="00C5333B" w:rsidRDefault="009B07CD" w:rsidP="00C5333B">
      <w:r>
        <w:t>T</w:t>
      </w:r>
      <w:r w:rsidR="003B6359">
        <w:t xml:space="preserve">he </w:t>
      </w:r>
      <w:r w:rsidR="00C5333B">
        <w:t xml:space="preserve">gestures </w:t>
      </w:r>
      <w:r w:rsidR="003B6359">
        <w:t xml:space="preserve">required to manipulate the photographs </w:t>
      </w:r>
      <w:r w:rsidR="00093ADC">
        <w:t xml:space="preserve">were </w:t>
      </w:r>
      <w:r w:rsidR="00C5333B">
        <w:t>similar to real life, and c</w:t>
      </w:r>
      <w:r w:rsidR="00532784">
        <w:t>ould</w:t>
      </w:r>
      <w:r w:rsidR="00C5333B">
        <w:t xml:space="preserve"> be described </w:t>
      </w:r>
      <w:r w:rsidR="00532784">
        <w:t xml:space="preserve">to dementia sufferers </w:t>
      </w:r>
      <w:r w:rsidR="00C5333B">
        <w:t xml:space="preserve">with an analogy of using a real photograph. </w:t>
      </w:r>
      <w:r w:rsidR="00093ADC">
        <w:t xml:space="preserve">Translating an image </w:t>
      </w:r>
      <w:r w:rsidR="00532784">
        <w:t>wa</w:t>
      </w:r>
      <w:r w:rsidR="00093ADC">
        <w:t xml:space="preserve">s similar to dragging a </w:t>
      </w:r>
      <w:r w:rsidR="00315CA5">
        <w:t xml:space="preserve">physical photo </w:t>
      </w:r>
      <w:r w:rsidR="00093ADC">
        <w:t xml:space="preserve">across a table. Rotating an image </w:t>
      </w:r>
      <w:r w:rsidR="00532784">
        <w:t>wa</w:t>
      </w:r>
      <w:r w:rsidR="00093ADC">
        <w:t xml:space="preserve">s also similar to rotating a physical photograph. </w:t>
      </w:r>
      <w:r w:rsidR="00C5333B">
        <w:t xml:space="preserve">Resizing an image </w:t>
      </w:r>
      <w:r w:rsidR="00093ADC">
        <w:t>is not as intuitive since there is not direct link to a physical photograph</w:t>
      </w:r>
      <w:r w:rsidR="00532784">
        <w:t>. H</w:t>
      </w:r>
      <w:r w:rsidR="00093ADC">
        <w:t xml:space="preserve">owever, the </w:t>
      </w:r>
      <w:r w:rsidR="00315CA5">
        <w:t xml:space="preserve">user could think that </w:t>
      </w:r>
      <w:r w:rsidR="00093ADC">
        <w:t>the image</w:t>
      </w:r>
      <w:r w:rsidR="00315CA5">
        <w:t xml:space="preserve"> is </w:t>
      </w:r>
      <w:r w:rsidR="00532784">
        <w:t xml:space="preserve">being </w:t>
      </w:r>
      <w:r w:rsidR="00315CA5">
        <w:t>stretched out</w:t>
      </w:r>
      <w:r w:rsidR="00093ADC">
        <w:t xml:space="preserve">, similar to </w:t>
      </w:r>
      <w:r w:rsidR="00E07808">
        <w:t xml:space="preserve">stretching </w:t>
      </w:r>
      <w:r w:rsidR="007E35D8">
        <w:t>an elastic material</w:t>
      </w:r>
      <w:r w:rsidR="00093ADC">
        <w:t xml:space="preserve">. </w:t>
      </w:r>
    </w:p>
    <w:p w14:paraId="51ECB504" w14:textId="77777777" w:rsidR="00076A05" w:rsidRDefault="00B64A34" w:rsidP="00C5333B">
      <w:r>
        <w:t>The photo activity contained</w:t>
      </w:r>
      <w:r w:rsidR="00076A05">
        <w:t xml:space="preserve"> an array </w:t>
      </w:r>
      <w:r>
        <w:t xml:space="preserve">of </w:t>
      </w:r>
      <w:r w:rsidR="009C4553">
        <w:t xml:space="preserve">images. Each image </w:t>
      </w:r>
      <w:r>
        <w:t>wa</w:t>
      </w:r>
      <w:r w:rsidR="009C4553">
        <w:t xml:space="preserve">s a rectangular shape </w:t>
      </w:r>
      <w:r w:rsidR="00076A05">
        <w:t xml:space="preserve">with </w:t>
      </w:r>
      <w:r>
        <w:t xml:space="preserve">a </w:t>
      </w:r>
      <w:r w:rsidR="009C4553">
        <w:t>texture</w:t>
      </w:r>
      <w:r w:rsidR="00076A05">
        <w:t xml:space="preserve"> applied to </w:t>
      </w:r>
      <w:r w:rsidR="009C4553">
        <w:t>it</w:t>
      </w:r>
      <w:r w:rsidR="00076A05">
        <w:t xml:space="preserve">. </w:t>
      </w:r>
      <w:r>
        <w:t xml:space="preserve">The </w:t>
      </w:r>
      <w:r w:rsidR="009C4553">
        <w:t>image</w:t>
      </w:r>
      <w:r>
        <w:t>s</w:t>
      </w:r>
      <w:r w:rsidR="009C4553">
        <w:t xml:space="preserve"> </w:t>
      </w:r>
      <w:r>
        <w:t>responded</w:t>
      </w:r>
      <w:r w:rsidR="00076A05">
        <w:t xml:space="preserve"> to only drag events, rotate events and scale events. </w:t>
      </w:r>
      <w:r w:rsidR="00E9270F">
        <w:t xml:space="preserve">When one of these gestures </w:t>
      </w:r>
      <w:r w:rsidR="004D55CD">
        <w:t>wa</w:t>
      </w:r>
      <w:r w:rsidR="00E9270F">
        <w:t xml:space="preserve">s performed, the corresponding </w:t>
      </w:r>
      <w:r w:rsidR="009C4553">
        <w:t xml:space="preserve">event </w:t>
      </w:r>
      <w:r w:rsidR="004D55CD">
        <w:t>wa</w:t>
      </w:r>
      <w:r w:rsidR="009C4553">
        <w:t xml:space="preserve">s </w:t>
      </w:r>
      <w:r>
        <w:t>executed</w:t>
      </w:r>
      <w:r w:rsidR="009C4553">
        <w:t xml:space="preserve">. Each of the gesture </w:t>
      </w:r>
      <w:r w:rsidR="003513B8">
        <w:t>events transform</w:t>
      </w:r>
      <w:r w:rsidR="009C4553">
        <w:t xml:space="preserve"> the image and then </w:t>
      </w:r>
      <w:r w:rsidR="004D55CD">
        <w:t>log the user interaction</w:t>
      </w:r>
      <w:r w:rsidR="00E9270F">
        <w:t>. This behaviour is displayed in Figure 5.2</w:t>
      </w:r>
      <w:r w:rsidR="00121D99">
        <w:t>3</w:t>
      </w:r>
      <w:r w:rsidR="00E9270F">
        <w:t xml:space="preserve">. </w:t>
      </w:r>
      <w:r w:rsidR="003513B8">
        <w:t xml:space="preserve"> </w:t>
      </w:r>
    </w:p>
    <w:p w14:paraId="00E934BF" w14:textId="77777777" w:rsidR="00AB789D" w:rsidRDefault="00AB789D" w:rsidP="009C4553">
      <w:pPr>
        <w:jc w:val="center"/>
      </w:pPr>
    </w:p>
    <w:p w14:paraId="0D993225" w14:textId="77777777" w:rsidR="009C4553" w:rsidRDefault="009C4553" w:rsidP="009C4553">
      <w:pPr>
        <w:jc w:val="center"/>
      </w:pPr>
      <w:r>
        <w:rPr>
          <w:noProof/>
          <w:lang w:val="en-GB" w:eastAsia="en-GB"/>
        </w:rPr>
        <w:drawing>
          <wp:inline distT="0" distB="0" distL="0" distR="0" wp14:anchorId="175BD52D" wp14:editId="390DEBC6">
            <wp:extent cx="1965224" cy="1891201"/>
            <wp:effectExtent l="19050" t="0" r="0" b="0"/>
            <wp:docPr id="3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cstate="print"/>
                    <a:srcRect/>
                    <a:stretch>
                      <a:fillRect/>
                    </a:stretch>
                  </pic:blipFill>
                  <pic:spPr bwMode="auto">
                    <a:xfrm>
                      <a:off x="0" y="0"/>
                      <a:ext cx="1968720" cy="1894565"/>
                    </a:xfrm>
                    <a:prstGeom prst="rect">
                      <a:avLst/>
                    </a:prstGeom>
                    <a:noFill/>
                    <a:ln w="9525">
                      <a:noFill/>
                      <a:miter lim="800000"/>
                      <a:headEnd/>
                      <a:tailEnd/>
                    </a:ln>
                  </pic:spPr>
                </pic:pic>
              </a:graphicData>
            </a:graphic>
          </wp:inline>
        </w:drawing>
      </w:r>
    </w:p>
    <w:p w14:paraId="4925761B" w14:textId="77777777" w:rsidR="007C5045" w:rsidRDefault="00846B7E" w:rsidP="00D4219D">
      <w:pPr>
        <w:pStyle w:val="Caption"/>
        <w:jc w:val="center"/>
      </w:pPr>
      <w:r>
        <w:t xml:space="preserve">Figure </w:t>
      </w:r>
      <w:r w:rsidR="009C4553">
        <w:t>5.2</w:t>
      </w:r>
      <w:r w:rsidR="00121D99">
        <w:t>3</w:t>
      </w:r>
      <w:r w:rsidR="009C4553">
        <w:t>: Image Event Procedure</w:t>
      </w:r>
    </w:p>
    <w:p w14:paraId="3D30C5C9" w14:textId="77777777" w:rsidR="00076A05" w:rsidRDefault="007C5045" w:rsidP="00002D88">
      <w:pPr>
        <w:rPr>
          <w:rFonts w:asciiTheme="majorHAnsi" w:eastAsiaTheme="majorEastAsia" w:hAnsiTheme="majorHAnsi" w:cstheme="majorBidi"/>
          <w:b/>
          <w:bCs/>
          <w:color w:val="000000" w:themeColor="text1"/>
          <w:sz w:val="26"/>
          <w:szCs w:val="26"/>
        </w:rPr>
      </w:pPr>
      <w:r>
        <w:br w:type="page"/>
      </w:r>
      <w:bookmarkStart w:id="123" w:name="_Toc324751310"/>
    </w:p>
    <w:p w14:paraId="13207542" w14:textId="77777777" w:rsidR="008F4EDE" w:rsidRDefault="00B36C20" w:rsidP="00B36C20">
      <w:pPr>
        <w:pStyle w:val="Heading3"/>
      </w:pPr>
      <w:bookmarkStart w:id="124" w:name="_Toc327968489"/>
      <w:r>
        <w:lastRenderedPageBreak/>
        <w:t xml:space="preserve">5.7.3 </w:t>
      </w:r>
      <w:r w:rsidR="00BD202E">
        <w:t>D</w:t>
      </w:r>
      <w:r w:rsidR="008F4EDE">
        <w:t xml:space="preserve">ata </w:t>
      </w:r>
      <w:r w:rsidR="00BD202E">
        <w:t>C</w:t>
      </w:r>
      <w:r w:rsidR="008F4EDE">
        <w:t>ollection</w:t>
      </w:r>
      <w:r w:rsidR="00BD202E">
        <w:t xml:space="preserve"> Facility</w:t>
      </w:r>
      <w:bookmarkEnd w:id="124"/>
    </w:p>
    <w:p w14:paraId="5F3F1228" w14:textId="77777777" w:rsidR="008F4EDE" w:rsidRDefault="008F4EDE" w:rsidP="008F4EDE"/>
    <w:p w14:paraId="11A876AE" w14:textId="77777777" w:rsidR="00846B7E" w:rsidRPr="00121D99" w:rsidRDefault="00846B7E" w:rsidP="00BD202E">
      <w:r>
        <w:t>A</w:t>
      </w:r>
      <w:r w:rsidR="007D4159">
        <w:t>n automatic</w:t>
      </w:r>
      <w:r w:rsidR="008F4EDE" w:rsidRPr="00BD202E">
        <w:t xml:space="preserve"> data collection facility was </w:t>
      </w:r>
      <w:r w:rsidR="00AC3BE2">
        <w:t xml:space="preserve">created for the </w:t>
      </w:r>
      <w:r w:rsidR="008F4EDE" w:rsidRPr="00BD202E">
        <w:t>multi-touch system</w:t>
      </w:r>
      <w:r w:rsidR="00BD202E">
        <w:t xml:space="preserve"> to record user interactions with the system. </w:t>
      </w:r>
      <w:r w:rsidR="00036463">
        <w:t xml:space="preserve">The facility </w:t>
      </w:r>
      <w:r w:rsidR="00BD202E">
        <w:t>provide</w:t>
      </w:r>
      <w:r w:rsidR="00036463">
        <w:t>d</w:t>
      </w:r>
      <w:r w:rsidR="00BD202E">
        <w:t xml:space="preserve"> a useful</w:t>
      </w:r>
      <w:r w:rsidR="00036463">
        <w:t>, unobtrusive</w:t>
      </w:r>
      <w:r w:rsidR="00BD202E">
        <w:t xml:space="preserve"> method of gathering user data over long periods of time. </w:t>
      </w:r>
      <w:r w:rsidR="007D4159">
        <w:t>This allowed the patients to interact with the system as they required.</w:t>
      </w:r>
    </w:p>
    <w:p w14:paraId="06DDA524" w14:textId="77777777" w:rsidR="005D7886" w:rsidRDefault="00DF3F1E" w:rsidP="008F4EDE">
      <w:r>
        <w:t>The creation of</w:t>
      </w:r>
      <w:r w:rsidR="008F4EDE">
        <w:t xml:space="preserve"> user accounts was considered during the design period of the system. </w:t>
      </w:r>
      <w:r w:rsidR="00BD202E">
        <w:t>However, t</w:t>
      </w:r>
      <w:r w:rsidR="008F4EDE">
        <w:t xml:space="preserve">he </w:t>
      </w:r>
      <w:r>
        <w:t xml:space="preserve">effects of dementia were expected </w:t>
      </w:r>
      <w:r w:rsidR="008F4EDE">
        <w:t xml:space="preserve">to make the login and logout task quite difficult. The use of automatic data logging and the use of a webcam to capture an image of the user </w:t>
      </w:r>
      <w:r>
        <w:t>were</w:t>
      </w:r>
      <w:r w:rsidR="008F4EDE">
        <w:t xml:space="preserve"> developed to solve this problem. This data collection solution re</w:t>
      </w:r>
      <w:r w:rsidR="005D7886">
        <w:t>corded</w:t>
      </w:r>
      <w:r w:rsidR="008F4EDE">
        <w:t xml:space="preserve"> use</w:t>
      </w:r>
      <w:r w:rsidR="005D7886">
        <w:t>r interactions and also captured</w:t>
      </w:r>
      <w:r w:rsidR="008F4EDE">
        <w:t xml:space="preserve"> an image of the user as they interact</w:t>
      </w:r>
      <w:r>
        <w:t>ed</w:t>
      </w:r>
      <w:r w:rsidR="008F4EDE">
        <w:t xml:space="preserve"> with the system.</w:t>
      </w:r>
      <w:r w:rsidR="005D7886">
        <w:t xml:space="preserve"> The image of the user was then used to </w:t>
      </w:r>
      <w:r>
        <w:t xml:space="preserve">uniquely </w:t>
      </w:r>
      <w:r w:rsidR="005D7886">
        <w:t xml:space="preserve">identify </w:t>
      </w:r>
      <w:r>
        <w:t xml:space="preserve">the </w:t>
      </w:r>
      <w:r w:rsidR="005D7886">
        <w:t xml:space="preserve">user data. </w:t>
      </w:r>
      <w:r w:rsidR="008F4EDE">
        <w:t xml:space="preserve"> </w:t>
      </w:r>
      <w:r>
        <w:t xml:space="preserve"> </w:t>
      </w:r>
    </w:p>
    <w:p w14:paraId="001504D6" w14:textId="77777777" w:rsidR="00E25F2C" w:rsidRDefault="00B14790" w:rsidP="008F4EDE">
      <w:r>
        <w:t xml:space="preserve">When a user selected an activity, a new </w:t>
      </w:r>
      <w:r w:rsidR="00E25F2C">
        <w:t xml:space="preserve">data collection </w:t>
      </w:r>
      <w:r>
        <w:t>session bega</w:t>
      </w:r>
      <w:r w:rsidR="008F4EDE">
        <w:t xml:space="preserve">n. At the start of the session, an image was taken to identify user data. The system </w:t>
      </w:r>
      <w:r w:rsidR="00E25F2C">
        <w:t xml:space="preserve">then </w:t>
      </w:r>
      <w:r w:rsidR="008F4EDE">
        <w:t>record</w:t>
      </w:r>
      <w:r>
        <w:t>ed</w:t>
      </w:r>
      <w:r w:rsidR="008F4EDE">
        <w:t xml:space="preserve"> </w:t>
      </w:r>
      <w:r>
        <w:t xml:space="preserve">usage </w:t>
      </w:r>
      <w:r w:rsidR="008F4EDE">
        <w:t xml:space="preserve">data </w:t>
      </w:r>
      <w:r w:rsidR="00E25F2C">
        <w:t>as the</w:t>
      </w:r>
      <w:r>
        <w:t xml:space="preserve"> user interacted with the system. </w:t>
      </w:r>
    </w:p>
    <w:p w14:paraId="41674668" w14:textId="77777777" w:rsidR="00E35EE9" w:rsidRDefault="00B14790" w:rsidP="008F4EDE">
      <w:r>
        <w:t xml:space="preserve">Once an interaction was detected, the interaction was logged. This process repeated </w:t>
      </w:r>
      <w:r w:rsidR="008F4EDE">
        <w:t xml:space="preserve">until the session </w:t>
      </w:r>
      <w:r>
        <w:t>wa</w:t>
      </w:r>
      <w:r w:rsidR="008F4EDE">
        <w:t>s terminated by either the user or by a timeout occurring (discussed later in this chapter). The functionality of the automatic data collection fac</w:t>
      </w:r>
      <w:r w:rsidR="00BD202E">
        <w:t>ility is displayed in Figure 5.</w:t>
      </w:r>
      <w:r w:rsidR="00121D99">
        <w:t>24</w:t>
      </w:r>
      <w:r w:rsidR="008F4EDE">
        <w:t>.</w:t>
      </w:r>
    </w:p>
    <w:p w14:paraId="3204D442" w14:textId="77777777" w:rsidR="00121D99" w:rsidRDefault="009B07CD" w:rsidP="00121D99">
      <w:pPr>
        <w:jc w:val="center"/>
      </w:pPr>
      <w:r>
        <w:rPr>
          <w:noProof/>
          <w:lang w:val="en-GB" w:eastAsia="en-GB"/>
        </w:rPr>
        <w:lastRenderedPageBreak/>
        <w:drawing>
          <wp:inline distT="0" distB="0" distL="0" distR="0" wp14:anchorId="661AEF42" wp14:editId="32599922">
            <wp:extent cx="2424430" cy="416814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2" cstate="print"/>
                    <a:srcRect/>
                    <a:stretch>
                      <a:fillRect/>
                    </a:stretch>
                  </pic:blipFill>
                  <pic:spPr bwMode="auto">
                    <a:xfrm>
                      <a:off x="0" y="0"/>
                      <a:ext cx="2424430" cy="4168140"/>
                    </a:xfrm>
                    <a:prstGeom prst="rect">
                      <a:avLst/>
                    </a:prstGeom>
                    <a:noFill/>
                    <a:ln w="9525">
                      <a:noFill/>
                      <a:miter lim="800000"/>
                      <a:headEnd/>
                      <a:tailEnd/>
                    </a:ln>
                  </pic:spPr>
                </pic:pic>
              </a:graphicData>
            </a:graphic>
          </wp:inline>
        </w:drawing>
      </w:r>
    </w:p>
    <w:p w14:paraId="7E4FAC3C" w14:textId="77777777" w:rsidR="00121D99" w:rsidRDefault="00121D99" w:rsidP="00121D99">
      <w:pPr>
        <w:pStyle w:val="Caption"/>
        <w:jc w:val="center"/>
      </w:pPr>
      <w:r>
        <w:t>Figure 5.24: Data Collection Facility Functionality</w:t>
      </w:r>
    </w:p>
    <w:p w14:paraId="518F65D8" w14:textId="77777777" w:rsidR="00E25F2C" w:rsidRPr="00E25F2C" w:rsidRDefault="00E25F2C" w:rsidP="00E25F2C"/>
    <w:p w14:paraId="0542E69D" w14:textId="77777777" w:rsidR="008F4EDE" w:rsidRDefault="008F4EDE" w:rsidP="008F4EDE">
      <w:r>
        <w:t xml:space="preserve">The data collection facility was developed to be independent from the recreational multi-touch activities to allow for reuse in other systems. </w:t>
      </w:r>
      <w:r w:rsidR="00B14790">
        <w:t>It was created as an independent layer to the multi-touch activity (see Figure 5.</w:t>
      </w:r>
      <w:r w:rsidR="000E29E1">
        <w:t>6</w:t>
      </w:r>
      <w:r w:rsidR="00B14790">
        <w:t xml:space="preserve">). </w:t>
      </w:r>
      <w:r>
        <w:t xml:space="preserve">It was decided that the best solution </w:t>
      </w:r>
      <w:r w:rsidR="00497DAE">
        <w:t>f</w:t>
      </w:r>
      <w:r>
        <w:t>o</w:t>
      </w:r>
      <w:r w:rsidR="00497DAE">
        <w:t>r</w:t>
      </w:r>
      <w:r>
        <w:t xml:space="preserve"> storing the data would be </w:t>
      </w:r>
      <w:r w:rsidR="00497DAE">
        <w:t>in</w:t>
      </w:r>
      <w:r>
        <w:t xml:space="preserve"> a database. Databases provide </w:t>
      </w:r>
      <w:r w:rsidR="000E29E1">
        <w:t xml:space="preserve">simple </w:t>
      </w:r>
      <w:r>
        <w:t xml:space="preserve">mechanisms to storing and retrieving data. </w:t>
      </w:r>
    </w:p>
    <w:p w14:paraId="7295D206" w14:textId="77777777" w:rsidR="008F4EDE" w:rsidRDefault="008F4EDE" w:rsidP="008F4EDE">
      <w:r>
        <w:t>The data collection facility was implemented through various classes in the s</w:t>
      </w:r>
      <w:r w:rsidRPr="00077D10">
        <w:rPr>
          <w:i/>
        </w:rPr>
        <w:t>essionUtils</w:t>
      </w:r>
      <w:r>
        <w:t xml:space="preserve"> package. </w:t>
      </w:r>
      <w:r w:rsidR="00233017">
        <w:t xml:space="preserve">The package contained the classes, </w:t>
      </w:r>
      <w:r w:rsidR="00233017" w:rsidRPr="00233017">
        <w:rPr>
          <w:i/>
        </w:rPr>
        <w:t>SessionManager</w:t>
      </w:r>
      <w:r w:rsidR="00233017">
        <w:t xml:space="preserve">, </w:t>
      </w:r>
      <w:r w:rsidR="00233017" w:rsidRPr="00233017">
        <w:rPr>
          <w:i/>
        </w:rPr>
        <w:t>InteractiveSession</w:t>
      </w:r>
      <w:r w:rsidR="00233017">
        <w:t xml:space="preserve">, </w:t>
      </w:r>
      <w:r w:rsidR="00233017" w:rsidRPr="00233017">
        <w:rPr>
          <w:i/>
        </w:rPr>
        <w:t>SessionListener</w:t>
      </w:r>
      <w:r w:rsidR="00233017">
        <w:t xml:space="preserve"> and </w:t>
      </w:r>
      <w:r w:rsidR="00233017" w:rsidRPr="00233017">
        <w:rPr>
          <w:i/>
        </w:rPr>
        <w:t>UpdateSessionAction</w:t>
      </w:r>
      <w:r w:rsidR="00233017">
        <w:t xml:space="preserve">. </w:t>
      </w:r>
      <w:r>
        <w:t xml:space="preserve">The interaction of the various classes in the </w:t>
      </w:r>
      <w:r w:rsidRPr="0042523E">
        <w:rPr>
          <w:i/>
        </w:rPr>
        <w:t>sessionUtils</w:t>
      </w:r>
      <w:r>
        <w:t xml:space="preserve"> package is shown in Figure 5.</w:t>
      </w:r>
      <w:r w:rsidR="00E35EE9">
        <w:t>2</w:t>
      </w:r>
      <w:r w:rsidR="006D31EA">
        <w:t>5</w:t>
      </w:r>
      <w:r>
        <w:t>.</w:t>
      </w:r>
    </w:p>
    <w:p w14:paraId="78A72AD6" w14:textId="77777777" w:rsidR="008F4EDE" w:rsidRPr="008C10B8" w:rsidRDefault="008F4EDE" w:rsidP="008F4EDE"/>
    <w:p w14:paraId="40233AEB" w14:textId="77777777" w:rsidR="008F4EDE" w:rsidRDefault="008F4EDE" w:rsidP="008F4EDE">
      <w:pPr>
        <w:keepNext/>
        <w:jc w:val="center"/>
      </w:pPr>
      <w:r>
        <w:rPr>
          <w:noProof/>
          <w:lang w:val="en-GB" w:eastAsia="en-GB"/>
        </w:rPr>
        <w:lastRenderedPageBreak/>
        <w:drawing>
          <wp:inline distT="0" distB="0" distL="0" distR="0" wp14:anchorId="3254853E" wp14:editId="6F8877D5">
            <wp:extent cx="4429760" cy="1543685"/>
            <wp:effectExtent l="19050" t="0" r="8890" b="0"/>
            <wp:docPr id="7"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3" cstate="print"/>
                    <a:srcRect/>
                    <a:stretch>
                      <a:fillRect/>
                    </a:stretch>
                  </pic:blipFill>
                  <pic:spPr bwMode="auto">
                    <a:xfrm>
                      <a:off x="0" y="0"/>
                      <a:ext cx="4429760" cy="1543685"/>
                    </a:xfrm>
                    <a:prstGeom prst="rect">
                      <a:avLst/>
                    </a:prstGeom>
                    <a:noFill/>
                    <a:ln w="9525">
                      <a:noFill/>
                      <a:miter lim="800000"/>
                      <a:headEnd/>
                      <a:tailEnd/>
                    </a:ln>
                  </pic:spPr>
                </pic:pic>
              </a:graphicData>
            </a:graphic>
          </wp:inline>
        </w:drawing>
      </w:r>
    </w:p>
    <w:p w14:paraId="229827DC" w14:textId="77777777" w:rsidR="008F4EDE" w:rsidRDefault="008F4EDE" w:rsidP="008F4EDE">
      <w:pPr>
        <w:pStyle w:val="Caption"/>
        <w:jc w:val="center"/>
      </w:pPr>
      <w:r>
        <w:t>Figure 5.</w:t>
      </w:r>
      <w:r w:rsidR="002B197D">
        <w:t>2</w:t>
      </w:r>
      <w:r w:rsidR="006D31EA">
        <w:t>5</w:t>
      </w:r>
      <w:r>
        <w:t>: SessionUtil</w:t>
      </w:r>
      <w:r w:rsidR="00E35EE9">
        <w:t>s</w:t>
      </w:r>
      <w:r>
        <w:t xml:space="preserve"> Class Interaction</w:t>
      </w:r>
    </w:p>
    <w:p w14:paraId="423DD845" w14:textId="77777777" w:rsidR="008F4EDE" w:rsidRDefault="008F4EDE" w:rsidP="008F4EDE"/>
    <w:p w14:paraId="599EB57E" w14:textId="77777777" w:rsidR="00561A20" w:rsidRDefault="008F4EDE" w:rsidP="00561A20">
      <w:r>
        <w:t>A solution to managing the various sessions in the system was achie</w:t>
      </w:r>
      <w:r w:rsidR="00F05744">
        <w:t xml:space="preserve">ved </w:t>
      </w:r>
      <w:r w:rsidR="00E25F2C">
        <w:t xml:space="preserve">by using </w:t>
      </w:r>
      <w:r w:rsidR="00F05744">
        <w:t>a session manager. The</w:t>
      </w:r>
      <w:r>
        <w:t xml:space="preserve"> </w:t>
      </w:r>
      <w:r w:rsidRPr="00D26F85">
        <w:rPr>
          <w:i/>
        </w:rPr>
        <w:t>SessionManager</w:t>
      </w:r>
      <w:r>
        <w:t xml:space="preserve"> class was created to implement this functionality. </w:t>
      </w:r>
      <w:r w:rsidR="00561A20">
        <w:t xml:space="preserve">The </w:t>
      </w:r>
      <w:r w:rsidRPr="00F33F51">
        <w:rPr>
          <w:i/>
        </w:rPr>
        <w:t>InteractiveSession</w:t>
      </w:r>
      <w:r>
        <w:t xml:space="preserve"> </w:t>
      </w:r>
      <w:r w:rsidR="00D82854">
        <w:t xml:space="preserve">class </w:t>
      </w:r>
      <w:r>
        <w:t>was created to keep track of the individual sessions</w:t>
      </w:r>
      <w:r w:rsidR="00561A20">
        <w:t xml:space="preserve">. </w:t>
      </w:r>
    </w:p>
    <w:p w14:paraId="38A5883A" w14:textId="77777777" w:rsidR="00561A20" w:rsidRPr="00561A20" w:rsidRDefault="00561A20" w:rsidP="00561A20">
      <w:r>
        <w:t>Each time the user start</w:t>
      </w:r>
      <w:r w:rsidR="003E39B5">
        <w:t>ed</w:t>
      </w:r>
      <w:r>
        <w:t xml:space="preserve"> a recreational activity, the </w:t>
      </w:r>
      <w:r w:rsidRPr="00561A20">
        <w:rPr>
          <w:i/>
        </w:rPr>
        <w:t>SessionManager</w:t>
      </w:r>
      <w:r w:rsidR="00CF2FB5">
        <w:t xml:space="preserve"> created</w:t>
      </w:r>
      <w:r>
        <w:t xml:space="preserve"> a new </w:t>
      </w:r>
      <w:r w:rsidRPr="00561A20">
        <w:rPr>
          <w:i/>
        </w:rPr>
        <w:t>InteractiveSession</w:t>
      </w:r>
      <w:r>
        <w:t xml:space="preserve"> object. The </w:t>
      </w:r>
      <w:r w:rsidR="00CF2FB5">
        <w:t>session stored</w:t>
      </w:r>
      <w:r w:rsidRPr="00561A20">
        <w:t xml:space="preserve"> the session name</w:t>
      </w:r>
      <w:r w:rsidR="008F4EDE" w:rsidRPr="00561A20">
        <w:t xml:space="preserve">, start time, end time, </w:t>
      </w:r>
      <w:r>
        <w:t>the user i</w:t>
      </w:r>
      <w:r w:rsidR="008F4EDE" w:rsidRPr="00561A20">
        <w:t>mage</w:t>
      </w:r>
      <w:r>
        <w:t xml:space="preserve"> and</w:t>
      </w:r>
      <w:r w:rsidRPr="00561A20">
        <w:t xml:space="preserve"> any interaction logged during the session</w:t>
      </w:r>
      <w:r w:rsidR="008F4EDE" w:rsidRPr="00561A20">
        <w:t xml:space="preserve">. </w:t>
      </w:r>
      <w:r w:rsidR="005E5D38" w:rsidRPr="00561A20">
        <w:t xml:space="preserve">When an interaction </w:t>
      </w:r>
      <w:r w:rsidR="00CF2FB5">
        <w:t>wa</w:t>
      </w:r>
      <w:r w:rsidR="005E5D38" w:rsidRPr="00561A20">
        <w:t>s</w:t>
      </w:r>
      <w:r w:rsidR="00CF2FB5">
        <w:t xml:space="preserve"> to be</w:t>
      </w:r>
      <w:r w:rsidR="005E5D38" w:rsidRPr="00561A20">
        <w:t xml:space="preserve"> logged</w:t>
      </w:r>
      <w:r>
        <w:t xml:space="preserve"> by the activity</w:t>
      </w:r>
      <w:r w:rsidR="005E5D38" w:rsidRPr="00561A20">
        <w:t xml:space="preserve">, the </w:t>
      </w:r>
      <w:r w:rsidR="005E5D38" w:rsidRPr="00561A20">
        <w:rPr>
          <w:i/>
        </w:rPr>
        <w:t xml:space="preserve">InteractiveSession </w:t>
      </w:r>
      <w:r w:rsidR="00CF2FB5">
        <w:t>stored</w:t>
      </w:r>
      <w:r w:rsidR="005E5D38" w:rsidRPr="00561A20">
        <w:t xml:space="preserve"> the data in a temporary log file. </w:t>
      </w:r>
      <w:r w:rsidR="009B07CD">
        <w:t>Data is</w:t>
      </w:r>
      <w:r>
        <w:t xml:space="preserve"> then logged </w:t>
      </w:r>
      <w:r w:rsidR="00CF2FB5">
        <w:t>in th</w:t>
      </w:r>
      <w:r w:rsidR="00851808">
        <w:t>is</w:t>
      </w:r>
      <w:r w:rsidR="00CF2FB5">
        <w:t xml:space="preserve"> file until the activity wa</w:t>
      </w:r>
      <w:r>
        <w:t>s completed. Once the activity</w:t>
      </w:r>
      <w:r w:rsidR="005E5D38" w:rsidRPr="00561A20">
        <w:t xml:space="preserve"> </w:t>
      </w:r>
      <w:r w:rsidR="00851808">
        <w:t>finishes</w:t>
      </w:r>
      <w:r w:rsidR="005E5D38" w:rsidRPr="00561A20">
        <w:t>,</w:t>
      </w:r>
      <w:r>
        <w:t xml:space="preserve"> the </w:t>
      </w:r>
      <w:r w:rsidRPr="00561A20">
        <w:rPr>
          <w:i/>
        </w:rPr>
        <w:t>SessionManager</w:t>
      </w:r>
      <w:r>
        <w:t xml:space="preserve"> closes the </w:t>
      </w:r>
      <w:r w:rsidRPr="00561A20">
        <w:rPr>
          <w:i/>
        </w:rPr>
        <w:t>InteractiveSession</w:t>
      </w:r>
      <w:r>
        <w:t xml:space="preserve"> object. </w:t>
      </w:r>
      <w:r w:rsidR="00497DAE">
        <w:t>T</w:t>
      </w:r>
      <w:r>
        <w:t xml:space="preserve">he </w:t>
      </w:r>
      <w:r w:rsidRPr="00497DAE">
        <w:rPr>
          <w:i/>
        </w:rPr>
        <w:t>InteractiveSession</w:t>
      </w:r>
      <w:r w:rsidR="00CF2FB5">
        <w:t xml:space="preserve"> read</w:t>
      </w:r>
      <w:r w:rsidR="00851808">
        <w:t>s</w:t>
      </w:r>
      <w:r>
        <w:t xml:space="preserve"> the temporary </w:t>
      </w:r>
      <w:r w:rsidR="00497DAE">
        <w:t xml:space="preserve">log </w:t>
      </w:r>
      <w:r w:rsidR="00CF2FB5">
        <w:t>file and store</w:t>
      </w:r>
      <w:r w:rsidR="00851808">
        <w:t>s</w:t>
      </w:r>
      <w:r>
        <w:t xml:space="preserve"> all the</w:t>
      </w:r>
      <w:r w:rsidR="00497DAE">
        <w:t xml:space="preserve"> session </w:t>
      </w:r>
      <w:r w:rsidR="00851808">
        <w:t>data in</w:t>
      </w:r>
      <w:r w:rsidR="00CF2FB5">
        <w:t xml:space="preserve"> </w:t>
      </w:r>
      <w:r w:rsidR="00497DAE">
        <w:t xml:space="preserve">the database. The </w:t>
      </w:r>
      <w:r w:rsidR="00497DAE" w:rsidRPr="00497DAE">
        <w:rPr>
          <w:i/>
        </w:rPr>
        <w:t>InteractiveSession</w:t>
      </w:r>
      <w:r w:rsidR="00497DAE">
        <w:t xml:space="preserve"> </w:t>
      </w:r>
      <w:r w:rsidR="00CF2FB5">
        <w:t>was</w:t>
      </w:r>
      <w:r w:rsidR="00497DAE">
        <w:t xml:space="preserve"> then destroyed.</w:t>
      </w:r>
      <w:r>
        <w:t xml:space="preserve"> </w:t>
      </w:r>
      <w:r w:rsidR="00497DAE">
        <w:t xml:space="preserve">This functionality is shown in Figure 5.26. </w:t>
      </w:r>
    </w:p>
    <w:p w14:paraId="4167F0A9" w14:textId="77777777" w:rsidR="005E5D38" w:rsidRPr="005E5D38" w:rsidRDefault="00561A20" w:rsidP="00497DAE">
      <w:pPr>
        <w:pStyle w:val="Caption"/>
        <w:jc w:val="center"/>
        <w:rPr>
          <w:highlight w:val="yellow"/>
        </w:rPr>
      </w:pPr>
      <w:r>
        <w:rPr>
          <w:noProof/>
          <w:lang w:val="en-GB" w:eastAsia="en-GB"/>
        </w:rPr>
        <w:lastRenderedPageBreak/>
        <w:drawing>
          <wp:inline distT="0" distB="0" distL="0" distR="0" wp14:anchorId="616A1E30" wp14:editId="3F15025C">
            <wp:extent cx="5369560" cy="3604260"/>
            <wp:effectExtent l="19050" t="0" r="254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srcRect/>
                    <a:stretch>
                      <a:fillRect/>
                    </a:stretch>
                  </pic:blipFill>
                  <pic:spPr bwMode="auto">
                    <a:xfrm>
                      <a:off x="0" y="0"/>
                      <a:ext cx="5369560" cy="3604260"/>
                    </a:xfrm>
                    <a:prstGeom prst="rect">
                      <a:avLst/>
                    </a:prstGeom>
                    <a:noFill/>
                    <a:ln w="9525">
                      <a:noFill/>
                      <a:miter lim="800000"/>
                      <a:headEnd/>
                      <a:tailEnd/>
                    </a:ln>
                  </pic:spPr>
                </pic:pic>
              </a:graphicData>
            </a:graphic>
          </wp:inline>
        </w:drawing>
      </w:r>
      <w:r w:rsidR="00497DAE" w:rsidRPr="00497DAE">
        <w:t>Figure 5.26: Data Logging Functionality</w:t>
      </w:r>
    </w:p>
    <w:p w14:paraId="4B886A32" w14:textId="77777777" w:rsidR="00497DAE" w:rsidRDefault="00497DAE" w:rsidP="008F4EDE">
      <w:pPr>
        <w:rPr>
          <w:i/>
        </w:rPr>
      </w:pPr>
    </w:p>
    <w:p w14:paraId="4B5EE218" w14:textId="77777777" w:rsidR="00E35EE9" w:rsidRPr="00497DAE" w:rsidRDefault="008F4EDE" w:rsidP="008F4EDE">
      <w:r w:rsidRPr="00497DAE">
        <w:rPr>
          <w:i/>
        </w:rPr>
        <w:t>UpdateSessionAction</w:t>
      </w:r>
      <w:r w:rsidRPr="00497DAE">
        <w:t xml:space="preserve"> was developed as an interface to the </w:t>
      </w:r>
      <w:r w:rsidRPr="00497DAE">
        <w:rPr>
          <w:i/>
        </w:rPr>
        <w:t>SessionManager</w:t>
      </w:r>
      <w:r w:rsidRPr="00497DAE">
        <w:t xml:space="preserve"> from the MT4j software framework</w:t>
      </w:r>
      <w:r w:rsidR="00E35EE9" w:rsidRPr="00497DAE">
        <w:t>, allowing the recreational activities easily update and access the software manager</w:t>
      </w:r>
      <w:r w:rsidRPr="00497DAE">
        <w:t xml:space="preserve">. </w:t>
      </w:r>
    </w:p>
    <w:p w14:paraId="12149C12" w14:textId="77777777" w:rsidR="00497DAE" w:rsidRDefault="00497DAE">
      <w:pPr>
        <w:spacing w:line="276" w:lineRule="auto"/>
        <w:jc w:val="left"/>
        <w:rPr>
          <w:rFonts w:asciiTheme="majorHAnsi" w:eastAsiaTheme="majorEastAsia" w:hAnsiTheme="majorHAnsi" w:cstheme="majorBidi"/>
          <w:b/>
          <w:bCs/>
          <w:i/>
          <w:iCs/>
          <w:color w:val="000000" w:themeColor="text1"/>
        </w:rPr>
      </w:pPr>
    </w:p>
    <w:p w14:paraId="3BB420DA" w14:textId="77777777" w:rsidR="008F4EDE" w:rsidRDefault="008F4EDE" w:rsidP="00B36C20">
      <w:pPr>
        <w:pStyle w:val="Heading5"/>
      </w:pPr>
      <w:r>
        <w:t>Timeout</w:t>
      </w:r>
    </w:p>
    <w:p w14:paraId="085D1B86" w14:textId="77777777" w:rsidR="008F4EDE" w:rsidRDefault="008F4EDE" w:rsidP="008F4EDE"/>
    <w:p w14:paraId="76F58C5D" w14:textId="77777777" w:rsidR="008F4EDE" w:rsidRDefault="008F4EDE" w:rsidP="008F4EDE">
      <w:r>
        <w:t xml:space="preserve">One precaution that was considered during the design of the system was the possibility of the </w:t>
      </w:r>
      <w:r w:rsidR="009B7461">
        <w:t>dementia sufferer losing interest in the</w:t>
      </w:r>
      <w:r>
        <w:t xml:space="preserve"> current activity</w:t>
      </w:r>
      <w:r w:rsidR="00305F5E">
        <w:t xml:space="preserve">. Losing interest in tasks </w:t>
      </w:r>
      <w:r>
        <w:t xml:space="preserve">is quite common with dementia sufferers </w:t>
      </w:r>
      <w:r w:rsidR="00DB57F7">
        <w:fldChar w:fldCharType="begin"/>
      </w:r>
      <w:r>
        <w:instrText xml:space="preserve"> ADDIN EN.CITE &lt;EndNote&gt;&lt;Cite&gt;&lt;Author&gt;Blunsden&lt;/Author&gt;&lt;Year&gt;2009&lt;/Year&gt;&lt;IDText&gt;Design and prototype of a device to engage cognitively disabled older adults in visual artwork&lt;/IDText&gt;&lt;DisplayText&gt;[15]&lt;/DisplayText&gt;&lt;record&gt;&lt;titles&gt;&lt;title&gt;Design and prototype of a device to engage cognitively disabled older adults in visual artwork&lt;/title&gt;&lt;secondary-title&gt;Proceedings of the 2nd International Conference on PErvasive Technologies Related to Assistive Environments&lt;/secondary-title&gt;&lt;/titles&gt;&lt;contributors&gt;&lt;authors&gt;&lt;author&gt;Blunsden, Scott&lt;/author&gt;&lt;author&gt;Richards, Brandi&lt;/author&gt;&lt;author&gt;Boger, Jen&lt;/author&gt;&lt;author&gt;Mihailidis, Alex&lt;/author&gt;&lt;author&gt;Bartindale, Tom&lt;/author&gt;&lt;author&gt;Jackson, Dan&lt;/author&gt;&lt;author&gt;Olivier, Patrick&lt;/author&gt;&lt;author&gt;Hoey, Jesse&lt;/author&gt;&lt;/authors&gt;&lt;/contributors&gt;&lt;added-date format="utc"&gt;1295616965&lt;/added-date&gt;&lt;pub-location&gt;Corfu, Greece&lt;/pub-location&gt;&lt;ref-type name="Conference Paper"&gt;47&lt;/ref-type&gt;&lt;dates&gt;&lt;year&gt;2009&lt;/year&gt;&lt;/dates&gt;&lt;rec-number&gt;49&lt;/rec-number&gt;&lt;publisher&gt;ACM&lt;/publisher&gt;&lt;last-updated-date format="utc"&gt;1295616965&lt;/last-updated-date&gt;&lt;electronic-resource-num&gt;10.1145/1579114.1579162&lt;/electronic-resource-num&gt;&lt;/record&gt;&lt;/Cite&gt;&lt;/EndNote&gt;</w:instrText>
      </w:r>
      <w:r w:rsidR="00DB57F7">
        <w:fldChar w:fldCharType="separate"/>
      </w:r>
      <w:r>
        <w:rPr>
          <w:noProof/>
        </w:rPr>
        <w:t>[15]</w:t>
      </w:r>
      <w:r w:rsidR="00DB57F7">
        <w:fldChar w:fldCharType="end"/>
      </w:r>
      <w:r>
        <w:t>. Their lack of interest could lead them to stop interacting with the system. This could cause the system to be left idle, which would leave their session open</w:t>
      </w:r>
      <w:r w:rsidR="00882D09">
        <w:t>. All open sessions would record</w:t>
      </w:r>
      <w:r>
        <w:t xml:space="preserve"> any further interaction data</w:t>
      </w:r>
      <w:r w:rsidR="00882D09">
        <w:t xml:space="preserve"> until the session was closed</w:t>
      </w:r>
      <w:r>
        <w:t xml:space="preserve">. This would be problematic if </w:t>
      </w:r>
      <w:r w:rsidR="00EF0D1B">
        <w:t>one user's</w:t>
      </w:r>
      <w:r>
        <w:t xml:space="preserve"> session data was combined with </w:t>
      </w:r>
      <w:r w:rsidR="00EF0D1B">
        <w:t xml:space="preserve">user's </w:t>
      </w:r>
      <w:r>
        <w:t xml:space="preserve">session data. To combat this problem, a timeout facility was developed. This functionality was embedded into the </w:t>
      </w:r>
      <w:r w:rsidRPr="00F33F51">
        <w:rPr>
          <w:i/>
        </w:rPr>
        <w:t>InteractiveSession</w:t>
      </w:r>
      <w:r>
        <w:t xml:space="preserve"> class. The timeout facility subtracts the time of the last interaction </w:t>
      </w:r>
      <w:r w:rsidR="009B7461">
        <w:t>from</w:t>
      </w:r>
      <w:r>
        <w:t xml:space="preserve"> the current time, if the </w:t>
      </w:r>
      <w:r w:rsidR="008F16B2">
        <w:lastRenderedPageBreak/>
        <w:t>result</w:t>
      </w:r>
      <w:r>
        <w:t xml:space="preserve"> of this calculation </w:t>
      </w:r>
      <w:r w:rsidR="00C51AF0">
        <w:t>wa</w:t>
      </w:r>
      <w:r>
        <w:t>s greater than a timeou</w:t>
      </w:r>
      <w:r w:rsidR="00C51AF0">
        <w:t>t threshold, a timeout message wa</w:t>
      </w:r>
      <w:r>
        <w:t xml:space="preserve">s generated. </w:t>
      </w:r>
      <w:r w:rsidR="00C51AF0">
        <w:t xml:space="preserve"> </w:t>
      </w:r>
    </w:p>
    <w:p w14:paraId="4516BDD3" w14:textId="77777777" w:rsidR="006D31EA" w:rsidRDefault="009B7461" w:rsidP="006D31EA">
      <w:r w:rsidRPr="00F55658">
        <w:t>When a</w:t>
      </w:r>
      <w:r w:rsidR="00C51AF0">
        <w:t xml:space="preserve"> timeout occurred</w:t>
      </w:r>
      <w:r w:rsidRPr="00F55658">
        <w:t>, an</w:t>
      </w:r>
      <w:r w:rsidR="006D31EA" w:rsidRPr="00F55658">
        <w:t xml:space="preserve"> exception </w:t>
      </w:r>
      <w:r w:rsidR="00C51AF0">
        <w:t>wa</w:t>
      </w:r>
      <w:r w:rsidR="00A35CDD" w:rsidRPr="00F55658">
        <w:t>s</w:t>
      </w:r>
      <w:r w:rsidRPr="00F55658">
        <w:t xml:space="preserve"> thrown</w:t>
      </w:r>
      <w:r w:rsidR="00852BAC">
        <w:t xml:space="preserve"> by the </w:t>
      </w:r>
      <w:r w:rsidR="00852BAC" w:rsidRPr="00C51AF0">
        <w:rPr>
          <w:i/>
        </w:rPr>
        <w:t>InteractiveSession</w:t>
      </w:r>
      <w:r w:rsidR="00852BAC">
        <w:t xml:space="preserve"> class when it was being updated</w:t>
      </w:r>
      <w:r w:rsidR="006D31EA" w:rsidRPr="00F55658">
        <w:t xml:space="preserve">. </w:t>
      </w:r>
      <w:r w:rsidR="006D31EA" w:rsidRPr="00C64A5B">
        <w:t xml:space="preserve">The </w:t>
      </w:r>
      <w:r w:rsidR="006D31EA" w:rsidRPr="00C64A5B">
        <w:rPr>
          <w:i/>
        </w:rPr>
        <w:t>SessionManager</w:t>
      </w:r>
      <w:r w:rsidR="006D31EA" w:rsidRPr="00C64A5B">
        <w:t xml:space="preserve"> catches the exception and then informs the </w:t>
      </w:r>
      <w:r w:rsidR="006D31EA" w:rsidRPr="00C64A5B">
        <w:rPr>
          <w:i/>
        </w:rPr>
        <w:t>SessionListener</w:t>
      </w:r>
      <w:r w:rsidR="006D31EA" w:rsidRPr="00C64A5B">
        <w:t xml:space="preserve"> that a timeout has occurred.</w:t>
      </w:r>
      <w:r w:rsidR="00C64A5B">
        <w:t xml:space="preserve"> The class implementing the </w:t>
      </w:r>
      <w:r w:rsidR="00C64A5B" w:rsidRPr="00CD2E07">
        <w:rPr>
          <w:i/>
        </w:rPr>
        <w:t>SessionListener</w:t>
      </w:r>
      <w:r w:rsidR="00C64A5B">
        <w:t xml:space="preserve"> can then close the session and return to the main menu</w:t>
      </w:r>
      <w:r w:rsidR="00C64A5B" w:rsidRPr="00C64A5B">
        <w:t xml:space="preserve">. </w:t>
      </w:r>
      <w:r w:rsidR="006D31EA" w:rsidRPr="00C64A5B">
        <w:t>This functionality is shown in the UML sequence diagram, in Figure 5.2</w:t>
      </w:r>
      <w:r w:rsidR="00C64A5B">
        <w:t>7</w:t>
      </w:r>
      <w:r w:rsidR="006D31EA" w:rsidRPr="00C64A5B">
        <w:t>.</w:t>
      </w:r>
    </w:p>
    <w:p w14:paraId="147D332D" w14:textId="77777777" w:rsidR="006D31EA" w:rsidRDefault="006D31EA" w:rsidP="002B197D">
      <w:pPr>
        <w:keepNext/>
        <w:jc w:val="center"/>
      </w:pPr>
    </w:p>
    <w:p w14:paraId="222111ED" w14:textId="77777777" w:rsidR="002B197D" w:rsidRDefault="002B197D" w:rsidP="002B197D">
      <w:pPr>
        <w:keepNext/>
        <w:jc w:val="center"/>
      </w:pPr>
      <w:r>
        <w:rPr>
          <w:noProof/>
          <w:lang w:val="en-GB" w:eastAsia="en-GB"/>
        </w:rPr>
        <w:drawing>
          <wp:inline distT="0" distB="0" distL="0" distR="0" wp14:anchorId="240864FB" wp14:editId="7116B7B0">
            <wp:extent cx="3234789" cy="2390215"/>
            <wp:effectExtent l="19050" t="0" r="3711" b="0"/>
            <wp:docPr id="88"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5" cstate="print"/>
                    <a:srcRect/>
                    <a:stretch>
                      <a:fillRect/>
                    </a:stretch>
                  </pic:blipFill>
                  <pic:spPr bwMode="auto">
                    <a:xfrm>
                      <a:off x="0" y="0"/>
                      <a:ext cx="3237939" cy="2392543"/>
                    </a:xfrm>
                    <a:prstGeom prst="rect">
                      <a:avLst/>
                    </a:prstGeom>
                    <a:noFill/>
                    <a:ln w="9525">
                      <a:noFill/>
                      <a:miter lim="800000"/>
                      <a:headEnd/>
                      <a:tailEnd/>
                    </a:ln>
                  </pic:spPr>
                </pic:pic>
              </a:graphicData>
            </a:graphic>
          </wp:inline>
        </w:drawing>
      </w:r>
    </w:p>
    <w:p w14:paraId="69B97CFF" w14:textId="77777777" w:rsidR="002B197D" w:rsidRDefault="006D31EA" w:rsidP="002B197D">
      <w:pPr>
        <w:pStyle w:val="Caption"/>
        <w:jc w:val="center"/>
      </w:pPr>
      <w:r>
        <w:t>Figure 5.2</w:t>
      </w:r>
      <w:r w:rsidR="00C64A5B">
        <w:t>7</w:t>
      </w:r>
      <w:r w:rsidR="002B197D">
        <w:t>: Timeout Sequence Diagram</w:t>
      </w:r>
    </w:p>
    <w:p w14:paraId="0BFD42EB" w14:textId="77777777" w:rsidR="00C82909" w:rsidRDefault="00C82909" w:rsidP="00FC6233">
      <w:pPr>
        <w:pStyle w:val="Heading5"/>
      </w:pPr>
    </w:p>
    <w:p w14:paraId="0DFCE3A7" w14:textId="77777777" w:rsidR="00FC6233" w:rsidRDefault="00FC6233" w:rsidP="00FC6233">
      <w:pPr>
        <w:pStyle w:val="Heading5"/>
      </w:pPr>
      <w:r>
        <w:t>Generic Activity</w:t>
      </w:r>
    </w:p>
    <w:p w14:paraId="39B62C93" w14:textId="77777777" w:rsidR="00FC6233" w:rsidRDefault="00FC6233" w:rsidP="00FC6233">
      <w:pPr>
        <w:rPr>
          <w:b/>
        </w:rPr>
      </w:pPr>
    </w:p>
    <w:p w14:paraId="1CD8D201" w14:textId="77777777" w:rsidR="00E35EE9" w:rsidRDefault="00E35EE9" w:rsidP="00FC6233">
      <w:r>
        <w:t>Eac</w:t>
      </w:r>
      <w:r w:rsidR="009F79AC">
        <w:t>h recreational activity required</w:t>
      </w:r>
      <w:r>
        <w:t xml:space="preserve"> similar</w:t>
      </w:r>
      <w:r w:rsidR="00C24D4D">
        <w:t xml:space="preserve"> or duplicate</w:t>
      </w:r>
      <w:r w:rsidR="006504C8">
        <w:t xml:space="preserve"> code. </w:t>
      </w:r>
      <w:r w:rsidR="00466113">
        <w:t xml:space="preserve">Each of the </w:t>
      </w:r>
      <w:r w:rsidR="00815B10">
        <w:t>activities</w:t>
      </w:r>
      <w:r w:rsidR="006504C8">
        <w:t xml:space="preserve"> needed to implement</w:t>
      </w:r>
      <w:r>
        <w:t xml:space="preserve"> </w:t>
      </w:r>
      <w:r w:rsidR="00FB16EC">
        <w:t xml:space="preserve">the </w:t>
      </w:r>
      <w:r>
        <w:t xml:space="preserve">data </w:t>
      </w:r>
      <w:r w:rsidR="009B07CD">
        <w:t>collection</w:t>
      </w:r>
      <w:r>
        <w:t xml:space="preserve"> </w:t>
      </w:r>
      <w:r w:rsidR="006504C8">
        <w:t>functionality</w:t>
      </w:r>
      <w:r w:rsidR="00815B10">
        <w:t xml:space="preserve">, </w:t>
      </w:r>
      <w:r w:rsidR="006504C8">
        <w:t xml:space="preserve">timeout </w:t>
      </w:r>
      <w:r w:rsidR="009B07CD">
        <w:t>functionality</w:t>
      </w:r>
      <w:r w:rsidR="006504C8">
        <w:t xml:space="preserve"> </w:t>
      </w:r>
      <w:r w:rsidR="00815B10">
        <w:t>and the</w:t>
      </w:r>
      <w:r w:rsidR="006504C8">
        <w:t xml:space="preserve"> home button</w:t>
      </w:r>
      <w:r w:rsidR="00815B10">
        <w:t xml:space="preserve"> functionality</w:t>
      </w:r>
      <w:r w:rsidR="006504C8">
        <w:t>.</w:t>
      </w:r>
      <w:r>
        <w:t xml:space="preserve"> To reduce code duplication and to keep the code more manageable, it was decided that an abstract class would </w:t>
      </w:r>
      <w:r w:rsidR="003D384E">
        <w:t>manage this</w:t>
      </w:r>
      <w:r>
        <w:t xml:space="preserve"> functionality</w:t>
      </w:r>
      <w:r w:rsidR="003D384E">
        <w:t xml:space="preserve">. The </w:t>
      </w:r>
      <w:r w:rsidRPr="009A2C0E">
        <w:rPr>
          <w:i/>
        </w:rPr>
        <w:t>GenericActivity</w:t>
      </w:r>
      <w:r>
        <w:t xml:space="preserve"> abstract class</w:t>
      </w:r>
      <w:r w:rsidR="003D384E">
        <w:t xml:space="preserve"> </w:t>
      </w:r>
      <w:r w:rsidR="008E7488">
        <w:t xml:space="preserve">was created to </w:t>
      </w:r>
      <w:r w:rsidR="003D384E">
        <w:t>achieve this task</w:t>
      </w:r>
      <w:r>
        <w:t>.</w:t>
      </w:r>
      <w:r w:rsidR="009B07CD">
        <w:t xml:space="preserve"> </w:t>
      </w:r>
    </w:p>
    <w:p w14:paraId="44FD3898" w14:textId="77777777" w:rsidR="00FC6233" w:rsidRDefault="00FC6233" w:rsidP="00FC6233">
      <w:r>
        <w:t xml:space="preserve">To keep the design of the system as flexible as possible, all </w:t>
      </w:r>
      <w:r w:rsidR="00BE5FDB">
        <w:t xml:space="preserve">the recreational </w:t>
      </w:r>
      <w:r>
        <w:t>activities inherit</w:t>
      </w:r>
      <w:r w:rsidR="008A7699">
        <w:t>ed</w:t>
      </w:r>
      <w:r>
        <w:t xml:space="preserve"> </w:t>
      </w:r>
      <w:r w:rsidR="009D41A8">
        <w:t xml:space="preserve">from </w:t>
      </w:r>
      <w:r>
        <w:t xml:space="preserve">the abstract class </w:t>
      </w:r>
      <w:r w:rsidRPr="007F6882">
        <w:rPr>
          <w:i/>
        </w:rPr>
        <w:t>GenericActivity</w:t>
      </w:r>
      <w:r w:rsidR="00FB16EC">
        <w:t>, as seen in Figure 5.28</w:t>
      </w:r>
      <w:r>
        <w:t xml:space="preserve">. </w:t>
      </w:r>
      <w:r w:rsidRPr="00FB16EC">
        <w:t xml:space="preserve">The </w:t>
      </w:r>
      <w:r w:rsidRPr="00FB16EC">
        <w:rPr>
          <w:i/>
        </w:rPr>
        <w:lastRenderedPageBreak/>
        <w:t>GenericActivity</w:t>
      </w:r>
      <w:r w:rsidRPr="00FB16EC">
        <w:t xml:space="preserve"> </w:t>
      </w:r>
      <w:r w:rsidR="00FB16EC" w:rsidRPr="00FB16EC">
        <w:t xml:space="preserve">automatically performed </w:t>
      </w:r>
      <w:r w:rsidRPr="00FB16EC">
        <w:t>logging capabilities</w:t>
      </w:r>
      <w:r w:rsidR="00FB16EC" w:rsidRPr="00FB16EC">
        <w:t xml:space="preserve"> and the</w:t>
      </w:r>
      <w:r w:rsidRPr="00FB16EC">
        <w:t xml:space="preserve"> time</w:t>
      </w:r>
      <w:r w:rsidR="00FB16EC" w:rsidRPr="00FB16EC">
        <w:t>out functionality.</w:t>
      </w:r>
      <w:r>
        <w:t xml:space="preserve"> </w:t>
      </w:r>
    </w:p>
    <w:p w14:paraId="4170FCF4" w14:textId="77777777" w:rsidR="000B3D45" w:rsidRDefault="000B3D45" w:rsidP="00FC6233"/>
    <w:p w14:paraId="26A4FF66" w14:textId="77777777" w:rsidR="000B3D45" w:rsidRDefault="000B3D45" w:rsidP="000B3D45">
      <w:pPr>
        <w:jc w:val="center"/>
      </w:pPr>
      <w:r w:rsidRPr="00C24D4D">
        <w:rPr>
          <w:noProof/>
          <w:lang w:val="en-GB" w:eastAsia="en-GB"/>
        </w:rPr>
        <w:drawing>
          <wp:inline distT="0" distB="0" distL="0" distR="0" wp14:anchorId="0F91D839" wp14:editId="6920AACB">
            <wp:extent cx="5369560" cy="733425"/>
            <wp:effectExtent l="19050" t="0" r="2540" b="0"/>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6" cstate="print"/>
                    <a:srcRect/>
                    <a:stretch>
                      <a:fillRect/>
                    </a:stretch>
                  </pic:blipFill>
                  <pic:spPr bwMode="auto">
                    <a:xfrm>
                      <a:off x="0" y="0"/>
                      <a:ext cx="5369560" cy="733425"/>
                    </a:xfrm>
                    <a:prstGeom prst="rect">
                      <a:avLst/>
                    </a:prstGeom>
                    <a:noFill/>
                    <a:ln w="9525">
                      <a:noFill/>
                      <a:miter lim="800000"/>
                      <a:headEnd/>
                      <a:tailEnd/>
                    </a:ln>
                  </pic:spPr>
                </pic:pic>
              </a:graphicData>
            </a:graphic>
          </wp:inline>
        </w:drawing>
      </w:r>
    </w:p>
    <w:p w14:paraId="22E6AEF8" w14:textId="77777777" w:rsidR="000B3D45" w:rsidRDefault="000B3D45" w:rsidP="000B3D45">
      <w:pPr>
        <w:pStyle w:val="Caption"/>
        <w:jc w:val="center"/>
      </w:pPr>
      <w:r>
        <w:t>Figure 5.28: Activity Inheritance Structure</w:t>
      </w:r>
    </w:p>
    <w:p w14:paraId="06D31B71" w14:textId="77777777" w:rsidR="000B3D45" w:rsidRDefault="000B3D45" w:rsidP="00FC6233"/>
    <w:p w14:paraId="6BD06C21" w14:textId="77777777" w:rsidR="00C24D4D" w:rsidRDefault="00C24D4D" w:rsidP="00C24D4D">
      <w:r>
        <w:t xml:space="preserve">The </w:t>
      </w:r>
      <w:r w:rsidRPr="00E35EE9">
        <w:rPr>
          <w:i/>
        </w:rPr>
        <w:t>GenericActivity</w:t>
      </w:r>
      <w:r>
        <w:t xml:space="preserve"> implemented the colour scheme for the activities in the system</w:t>
      </w:r>
      <w:r w:rsidR="00FB16EC">
        <w:t xml:space="preserve">. </w:t>
      </w:r>
      <w:r w:rsidR="00DD0F9A">
        <w:t xml:space="preserve">It </w:t>
      </w:r>
      <w:r>
        <w:t>also added the fu</w:t>
      </w:r>
      <w:r w:rsidR="00524F80">
        <w:t>nctionality and positioning of the</w:t>
      </w:r>
      <w:r>
        <w:t xml:space="preserve"> home button. The purpose of the home butto</w:t>
      </w:r>
      <w:r w:rsidR="00DD0F9A">
        <w:t xml:space="preserve">n was to allow the user to return to the main menu. </w:t>
      </w:r>
      <w:r>
        <w:t>The home button was positioned at the upper left corner of each activity, as seen in Figure 5.2</w:t>
      </w:r>
      <w:r w:rsidR="006430AE">
        <w:t>9</w:t>
      </w:r>
      <w:r>
        <w:t xml:space="preserve">. This was positioned there </w:t>
      </w:r>
      <w:r w:rsidR="000B3D45">
        <w:t>so</w:t>
      </w:r>
      <w:r>
        <w:t xml:space="preserve"> there would be less accidental button presses. The user would deliberately have to </w:t>
      </w:r>
      <w:r w:rsidR="003B38CB">
        <w:t xml:space="preserve">reach out and press the home button to </w:t>
      </w:r>
      <w:r w:rsidR="001F294F">
        <w:t>return to the main menu</w:t>
      </w:r>
      <w:r>
        <w:t xml:space="preserve">. Accidentally pressing the home button could </w:t>
      </w:r>
      <w:r w:rsidR="00DD0F9A">
        <w:t xml:space="preserve">have </w:t>
      </w:r>
      <w:r>
        <w:t>be</w:t>
      </w:r>
      <w:r w:rsidR="00DD0F9A">
        <w:t>en</w:t>
      </w:r>
      <w:r>
        <w:t xml:space="preserve"> frustrating to the user. </w:t>
      </w:r>
    </w:p>
    <w:p w14:paraId="35D12307" w14:textId="77777777" w:rsidR="00C24D4D" w:rsidRDefault="00C24D4D" w:rsidP="00FC6233"/>
    <w:p w14:paraId="333992E5" w14:textId="77777777" w:rsidR="00C24D4D" w:rsidRDefault="00C24D4D" w:rsidP="00C24D4D">
      <w:pPr>
        <w:jc w:val="center"/>
      </w:pPr>
      <w:r>
        <w:rPr>
          <w:noProof/>
          <w:lang w:val="en-GB" w:eastAsia="en-GB"/>
        </w:rPr>
        <w:drawing>
          <wp:inline distT="0" distB="0" distL="0" distR="0" wp14:anchorId="25450E68" wp14:editId="65466B65">
            <wp:extent cx="3923558" cy="2944525"/>
            <wp:effectExtent l="19050" t="0" r="742" b="0"/>
            <wp:docPr id="85" name="Picture 35" descr="C:\Users\Andrew\Desktop\c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ndrew\Desktop\crap.png"/>
                    <pic:cNvPicPr>
                      <a:picLocks noChangeAspect="1" noChangeArrowheads="1"/>
                    </pic:cNvPicPr>
                  </pic:nvPicPr>
                  <pic:blipFill>
                    <a:blip r:embed="rId67" cstate="print"/>
                    <a:srcRect/>
                    <a:stretch>
                      <a:fillRect/>
                    </a:stretch>
                  </pic:blipFill>
                  <pic:spPr bwMode="auto">
                    <a:xfrm>
                      <a:off x="0" y="0"/>
                      <a:ext cx="3925651" cy="2946095"/>
                    </a:xfrm>
                    <a:prstGeom prst="rect">
                      <a:avLst/>
                    </a:prstGeom>
                    <a:noFill/>
                    <a:ln w="9525">
                      <a:noFill/>
                      <a:miter lim="800000"/>
                      <a:headEnd/>
                      <a:tailEnd/>
                    </a:ln>
                  </pic:spPr>
                </pic:pic>
              </a:graphicData>
            </a:graphic>
          </wp:inline>
        </w:drawing>
      </w:r>
    </w:p>
    <w:p w14:paraId="42C51C61" w14:textId="77777777" w:rsidR="00C24D4D" w:rsidRDefault="00C24D4D" w:rsidP="00C24D4D">
      <w:pPr>
        <w:pStyle w:val="Caption"/>
        <w:jc w:val="center"/>
      </w:pPr>
      <w:r>
        <w:t>Figure 5.2</w:t>
      </w:r>
      <w:r w:rsidR="006430AE">
        <w:t>9</w:t>
      </w:r>
      <w:r>
        <w:t>: Generic Activity Layout</w:t>
      </w:r>
    </w:p>
    <w:p w14:paraId="1EDE9021" w14:textId="77777777" w:rsidR="00C24D4D" w:rsidRDefault="00C24D4D" w:rsidP="00E35EE9"/>
    <w:p w14:paraId="5B4C0220" w14:textId="77777777" w:rsidR="00B171AD" w:rsidRDefault="00BA0A46" w:rsidP="00B171AD">
      <w:pPr>
        <w:pStyle w:val="Heading2"/>
      </w:pPr>
      <w:bookmarkStart w:id="125" w:name="_Toc327968490"/>
      <w:r>
        <w:lastRenderedPageBreak/>
        <w:t xml:space="preserve">5.8 </w:t>
      </w:r>
      <w:r w:rsidR="00B171AD">
        <w:t>Summary</w:t>
      </w:r>
      <w:bookmarkEnd w:id="123"/>
      <w:bookmarkEnd w:id="125"/>
    </w:p>
    <w:p w14:paraId="0DFA720D" w14:textId="77777777" w:rsidR="008B5C71" w:rsidRDefault="008B5C71" w:rsidP="00B171AD"/>
    <w:p w14:paraId="5BF609D4" w14:textId="77777777" w:rsidR="00666017" w:rsidRPr="00E6411C" w:rsidRDefault="00935AE3" w:rsidP="00B171AD">
      <w:pPr>
        <w:rPr>
          <w:highlight w:val="yellow"/>
        </w:rPr>
      </w:pPr>
      <w:r w:rsidRPr="000B3D45">
        <w:t>This chapter describe</w:t>
      </w:r>
      <w:r w:rsidR="00C6611B" w:rsidRPr="000B3D45">
        <w:t>d</w:t>
      </w:r>
      <w:r w:rsidRPr="000B3D45">
        <w:t xml:space="preserve"> both the design and development of </w:t>
      </w:r>
      <w:r w:rsidR="004213EF" w:rsidRPr="000B3D45">
        <w:t>a</w:t>
      </w:r>
      <w:r w:rsidR="00C6611B" w:rsidRPr="000B3D45">
        <w:t xml:space="preserve"> custom-made </w:t>
      </w:r>
      <w:r w:rsidR="003E0CFF" w:rsidRPr="000B3D45">
        <w:t xml:space="preserve">multi-touch </w:t>
      </w:r>
      <w:r w:rsidR="00C6611B" w:rsidRPr="000B3D45">
        <w:t xml:space="preserve">prototype system suitable for dementia sufferers. </w:t>
      </w:r>
      <w:r w:rsidR="00500B75" w:rsidRPr="000B3D45">
        <w:t>Th</w:t>
      </w:r>
      <w:r w:rsidR="00D07C8F" w:rsidRPr="000B3D45">
        <w:t>e multi-touch prototype system wa</w:t>
      </w:r>
      <w:r w:rsidR="00500B75" w:rsidRPr="000B3D45">
        <w:t xml:space="preserve">s composed of various hardware and software components. The design and development of a </w:t>
      </w:r>
      <w:r w:rsidR="000B3D45" w:rsidRPr="000B3D45">
        <w:t xml:space="preserve">suitable </w:t>
      </w:r>
      <w:r w:rsidR="00500B75" w:rsidRPr="000B3D45">
        <w:t xml:space="preserve">hardware solution was discussed. A software solution, consisting of a suite of recreational multi-touch activities </w:t>
      </w:r>
      <w:r w:rsidRPr="000B3D45">
        <w:t>for people with dementia</w:t>
      </w:r>
      <w:r w:rsidR="000B3D45" w:rsidRPr="000B3D45">
        <w:t>,</w:t>
      </w:r>
      <w:r w:rsidR="00D07C8F" w:rsidRPr="000B3D45">
        <w:t xml:space="preserve"> was </w:t>
      </w:r>
      <w:r w:rsidR="00500B75" w:rsidRPr="000B3D45">
        <w:t>also discussed.</w:t>
      </w:r>
      <w:r w:rsidR="003E0CFF" w:rsidRPr="000B3D45">
        <w:t xml:space="preserve"> </w:t>
      </w:r>
    </w:p>
    <w:p w14:paraId="08E3F132" w14:textId="77777777" w:rsidR="00500B75" w:rsidRDefault="00500B75" w:rsidP="00B171AD">
      <w:r w:rsidRPr="000B3D45">
        <w:t xml:space="preserve">The following chapter discusses the details of a pilot study, in which the multi-touch prototype </w:t>
      </w:r>
      <w:r w:rsidR="00683DA6" w:rsidRPr="000B3D45">
        <w:t>system</w:t>
      </w:r>
      <w:r w:rsidRPr="000B3D45">
        <w:t xml:space="preserve"> </w:t>
      </w:r>
      <w:r w:rsidR="00983308" w:rsidRPr="000B3D45">
        <w:t>wa</w:t>
      </w:r>
      <w:r w:rsidRPr="000B3D45">
        <w:t>s installed in an Irish hospital geria</w:t>
      </w:r>
      <w:r w:rsidR="00983308" w:rsidRPr="000B3D45">
        <w:t>tric ward and used by elderly people suffering with age-related disabilities.</w:t>
      </w:r>
      <w:r w:rsidR="00983308">
        <w:t xml:space="preserve"> </w:t>
      </w:r>
      <w:r>
        <w:t xml:space="preserve"> </w:t>
      </w:r>
    </w:p>
    <w:p w14:paraId="2BA8C336" w14:textId="77777777" w:rsidR="004663E1" w:rsidRDefault="004663E1"/>
    <w:p w14:paraId="0455C35D" w14:textId="77777777" w:rsidR="00655865" w:rsidRDefault="00655865" w:rsidP="004663E1">
      <w:pPr>
        <w:sectPr w:rsidR="00655865" w:rsidSect="00655865">
          <w:headerReference w:type="default" r:id="rId68"/>
          <w:footerReference w:type="default" r:id="rId69"/>
          <w:type w:val="continuous"/>
          <w:pgSz w:w="11906" w:h="16838"/>
          <w:pgMar w:top="1440" w:right="1440" w:bottom="1440" w:left="2007" w:header="709" w:footer="709" w:gutter="0"/>
          <w:cols w:space="708"/>
          <w:docGrid w:linePitch="360"/>
        </w:sectPr>
      </w:pPr>
    </w:p>
    <w:p w14:paraId="69348AF8" w14:textId="77777777" w:rsidR="00E40316" w:rsidRDefault="00E40316" w:rsidP="004663E1">
      <w:r>
        <w:lastRenderedPageBreak/>
        <w:br w:type="page"/>
      </w:r>
    </w:p>
    <w:p w14:paraId="1FC4312D" w14:textId="77777777" w:rsidR="00B704C9" w:rsidRPr="00100F0C" w:rsidRDefault="00E40316" w:rsidP="00B704C9">
      <w:pPr>
        <w:pStyle w:val="Heading1"/>
        <w:rPr>
          <w:color w:val="auto"/>
        </w:rPr>
      </w:pPr>
      <w:bookmarkStart w:id="126" w:name="_Toc324751311"/>
      <w:bookmarkStart w:id="127" w:name="_Toc327968491"/>
      <w:r w:rsidRPr="00100F0C">
        <w:rPr>
          <w:color w:val="auto"/>
        </w:rPr>
        <w:lastRenderedPageBreak/>
        <w:t>C</w:t>
      </w:r>
      <w:r w:rsidR="00E103F5" w:rsidRPr="00100F0C">
        <w:rPr>
          <w:color w:val="auto"/>
        </w:rPr>
        <w:t xml:space="preserve">HAPTER </w:t>
      </w:r>
      <w:r w:rsidR="009D36BC">
        <w:rPr>
          <w:color w:val="auto"/>
        </w:rPr>
        <w:t>6</w:t>
      </w:r>
      <w:r w:rsidRPr="00100F0C">
        <w:rPr>
          <w:color w:val="auto"/>
        </w:rPr>
        <w:t xml:space="preserve">: </w:t>
      </w:r>
      <w:r w:rsidR="00E946DE" w:rsidRPr="00100F0C">
        <w:rPr>
          <w:color w:val="auto"/>
        </w:rPr>
        <w:t>P</w:t>
      </w:r>
      <w:r w:rsidR="00E103F5" w:rsidRPr="00100F0C">
        <w:rPr>
          <w:color w:val="auto"/>
        </w:rPr>
        <w:t xml:space="preserve">ILOT </w:t>
      </w:r>
      <w:r w:rsidRPr="00100F0C">
        <w:rPr>
          <w:color w:val="auto"/>
        </w:rPr>
        <w:t>S</w:t>
      </w:r>
      <w:r w:rsidR="00E103F5" w:rsidRPr="00100F0C">
        <w:rPr>
          <w:color w:val="auto"/>
        </w:rPr>
        <w:t>TUDY</w:t>
      </w:r>
      <w:bookmarkEnd w:id="126"/>
      <w:bookmarkEnd w:id="127"/>
    </w:p>
    <w:p w14:paraId="449F4019" w14:textId="77777777" w:rsidR="003D3AE8" w:rsidRPr="00100F0C" w:rsidRDefault="003D3AE8" w:rsidP="006B7409">
      <w:pPr>
        <w:pStyle w:val="Heading2"/>
        <w:rPr>
          <w:color w:val="auto"/>
        </w:rPr>
      </w:pPr>
    </w:p>
    <w:p w14:paraId="2C6AD421" w14:textId="77777777" w:rsidR="006B7409" w:rsidRPr="00100F0C" w:rsidRDefault="00BA0A46" w:rsidP="006B7409">
      <w:pPr>
        <w:pStyle w:val="Heading2"/>
        <w:rPr>
          <w:color w:val="auto"/>
        </w:rPr>
      </w:pPr>
      <w:bookmarkStart w:id="128" w:name="_Toc324751312"/>
      <w:bookmarkStart w:id="129" w:name="_Toc327968492"/>
      <w:r>
        <w:rPr>
          <w:color w:val="auto"/>
        </w:rPr>
        <w:t xml:space="preserve">6.1 </w:t>
      </w:r>
      <w:r w:rsidR="006B7409" w:rsidRPr="00100F0C">
        <w:rPr>
          <w:color w:val="auto"/>
        </w:rPr>
        <w:t>Introduction</w:t>
      </w:r>
      <w:bookmarkEnd w:id="128"/>
      <w:bookmarkEnd w:id="129"/>
    </w:p>
    <w:p w14:paraId="1958AFB0" w14:textId="77777777" w:rsidR="00DA5D12" w:rsidRPr="00100F0C" w:rsidRDefault="00DA5D12" w:rsidP="00A37C11"/>
    <w:p w14:paraId="7A58A12A" w14:textId="77777777" w:rsidR="00246AC4" w:rsidRPr="00100F0C" w:rsidRDefault="006B7409" w:rsidP="00620E16">
      <w:r w:rsidRPr="00100F0C">
        <w:t xml:space="preserve">This </w:t>
      </w:r>
      <w:r w:rsidR="0001592F" w:rsidRPr="00100F0C">
        <w:t>chapter</w:t>
      </w:r>
      <w:r w:rsidRPr="00100F0C">
        <w:t xml:space="preserve"> </w:t>
      </w:r>
      <w:r w:rsidR="0095713F">
        <w:t>describes</w:t>
      </w:r>
      <w:r w:rsidRPr="00100F0C">
        <w:t xml:space="preserve"> </w:t>
      </w:r>
      <w:r w:rsidR="00636472" w:rsidRPr="00100F0C">
        <w:t xml:space="preserve">the details of </w:t>
      </w:r>
      <w:r w:rsidR="0095713F">
        <w:t>the</w:t>
      </w:r>
      <w:r w:rsidR="00636472" w:rsidRPr="00100F0C">
        <w:t xml:space="preserve"> pilot study which </w:t>
      </w:r>
      <w:r w:rsidR="0095713F">
        <w:t xml:space="preserve">ran </w:t>
      </w:r>
      <w:r w:rsidR="00636472" w:rsidRPr="00100F0C">
        <w:t>in Merlin Park Hospital, Galway, Ireland</w:t>
      </w:r>
      <w:r w:rsidR="0095713F">
        <w:t xml:space="preserve">. The pilot ran from </w:t>
      </w:r>
      <w:r w:rsidR="00636472" w:rsidRPr="00100F0C">
        <w:t>January to March 2012</w:t>
      </w:r>
      <w:r w:rsidR="0095713F">
        <w:t xml:space="preserve"> inclusive</w:t>
      </w:r>
      <w:r w:rsidR="00636472" w:rsidRPr="00100F0C">
        <w:t xml:space="preserve">. </w:t>
      </w:r>
      <w:r w:rsidR="002E2A94" w:rsidRPr="00100F0C">
        <w:t xml:space="preserve">The purpose of the pilot study </w:t>
      </w:r>
      <w:r w:rsidR="0095713F">
        <w:t xml:space="preserve">was to determine </w:t>
      </w:r>
      <w:r w:rsidR="002E2A94" w:rsidRPr="00100F0C">
        <w:t>if large multi-touch surfaces</w:t>
      </w:r>
      <w:r w:rsidR="00741DAD" w:rsidRPr="00100F0C">
        <w:t xml:space="preserve"> </w:t>
      </w:r>
      <w:r w:rsidR="0095713F">
        <w:t>could</w:t>
      </w:r>
      <w:r w:rsidR="00741DAD" w:rsidRPr="00100F0C">
        <w:t xml:space="preserve"> offer engaging </w:t>
      </w:r>
      <w:r w:rsidR="00246AC4" w:rsidRPr="00100F0C">
        <w:t xml:space="preserve">and beneficial </w:t>
      </w:r>
      <w:r w:rsidR="00741DAD" w:rsidRPr="00100F0C">
        <w:t>experiences</w:t>
      </w:r>
      <w:r w:rsidR="00246AC4" w:rsidRPr="00100F0C">
        <w:t xml:space="preserve"> to dementia sufferers</w:t>
      </w:r>
      <w:r w:rsidR="00741DAD" w:rsidRPr="00100F0C">
        <w:t xml:space="preserve"> through the use of recreational activities. </w:t>
      </w:r>
    </w:p>
    <w:p w14:paraId="352BCB3C" w14:textId="77777777" w:rsidR="00EA57A1" w:rsidRPr="00100F0C" w:rsidRDefault="0095713F" w:rsidP="00620E16">
      <w:r>
        <w:t>T</w:t>
      </w:r>
      <w:r w:rsidR="002E2A94" w:rsidRPr="00100F0C">
        <w:t xml:space="preserve">he pilot study </w:t>
      </w:r>
      <w:r>
        <w:t xml:space="preserve">had </w:t>
      </w:r>
      <w:r w:rsidR="007017DC" w:rsidRPr="00100F0C">
        <w:t>the following objectives:</w:t>
      </w:r>
    </w:p>
    <w:p w14:paraId="6C2083C0" w14:textId="77777777" w:rsidR="0095713F" w:rsidRDefault="00EA57A1" w:rsidP="00EA57A1">
      <w:pPr>
        <w:pStyle w:val="ListParagraph"/>
        <w:numPr>
          <w:ilvl w:val="0"/>
          <w:numId w:val="19"/>
        </w:numPr>
      </w:pPr>
      <w:r w:rsidRPr="00100F0C">
        <w:t>I</w:t>
      </w:r>
      <w:r w:rsidR="00246AC4" w:rsidRPr="00100F0C">
        <w:t>nstall</w:t>
      </w:r>
      <w:r w:rsidRPr="00100F0C">
        <w:t xml:space="preserve"> the prototype multi-touch system in a </w:t>
      </w:r>
      <w:r w:rsidR="0095713F">
        <w:t xml:space="preserve">long stay </w:t>
      </w:r>
      <w:r w:rsidRPr="00100F0C">
        <w:t>geriatric ward</w:t>
      </w:r>
    </w:p>
    <w:p w14:paraId="366B5D7A" w14:textId="77777777" w:rsidR="002E2A94" w:rsidRPr="00100F0C" w:rsidRDefault="0095713F" w:rsidP="00EA57A1">
      <w:pPr>
        <w:pStyle w:val="ListParagraph"/>
        <w:numPr>
          <w:ilvl w:val="0"/>
          <w:numId w:val="19"/>
        </w:numPr>
      </w:pPr>
      <w:r>
        <w:t xml:space="preserve">Ensure the system </w:t>
      </w:r>
      <w:r w:rsidR="00EA57A1" w:rsidRPr="00100F0C">
        <w:t xml:space="preserve">could be used by </w:t>
      </w:r>
      <w:r>
        <w:t xml:space="preserve">the </w:t>
      </w:r>
      <w:r w:rsidR="00EA57A1" w:rsidRPr="00100F0C">
        <w:t>patients as they please</w:t>
      </w:r>
      <w:r>
        <w:t>d</w:t>
      </w:r>
      <w:r w:rsidR="00EA57A1" w:rsidRPr="00100F0C">
        <w:t xml:space="preserve">. </w:t>
      </w:r>
    </w:p>
    <w:p w14:paraId="4FEDED8E" w14:textId="77777777" w:rsidR="00EA57A1" w:rsidRPr="00100F0C" w:rsidRDefault="00EA57A1" w:rsidP="00EA57A1">
      <w:pPr>
        <w:pStyle w:val="ListParagraph"/>
        <w:numPr>
          <w:ilvl w:val="0"/>
          <w:numId w:val="19"/>
        </w:numPr>
      </w:pPr>
      <w:r w:rsidRPr="00100F0C">
        <w:t>Automatically gather usage data while the system is in use.</w:t>
      </w:r>
    </w:p>
    <w:p w14:paraId="75BF516D" w14:textId="77777777" w:rsidR="00EA57A1" w:rsidRPr="00100F0C" w:rsidRDefault="00EA57A1" w:rsidP="00EA57A1">
      <w:pPr>
        <w:pStyle w:val="ListParagraph"/>
        <w:numPr>
          <w:ilvl w:val="0"/>
          <w:numId w:val="19"/>
        </w:numPr>
      </w:pPr>
      <w:r w:rsidRPr="00100F0C">
        <w:t>Gather qualitative data</w:t>
      </w:r>
      <w:r w:rsidR="0095713F">
        <w:t xml:space="preserve">, using interviews and questionnaires from </w:t>
      </w:r>
      <w:r w:rsidRPr="00100F0C">
        <w:t>various sources</w:t>
      </w:r>
      <w:r w:rsidR="00246AC4" w:rsidRPr="00100F0C">
        <w:t>, inclu</w:t>
      </w:r>
      <w:r w:rsidR="003E549B" w:rsidRPr="00100F0C">
        <w:t xml:space="preserve">ding </w:t>
      </w:r>
      <w:r w:rsidR="0095713F">
        <w:t>doctors, nurses, occupational therapists and physiotherapists</w:t>
      </w:r>
      <w:r w:rsidRPr="00100F0C">
        <w:t>.</w:t>
      </w:r>
      <w:r w:rsidR="0095713F">
        <w:t xml:space="preserve"> </w:t>
      </w:r>
      <w:r w:rsidRPr="00100F0C">
        <w:t xml:space="preserve"> </w:t>
      </w:r>
    </w:p>
    <w:p w14:paraId="47A3B191" w14:textId="77777777" w:rsidR="00B676C8" w:rsidRDefault="00B676C8" w:rsidP="009B466F">
      <w:pPr>
        <w:pStyle w:val="Heading2"/>
        <w:rPr>
          <w:color w:val="auto"/>
        </w:rPr>
      </w:pPr>
      <w:bookmarkStart w:id="130" w:name="_Toc324751313"/>
    </w:p>
    <w:p w14:paraId="6DDFE1F6" w14:textId="77777777" w:rsidR="00FE33F8" w:rsidRPr="00100F0C" w:rsidRDefault="00BA0A46" w:rsidP="009B466F">
      <w:pPr>
        <w:pStyle w:val="Heading2"/>
        <w:rPr>
          <w:color w:val="auto"/>
        </w:rPr>
      </w:pPr>
      <w:bookmarkStart w:id="131" w:name="_Toc327968493"/>
      <w:r>
        <w:rPr>
          <w:color w:val="auto"/>
        </w:rPr>
        <w:t xml:space="preserve">6.2 </w:t>
      </w:r>
      <w:r w:rsidR="00FE33F8" w:rsidRPr="00100F0C">
        <w:rPr>
          <w:color w:val="auto"/>
        </w:rPr>
        <w:t xml:space="preserve">Ethical </w:t>
      </w:r>
      <w:r w:rsidR="002109D5" w:rsidRPr="00100F0C">
        <w:rPr>
          <w:color w:val="auto"/>
        </w:rPr>
        <w:t>A</w:t>
      </w:r>
      <w:r w:rsidR="00FE33F8" w:rsidRPr="00100F0C">
        <w:rPr>
          <w:color w:val="auto"/>
        </w:rPr>
        <w:t>pproval</w:t>
      </w:r>
      <w:bookmarkEnd w:id="130"/>
      <w:bookmarkEnd w:id="131"/>
    </w:p>
    <w:p w14:paraId="40EC95D9" w14:textId="77777777" w:rsidR="00C370D0" w:rsidRPr="00100F0C" w:rsidRDefault="00C370D0" w:rsidP="007B5C40"/>
    <w:p w14:paraId="4F3D8CDC" w14:textId="77777777" w:rsidR="00472F64" w:rsidRPr="00100F0C" w:rsidRDefault="00895935" w:rsidP="007B5C40">
      <w:r w:rsidRPr="00100F0C">
        <w:t>T</w:t>
      </w:r>
      <w:r w:rsidR="00472F64" w:rsidRPr="00100F0C">
        <w:t xml:space="preserve">o perform research </w:t>
      </w:r>
      <w:r w:rsidR="00B4295F" w:rsidRPr="00100F0C">
        <w:t>with</w:t>
      </w:r>
      <w:r w:rsidR="00472F64" w:rsidRPr="00100F0C">
        <w:t xml:space="preserve"> people, the</w:t>
      </w:r>
      <w:r w:rsidRPr="00100F0C">
        <w:t xml:space="preserve"> participants </w:t>
      </w:r>
      <w:r w:rsidR="00472F64" w:rsidRPr="00100F0C">
        <w:t xml:space="preserve">must be notified </w:t>
      </w:r>
      <w:r w:rsidR="00B77A3A">
        <w:t>of</w:t>
      </w:r>
      <w:r w:rsidR="00A60202" w:rsidRPr="00100F0C">
        <w:t xml:space="preserve"> their role </w:t>
      </w:r>
      <w:r w:rsidR="00B77A3A">
        <w:t xml:space="preserve">in the study </w:t>
      </w:r>
      <w:r w:rsidR="00472F64" w:rsidRPr="00583ABB">
        <w:t>and they must give consent</w:t>
      </w:r>
      <w:r w:rsidR="00A60202" w:rsidRPr="00583ABB">
        <w:t xml:space="preserve"> to participate in the research</w:t>
      </w:r>
      <w:r w:rsidR="00472F64" w:rsidRPr="00583ABB">
        <w:t>. In a hospital setting, performing research on patients requires ethical approval</w:t>
      </w:r>
      <w:r w:rsidR="002D7D18" w:rsidRPr="00583ABB">
        <w:t xml:space="preserve">. Obtaining ethical approval </w:t>
      </w:r>
      <w:r w:rsidR="00583ABB" w:rsidRPr="00583ABB">
        <w:t>require</w:t>
      </w:r>
      <w:r w:rsidR="00B77A3A" w:rsidRPr="00583ABB">
        <w:t xml:space="preserve">d </w:t>
      </w:r>
      <w:r w:rsidR="00583ABB" w:rsidRPr="00583ABB">
        <w:t>the</w:t>
      </w:r>
      <w:r w:rsidR="00B77A3A" w:rsidRPr="00583ABB">
        <w:t xml:space="preserve"> submission of </w:t>
      </w:r>
      <w:r w:rsidR="001C4C13">
        <w:t>the</w:t>
      </w:r>
      <w:r w:rsidR="00B77A3A" w:rsidRPr="00583ABB">
        <w:t xml:space="preserve"> </w:t>
      </w:r>
      <w:r w:rsidR="002D7D18" w:rsidRPr="00583ABB">
        <w:t>ethical appr</w:t>
      </w:r>
      <w:r w:rsidR="004824B1" w:rsidRPr="00583ABB">
        <w:t>oval application</w:t>
      </w:r>
      <w:r w:rsidR="00B77A3A" w:rsidRPr="00583ABB">
        <w:t>. The proposal outlined</w:t>
      </w:r>
      <w:r w:rsidR="00472F64" w:rsidRPr="00583ABB">
        <w:t xml:space="preserve"> the research study and</w:t>
      </w:r>
      <w:r w:rsidR="002E22A4" w:rsidRPr="00583ABB">
        <w:t xml:space="preserve"> also</w:t>
      </w:r>
      <w:r w:rsidR="00472F64" w:rsidRPr="00583ABB">
        <w:t xml:space="preserve"> </w:t>
      </w:r>
      <w:r w:rsidR="004824B1" w:rsidRPr="00583ABB">
        <w:t xml:space="preserve">various </w:t>
      </w:r>
      <w:r w:rsidR="002D7D18" w:rsidRPr="00583ABB">
        <w:t xml:space="preserve">ethical approval </w:t>
      </w:r>
      <w:r w:rsidR="00472F64" w:rsidRPr="00583ABB">
        <w:t>forms.</w:t>
      </w:r>
      <w:r w:rsidR="002D7D18" w:rsidRPr="00583ABB">
        <w:t xml:space="preserve"> The ethical approval application </w:t>
      </w:r>
      <w:r w:rsidR="001B6527" w:rsidRPr="00583ABB">
        <w:t xml:space="preserve">was </w:t>
      </w:r>
      <w:r w:rsidR="004824B1" w:rsidRPr="00583ABB">
        <w:t xml:space="preserve">submitted </w:t>
      </w:r>
      <w:r w:rsidR="001B6527" w:rsidRPr="00583ABB">
        <w:t xml:space="preserve">to the </w:t>
      </w:r>
      <w:r w:rsidR="009A298C" w:rsidRPr="00583ABB">
        <w:t>Galway University Hospitals Research Ethics Committee</w:t>
      </w:r>
      <w:r w:rsidR="004824B1" w:rsidRPr="00583ABB">
        <w:t>.</w:t>
      </w:r>
      <w:r w:rsidR="00AA7AD0" w:rsidRPr="00583ABB">
        <w:t xml:space="preserve"> </w:t>
      </w:r>
      <w:r w:rsidR="003C167D" w:rsidRPr="00583ABB">
        <w:t>Once</w:t>
      </w:r>
      <w:r w:rsidR="001C0FC1" w:rsidRPr="00583ABB">
        <w:t xml:space="preserve"> the et</w:t>
      </w:r>
      <w:r w:rsidR="001C0FC1" w:rsidRPr="00100F0C">
        <w:t xml:space="preserve">hical approval </w:t>
      </w:r>
      <w:r w:rsidR="002963D5" w:rsidRPr="00100F0C">
        <w:t xml:space="preserve">was </w:t>
      </w:r>
      <w:r w:rsidR="001C0FC1" w:rsidRPr="00100F0C">
        <w:t xml:space="preserve">obtained, the system </w:t>
      </w:r>
      <w:r w:rsidR="001B6527">
        <w:t xml:space="preserve">could then </w:t>
      </w:r>
      <w:r w:rsidR="004824B1" w:rsidRPr="00100F0C">
        <w:t xml:space="preserve">to be </w:t>
      </w:r>
      <w:r w:rsidR="001C0FC1" w:rsidRPr="00100F0C">
        <w:t xml:space="preserve">installed within </w:t>
      </w:r>
      <w:r w:rsidR="002963D5" w:rsidRPr="00100F0C">
        <w:t xml:space="preserve">different </w:t>
      </w:r>
      <w:r w:rsidR="001C0FC1" w:rsidRPr="00100F0C">
        <w:t xml:space="preserve">wards </w:t>
      </w:r>
      <w:r w:rsidR="001B6527">
        <w:t xml:space="preserve">throughout </w:t>
      </w:r>
      <w:r w:rsidR="001C0FC1" w:rsidRPr="00100F0C">
        <w:t xml:space="preserve">the hospital. </w:t>
      </w:r>
    </w:p>
    <w:p w14:paraId="0751A466" w14:textId="77777777" w:rsidR="001A00A9" w:rsidRPr="00100F0C" w:rsidRDefault="001A00A9">
      <w:pPr>
        <w:spacing w:line="276" w:lineRule="auto"/>
        <w:jc w:val="left"/>
        <w:rPr>
          <w:rFonts w:asciiTheme="majorHAnsi" w:eastAsiaTheme="majorEastAsia" w:hAnsiTheme="majorHAnsi" w:cstheme="majorBidi"/>
          <w:b/>
          <w:bCs/>
          <w:sz w:val="26"/>
          <w:szCs w:val="26"/>
        </w:rPr>
      </w:pPr>
      <w:r w:rsidRPr="00100F0C">
        <w:br w:type="page"/>
      </w:r>
    </w:p>
    <w:p w14:paraId="621C93AD" w14:textId="77777777" w:rsidR="00FE33F8" w:rsidRPr="00100F0C" w:rsidRDefault="00BA0A46" w:rsidP="00FE33F8">
      <w:pPr>
        <w:pStyle w:val="Heading2"/>
        <w:rPr>
          <w:color w:val="auto"/>
        </w:rPr>
      </w:pPr>
      <w:bookmarkStart w:id="132" w:name="_Toc324751314"/>
      <w:bookmarkStart w:id="133" w:name="_Toc327968494"/>
      <w:r>
        <w:rPr>
          <w:color w:val="auto"/>
        </w:rPr>
        <w:lastRenderedPageBreak/>
        <w:t xml:space="preserve">6.3 </w:t>
      </w:r>
      <w:r w:rsidR="00FE33F8" w:rsidRPr="00100F0C">
        <w:rPr>
          <w:color w:val="auto"/>
        </w:rPr>
        <w:t>Prototype Installation</w:t>
      </w:r>
      <w:bookmarkEnd w:id="132"/>
      <w:bookmarkEnd w:id="133"/>
    </w:p>
    <w:p w14:paraId="7D5A3DA5" w14:textId="77777777" w:rsidR="00CC2195" w:rsidRPr="00100F0C" w:rsidRDefault="00CC2195" w:rsidP="00FE33F8"/>
    <w:p w14:paraId="09FBCF11" w14:textId="77777777" w:rsidR="00D32EF1" w:rsidRPr="00100F0C" w:rsidRDefault="001C0FC1" w:rsidP="00D45CAD">
      <w:r w:rsidRPr="00100F0C">
        <w:t xml:space="preserve">Once the ethical approval was obtained, the </w:t>
      </w:r>
      <w:r w:rsidR="00A4536C" w:rsidRPr="00100F0C">
        <w:t xml:space="preserve">multi-touch </w:t>
      </w:r>
      <w:r w:rsidRPr="00100F0C">
        <w:t xml:space="preserve">system was brought to Merlin Park Hospital where it could be used by dementia sufferers and where it could </w:t>
      </w:r>
      <w:r w:rsidR="00A4536C" w:rsidRPr="00100F0C">
        <w:t xml:space="preserve">also </w:t>
      </w:r>
      <w:r w:rsidRPr="00100F0C">
        <w:t xml:space="preserve">collect data. </w:t>
      </w:r>
      <w:r w:rsidR="00D16A0A" w:rsidRPr="00100F0C">
        <w:t xml:space="preserve">The chosen </w:t>
      </w:r>
      <w:r w:rsidR="00D0112A">
        <w:t>location</w:t>
      </w:r>
      <w:r w:rsidR="00D16A0A" w:rsidRPr="00100F0C">
        <w:t xml:space="preserve"> for the system was a day-hall within </w:t>
      </w:r>
      <w:r w:rsidR="00D0112A">
        <w:t>the</w:t>
      </w:r>
      <w:r w:rsidR="00D16A0A" w:rsidRPr="00100F0C">
        <w:t xml:space="preserve"> geriatric ward. </w:t>
      </w:r>
      <w:r w:rsidR="00B75721" w:rsidRPr="00100F0C">
        <w:t xml:space="preserve">This location was chosen </w:t>
      </w:r>
      <w:r w:rsidRPr="00100F0C">
        <w:t xml:space="preserve">because </w:t>
      </w:r>
      <w:r w:rsidR="00B75721" w:rsidRPr="00100F0C">
        <w:t xml:space="preserve">it is a </w:t>
      </w:r>
      <w:r w:rsidR="00D0112A">
        <w:t>"</w:t>
      </w:r>
      <w:r w:rsidR="00B75721" w:rsidRPr="00100F0C">
        <w:t>common area</w:t>
      </w:r>
      <w:r w:rsidR="00D0112A">
        <w:t xml:space="preserve">" and </w:t>
      </w:r>
      <w:r w:rsidR="00B75721" w:rsidRPr="00100F0C">
        <w:t>patients could use it freely</w:t>
      </w:r>
      <w:r w:rsidR="002A3405" w:rsidRPr="00100F0C">
        <w:t>.</w:t>
      </w:r>
      <w:r w:rsidR="00B75721" w:rsidRPr="00100F0C">
        <w:t xml:space="preserve"> </w:t>
      </w:r>
      <w:r w:rsidR="00586480" w:rsidRPr="00100F0C">
        <w:t>The room also</w:t>
      </w:r>
      <w:r w:rsidR="00B75721" w:rsidRPr="00100F0C">
        <w:t xml:space="preserve"> </w:t>
      </w:r>
      <w:r w:rsidR="00586480" w:rsidRPr="00100F0C">
        <w:t xml:space="preserve">provided shelter from </w:t>
      </w:r>
      <w:r w:rsidR="00D0112A">
        <w:t xml:space="preserve">direct </w:t>
      </w:r>
      <w:r w:rsidRPr="00100F0C">
        <w:t>sunlight</w:t>
      </w:r>
      <w:r w:rsidR="00B75721" w:rsidRPr="00100F0C">
        <w:t xml:space="preserve">. The sun emits a large amount of infrared light which can </w:t>
      </w:r>
      <w:r w:rsidR="00D0112A" w:rsidRPr="000C13C7">
        <w:t>affect</w:t>
      </w:r>
      <w:r w:rsidR="00B75721" w:rsidRPr="00100F0C">
        <w:t xml:space="preserve"> the sensiti</w:t>
      </w:r>
      <w:r w:rsidR="00586480" w:rsidRPr="00100F0C">
        <w:t xml:space="preserve">vity of the multi-touch screen and/or can contribute to sporadic behaviour by the system if the light intensity is too great. </w:t>
      </w:r>
    </w:p>
    <w:p w14:paraId="1C4376DA" w14:textId="77777777" w:rsidR="00D45CAD" w:rsidRPr="00100F0C" w:rsidRDefault="003706CB" w:rsidP="00D038E3">
      <w:r>
        <w:t>After</w:t>
      </w:r>
      <w:r w:rsidR="00D45CAD" w:rsidRPr="00100F0C">
        <w:t xml:space="preserve"> the system was installed, </w:t>
      </w:r>
      <w:r>
        <w:t xml:space="preserve">it </w:t>
      </w:r>
      <w:r w:rsidR="00D45CAD" w:rsidRPr="00100F0C">
        <w:t xml:space="preserve">was demonstrated to various hospital staff members. The staff members provided valuable feedback to assist in the evaluation of the system; this is discussed in the following sections. </w:t>
      </w:r>
    </w:p>
    <w:p w14:paraId="63333B19" w14:textId="77777777" w:rsidR="00D038E3" w:rsidRPr="00100F0C" w:rsidRDefault="00CC3B6E" w:rsidP="00D038E3">
      <w:r w:rsidRPr="00100F0C">
        <w:t>The system was</w:t>
      </w:r>
      <w:r w:rsidR="00D45CAD" w:rsidRPr="00100F0C">
        <w:t xml:space="preserve"> in the day-hall in the ward where patients could interact with it </w:t>
      </w:r>
      <w:r w:rsidRPr="00100F0C">
        <w:t xml:space="preserve">when </w:t>
      </w:r>
      <w:r w:rsidR="00D45CAD" w:rsidRPr="00100F0C">
        <w:t xml:space="preserve">they pleased. </w:t>
      </w:r>
      <w:r w:rsidR="00D038E3" w:rsidRPr="00100F0C">
        <w:t xml:space="preserve">A protocol for interacting with patients was discussed with the nursing staff. This involved the author not </w:t>
      </w:r>
      <w:r w:rsidR="00D45CAD" w:rsidRPr="00100F0C">
        <w:t>interacting</w:t>
      </w:r>
      <w:r w:rsidR="00D038E3" w:rsidRPr="00100F0C">
        <w:t xml:space="preserve"> directly with the patients; rather the nursing staff would provide feedback on the patients' behalf. </w:t>
      </w:r>
    </w:p>
    <w:p w14:paraId="3F6F06DF" w14:textId="77777777" w:rsidR="005E0083" w:rsidRDefault="00ED059A" w:rsidP="00D038E3">
      <w:r w:rsidRPr="00100F0C">
        <w:t>Unfortunately, the</w:t>
      </w:r>
      <w:r w:rsidR="00701440" w:rsidRPr="00100F0C">
        <w:t xml:space="preserve"> multi-touch</w:t>
      </w:r>
      <w:r w:rsidRPr="00100F0C">
        <w:t xml:space="preserve"> system was not used </w:t>
      </w:r>
      <w:r w:rsidR="00701440" w:rsidRPr="00100F0C">
        <w:t xml:space="preserve">frequently </w:t>
      </w:r>
      <w:r w:rsidR="003706CB">
        <w:t>in the first ward/location that had been chosen to place the system. M</w:t>
      </w:r>
      <w:r w:rsidRPr="00100F0C">
        <w:t xml:space="preserve">ost </w:t>
      </w:r>
      <w:r w:rsidR="003706CB">
        <w:t xml:space="preserve">of the </w:t>
      </w:r>
      <w:r w:rsidRPr="00100F0C">
        <w:t xml:space="preserve">patients </w:t>
      </w:r>
      <w:r w:rsidR="003706CB">
        <w:t xml:space="preserve">in the ward were confined to </w:t>
      </w:r>
      <w:r w:rsidR="00701440" w:rsidRPr="00100F0C">
        <w:t>wheelchair</w:t>
      </w:r>
      <w:r w:rsidR="003706CB">
        <w:t>s</w:t>
      </w:r>
      <w:r w:rsidRPr="00100F0C">
        <w:t>.</w:t>
      </w:r>
      <w:r w:rsidR="00DA06C7" w:rsidRPr="00100F0C">
        <w:t xml:space="preserve"> </w:t>
      </w:r>
      <w:r w:rsidR="003706CB">
        <w:t xml:space="preserve">This was a significant obstacle for the patients in their attempts to </w:t>
      </w:r>
      <w:r w:rsidR="005E0083">
        <w:t>use the system (discussed later in this chapter).</w:t>
      </w:r>
    </w:p>
    <w:p w14:paraId="21677C38" w14:textId="77777777" w:rsidR="000A4268" w:rsidRPr="00100F0C" w:rsidRDefault="00ED059A" w:rsidP="00D038E3">
      <w:r w:rsidRPr="00100F0C">
        <w:t>It was suggested</w:t>
      </w:r>
      <w:r w:rsidR="005E0083">
        <w:t>,</w:t>
      </w:r>
      <w:r w:rsidRPr="00100F0C">
        <w:t xml:space="preserve"> </w:t>
      </w:r>
      <w:r w:rsidR="005E0083">
        <w:t xml:space="preserve">by hospital staff, </w:t>
      </w:r>
      <w:r w:rsidRPr="00100F0C">
        <w:t>that the system would be more suitable in a different ward</w:t>
      </w:r>
      <w:r w:rsidR="005C09BF" w:rsidRPr="00100F0C">
        <w:t xml:space="preserve"> where patients are not all restricted to wheelchairs</w:t>
      </w:r>
      <w:r w:rsidRPr="00100F0C">
        <w:t>. For this reason</w:t>
      </w:r>
      <w:r w:rsidR="005C09BF" w:rsidRPr="00100F0C">
        <w:t>,</w:t>
      </w:r>
      <w:r w:rsidRPr="00100F0C">
        <w:t xml:space="preserve"> the system was </w:t>
      </w:r>
      <w:r w:rsidR="005C09BF" w:rsidRPr="00100F0C">
        <w:t xml:space="preserve">relocated to another geriatric ward in the hospital </w:t>
      </w:r>
      <w:r w:rsidRPr="00100F0C">
        <w:t>where patients were more mobile. The system was installed in the</w:t>
      </w:r>
      <w:r w:rsidR="009B07CD">
        <w:t xml:space="preserve"> corner of the</w:t>
      </w:r>
      <w:r w:rsidRPr="00100F0C">
        <w:t xml:space="preserve"> </w:t>
      </w:r>
      <w:r w:rsidR="005E0083">
        <w:t xml:space="preserve">"day hall" </w:t>
      </w:r>
      <w:r w:rsidRPr="00100F0C">
        <w:t>of the new war</w:t>
      </w:r>
      <w:r w:rsidR="00636472" w:rsidRPr="00100F0C">
        <w:t>d. The</w:t>
      </w:r>
      <w:r w:rsidRPr="00100F0C">
        <w:t xml:space="preserve"> day hall was brighter than previous </w:t>
      </w:r>
      <w:r w:rsidR="005E0083">
        <w:t xml:space="preserve">location and </w:t>
      </w:r>
      <w:r w:rsidRPr="00100F0C">
        <w:t>potential instability with the system</w:t>
      </w:r>
      <w:r w:rsidR="005E0083">
        <w:t>,</w:t>
      </w:r>
      <w:r w:rsidR="00716671" w:rsidRPr="00100F0C">
        <w:t xml:space="preserve"> because of intense sunlight</w:t>
      </w:r>
      <w:r w:rsidR="005E0083">
        <w:t>, was expected. However,</w:t>
      </w:r>
      <w:r w:rsidRPr="00100F0C">
        <w:t xml:space="preserve"> this room was the </w:t>
      </w:r>
      <w:r w:rsidR="005E0083">
        <w:t xml:space="preserve">only </w:t>
      </w:r>
      <w:r w:rsidRPr="00100F0C">
        <w:t xml:space="preserve">location </w:t>
      </w:r>
      <w:r w:rsidR="00716671" w:rsidRPr="00100F0C">
        <w:t xml:space="preserve">in the ward </w:t>
      </w:r>
      <w:r w:rsidRPr="00100F0C">
        <w:t xml:space="preserve">to install the system. </w:t>
      </w:r>
      <w:r w:rsidR="005C09BF" w:rsidRPr="00100F0C">
        <w:t xml:space="preserve"> </w:t>
      </w:r>
    </w:p>
    <w:p w14:paraId="1A1536B4" w14:textId="77777777" w:rsidR="00514666" w:rsidRPr="00100F0C" w:rsidRDefault="00514666">
      <w:pPr>
        <w:spacing w:line="276" w:lineRule="auto"/>
        <w:jc w:val="left"/>
        <w:rPr>
          <w:rFonts w:asciiTheme="majorHAnsi" w:eastAsiaTheme="majorEastAsia" w:hAnsiTheme="majorHAnsi" w:cstheme="majorBidi"/>
          <w:b/>
          <w:bCs/>
          <w:sz w:val="26"/>
          <w:szCs w:val="26"/>
        </w:rPr>
      </w:pPr>
      <w:r w:rsidRPr="00100F0C">
        <w:br w:type="page"/>
      </w:r>
    </w:p>
    <w:p w14:paraId="3AE0605F" w14:textId="77777777" w:rsidR="005466F6" w:rsidRPr="00100F0C" w:rsidRDefault="00BA0A46" w:rsidP="005466F6">
      <w:pPr>
        <w:pStyle w:val="Heading2"/>
        <w:rPr>
          <w:color w:val="auto"/>
        </w:rPr>
      </w:pPr>
      <w:bookmarkStart w:id="134" w:name="_Toc324751315"/>
      <w:bookmarkStart w:id="135" w:name="_Toc327968495"/>
      <w:r>
        <w:rPr>
          <w:color w:val="auto"/>
        </w:rPr>
        <w:lastRenderedPageBreak/>
        <w:t xml:space="preserve">6.4 </w:t>
      </w:r>
      <w:r w:rsidR="005466F6" w:rsidRPr="00100F0C">
        <w:rPr>
          <w:color w:val="auto"/>
        </w:rPr>
        <w:t xml:space="preserve">Data Collection </w:t>
      </w:r>
      <w:r w:rsidR="002109D5" w:rsidRPr="00100F0C">
        <w:rPr>
          <w:color w:val="auto"/>
        </w:rPr>
        <w:t>M</w:t>
      </w:r>
      <w:r w:rsidR="005466F6" w:rsidRPr="00100F0C">
        <w:rPr>
          <w:color w:val="auto"/>
        </w:rPr>
        <w:t>ethods</w:t>
      </w:r>
      <w:bookmarkEnd w:id="134"/>
      <w:bookmarkEnd w:id="135"/>
    </w:p>
    <w:p w14:paraId="4CDDF334" w14:textId="77777777" w:rsidR="003765C4" w:rsidRPr="00100F0C" w:rsidRDefault="003765C4" w:rsidP="001C0FC1"/>
    <w:p w14:paraId="79C7F1CC" w14:textId="77777777" w:rsidR="008D65A1" w:rsidRPr="00100F0C" w:rsidRDefault="00E3443C" w:rsidP="00D038E3">
      <w:pPr>
        <w:pStyle w:val="Heading3"/>
        <w:rPr>
          <w:color w:val="auto"/>
        </w:rPr>
      </w:pPr>
      <w:bookmarkStart w:id="136" w:name="_Toc324751316"/>
      <w:bookmarkStart w:id="137" w:name="_Toc327968496"/>
      <w:r>
        <w:rPr>
          <w:color w:val="auto"/>
        </w:rPr>
        <w:t xml:space="preserve">6.4.1 </w:t>
      </w:r>
      <w:r w:rsidR="008D65A1" w:rsidRPr="00100F0C">
        <w:rPr>
          <w:color w:val="auto"/>
        </w:rPr>
        <w:t>Automatic Data Collection</w:t>
      </w:r>
      <w:bookmarkEnd w:id="136"/>
      <w:bookmarkEnd w:id="137"/>
    </w:p>
    <w:p w14:paraId="06940C22" w14:textId="77777777" w:rsidR="00B7241C" w:rsidRPr="00100F0C" w:rsidRDefault="00B7241C" w:rsidP="008D65A1"/>
    <w:p w14:paraId="78A232EA" w14:textId="77777777" w:rsidR="001C0FC1" w:rsidRDefault="00BB4516" w:rsidP="008D65A1">
      <w:r w:rsidRPr="00100F0C">
        <w:t xml:space="preserve">As discussed in Chapter </w:t>
      </w:r>
      <w:r w:rsidR="00614620">
        <w:t>5</w:t>
      </w:r>
      <w:r w:rsidRPr="00100F0C">
        <w:t xml:space="preserve">, the multi-touch prototype has an automatic data collection facility which gathers usage data while the system is actively in use. </w:t>
      </w:r>
      <w:r w:rsidR="00A71BEB" w:rsidRPr="00100F0C">
        <w:t>To identify user data, an image capture feature was included in the design of the system. Although this image capture solution</w:t>
      </w:r>
      <w:r w:rsidR="00F11B4D">
        <w:t xml:space="preserve"> was included, it proved to be u</w:t>
      </w:r>
      <w:r w:rsidR="00A71BEB" w:rsidRPr="00100F0C">
        <w:t>nfea</w:t>
      </w:r>
      <w:r w:rsidR="00B7241C" w:rsidRPr="00100F0C">
        <w:t>sible to obtain consent from every</w:t>
      </w:r>
      <w:r w:rsidR="00A71BEB" w:rsidRPr="00100F0C">
        <w:t xml:space="preserve"> person within the day hall at all times. </w:t>
      </w:r>
      <w:r w:rsidR="000D27E3">
        <w:t>The</w:t>
      </w:r>
      <w:r w:rsidR="00A71BEB" w:rsidRPr="00100F0C">
        <w:t xml:space="preserve"> image recording facility was disbanded, resulting in all automatically</w:t>
      </w:r>
      <w:r w:rsidR="00463211">
        <w:t xml:space="preserve"> gathered</w:t>
      </w:r>
      <w:r w:rsidR="00A71BEB" w:rsidRPr="00100F0C">
        <w:t xml:space="preserve"> data </w:t>
      </w:r>
      <w:r w:rsidR="008D65A1" w:rsidRPr="00100F0C">
        <w:t>being stored anonymous</w:t>
      </w:r>
      <w:r w:rsidR="00463211">
        <w:t>ly</w:t>
      </w:r>
      <w:r w:rsidR="008D65A1" w:rsidRPr="00100F0C">
        <w:t>.</w:t>
      </w:r>
      <w:r w:rsidR="00463211">
        <w:t xml:space="preserve"> </w:t>
      </w:r>
      <w:r w:rsidR="008D65A1" w:rsidRPr="00100F0C">
        <w:t xml:space="preserve"> </w:t>
      </w:r>
    </w:p>
    <w:p w14:paraId="01882E8D" w14:textId="77777777" w:rsidR="008E77F4" w:rsidRPr="00100F0C" w:rsidRDefault="008E77F4" w:rsidP="008D65A1">
      <w:r>
        <w:t xml:space="preserve">Qualitative data was gathered to assess the users' enjoyment </w:t>
      </w:r>
      <w:r w:rsidR="009B1047">
        <w:t>while</w:t>
      </w:r>
      <w:r w:rsidR="001A195C">
        <w:t xml:space="preserve"> </w:t>
      </w:r>
      <w:r>
        <w:t>using the system. Co</w:t>
      </w:r>
      <w:r w:rsidR="009B1047">
        <w:t xml:space="preserve">mpleted </w:t>
      </w:r>
      <w:r>
        <w:t>questionnaires</w:t>
      </w:r>
      <w:r w:rsidR="008A2893">
        <w:t xml:space="preserve"> </w:t>
      </w:r>
      <w:r w:rsidR="009B1047">
        <w:t xml:space="preserve">were collected from </w:t>
      </w:r>
      <w:r w:rsidR="008A2893">
        <w:t>system users</w:t>
      </w:r>
      <w:r w:rsidR="009B1047">
        <w:t>. Interviews were conducted with</w:t>
      </w:r>
      <w:r w:rsidR="008A2893">
        <w:t xml:space="preserve"> hospital staff</w:t>
      </w:r>
      <w:r w:rsidR="009B1047">
        <w:t>. O</w:t>
      </w:r>
      <w:r>
        <w:t xml:space="preserve">bservational methods were </w:t>
      </w:r>
      <w:r w:rsidR="002D66D9">
        <w:t xml:space="preserve">all </w:t>
      </w:r>
      <w:r>
        <w:t xml:space="preserve">used to gather qualitative data throughout the study. </w:t>
      </w:r>
      <w:r w:rsidR="00900990">
        <w:t>The collection of qualitative data provide</w:t>
      </w:r>
      <w:r w:rsidR="008A2893">
        <w:t>d</w:t>
      </w:r>
      <w:r w:rsidR="00900990">
        <w:t xml:space="preserve"> valuable information which could not </w:t>
      </w:r>
      <w:r w:rsidR="008A2893">
        <w:t xml:space="preserve">have </w:t>
      </w:r>
      <w:r w:rsidR="00900990">
        <w:t>be</w:t>
      </w:r>
      <w:r w:rsidR="008A2893">
        <w:t>en</w:t>
      </w:r>
      <w:r w:rsidR="00900990">
        <w:t xml:space="preserve"> collected automatically by the system. </w:t>
      </w:r>
    </w:p>
    <w:p w14:paraId="606E8E4B" w14:textId="77777777" w:rsidR="007E6EC6" w:rsidRDefault="007E6EC6" w:rsidP="00D038E3">
      <w:pPr>
        <w:pStyle w:val="Heading3"/>
        <w:rPr>
          <w:color w:val="auto"/>
        </w:rPr>
      </w:pPr>
      <w:bookmarkStart w:id="138" w:name="_Toc324751317"/>
    </w:p>
    <w:p w14:paraId="0C55C07F" w14:textId="77777777" w:rsidR="00F76913" w:rsidRPr="00100F0C" w:rsidRDefault="00E3443C" w:rsidP="00D038E3">
      <w:pPr>
        <w:pStyle w:val="Heading3"/>
        <w:rPr>
          <w:color w:val="auto"/>
        </w:rPr>
      </w:pPr>
      <w:bookmarkStart w:id="139" w:name="_Toc327968497"/>
      <w:r>
        <w:rPr>
          <w:color w:val="auto"/>
        </w:rPr>
        <w:t xml:space="preserve">6.4.2 </w:t>
      </w:r>
      <w:r w:rsidR="008675ED" w:rsidRPr="00100F0C">
        <w:rPr>
          <w:color w:val="auto"/>
        </w:rPr>
        <w:t>Questionnaires</w:t>
      </w:r>
      <w:bookmarkEnd w:id="138"/>
      <w:bookmarkEnd w:id="139"/>
    </w:p>
    <w:p w14:paraId="50C680A2" w14:textId="77777777" w:rsidR="00851BAE" w:rsidRPr="00100F0C" w:rsidRDefault="00851BAE" w:rsidP="00DB699A"/>
    <w:p w14:paraId="6A419F0A" w14:textId="77777777" w:rsidR="00EB11AD" w:rsidRPr="00810CD3" w:rsidRDefault="00D4232F" w:rsidP="00D4232F">
      <w:r w:rsidRPr="00810CD3">
        <w:t>Q</w:t>
      </w:r>
      <w:r w:rsidR="00D04DC9" w:rsidRPr="00810CD3">
        <w:t>uestionnaire</w:t>
      </w:r>
      <w:r w:rsidRPr="00810CD3">
        <w:t>s</w:t>
      </w:r>
      <w:r w:rsidR="002724B3" w:rsidRPr="00810CD3">
        <w:t xml:space="preserve"> w</w:t>
      </w:r>
      <w:r w:rsidRPr="00810CD3">
        <w:t>ere</w:t>
      </w:r>
      <w:r w:rsidR="002724B3" w:rsidRPr="00810CD3">
        <w:t xml:space="preserve"> created to</w:t>
      </w:r>
      <w:r w:rsidRPr="00810CD3">
        <w:t xml:space="preserve"> obtain qualitative feedback from the participants in the pilot study. T</w:t>
      </w:r>
      <w:r w:rsidR="00FA08F4">
        <w:t>he purpose of this information wa</w:t>
      </w:r>
      <w:r w:rsidRPr="00810CD3">
        <w:t>s to</w:t>
      </w:r>
      <w:r w:rsidR="002724B3" w:rsidRPr="00810CD3">
        <w:t xml:space="preserve"> help </w:t>
      </w:r>
      <w:r w:rsidRPr="00810CD3">
        <w:t>evaluate</w:t>
      </w:r>
      <w:r w:rsidR="002724B3" w:rsidRPr="00810CD3">
        <w:t xml:space="preserve"> the </w:t>
      </w:r>
      <w:r w:rsidRPr="00810CD3">
        <w:t xml:space="preserve">multi-touch </w:t>
      </w:r>
      <w:r w:rsidR="002724B3" w:rsidRPr="00810CD3">
        <w:t>prototype</w:t>
      </w:r>
      <w:r w:rsidR="00D04DC9" w:rsidRPr="00810CD3">
        <w:t xml:space="preserve">. </w:t>
      </w:r>
      <w:r w:rsidRPr="00810CD3">
        <w:t xml:space="preserve">The questionnaires </w:t>
      </w:r>
      <w:r w:rsidR="00070D39" w:rsidRPr="00810CD3">
        <w:t>were</w:t>
      </w:r>
      <w:r w:rsidRPr="00810CD3">
        <w:t xml:space="preserve"> broken up into two distinct sections, open-ended questions and close-ended questions</w:t>
      </w:r>
      <w:r w:rsidR="008A2893" w:rsidRPr="00810CD3">
        <w:t xml:space="preserve">. </w:t>
      </w:r>
      <w:r w:rsidR="00EB11AD" w:rsidRPr="00810CD3">
        <w:t xml:space="preserve">The questionnaires can be found in Appendix B.  </w:t>
      </w:r>
    </w:p>
    <w:p w14:paraId="727F3AD1" w14:textId="77777777" w:rsidR="00B52F90" w:rsidRDefault="008A2893" w:rsidP="00783209">
      <w:pPr>
        <w:rPr>
          <w:color w:val="FF0000"/>
        </w:rPr>
      </w:pPr>
      <w:r w:rsidRPr="00810CD3">
        <w:t xml:space="preserve">Close-ended questionnaires have proven to be useful in studies when gathering data from the user about their enjoyment of a system </w:t>
      </w:r>
      <w:r w:rsidR="00DB57F7" w:rsidRPr="00810CD3">
        <w:fldChar w:fldCharType="begin"/>
      </w:r>
      <w:r w:rsidRPr="00810CD3">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rsidRPr="00810CD3">
        <w:fldChar w:fldCharType="separate"/>
      </w:r>
      <w:r w:rsidRPr="00810CD3">
        <w:rPr>
          <w:noProof/>
        </w:rPr>
        <w:t>[14]</w:t>
      </w:r>
      <w:r w:rsidR="00DB57F7" w:rsidRPr="00810CD3">
        <w:fldChar w:fldCharType="end"/>
      </w:r>
      <w:r w:rsidRPr="00810CD3">
        <w:t>. However</w:t>
      </w:r>
      <w:r>
        <w:t xml:space="preserve">, these studies had structured </w:t>
      </w:r>
      <w:r w:rsidR="00EB11AD">
        <w:t xml:space="preserve">interactive </w:t>
      </w:r>
      <w:r w:rsidR="009B07CD">
        <w:t>sessions where their research</w:t>
      </w:r>
      <w:r>
        <w:t xml:space="preserve"> team were al</w:t>
      </w:r>
      <w:r w:rsidR="0081464E">
        <w:t xml:space="preserve">ways present, </w:t>
      </w:r>
      <w:r>
        <w:t xml:space="preserve">observing </w:t>
      </w:r>
      <w:r w:rsidR="0078093E">
        <w:t xml:space="preserve">and interviewing </w:t>
      </w:r>
      <w:r>
        <w:t xml:space="preserve">the users. </w:t>
      </w:r>
      <w:r w:rsidR="00670AF4">
        <w:t>Th</w:t>
      </w:r>
      <w:r w:rsidR="00EB11AD">
        <w:t>is</w:t>
      </w:r>
      <w:r w:rsidR="00670AF4">
        <w:t xml:space="preserve"> pilot study was designed so that the multi-touch system was always available to the patients</w:t>
      </w:r>
      <w:r w:rsidR="00B972AD">
        <w:t>,</w:t>
      </w:r>
      <w:r w:rsidR="00FD5CD7">
        <w:t xml:space="preserve"> regardless</w:t>
      </w:r>
      <w:r w:rsidR="00FA08F4">
        <w:t xml:space="preserve"> of the presence of</w:t>
      </w:r>
      <w:r w:rsidR="00FD5CD7">
        <w:t xml:space="preserve"> the researcher</w:t>
      </w:r>
      <w:r w:rsidR="00670AF4">
        <w:t xml:space="preserve">. </w:t>
      </w:r>
      <w:r w:rsidR="006B1A29">
        <w:t>Close-ended questionnaires were designed to record</w:t>
      </w:r>
      <w:r w:rsidR="001E03C1">
        <w:t xml:space="preserve"> quantitative data. This indicated </w:t>
      </w:r>
      <w:r w:rsidR="006B1A29">
        <w:t xml:space="preserve">the amount of people </w:t>
      </w:r>
      <w:r w:rsidR="001E03C1">
        <w:t>who found</w:t>
      </w:r>
      <w:r w:rsidR="006B1A29">
        <w:t xml:space="preserve"> the system easy or enjoyable to use versus </w:t>
      </w:r>
      <w:r w:rsidR="006B1A29">
        <w:lastRenderedPageBreak/>
        <w:t>the amount</w:t>
      </w:r>
      <w:r w:rsidR="006B1A29" w:rsidRPr="00B52F90">
        <w:t xml:space="preserve"> of people who do not find it easy or enjoyable to use. </w:t>
      </w:r>
      <w:r w:rsidRPr="00B52F90">
        <w:t xml:space="preserve">Open-ended questionnaires </w:t>
      </w:r>
      <w:r w:rsidR="00783209" w:rsidRPr="00B52F90">
        <w:t xml:space="preserve">were </w:t>
      </w:r>
      <w:r w:rsidR="00B972AD" w:rsidRPr="00B52F90">
        <w:t xml:space="preserve">designed </w:t>
      </w:r>
      <w:r w:rsidR="00EB11AD" w:rsidRPr="00B52F90">
        <w:t>to gather</w:t>
      </w:r>
      <w:r w:rsidR="00783209" w:rsidRPr="00B52F90">
        <w:t xml:space="preserve"> </w:t>
      </w:r>
      <w:r w:rsidR="00B52F90" w:rsidRPr="00B52F90">
        <w:t xml:space="preserve">in-depth </w:t>
      </w:r>
      <w:r w:rsidR="001E03C1">
        <w:t>user feedback which may</w:t>
      </w:r>
      <w:r w:rsidR="00B52F90" w:rsidRPr="00B52F90">
        <w:t xml:space="preserve"> have been gathered if observational protocols were being used. The open-ended questionnaires were designed to gather detai</w:t>
      </w:r>
      <w:r w:rsidR="001E03C1">
        <w:t>led reasons of why someone liked or disliked</w:t>
      </w:r>
      <w:r w:rsidR="00B52F90" w:rsidRPr="00B52F90">
        <w:t xml:space="preserve"> using the system.</w:t>
      </w:r>
    </w:p>
    <w:p w14:paraId="16004B41" w14:textId="77777777" w:rsidR="00CB11CF" w:rsidRDefault="00F35DED" w:rsidP="00DB699A">
      <w:r w:rsidRPr="00100F0C">
        <w:t xml:space="preserve">Before a participant was asked to fill out the questionnaires, they were </w:t>
      </w:r>
      <w:r w:rsidR="00F11B4D">
        <w:t>shown the features the system offered and then shown how to use the system.</w:t>
      </w:r>
      <w:r w:rsidRPr="00100F0C">
        <w:t xml:space="preserve"> After the introduction, the participant was asked to use to prototype for a period of time. Each of these sessions lasted between five and ten minutes in length depending on the participant. </w:t>
      </w:r>
      <w:r w:rsidR="00F02F4B" w:rsidRPr="00100F0C">
        <w:t xml:space="preserve">The results of these questionnaires are discussed in Chapter </w:t>
      </w:r>
      <w:r w:rsidR="00614620">
        <w:t>7</w:t>
      </w:r>
      <w:r w:rsidR="00070D39" w:rsidRPr="00100F0C">
        <w:t>: Results</w:t>
      </w:r>
      <w:r w:rsidR="00F02F4B" w:rsidRPr="00100F0C">
        <w:t>.</w:t>
      </w:r>
    </w:p>
    <w:p w14:paraId="2453C2AC" w14:textId="77777777" w:rsidR="00CB11CF" w:rsidRDefault="00CB11CF" w:rsidP="00DB699A"/>
    <w:p w14:paraId="3C6013F4" w14:textId="77777777" w:rsidR="00DA5D12" w:rsidRPr="00100F0C" w:rsidRDefault="00E3443C" w:rsidP="00D038E3">
      <w:pPr>
        <w:pStyle w:val="Heading3"/>
        <w:rPr>
          <w:color w:val="auto"/>
        </w:rPr>
      </w:pPr>
      <w:bookmarkStart w:id="140" w:name="_Toc324751318"/>
      <w:bookmarkStart w:id="141" w:name="_Toc327968498"/>
      <w:r>
        <w:rPr>
          <w:color w:val="auto"/>
        </w:rPr>
        <w:t xml:space="preserve">6.4.3 </w:t>
      </w:r>
      <w:r w:rsidR="00DA5D12" w:rsidRPr="00100F0C">
        <w:rPr>
          <w:color w:val="auto"/>
        </w:rPr>
        <w:t>Interviews</w:t>
      </w:r>
      <w:bookmarkEnd w:id="140"/>
      <w:bookmarkEnd w:id="141"/>
    </w:p>
    <w:p w14:paraId="4CEA5ED1" w14:textId="77777777" w:rsidR="00296D07" w:rsidRPr="00100F0C" w:rsidRDefault="00296D07" w:rsidP="00DA5D12"/>
    <w:p w14:paraId="56445656" w14:textId="77777777" w:rsidR="008E4AE6" w:rsidRDefault="00A36238" w:rsidP="00DA5D12">
      <w:r w:rsidRPr="00100F0C">
        <w:t>Several interviews were conducted as part of this pilot study; interviewees included nursing staff, occupational therapists, physiotherapists, and art therapists</w:t>
      </w:r>
      <w:r w:rsidR="00534266" w:rsidRPr="00100F0C">
        <w:t>.</w:t>
      </w:r>
      <w:r w:rsidR="00C374AE" w:rsidRPr="00100F0C">
        <w:t xml:space="preserve"> </w:t>
      </w:r>
      <w:r w:rsidR="00DA5D12" w:rsidRPr="00100F0C">
        <w:t xml:space="preserve">The aim of interviewing different </w:t>
      </w:r>
      <w:r w:rsidR="008E4AE6">
        <w:t>staff</w:t>
      </w:r>
      <w:r w:rsidR="00DA5D12" w:rsidRPr="00100F0C">
        <w:t xml:space="preserve"> was to evaluate the multi-touch </w:t>
      </w:r>
      <w:r w:rsidR="00D038E3" w:rsidRPr="00100F0C">
        <w:t>system</w:t>
      </w:r>
      <w:r w:rsidR="00DA5D12" w:rsidRPr="00100F0C">
        <w:t xml:space="preserve"> </w:t>
      </w:r>
      <w:r w:rsidR="0029267F" w:rsidRPr="00100F0C">
        <w:t xml:space="preserve">from different perspectives </w:t>
      </w:r>
      <w:r w:rsidR="008E4AE6">
        <w:t xml:space="preserve">across </w:t>
      </w:r>
      <w:r w:rsidR="00DA5D12" w:rsidRPr="00100F0C">
        <w:t xml:space="preserve">various </w:t>
      </w:r>
      <w:r w:rsidR="00620E16" w:rsidRPr="00100F0C">
        <w:t xml:space="preserve">disciplines. </w:t>
      </w:r>
      <w:r w:rsidR="008E4AE6">
        <w:t>The i</w:t>
      </w:r>
      <w:r w:rsidR="00620E16" w:rsidRPr="00100F0C">
        <w:t>nterviews were carried out informally</w:t>
      </w:r>
      <w:r w:rsidR="008E4AE6">
        <w:t>,</w:t>
      </w:r>
      <w:r w:rsidR="00620E16" w:rsidRPr="00100F0C">
        <w:t xml:space="preserve"> on location</w:t>
      </w:r>
      <w:r w:rsidR="008E4AE6">
        <w:t>,</w:t>
      </w:r>
      <w:r w:rsidR="00D038E3" w:rsidRPr="00100F0C">
        <w:t xml:space="preserve"> in Merlin Park Hospital. </w:t>
      </w:r>
    </w:p>
    <w:p w14:paraId="16B0F5FD" w14:textId="77777777" w:rsidR="008E4AE6" w:rsidRDefault="00B277F2" w:rsidP="00DA5D12">
      <w:r w:rsidRPr="00100F0C">
        <w:t xml:space="preserve">The process </w:t>
      </w:r>
      <w:r w:rsidR="008E4AE6">
        <w:t xml:space="preserve">started with </w:t>
      </w:r>
      <w:r w:rsidRPr="00100F0C">
        <w:t xml:space="preserve">the interviewee </w:t>
      </w:r>
      <w:r w:rsidR="008E4AE6">
        <w:t xml:space="preserve">being given </w:t>
      </w:r>
      <w:r w:rsidRPr="00100F0C">
        <w:t>a demonstration of how to use the system and the various features that it offered.</w:t>
      </w:r>
      <w:r w:rsidR="00620E16" w:rsidRPr="00100F0C">
        <w:t xml:space="preserve"> </w:t>
      </w:r>
      <w:r w:rsidR="008E4AE6">
        <w:t>The interviewee</w:t>
      </w:r>
      <w:r w:rsidR="008E4AE6" w:rsidRPr="00100F0C">
        <w:t xml:space="preserve"> was</w:t>
      </w:r>
      <w:r w:rsidRPr="00100F0C">
        <w:t xml:space="preserve"> asked several questions</w:t>
      </w:r>
      <w:r w:rsidR="008E4AE6">
        <w:t>. The questions related to:</w:t>
      </w:r>
    </w:p>
    <w:p w14:paraId="1DD9AF19" w14:textId="77777777" w:rsidR="008E4AE6" w:rsidRDefault="00567F53" w:rsidP="008E4AE6">
      <w:pPr>
        <w:pStyle w:val="ListParagraph"/>
        <w:numPr>
          <w:ilvl w:val="0"/>
          <w:numId w:val="41"/>
        </w:numPr>
      </w:pPr>
      <w:r>
        <w:t>U</w:t>
      </w:r>
      <w:r w:rsidR="00FE33F8" w:rsidRPr="00100F0C">
        <w:t>sability of the system</w:t>
      </w:r>
    </w:p>
    <w:p w14:paraId="431F10CC" w14:textId="77777777" w:rsidR="008E4AE6" w:rsidRDefault="00567F53" w:rsidP="008E4AE6">
      <w:pPr>
        <w:pStyle w:val="ListParagraph"/>
        <w:numPr>
          <w:ilvl w:val="0"/>
          <w:numId w:val="41"/>
        </w:numPr>
      </w:pPr>
      <w:r>
        <w:t>I</w:t>
      </w:r>
      <w:r w:rsidR="00FE33F8" w:rsidRPr="00100F0C">
        <w:t>nterface design</w:t>
      </w:r>
    </w:p>
    <w:p w14:paraId="19D43D3A" w14:textId="77777777" w:rsidR="00567F53" w:rsidRDefault="00567F53" w:rsidP="00567F53">
      <w:pPr>
        <w:pStyle w:val="ListParagraph"/>
        <w:numPr>
          <w:ilvl w:val="0"/>
          <w:numId w:val="41"/>
        </w:numPr>
      </w:pPr>
      <w:r w:rsidRPr="00100F0C">
        <w:t>Possible</w:t>
      </w:r>
      <w:r w:rsidR="00D700DF" w:rsidRPr="00100F0C">
        <w:t xml:space="preserve"> </w:t>
      </w:r>
      <w:r w:rsidR="00B277F2" w:rsidRPr="00100F0C">
        <w:t xml:space="preserve">improvements or </w:t>
      </w:r>
      <w:r w:rsidR="00D700DF" w:rsidRPr="00100F0C">
        <w:t>modifications</w:t>
      </w:r>
      <w:r w:rsidR="00FE33F8" w:rsidRPr="00100F0C">
        <w:t xml:space="preserve"> </w:t>
      </w:r>
      <w:r w:rsidR="00B277F2" w:rsidRPr="00100F0C">
        <w:t>to the hardware and software</w:t>
      </w:r>
      <w:r w:rsidR="00FE33F8" w:rsidRPr="00100F0C">
        <w:t xml:space="preserve">. </w:t>
      </w:r>
    </w:p>
    <w:p w14:paraId="7E3D88BF" w14:textId="77777777" w:rsidR="00DA5D12" w:rsidRPr="00100F0C" w:rsidRDefault="007840FF" w:rsidP="00567F53">
      <w:pPr>
        <w:ind w:left="56"/>
      </w:pPr>
      <w:r w:rsidRPr="00100F0C">
        <w:t xml:space="preserve">The following subsections describe the various material discussed in these interviews. </w:t>
      </w:r>
    </w:p>
    <w:p w14:paraId="19B40DD0" w14:textId="77777777" w:rsidR="00296D07" w:rsidRPr="00100F0C" w:rsidRDefault="00296D07" w:rsidP="00DA5D12">
      <w:pPr>
        <w:pStyle w:val="Heading3"/>
        <w:rPr>
          <w:color w:val="auto"/>
        </w:rPr>
      </w:pPr>
    </w:p>
    <w:p w14:paraId="2B8292F2" w14:textId="77777777" w:rsidR="00CB11CF" w:rsidRDefault="00CB11CF">
      <w:pPr>
        <w:spacing w:line="276" w:lineRule="auto"/>
        <w:jc w:val="left"/>
        <w:rPr>
          <w:rFonts w:asciiTheme="majorHAnsi" w:eastAsiaTheme="majorEastAsia" w:hAnsiTheme="majorHAnsi" w:cstheme="majorBidi"/>
          <w:b/>
          <w:bCs/>
          <w:i/>
          <w:iCs/>
        </w:rPr>
      </w:pPr>
      <w:r>
        <w:br w:type="page"/>
      </w:r>
    </w:p>
    <w:p w14:paraId="4B4C1219" w14:textId="77777777" w:rsidR="00DA5D12" w:rsidRPr="00100F0C" w:rsidRDefault="00C85177" w:rsidP="00D038E3">
      <w:pPr>
        <w:pStyle w:val="Heading4"/>
        <w:rPr>
          <w:color w:val="auto"/>
        </w:rPr>
      </w:pPr>
      <w:r>
        <w:rPr>
          <w:color w:val="auto"/>
        </w:rPr>
        <w:lastRenderedPageBreak/>
        <w:t xml:space="preserve">6.4.3.1 </w:t>
      </w:r>
      <w:r w:rsidR="00D32EF1" w:rsidRPr="00100F0C">
        <w:rPr>
          <w:color w:val="auto"/>
        </w:rPr>
        <w:t>Occupational Therapist Interviews</w:t>
      </w:r>
    </w:p>
    <w:p w14:paraId="405F2E29" w14:textId="77777777" w:rsidR="00581AE7" w:rsidRPr="00100F0C" w:rsidRDefault="00581AE7" w:rsidP="00581AE7"/>
    <w:p w14:paraId="1E7AB602" w14:textId="77777777" w:rsidR="003D75AB" w:rsidRPr="00100F0C" w:rsidRDefault="006D3255" w:rsidP="00DA5D12">
      <w:r w:rsidRPr="00100F0C">
        <w:t xml:space="preserve">Merlin Park Hospital has </w:t>
      </w:r>
      <w:r w:rsidR="003D75AB" w:rsidRPr="00100F0C">
        <w:t xml:space="preserve">staff </w:t>
      </w:r>
      <w:r w:rsidR="00D1112A">
        <w:t>who</w:t>
      </w:r>
      <w:r w:rsidR="003D75AB" w:rsidRPr="00100F0C">
        <w:t xml:space="preserve"> provide</w:t>
      </w:r>
      <w:r w:rsidRPr="00100F0C">
        <w:t xml:space="preserve"> </w:t>
      </w:r>
      <w:r w:rsidR="00C262AE">
        <w:t xml:space="preserve">an </w:t>
      </w:r>
      <w:r w:rsidRPr="00100F0C">
        <w:t xml:space="preserve">occupational therapy service </w:t>
      </w:r>
      <w:r w:rsidR="00FC653E">
        <w:t>to</w:t>
      </w:r>
      <w:r w:rsidRPr="00100F0C">
        <w:t xml:space="preserve"> patients. </w:t>
      </w:r>
      <w:r w:rsidR="008227AC" w:rsidRPr="00100F0C">
        <w:t xml:space="preserve">The purpose of occupational therapy is </w:t>
      </w:r>
      <w:r w:rsidR="0009432D" w:rsidRPr="00100F0C">
        <w:t xml:space="preserve">to promote the well being of a patient by engaging them through purposeful and meaningful activities. </w:t>
      </w:r>
      <w:r w:rsidR="003D75AB" w:rsidRPr="00100F0C">
        <w:t xml:space="preserve">The occupational therapists were approached to assess the prototype from </w:t>
      </w:r>
      <w:r w:rsidR="008A0826" w:rsidRPr="00100F0C">
        <w:t>an occupational therapists</w:t>
      </w:r>
      <w:r w:rsidR="003D75AB" w:rsidRPr="00100F0C">
        <w:t xml:space="preserve"> point of view</w:t>
      </w:r>
      <w:r w:rsidR="004944E1" w:rsidRPr="00100F0C">
        <w:t>.</w:t>
      </w:r>
      <w:r w:rsidR="003D75AB" w:rsidRPr="00100F0C">
        <w:t xml:space="preserve"> </w:t>
      </w:r>
      <w:r w:rsidR="0009432D" w:rsidRPr="00100F0C">
        <w:t>The occu</w:t>
      </w:r>
      <w:r w:rsidR="00567F53">
        <w:t xml:space="preserve">pational therapists were asked </w:t>
      </w:r>
      <w:r w:rsidR="0009432D" w:rsidRPr="00100F0C">
        <w:t xml:space="preserve">questions about various aspects of the system, including hardware design, software design and any other feedback related to the system. </w:t>
      </w:r>
    </w:p>
    <w:p w14:paraId="64A53FC5" w14:textId="77777777" w:rsidR="003D75AB" w:rsidRPr="00100F0C" w:rsidRDefault="00F06B18" w:rsidP="00DA5D12">
      <w:r w:rsidRPr="00100F0C">
        <w:t>Possible p</w:t>
      </w:r>
      <w:r w:rsidR="003D75AB" w:rsidRPr="00100F0C">
        <w:t xml:space="preserve">hysical design features which </w:t>
      </w:r>
      <w:r w:rsidRPr="00100F0C">
        <w:t>could be included in future designs were discussed. Installing a handrail on the</w:t>
      </w:r>
      <w:r w:rsidR="00D30540" w:rsidRPr="00100F0C">
        <w:t xml:space="preserve"> edge of the multi-touch</w:t>
      </w:r>
      <w:r w:rsidRPr="00100F0C">
        <w:t xml:space="preserve"> screen </w:t>
      </w:r>
      <w:r w:rsidR="00567F53">
        <w:t xml:space="preserve">was seen as </w:t>
      </w:r>
      <w:r w:rsidRPr="00100F0C">
        <w:t>be</w:t>
      </w:r>
      <w:r w:rsidR="00567F53">
        <w:t>ing</w:t>
      </w:r>
      <w:r w:rsidRPr="00100F0C">
        <w:t xml:space="preserve"> beneficial to</w:t>
      </w:r>
      <w:r w:rsidR="003D75AB" w:rsidRPr="00100F0C">
        <w:t xml:space="preserve"> patients who relied on walkin</w:t>
      </w:r>
      <w:r w:rsidR="00A52F43" w:rsidRPr="00100F0C">
        <w:t xml:space="preserve">g frames to support themselves; </w:t>
      </w:r>
      <w:r w:rsidR="00BB435F">
        <w:t>it</w:t>
      </w:r>
      <w:r w:rsidR="00A52F43" w:rsidRPr="00100F0C">
        <w:t xml:space="preserve"> </w:t>
      </w:r>
      <w:r w:rsidR="00567F53">
        <w:t xml:space="preserve">was </w:t>
      </w:r>
      <w:r w:rsidR="00A52F43" w:rsidRPr="00100F0C">
        <w:t xml:space="preserve">also </w:t>
      </w:r>
      <w:r w:rsidR="00567F53">
        <w:t xml:space="preserve">felt that this </w:t>
      </w:r>
      <w:r w:rsidR="00DB472C">
        <w:t xml:space="preserve">would </w:t>
      </w:r>
      <w:r w:rsidRPr="00100F0C">
        <w:t>allow them to use the</w:t>
      </w:r>
      <w:r w:rsidR="00567F53">
        <w:t xml:space="preserve"> system</w:t>
      </w:r>
      <w:r w:rsidRPr="00100F0C">
        <w:t xml:space="preserve"> for longer periods of time. </w:t>
      </w:r>
      <w:r w:rsidR="00DB472C">
        <w:t xml:space="preserve"> </w:t>
      </w:r>
    </w:p>
    <w:p w14:paraId="328C48A0" w14:textId="77777777" w:rsidR="003D75AB" w:rsidRPr="00100F0C" w:rsidRDefault="003D75AB" w:rsidP="00DA5D12">
      <w:r w:rsidRPr="00100F0C">
        <w:t>The occupational therapists found that portions of the screen would become unresponsive if sunlight was intense.</w:t>
      </w:r>
      <w:r w:rsidR="001826F1" w:rsidRPr="00100F0C">
        <w:t xml:space="preserve"> P</w:t>
      </w:r>
      <w:r w:rsidRPr="00100F0C">
        <w:t>atients would get frustrated with the system when it became unresponsive</w:t>
      </w:r>
      <w:r w:rsidR="0009432D" w:rsidRPr="00100F0C">
        <w:t>,</w:t>
      </w:r>
      <w:r w:rsidRPr="00100F0C">
        <w:t xml:space="preserve"> </w:t>
      </w:r>
      <w:r w:rsidR="0009432D" w:rsidRPr="00100F0C">
        <w:t>e</w:t>
      </w:r>
      <w:r w:rsidRPr="00100F0C">
        <w:t xml:space="preserve">specially </w:t>
      </w:r>
      <w:r w:rsidR="001826F1" w:rsidRPr="00100F0C">
        <w:t xml:space="preserve">when using </w:t>
      </w:r>
      <w:r w:rsidRPr="00100F0C">
        <w:t>the reaction activity</w:t>
      </w:r>
      <w:r w:rsidR="0009432D" w:rsidRPr="00100F0C">
        <w:t>. D</w:t>
      </w:r>
      <w:r w:rsidRPr="00100F0C">
        <w:t>ue to unresponsiveness</w:t>
      </w:r>
      <w:r w:rsidR="0009432D" w:rsidRPr="00100F0C">
        <w:t xml:space="preserve"> of the screen</w:t>
      </w:r>
      <w:r w:rsidRPr="00100F0C">
        <w:t xml:space="preserve">, the reaction time getting recorded </w:t>
      </w:r>
      <w:r w:rsidR="0009432D" w:rsidRPr="00100F0C">
        <w:t xml:space="preserve">by the system </w:t>
      </w:r>
      <w:r w:rsidRPr="00100F0C">
        <w:t>wa</w:t>
      </w:r>
      <w:r w:rsidR="001826F1" w:rsidRPr="00100F0C">
        <w:t>s not the "true" reaction time, since the user might have to press the screen a second or third time for the system to register the interaction.</w:t>
      </w:r>
    </w:p>
    <w:p w14:paraId="4ACAF6B8" w14:textId="77777777" w:rsidR="007635DF" w:rsidRPr="00F2760A" w:rsidRDefault="001826F1" w:rsidP="00DA5D12">
      <w:r w:rsidRPr="00F2760A">
        <w:t>When discussing the system software, t</w:t>
      </w:r>
      <w:r w:rsidR="003D75AB" w:rsidRPr="00F2760A">
        <w:t xml:space="preserve">he reaction </w:t>
      </w:r>
      <w:r w:rsidR="00C81A1D" w:rsidRPr="00F2760A">
        <w:t xml:space="preserve">test </w:t>
      </w:r>
      <w:r w:rsidR="003D75AB" w:rsidRPr="00F2760A">
        <w:t>activity was</w:t>
      </w:r>
      <w:r w:rsidR="00C24862" w:rsidRPr="00F2760A">
        <w:t xml:space="preserve"> described by the occupational therapist as</w:t>
      </w:r>
      <w:r w:rsidR="003D75AB" w:rsidRPr="00F2760A">
        <w:t xml:space="preserve"> good </w:t>
      </w:r>
      <w:r w:rsidR="00C24862" w:rsidRPr="00F2760A">
        <w:t xml:space="preserve">activity </w:t>
      </w:r>
      <w:r w:rsidR="003D75AB" w:rsidRPr="00F2760A">
        <w:t>for encouraging people with spatial neglect</w:t>
      </w:r>
      <w:r w:rsidR="00C24862" w:rsidRPr="00F2760A">
        <w:t xml:space="preserve">. </w:t>
      </w:r>
      <w:r w:rsidR="007635DF" w:rsidRPr="00F2760A">
        <w:t xml:space="preserve">Spatial neglect is a syndrome which is </w:t>
      </w:r>
      <w:r w:rsidR="00F2760A" w:rsidRPr="00F2760A">
        <w:t>typically an after effect of stroke; i</w:t>
      </w:r>
      <w:r w:rsidR="007635DF" w:rsidRPr="00F2760A">
        <w:t xml:space="preserve">t is characterised by a failure to </w:t>
      </w:r>
      <w:r w:rsidR="00F2760A" w:rsidRPr="00F2760A">
        <w:t xml:space="preserve">be aware or </w:t>
      </w:r>
      <w:r w:rsidR="007635DF" w:rsidRPr="00F2760A">
        <w:t>detect stimulus</w:t>
      </w:r>
      <w:r w:rsidR="00F2760A" w:rsidRPr="00F2760A">
        <w:t xml:space="preserve"> on one side of their personal or extrapersonal space </w:t>
      </w:r>
      <w:r w:rsidR="00DB57F7" w:rsidRPr="00F2760A">
        <w:fldChar w:fldCharType="begin"/>
      </w:r>
      <w:r w:rsidR="00E75294">
        <w:instrText xml:space="preserve"> ADDIN EN.CITE &lt;EndNote&gt;&lt;Cite&gt;&lt;Author&gt;Parton&lt;/Author&gt;&lt;Year&gt;2004&lt;/Year&gt;&lt;IDText&gt;Spatial Neglect&lt;/IDText&gt;&lt;DisplayText&gt;[99]&lt;/DisplayText&gt;&lt;record&gt;&lt;urls&gt;&lt;related-urls&gt;&lt;url&gt;http://discovery.ucl.ac.uk/3524/1/3524.pdf&lt;/url&gt;&lt;/related-urls&gt;&lt;/urls&gt;&lt;titles&gt;&lt;title&gt;Spatial Neglect&lt;/title&gt;&lt;secondary-title&gt;Advances in Clinical Neuroscience and Rehabilitation&lt;/secondary-title&gt;&lt;/titles&gt;&lt;pages&gt;17-18&lt;/pages&gt;&lt;number&gt;4&lt;/number&gt;&lt;contributors&gt;&lt;authors&gt;&lt;author&gt;Parton, Andrew&lt;/author&gt;&lt;author&gt;Husain, Masud&lt;/author&gt;&lt;/authors&gt;&lt;/contributors&gt;&lt;section&gt;17&lt;/section&gt;&lt;added-date format="utc"&gt;1338457973&lt;/added-date&gt;&lt;ref-type name="Journal Article"&gt;17&lt;/ref-type&gt;&lt;dates&gt;&lt;year&gt;2004&lt;/year&gt;&lt;/dates&gt;&lt;rec-number&gt;200&lt;/rec-number&gt;&lt;last-updated-date format="utc"&gt;1338458266&lt;/last-updated-date&gt;&lt;volume&gt;4&lt;/volume&gt;&lt;/record&gt;&lt;/Cite&gt;&lt;/EndNote&gt;</w:instrText>
      </w:r>
      <w:r w:rsidR="00DB57F7" w:rsidRPr="00F2760A">
        <w:fldChar w:fldCharType="separate"/>
      </w:r>
      <w:r w:rsidR="00E75294">
        <w:rPr>
          <w:noProof/>
        </w:rPr>
        <w:t>[99]</w:t>
      </w:r>
      <w:r w:rsidR="00DB57F7" w:rsidRPr="00F2760A">
        <w:fldChar w:fldCharType="end"/>
      </w:r>
      <w:r w:rsidR="00F2760A" w:rsidRPr="00F2760A">
        <w:t xml:space="preserve">. </w:t>
      </w:r>
    </w:p>
    <w:p w14:paraId="6767CD74" w14:textId="77777777" w:rsidR="00290F85" w:rsidRPr="007D3EA9" w:rsidRDefault="00C24862" w:rsidP="00DA5D12">
      <w:r w:rsidRPr="007D3EA9">
        <w:t xml:space="preserve">The occupational therapist also stated that the reaction test activity also </w:t>
      </w:r>
      <w:r w:rsidR="003D75AB" w:rsidRPr="007D3EA9">
        <w:t>provides a good scanning exercise</w:t>
      </w:r>
      <w:r w:rsidRPr="007D3EA9">
        <w:t xml:space="preserve"> for patients</w:t>
      </w:r>
      <w:r w:rsidR="003D75AB" w:rsidRPr="007D3EA9">
        <w:t>.</w:t>
      </w:r>
      <w:r w:rsidR="00765530" w:rsidRPr="007D3EA9">
        <w:t xml:space="preserve"> A scanning exercise was described as an exercise which causes the</w:t>
      </w:r>
      <w:r w:rsidR="008B4E3C" w:rsidRPr="007D3EA9">
        <w:t xml:space="preserve"> patients to visually scan the surrounding</w:t>
      </w:r>
      <w:r w:rsidR="00765530" w:rsidRPr="007D3EA9">
        <w:t xml:space="preserve"> environment.</w:t>
      </w:r>
      <w:r w:rsidRPr="007D3EA9">
        <w:t xml:space="preserve"> Although the activity was created for people with dementia, the occupational therapist stated</w:t>
      </w:r>
      <w:r w:rsidR="00290F85" w:rsidRPr="007D3EA9">
        <w:t xml:space="preserve"> that the prototype could also be used by elderly patients who were suffering from age related disabilities, such as stroke. It was noted that the prototype's reaction test activity could </w:t>
      </w:r>
      <w:r w:rsidR="00290F85" w:rsidRPr="007D3EA9">
        <w:lastRenderedPageBreak/>
        <w:t>have potential, along with other tests to assess if patients could discharged and would be suitable to drive again.</w:t>
      </w:r>
      <w:r w:rsidR="008B4E3C" w:rsidRPr="007D3EA9">
        <w:t xml:space="preserve"> </w:t>
      </w:r>
    </w:p>
    <w:p w14:paraId="1441C877" w14:textId="77777777" w:rsidR="003C3675" w:rsidRPr="00100F0C" w:rsidRDefault="00A52F43" w:rsidP="00DA5D12">
      <w:r w:rsidRPr="00100F0C">
        <w:t>T</w:t>
      </w:r>
      <w:r w:rsidR="00E53F73" w:rsidRPr="00100F0C">
        <w:t xml:space="preserve">he occupational therapist </w:t>
      </w:r>
      <w:r w:rsidRPr="00100F0C">
        <w:t>established that the reminiscence activity was</w:t>
      </w:r>
      <w:r w:rsidR="00560C81" w:rsidRPr="00100F0C">
        <w:t xml:space="preserve"> </w:t>
      </w:r>
      <w:r w:rsidR="003C3675" w:rsidRPr="00100F0C">
        <w:t>difficult</w:t>
      </w:r>
      <w:r w:rsidR="00E53F73" w:rsidRPr="00100F0C">
        <w:t xml:space="preserve"> for dementia sufferers</w:t>
      </w:r>
      <w:r w:rsidR="00560C81" w:rsidRPr="00100F0C">
        <w:t xml:space="preserve"> to use</w:t>
      </w:r>
      <w:r w:rsidR="003C3675" w:rsidRPr="00100F0C">
        <w:t>.</w:t>
      </w:r>
      <w:r w:rsidR="00595822" w:rsidRPr="00100F0C">
        <w:t xml:space="preserve"> The</w:t>
      </w:r>
      <w:r w:rsidRPr="00100F0C">
        <w:t xml:space="preserve"> scattered photograph interface proved</w:t>
      </w:r>
      <w:r w:rsidR="00595822" w:rsidRPr="00100F0C">
        <w:t xml:space="preserve"> to be too cluttered</w:t>
      </w:r>
      <w:r w:rsidRPr="00100F0C">
        <w:t>, making it difficult for the patient to view the images clearly</w:t>
      </w:r>
      <w:r w:rsidR="00595822" w:rsidRPr="00100F0C">
        <w:t xml:space="preserve">. Also the gestures need to manipulate the photographs (two-finger scale and two-finger rotate) were </w:t>
      </w:r>
      <w:r w:rsidR="00567F53">
        <w:t xml:space="preserve">seen to be </w:t>
      </w:r>
      <w:r w:rsidR="00595822" w:rsidRPr="00100F0C">
        <w:t>too complex for some patients</w:t>
      </w:r>
      <w:r w:rsidRPr="00100F0C">
        <w:t xml:space="preserve">. </w:t>
      </w:r>
    </w:p>
    <w:p w14:paraId="3AB4313B" w14:textId="77777777" w:rsidR="00560C81" w:rsidRPr="00100F0C" w:rsidRDefault="000E37C0" w:rsidP="00560C81">
      <w:r>
        <w:t>Additional p</w:t>
      </w:r>
      <w:r w:rsidR="00560C81" w:rsidRPr="00100F0C">
        <w:t>otential activities were discussed and described by the occupational therapy staff, this included acti</w:t>
      </w:r>
      <w:r w:rsidR="00A52F43" w:rsidRPr="00100F0C">
        <w:t xml:space="preserve">vities to promote handwriting. The occupational therapist staff noted that the paint activity was sometimes used by patients for handwriting and even for some games, such as </w:t>
      </w:r>
      <w:r w:rsidR="00DD160D" w:rsidRPr="00100F0C">
        <w:t>"</w:t>
      </w:r>
      <w:r w:rsidR="00A52F43" w:rsidRPr="00100F0C">
        <w:t>x's and o's</w:t>
      </w:r>
      <w:r w:rsidR="00DD160D" w:rsidRPr="00100F0C">
        <w:t>"</w:t>
      </w:r>
      <w:r w:rsidR="00A52F43" w:rsidRPr="00100F0C">
        <w:t xml:space="preserve">. </w:t>
      </w:r>
    </w:p>
    <w:p w14:paraId="2DD18086" w14:textId="77777777" w:rsidR="00560C81" w:rsidRPr="00100F0C" w:rsidRDefault="00560C81" w:rsidP="00B85F00"/>
    <w:p w14:paraId="593C5138" w14:textId="77777777" w:rsidR="00DA5D12" w:rsidRPr="00100F0C" w:rsidRDefault="00C85177" w:rsidP="00D038E3">
      <w:pPr>
        <w:pStyle w:val="Heading4"/>
        <w:rPr>
          <w:color w:val="auto"/>
        </w:rPr>
      </w:pPr>
      <w:r>
        <w:rPr>
          <w:color w:val="auto"/>
        </w:rPr>
        <w:t xml:space="preserve">6.4.3.2 </w:t>
      </w:r>
      <w:r w:rsidR="00D32EF1" w:rsidRPr="00100F0C">
        <w:rPr>
          <w:color w:val="auto"/>
        </w:rPr>
        <w:t>Physiotherapist Interviews</w:t>
      </w:r>
    </w:p>
    <w:p w14:paraId="7A04C88D" w14:textId="77777777" w:rsidR="00341655" w:rsidRPr="00100F0C" w:rsidRDefault="00341655" w:rsidP="00341655"/>
    <w:p w14:paraId="248EC90D" w14:textId="77777777" w:rsidR="002047C0" w:rsidRPr="00100F0C" w:rsidRDefault="00DD160D" w:rsidP="00DA5D12">
      <w:r w:rsidRPr="00100F0C">
        <w:t>The</w:t>
      </w:r>
      <w:r w:rsidR="008622F7" w:rsidRPr="00100F0C">
        <w:t xml:space="preserve"> physiotherapy department within Merlin Park </w:t>
      </w:r>
      <w:r w:rsidR="00D14790" w:rsidRPr="00100F0C">
        <w:t>Hospital</w:t>
      </w:r>
      <w:r w:rsidR="008622F7" w:rsidRPr="00100F0C">
        <w:t xml:space="preserve"> is concerned with the rehabilitation of </w:t>
      </w:r>
      <w:r w:rsidR="00D14790" w:rsidRPr="00100F0C">
        <w:t xml:space="preserve">patients through physical exercise. </w:t>
      </w:r>
      <w:r w:rsidR="00CF183A" w:rsidRPr="00100F0C">
        <w:t>Staff members of the physiotherapy department were</w:t>
      </w:r>
      <w:r w:rsidR="00D14790" w:rsidRPr="00100F0C">
        <w:t xml:space="preserve"> approached to give feedback from a physiotherapist's </w:t>
      </w:r>
      <w:r w:rsidRPr="00100F0C">
        <w:t>perspective</w:t>
      </w:r>
      <w:r w:rsidR="00D14790" w:rsidRPr="00100F0C">
        <w:t xml:space="preserve">. Feedback was given through informal verbal interviews. </w:t>
      </w:r>
    </w:p>
    <w:p w14:paraId="14C3CD12" w14:textId="77777777" w:rsidR="002047C0" w:rsidRPr="00100F0C" w:rsidRDefault="002047C0" w:rsidP="00DA5D12">
      <w:r w:rsidRPr="00100F0C">
        <w:t xml:space="preserve">The physiotherapists commented that they could use some of the prototype's activities in their daily routine, including the reaction activity and the game activity. They commented that these activities were most useful from physiotherapist's standpoint. However, the music, paint and reminiscence activities were described as not very useful for a physiotherapist's </w:t>
      </w:r>
      <w:r w:rsidR="00DD160D" w:rsidRPr="00100F0C">
        <w:t xml:space="preserve">daily </w:t>
      </w:r>
      <w:r w:rsidRPr="00100F0C">
        <w:t>routine.</w:t>
      </w:r>
    </w:p>
    <w:p w14:paraId="369EDABF" w14:textId="77777777" w:rsidR="00802E6B" w:rsidRPr="00100F0C" w:rsidRDefault="00524D8E" w:rsidP="00802E6B">
      <w:r w:rsidRPr="00100F0C">
        <w:t xml:space="preserve">The physical design of the multi-touch system was </w:t>
      </w:r>
      <w:r w:rsidR="005B2EB3" w:rsidRPr="00100F0C">
        <w:t xml:space="preserve">also </w:t>
      </w:r>
      <w:r w:rsidRPr="00100F0C">
        <w:t>discussed in the interview. The panels on the front of the screen and the static angle and height of the screen make the screen only suitable to use by patients who can stand. T</w:t>
      </w:r>
      <w:r w:rsidR="00D07059" w:rsidRPr="00100F0C">
        <w:t xml:space="preserve">hey </w:t>
      </w:r>
      <w:r w:rsidR="00D621DB">
        <w:t>felt</w:t>
      </w:r>
      <w:r w:rsidR="00D07059" w:rsidRPr="00100F0C">
        <w:t xml:space="preserve"> that </w:t>
      </w:r>
      <w:r w:rsidR="00235BB2" w:rsidRPr="00100F0C">
        <w:t xml:space="preserve">rotating the screen </w:t>
      </w:r>
      <w:r w:rsidR="00D621DB">
        <w:t xml:space="preserve">to </w:t>
      </w:r>
      <w:r w:rsidRPr="00100F0C">
        <w:t xml:space="preserve">a </w:t>
      </w:r>
      <w:r w:rsidR="00235BB2" w:rsidRPr="00100F0C">
        <w:t>more vertical</w:t>
      </w:r>
      <w:r w:rsidRPr="00100F0C">
        <w:t xml:space="preserve"> angle</w:t>
      </w:r>
      <w:r w:rsidR="00D621DB">
        <w:t>/position</w:t>
      </w:r>
      <w:r w:rsidR="00D07059" w:rsidRPr="00100F0C">
        <w:t xml:space="preserve"> </w:t>
      </w:r>
      <w:r w:rsidR="00235BB2" w:rsidRPr="00100F0C">
        <w:t xml:space="preserve">would </w:t>
      </w:r>
      <w:r w:rsidR="00D07059" w:rsidRPr="00100F0C">
        <w:t>make the screen more accessible to</w:t>
      </w:r>
      <w:r w:rsidR="009C0AEE" w:rsidRPr="00100F0C">
        <w:t xml:space="preserve"> a</w:t>
      </w:r>
      <w:r w:rsidR="00D07059" w:rsidRPr="00100F0C">
        <w:t xml:space="preserve"> </w:t>
      </w:r>
      <w:r w:rsidR="009C0AEE" w:rsidRPr="00100F0C">
        <w:t>larger number of patients</w:t>
      </w:r>
      <w:r w:rsidR="00D07059" w:rsidRPr="00100F0C">
        <w:t xml:space="preserve">. </w:t>
      </w:r>
    </w:p>
    <w:p w14:paraId="073A9580" w14:textId="77777777" w:rsidR="00802E6B" w:rsidRPr="00100F0C" w:rsidRDefault="004327E8" w:rsidP="00802E6B">
      <w:r w:rsidRPr="00100F0C">
        <w:lastRenderedPageBreak/>
        <w:t xml:space="preserve">Touch-sensing </w:t>
      </w:r>
      <w:r w:rsidR="00D621DB">
        <w:t xml:space="preserve">response </w:t>
      </w:r>
      <w:r w:rsidRPr="00100F0C">
        <w:t xml:space="preserve">was described by the physiotherapist as </w:t>
      </w:r>
      <w:r w:rsidR="00D621DB">
        <w:t>being "</w:t>
      </w:r>
      <w:r w:rsidRPr="00100F0C">
        <w:t>poor</w:t>
      </w:r>
      <w:r w:rsidR="00D621DB">
        <w:t>"</w:t>
      </w:r>
      <w:r w:rsidRPr="00100F0C">
        <w:t xml:space="preserve"> on days with bright sunlight. The </w:t>
      </w:r>
      <w:r w:rsidR="005B2EB3" w:rsidRPr="00100F0C">
        <w:t xml:space="preserve">bright </w:t>
      </w:r>
      <w:r w:rsidR="00802E6B" w:rsidRPr="00100F0C">
        <w:t xml:space="preserve">sunlight </w:t>
      </w:r>
      <w:r w:rsidR="00D621DB">
        <w:t xml:space="preserve">also </w:t>
      </w:r>
      <w:r w:rsidR="00802E6B" w:rsidRPr="00100F0C">
        <w:t xml:space="preserve">caused the system to be unresponsive at times. </w:t>
      </w:r>
      <w:r w:rsidRPr="00100F0C">
        <w:t xml:space="preserve">This issue was found to be frustrating when patients were trying to use the system. </w:t>
      </w:r>
    </w:p>
    <w:p w14:paraId="6D86073F" w14:textId="77777777" w:rsidR="00D07059" w:rsidRPr="00100F0C" w:rsidRDefault="00D369ED" w:rsidP="00D07059">
      <w:r w:rsidRPr="00100F0C">
        <w:t xml:space="preserve">Aspects of the user interface were discussed by the physiotherapists. They </w:t>
      </w:r>
      <w:r w:rsidR="00D07059" w:rsidRPr="00100F0C">
        <w:t xml:space="preserve">found that the position and size of the home button on the screen was too far away for users to reach and the target area of the button was too small. This was problematic for patients especially the users who were physically disabled and could not reach far due to their disability. </w:t>
      </w:r>
      <w:r w:rsidR="004327E8" w:rsidRPr="00100F0C">
        <w:t xml:space="preserve">Positioning the button to the lower left hand corner of the screen was suggested as a possible position for the home button. </w:t>
      </w:r>
    </w:p>
    <w:p w14:paraId="49D0DB1F" w14:textId="77777777" w:rsidR="003C5962" w:rsidRPr="00100F0C" w:rsidRDefault="0081505F" w:rsidP="001200E8">
      <w:r w:rsidRPr="00100F0C">
        <w:t xml:space="preserve">The reminiscence activity was described as 'too difficult' for patients to use. </w:t>
      </w:r>
      <w:r w:rsidR="00D07059" w:rsidRPr="00100F0C">
        <w:t>The enlarging image operation gesture was quite complex</w:t>
      </w:r>
      <w:r w:rsidRPr="00100F0C">
        <w:t xml:space="preserve"> and caused sporadic behaviour</w:t>
      </w:r>
      <w:r w:rsidR="004327E8" w:rsidRPr="00100F0C">
        <w:t xml:space="preserve"> </w:t>
      </w:r>
      <w:r w:rsidRPr="00100F0C">
        <w:t>when the system would be unresponsive due to sunlight; this behaviour sometimes confused the patients</w:t>
      </w:r>
      <w:r w:rsidR="00D07059" w:rsidRPr="00100F0C">
        <w:t>.</w:t>
      </w:r>
      <w:r w:rsidRPr="00100F0C">
        <w:t xml:space="preserve"> It was noted that this confusion could prevent the patients from wanting to return to the system.</w:t>
      </w:r>
      <w:r w:rsidR="00D07059" w:rsidRPr="00100F0C">
        <w:t xml:space="preserve"> Suggestions for improving the reminiscence activity were to use a more organised approach, rather than displaying all i</w:t>
      </w:r>
      <w:r w:rsidR="004327E8" w:rsidRPr="00100F0C">
        <w:t>mages scattered over the screen</w:t>
      </w:r>
      <w:r w:rsidR="00D07059" w:rsidRPr="00100F0C">
        <w:t xml:space="preserve">. </w:t>
      </w:r>
      <w:r w:rsidR="004327E8" w:rsidRPr="00100F0C">
        <w:t xml:space="preserve">It was also suggested that the images could be stored in a photo-album like widget where the user could navigate through 'pages'. </w:t>
      </w:r>
    </w:p>
    <w:p w14:paraId="6C730901" w14:textId="77777777" w:rsidR="00C61705" w:rsidRPr="00100F0C" w:rsidRDefault="00C61705" w:rsidP="00D038E3">
      <w:pPr>
        <w:pStyle w:val="Heading4"/>
        <w:rPr>
          <w:color w:val="auto"/>
        </w:rPr>
      </w:pPr>
    </w:p>
    <w:p w14:paraId="142D55EA" w14:textId="77777777" w:rsidR="00DA5D12" w:rsidRPr="00100F0C" w:rsidRDefault="00C85177" w:rsidP="00D038E3">
      <w:pPr>
        <w:pStyle w:val="Heading4"/>
        <w:rPr>
          <w:color w:val="auto"/>
        </w:rPr>
      </w:pPr>
      <w:r>
        <w:rPr>
          <w:color w:val="auto"/>
        </w:rPr>
        <w:t xml:space="preserve">6.4.3.3 </w:t>
      </w:r>
      <w:r w:rsidR="00DA5D12" w:rsidRPr="00100F0C">
        <w:rPr>
          <w:color w:val="auto"/>
        </w:rPr>
        <w:t>Nursing Staff</w:t>
      </w:r>
      <w:r w:rsidR="00D32EF1" w:rsidRPr="00100F0C">
        <w:rPr>
          <w:color w:val="auto"/>
        </w:rPr>
        <w:t xml:space="preserve"> Interviews</w:t>
      </w:r>
    </w:p>
    <w:p w14:paraId="2A45B0E0" w14:textId="77777777" w:rsidR="00341655" w:rsidRPr="00100F0C" w:rsidRDefault="00341655" w:rsidP="00341655"/>
    <w:p w14:paraId="4E9F4410" w14:textId="77777777" w:rsidR="00025858" w:rsidRPr="00100F0C" w:rsidRDefault="005E341F" w:rsidP="00B85F00">
      <w:r>
        <w:t>T</w:t>
      </w:r>
      <w:r w:rsidR="00E73392" w:rsidRPr="00100F0C">
        <w:t>he n</w:t>
      </w:r>
      <w:r w:rsidR="002419FF" w:rsidRPr="00100F0C">
        <w:t xml:space="preserve">ursing staff were interviewed about various aspects of the </w:t>
      </w:r>
      <w:r w:rsidR="00820CCB" w:rsidRPr="00100F0C">
        <w:t>multi-touch system</w:t>
      </w:r>
      <w:r w:rsidR="002419FF" w:rsidRPr="00100F0C">
        <w:t>.</w:t>
      </w:r>
      <w:r>
        <w:t xml:space="preserve"> </w:t>
      </w:r>
      <w:r w:rsidR="00025858" w:rsidRPr="00100F0C">
        <w:t>There were various aspects of the accessibility of the prototype</w:t>
      </w:r>
      <w:r w:rsidR="004327E8" w:rsidRPr="00100F0C">
        <w:t xml:space="preserve"> which were discussed by the nursing staff</w:t>
      </w:r>
      <w:r w:rsidR="00025858" w:rsidRPr="00100F0C">
        <w:t xml:space="preserve">. Most </w:t>
      </w:r>
      <w:r>
        <w:t xml:space="preserve">of the </w:t>
      </w:r>
      <w:r w:rsidR="00025858" w:rsidRPr="00100F0C">
        <w:t xml:space="preserve">tables in the ward </w:t>
      </w:r>
      <w:r>
        <w:t xml:space="preserve">were adjustable (angle and height of the table). </w:t>
      </w:r>
      <w:r w:rsidR="00025858" w:rsidRPr="00100F0C">
        <w:t xml:space="preserve">It was suggested that the system should be made in a way where both height and angle of the screen could be adjusted to accommodate most patients.  </w:t>
      </w:r>
      <w:r w:rsidR="005F378A" w:rsidRPr="00100F0C">
        <w:t xml:space="preserve">Currently, the design of the multi-touch system is not accessible to wheelchair users and it does not accommodate for people to comfortably sit down in front of it. </w:t>
      </w:r>
      <w:r>
        <w:t xml:space="preserve">Redesigning the system, as suggested by the staff, would be expected to correct most accessibility issues. </w:t>
      </w:r>
    </w:p>
    <w:p w14:paraId="4F02E69D" w14:textId="77777777" w:rsidR="00200B67" w:rsidRPr="00100F0C" w:rsidRDefault="00B85F00" w:rsidP="00B85F00">
      <w:r w:rsidRPr="00100F0C">
        <w:lastRenderedPageBreak/>
        <w:t>Due to the nature of a large touch screen, a residue of dirt</w:t>
      </w:r>
      <w:r w:rsidR="00104931">
        <w:t>,</w:t>
      </w:r>
      <w:r w:rsidRPr="00100F0C">
        <w:t xml:space="preserve"> from people interacting with it regularly </w:t>
      </w:r>
      <w:r w:rsidR="00104931">
        <w:t>can accumulate</w:t>
      </w:r>
      <w:r w:rsidRPr="00100F0C">
        <w:t xml:space="preserve">. </w:t>
      </w:r>
      <w:r w:rsidR="00104931">
        <w:t xml:space="preserve">This is also true if the system is used for long periods of time. </w:t>
      </w:r>
      <w:r w:rsidRPr="00100F0C">
        <w:t>The issue of hygiene was discussed by nursing staff as a potential problem associated with the touch screen if it was not cleaned on a regular basis. Given that the systems screen is made of polycarbonate, the screen could be cleaned regularly with the surface cleaners used in the hospital without damaging the surface.</w:t>
      </w:r>
    </w:p>
    <w:p w14:paraId="3D55F5D8" w14:textId="77777777" w:rsidR="00200B67" w:rsidRPr="00100F0C" w:rsidRDefault="00A40249" w:rsidP="00200B67">
      <w:r w:rsidRPr="00100F0C">
        <w:t>At the time of the pilot study, m</w:t>
      </w:r>
      <w:r w:rsidR="00413425" w:rsidRPr="00100F0C">
        <w:t>ost of the activities d</w:t>
      </w:r>
      <w:r w:rsidR="00104931">
        <w:t>id</w:t>
      </w:r>
      <w:r w:rsidR="00413425" w:rsidRPr="00100F0C">
        <w:t xml:space="preserve"> not make use of audio. The nursing staff suggests that generally </w:t>
      </w:r>
      <w:r w:rsidRPr="00100F0C">
        <w:t>including</w:t>
      </w:r>
      <w:r w:rsidR="00413425" w:rsidRPr="00100F0C">
        <w:t xml:space="preserve"> more audio would </w:t>
      </w:r>
      <w:r w:rsidR="00EE3E15" w:rsidRPr="00100F0C">
        <w:t xml:space="preserve">make the experience more immersive. </w:t>
      </w:r>
      <w:r w:rsidR="00104931">
        <w:t>It was believed by the nursing staff that a</w:t>
      </w:r>
      <w:r w:rsidR="00A055E7" w:rsidRPr="00100F0C">
        <w:t xml:space="preserve">dding audio to the game </w:t>
      </w:r>
      <w:r w:rsidR="00EE3E15" w:rsidRPr="00100F0C">
        <w:t xml:space="preserve">when the ball would collide with objects </w:t>
      </w:r>
      <w:r w:rsidR="00A055E7" w:rsidRPr="00100F0C">
        <w:t>would</w:t>
      </w:r>
      <w:r w:rsidR="00104931">
        <w:t xml:space="preserve"> make </w:t>
      </w:r>
      <w:r w:rsidR="00EE3E15" w:rsidRPr="00100F0C">
        <w:t xml:space="preserve">the activity to be more engaging. </w:t>
      </w:r>
    </w:p>
    <w:p w14:paraId="25C52D05" w14:textId="77777777" w:rsidR="00A40249" w:rsidRPr="00100F0C" w:rsidRDefault="003809BD" w:rsidP="00A40249">
      <w:r w:rsidRPr="00100F0C">
        <w:t xml:space="preserve">From the </w:t>
      </w:r>
      <w:r w:rsidR="008564E6" w:rsidRPr="00100F0C">
        <w:t>nurse's</w:t>
      </w:r>
      <w:r w:rsidRPr="00100F0C">
        <w:t xml:space="preserve"> experience in traditional reminiscence sessions, images of rural Ireland and animals would invoke the most conversation. A suggestion was given </w:t>
      </w:r>
      <w:r w:rsidR="00A40249" w:rsidRPr="00100F0C">
        <w:t>to modify</w:t>
      </w:r>
      <w:r w:rsidRPr="00100F0C">
        <w:t xml:space="preserve"> the theme of the photographs to </w:t>
      </w:r>
      <w:r w:rsidR="00A40249" w:rsidRPr="00100F0C">
        <w:t xml:space="preserve">include images similar to </w:t>
      </w:r>
      <w:r w:rsidRPr="00100F0C">
        <w:t xml:space="preserve">traditional reminiscence therapy sessions. Also, a facility for the patients to upload their own photos would make the system more entertaining to the </w:t>
      </w:r>
      <w:r w:rsidR="00A40249" w:rsidRPr="00100F0C">
        <w:t>patients</w:t>
      </w:r>
      <w:r w:rsidRPr="00100F0C">
        <w:t xml:space="preserve">. </w:t>
      </w:r>
    </w:p>
    <w:p w14:paraId="185CF295" w14:textId="77777777" w:rsidR="00A40249" w:rsidRPr="00100F0C" w:rsidRDefault="00A40249" w:rsidP="00A40249">
      <w:r w:rsidRPr="00100F0C">
        <w:t>The nursing staff commented that the large screen, together with the variety of colours make the system enjoyable and attractive for the patients to observe and to use. It even acted as a communication mechanism for family members when they came to visit.</w:t>
      </w:r>
    </w:p>
    <w:p w14:paraId="40D308D5" w14:textId="77777777" w:rsidR="00A40249" w:rsidRPr="00100F0C" w:rsidRDefault="00A40249" w:rsidP="00A40249">
      <w:r w:rsidRPr="00100F0C">
        <w:t xml:space="preserve">Feedback from the nursing staff found that some patients with dementia within the ward would use the system, although it would vary from patient to patient. Some patients would happily use the system with a prompt from the nursing staff but some patients would completely refuse to use the system even after multiple prompts from the nursing staff. </w:t>
      </w:r>
    </w:p>
    <w:p w14:paraId="7B06B0E3" w14:textId="77777777" w:rsidR="00A40249" w:rsidRPr="00100F0C" w:rsidRDefault="00A40249" w:rsidP="00D038E3">
      <w:r w:rsidRPr="00100F0C">
        <w:t xml:space="preserve">Although some patients would use the system, the nursing staff commented that more patients would use the system if it were more accessible to them. Generally, most patients in wheelchairs would not use the system but reports from the nursing staff show that a few patients would use the surface regularly, despite being in wheelchairs. </w:t>
      </w:r>
    </w:p>
    <w:p w14:paraId="4ABCE8AE" w14:textId="77777777" w:rsidR="00A40249" w:rsidRPr="00100F0C" w:rsidRDefault="00A40249" w:rsidP="00A40249">
      <w:r w:rsidRPr="00100F0C">
        <w:t>From the nurses</w:t>
      </w:r>
      <w:r w:rsidR="00DE16C3">
        <w:t>' observation of</w:t>
      </w:r>
      <w:r w:rsidRPr="00100F0C">
        <w:t xml:space="preserve"> some patients, they found that some patients did not have enough force to move the ball in the game activity and complete the task. A suggestion was to change the game activity so the y-coordinate of the block start close </w:t>
      </w:r>
      <w:r w:rsidRPr="00100F0C">
        <w:lastRenderedPageBreak/>
        <w:t>to the bottom of the screen and would gradually move further away from the bottom of the screen as the patient achieves more goals in the game.</w:t>
      </w:r>
    </w:p>
    <w:p w14:paraId="4C372A8F" w14:textId="77777777" w:rsidR="00B7241C" w:rsidRPr="00100F0C" w:rsidRDefault="00B7241C" w:rsidP="00B7241C">
      <w:r w:rsidRPr="00100F0C">
        <w:t xml:space="preserve"> </w:t>
      </w:r>
    </w:p>
    <w:p w14:paraId="7B68977F" w14:textId="77777777" w:rsidR="00DA5D12" w:rsidRPr="00100F0C" w:rsidRDefault="00C85177" w:rsidP="00D038E3">
      <w:pPr>
        <w:pStyle w:val="Heading4"/>
        <w:rPr>
          <w:color w:val="auto"/>
        </w:rPr>
      </w:pPr>
      <w:r>
        <w:rPr>
          <w:color w:val="auto"/>
        </w:rPr>
        <w:t xml:space="preserve">6.4.3.4 </w:t>
      </w:r>
      <w:r w:rsidR="00DA5D12" w:rsidRPr="00100F0C">
        <w:rPr>
          <w:color w:val="auto"/>
        </w:rPr>
        <w:t>Art Therapist</w:t>
      </w:r>
      <w:r w:rsidR="00D32EF1" w:rsidRPr="00100F0C">
        <w:rPr>
          <w:color w:val="auto"/>
        </w:rPr>
        <w:t xml:space="preserve"> Interview</w:t>
      </w:r>
    </w:p>
    <w:p w14:paraId="7688E463" w14:textId="77777777" w:rsidR="0030695D" w:rsidRPr="00100F0C" w:rsidRDefault="0030695D" w:rsidP="00DA5D12"/>
    <w:p w14:paraId="7CAE908A" w14:textId="77777777" w:rsidR="00DD160D" w:rsidRPr="00100F0C" w:rsidRDefault="00795431" w:rsidP="00DA5D12">
      <w:r w:rsidRPr="00100F0C">
        <w:t xml:space="preserve">Art therapists </w:t>
      </w:r>
      <w:r w:rsidR="00654675">
        <w:t>attend</w:t>
      </w:r>
      <w:r w:rsidRPr="00100F0C">
        <w:t xml:space="preserve"> the patients in the ward</w:t>
      </w:r>
      <w:r w:rsidR="00654675">
        <w:t>,</w:t>
      </w:r>
      <w:r w:rsidRPr="00100F0C">
        <w:t xml:space="preserve"> once a week</w:t>
      </w:r>
      <w:r w:rsidR="00654675">
        <w:t>,</w:t>
      </w:r>
      <w:r w:rsidRPr="00100F0C">
        <w:t xml:space="preserve"> for an afternoon</w:t>
      </w:r>
      <w:r w:rsidR="00654675">
        <w:t xml:space="preserve">. They facilitate </w:t>
      </w:r>
      <w:r w:rsidR="00F34B64" w:rsidRPr="00100F0C">
        <w:t>the patients and also allow the</w:t>
      </w:r>
      <w:r w:rsidR="00654675">
        <w:t xml:space="preserve">m </w:t>
      </w:r>
      <w:r w:rsidR="00F34B64" w:rsidRPr="00100F0C">
        <w:t xml:space="preserve">to express themselves artistically through the medium of arts and crafts. </w:t>
      </w:r>
      <w:r w:rsidR="00654675">
        <w:t xml:space="preserve"> </w:t>
      </w:r>
    </w:p>
    <w:p w14:paraId="4FEBF199" w14:textId="77777777" w:rsidR="003B7C63" w:rsidRPr="00100F0C" w:rsidRDefault="00DD160D" w:rsidP="00DA5D12">
      <w:r w:rsidRPr="00100F0C">
        <w:t>T</w:t>
      </w:r>
      <w:r w:rsidR="00F34B64" w:rsidRPr="00100F0C">
        <w:t xml:space="preserve">he art therapist was approached to give feedback and help assess the prototype from an art therapist's </w:t>
      </w:r>
      <w:r w:rsidRPr="00100F0C">
        <w:t>perspective</w:t>
      </w:r>
      <w:r w:rsidR="001B271D">
        <w:t>;</w:t>
      </w:r>
      <w:r w:rsidR="00F34B64" w:rsidRPr="00100F0C">
        <w:t xml:space="preserve"> in particular the paint activity.  </w:t>
      </w:r>
      <w:r w:rsidR="000F1EF1" w:rsidRPr="00100F0C">
        <w:t xml:space="preserve">The paint activity was demonstrated to the art therapist, showing the various features </w:t>
      </w:r>
      <w:r w:rsidRPr="00100F0C">
        <w:t xml:space="preserve">and functionality </w:t>
      </w:r>
      <w:r w:rsidR="000F1EF1" w:rsidRPr="00100F0C">
        <w:t xml:space="preserve">of the </w:t>
      </w:r>
      <w:r w:rsidRPr="00100F0C">
        <w:t>system</w:t>
      </w:r>
      <w:r w:rsidR="000F1EF1" w:rsidRPr="00100F0C">
        <w:t xml:space="preserve">. </w:t>
      </w:r>
      <w:r w:rsidRPr="00100F0C">
        <w:t>Feedback was mostly positive but</w:t>
      </w:r>
      <w:r w:rsidR="000F1EF1" w:rsidRPr="00100F0C">
        <w:t xml:space="preserve"> there were some </w:t>
      </w:r>
      <w:r w:rsidR="00B75A8B" w:rsidRPr="00100F0C">
        <w:t xml:space="preserve">suggestions </w:t>
      </w:r>
      <w:r w:rsidR="002F6126" w:rsidRPr="00100F0C">
        <w:t xml:space="preserve">and possible improvements </w:t>
      </w:r>
      <w:r w:rsidR="00B75A8B" w:rsidRPr="00100F0C">
        <w:t xml:space="preserve">which were offered by the art therapist; these suggestions were </w:t>
      </w:r>
      <w:r w:rsidR="00D10A36">
        <w:t>expected</w:t>
      </w:r>
      <w:r w:rsidR="00B75A8B" w:rsidRPr="00100F0C">
        <w:t xml:space="preserve"> to increase the engagement of the dementia sufferer while using the activity. </w:t>
      </w:r>
    </w:p>
    <w:p w14:paraId="29A050FA" w14:textId="77777777" w:rsidR="003B7C63" w:rsidRPr="00100F0C" w:rsidRDefault="002F6126" w:rsidP="00DA5D12">
      <w:r w:rsidRPr="00100F0C">
        <w:t xml:space="preserve">The </w:t>
      </w:r>
      <w:r w:rsidR="006A644D" w:rsidRPr="00100F0C">
        <w:t>main</w:t>
      </w:r>
      <w:r w:rsidRPr="00100F0C">
        <w:t xml:space="preserve"> suggestion </w:t>
      </w:r>
      <w:r w:rsidR="00DD160D" w:rsidRPr="00100F0C">
        <w:t xml:space="preserve">for improvement </w:t>
      </w:r>
      <w:r w:rsidRPr="00100F0C">
        <w:t>was to include images</w:t>
      </w:r>
      <w:r w:rsidR="00D10A36">
        <w:t>, as inspiration,</w:t>
      </w:r>
      <w:r w:rsidRPr="00100F0C">
        <w:t xml:space="preserve"> for the dementia suff</w:t>
      </w:r>
      <w:r w:rsidR="00D10A36">
        <w:t>erer to work with</w:t>
      </w:r>
      <w:r w:rsidRPr="00100F0C">
        <w:t xml:space="preserve">. </w:t>
      </w:r>
      <w:r w:rsidR="003B7C63" w:rsidRPr="00100F0C">
        <w:t xml:space="preserve">The art therapist noted that the interface of the paint activity was a large blank canvas; in traditional art therapy sessions, patients typically use an image or an object as inspiration. This was necessary because the dementia sufferers sometimes have difficulty with creating an entire painting from memory. </w:t>
      </w:r>
      <w:r w:rsidR="002D6DB5" w:rsidRPr="00100F0C">
        <w:t>It was suggested that the image could be possibly placed in the upper right hand corner of the screen, still providing plenty of space for the person to complete</w:t>
      </w:r>
      <w:r w:rsidR="0073651D" w:rsidRPr="00100F0C">
        <w:t xml:space="preserve"> their art work. </w:t>
      </w:r>
      <w:r w:rsidR="003B7C63" w:rsidRPr="00100F0C">
        <w:t xml:space="preserve">This suggestion could make the application more engaging to the dementia than just the blank canvas. </w:t>
      </w:r>
    </w:p>
    <w:p w14:paraId="064F4ADC" w14:textId="77777777" w:rsidR="006E0CD1" w:rsidRPr="00100F0C" w:rsidRDefault="006E0CD1" w:rsidP="00DA5D12">
      <w:r w:rsidRPr="00100F0C">
        <w:t>A possible activity which was suggested by the art therapist was that of an activity which presented an interface similar to a colouring-book. This activity would outline various objects in the image and the patient would just need to choose a colour and where to apply it. Colouring in the objects in the activity could be achieved by either the user painting the entire object or by using a bucket-fill operation.</w:t>
      </w:r>
      <w:r w:rsidR="00E42D86" w:rsidRPr="00100F0C">
        <w:t xml:space="preserve"> This was described as helping the dementia focused on the task at hand and to keep them engaged and to</w:t>
      </w:r>
      <w:r w:rsidR="005A05EE" w:rsidRPr="00100F0C">
        <w:t xml:space="preserve"> help</w:t>
      </w:r>
      <w:r w:rsidR="00E42D86" w:rsidRPr="00100F0C">
        <w:t xml:space="preserve"> preve</w:t>
      </w:r>
      <w:r w:rsidR="005A05EE" w:rsidRPr="00100F0C">
        <w:t>nt them from being distracted</w:t>
      </w:r>
      <w:r w:rsidR="00E42D86" w:rsidRPr="00100F0C">
        <w:t xml:space="preserve">. </w:t>
      </w:r>
      <w:r w:rsidRPr="00100F0C">
        <w:t xml:space="preserve"> </w:t>
      </w:r>
    </w:p>
    <w:p w14:paraId="2AF78AB4" w14:textId="77777777" w:rsidR="00795431" w:rsidRPr="00100F0C" w:rsidRDefault="00E3443C" w:rsidP="00D038E3">
      <w:pPr>
        <w:pStyle w:val="Heading3"/>
        <w:rPr>
          <w:color w:val="auto"/>
        </w:rPr>
      </w:pPr>
      <w:bookmarkStart w:id="142" w:name="_Toc324751319"/>
      <w:bookmarkStart w:id="143" w:name="_Toc327968499"/>
      <w:r>
        <w:rPr>
          <w:color w:val="auto"/>
        </w:rPr>
        <w:lastRenderedPageBreak/>
        <w:t xml:space="preserve">6.4.5 </w:t>
      </w:r>
      <w:r w:rsidR="00795431" w:rsidRPr="00100F0C">
        <w:rPr>
          <w:color w:val="auto"/>
        </w:rPr>
        <w:t>Observation</w:t>
      </w:r>
      <w:bookmarkEnd w:id="142"/>
      <w:bookmarkEnd w:id="143"/>
    </w:p>
    <w:p w14:paraId="7590D861" w14:textId="77777777" w:rsidR="003B7C63" w:rsidRPr="00100F0C" w:rsidRDefault="003B7C63" w:rsidP="003B7C63"/>
    <w:p w14:paraId="50C9FBE5" w14:textId="77777777" w:rsidR="00AF6552" w:rsidRPr="00100F0C" w:rsidRDefault="00C1771E" w:rsidP="00B32B8F">
      <w:r w:rsidRPr="00100F0C">
        <w:t>Throughout the pilot study</w:t>
      </w:r>
      <w:r w:rsidR="00C33207" w:rsidRPr="00100F0C">
        <w:t xml:space="preserve"> the author </w:t>
      </w:r>
      <w:r w:rsidR="00220331">
        <w:t xml:space="preserve">made some </w:t>
      </w:r>
      <w:r w:rsidRPr="00100F0C">
        <w:t>observations</w:t>
      </w:r>
      <w:r w:rsidR="006B7E77" w:rsidRPr="00100F0C">
        <w:t xml:space="preserve"> </w:t>
      </w:r>
      <w:r w:rsidR="00220331">
        <w:t xml:space="preserve">of </w:t>
      </w:r>
      <w:r w:rsidR="00235381" w:rsidRPr="00100F0C">
        <w:t>pa</w:t>
      </w:r>
      <w:r w:rsidR="00505CED" w:rsidRPr="00100F0C">
        <w:t>tients</w:t>
      </w:r>
      <w:r w:rsidR="006B7E77" w:rsidRPr="00100F0C">
        <w:t xml:space="preserve"> interacting with the system. </w:t>
      </w:r>
      <w:r w:rsidR="00120A89" w:rsidRPr="00100F0C">
        <w:t>This section discusses the</w:t>
      </w:r>
      <w:r w:rsidR="00917D4C" w:rsidRPr="00100F0C">
        <w:t>se</w:t>
      </w:r>
      <w:r w:rsidR="00120A89" w:rsidRPr="00100F0C">
        <w:t xml:space="preserve"> observations made throughout the pilot study. </w:t>
      </w:r>
    </w:p>
    <w:p w14:paraId="6FD1675D" w14:textId="77777777" w:rsidR="00AF6552" w:rsidRPr="00100F0C" w:rsidRDefault="00220331" w:rsidP="00B32B8F">
      <w:r>
        <w:t>In one instance,</w:t>
      </w:r>
      <w:r w:rsidR="00120A89" w:rsidRPr="00100F0C">
        <w:t xml:space="preserve"> </w:t>
      </w:r>
      <w:r w:rsidR="00AA7073" w:rsidRPr="00100F0C">
        <w:t xml:space="preserve">a nurse invited </w:t>
      </w:r>
      <w:r w:rsidR="00120A89" w:rsidRPr="00100F0C">
        <w:t xml:space="preserve">a patient to use the prototype. </w:t>
      </w:r>
      <w:r w:rsidR="00AA7073" w:rsidRPr="00100F0C">
        <w:t xml:space="preserve">The </w:t>
      </w:r>
      <w:r w:rsidR="00120A89" w:rsidRPr="00100F0C">
        <w:t>patient, diagnosed with a moderate case of dementia</w:t>
      </w:r>
      <w:r w:rsidR="00AA7073" w:rsidRPr="00100F0C">
        <w:t>,</w:t>
      </w:r>
      <w:r w:rsidR="00120A89" w:rsidRPr="00100F0C">
        <w:t xml:space="preserve"> was asked to if </w:t>
      </w:r>
      <w:r w:rsidR="00AA7073" w:rsidRPr="00100F0C">
        <w:t>they</w:t>
      </w:r>
      <w:r w:rsidR="00120A89" w:rsidRPr="00100F0C">
        <w:t xml:space="preserve"> wanted to "use the computer". The patient replied "I wouldn't know how to use it". The patient was </w:t>
      </w:r>
      <w:r w:rsidR="00AA7073" w:rsidRPr="00100F0C">
        <w:t>then prompted a</w:t>
      </w:r>
      <w:r w:rsidR="00120A89" w:rsidRPr="00100F0C">
        <w:t xml:space="preserve">gain to </w:t>
      </w:r>
      <w:r w:rsidR="00AA7073" w:rsidRPr="00100F0C">
        <w:t>use</w:t>
      </w:r>
      <w:r w:rsidR="00120A89" w:rsidRPr="00100F0C">
        <w:t xml:space="preserve"> it regardless of not knowing how to use it. The nurse demonstrated to the patient how to use the system and compared the activity to finger painting where the user must select a colour by touching it and then </w:t>
      </w:r>
      <w:r w:rsidR="00D96B69">
        <w:t>paint</w:t>
      </w:r>
      <w:r w:rsidR="00D10A36">
        <w:t xml:space="preserve"> on paper </w:t>
      </w:r>
      <w:r w:rsidR="00120A89" w:rsidRPr="00100F0C">
        <w:t xml:space="preserve">with that finger. After approximately 30 seconds, the patient was </w:t>
      </w:r>
      <w:r w:rsidR="007E2EA0" w:rsidRPr="00100F0C">
        <w:t xml:space="preserve">using the prototype to </w:t>
      </w:r>
      <w:r w:rsidR="009B1AEF">
        <w:t>paint</w:t>
      </w:r>
      <w:r w:rsidR="007E2EA0" w:rsidRPr="00100F0C">
        <w:t>. An</w:t>
      </w:r>
      <w:r w:rsidR="00120A89" w:rsidRPr="00100F0C">
        <w:t xml:space="preserve"> </w:t>
      </w:r>
      <w:r w:rsidR="007E2EA0" w:rsidRPr="00100F0C">
        <w:t>interesting</w:t>
      </w:r>
      <w:r w:rsidR="00120A89" w:rsidRPr="00100F0C">
        <w:t xml:space="preserve"> </w:t>
      </w:r>
      <w:r w:rsidR="007E2EA0" w:rsidRPr="00100F0C">
        <w:t xml:space="preserve">behaviour pattern of this patient using the system was that she would repeatedly select a colour before she would </w:t>
      </w:r>
      <w:r w:rsidR="009B1AEF">
        <w:t>paint</w:t>
      </w:r>
      <w:r w:rsidR="007E2EA0" w:rsidRPr="00100F0C">
        <w:t xml:space="preserve"> on the screen. It was discovered that the patient was doing this to "get more paint" on </w:t>
      </w:r>
      <w:r w:rsidR="00AA7073" w:rsidRPr="00100F0C">
        <w:t xml:space="preserve">the patient's </w:t>
      </w:r>
      <w:r w:rsidR="007E2EA0" w:rsidRPr="00100F0C">
        <w:t>finger</w:t>
      </w:r>
      <w:r w:rsidR="001200E8" w:rsidRPr="00100F0C">
        <w:t xml:space="preserve"> before she would paint</w:t>
      </w:r>
      <w:r w:rsidR="00AA7073" w:rsidRPr="00100F0C">
        <w:t>, similar to real life painting</w:t>
      </w:r>
      <w:r w:rsidR="007E2EA0" w:rsidRPr="00100F0C">
        <w:t>.</w:t>
      </w:r>
    </w:p>
    <w:p w14:paraId="4F775F8F" w14:textId="77777777" w:rsidR="003C3675" w:rsidRPr="00100F0C" w:rsidRDefault="00721322" w:rsidP="00B32B8F">
      <w:r w:rsidRPr="00100F0C">
        <w:t>Another</w:t>
      </w:r>
      <w:r w:rsidR="003C3675" w:rsidRPr="00100F0C">
        <w:t xml:space="preserve"> patient was interested </w:t>
      </w:r>
      <w:r w:rsidR="00220331">
        <w:t>in</w:t>
      </w:r>
      <w:r w:rsidRPr="00100F0C">
        <w:t xml:space="preserve"> the system;</w:t>
      </w:r>
      <w:r w:rsidR="003C3675" w:rsidRPr="00100F0C">
        <w:t xml:space="preserve"> </w:t>
      </w:r>
      <w:r w:rsidRPr="00100F0C">
        <w:t xml:space="preserve">the patient interacted with the system </w:t>
      </w:r>
      <w:r w:rsidR="003C3675" w:rsidRPr="00100F0C">
        <w:t xml:space="preserve">despite having no computer experience and being in a wheel chair. </w:t>
      </w:r>
      <w:r w:rsidRPr="00100F0C">
        <w:t>The patient positioned the wheelchair at a 90 degree angle to the screen for easier access. The patient enjoyed looking at the various images on the screen in the photo activity. The patient would view the screen but would not interact with it. The patient would interact with the system after being prompted by the nurse. The patient tried to play t</w:t>
      </w:r>
      <w:r w:rsidR="003C3675" w:rsidRPr="00100F0C">
        <w:t xml:space="preserve">he game </w:t>
      </w:r>
      <w:r w:rsidRPr="00100F0C">
        <w:t xml:space="preserve">activity on the system but it </w:t>
      </w:r>
      <w:r w:rsidR="003C3675" w:rsidRPr="00100F0C">
        <w:t xml:space="preserve">was too difficult to move the ball to hit the blocks </w:t>
      </w:r>
      <w:r w:rsidRPr="00100F0C">
        <w:t>due to the patient not having</w:t>
      </w:r>
      <w:r w:rsidR="003C3675" w:rsidRPr="00100F0C">
        <w:t xml:space="preserve"> enough force</w:t>
      </w:r>
      <w:r w:rsidRPr="00100F0C">
        <w:t xml:space="preserve"> to move the ball</w:t>
      </w:r>
      <w:r w:rsidR="003C3675" w:rsidRPr="00100F0C">
        <w:t>.</w:t>
      </w:r>
      <w:r w:rsidR="00FC673D" w:rsidRPr="00100F0C">
        <w:t xml:space="preserve"> </w:t>
      </w:r>
    </w:p>
    <w:p w14:paraId="3199C5B2" w14:textId="77777777" w:rsidR="00E73392" w:rsidRPr="00100F0C" w:rsidRDefault="00721322" w:rsidP="00E73392">
      <w:r w:rsidRPr="00100F0C">
        <w:t xml:space="preserve">The system was used collaboratively by two patients one time throughout the pilot study. They used the reaction test activity. One person would control the left hand side of the screen and the other person would control the right hand side of the screen. After they used the system, they said it was fun and they would use it again. </w:t>
      </w:r>
    </w:p>
    <w:p w14:paraId="734201D9" w14:textId="77777777" w:rsidR="0061567A" w:rsidRDefault="00AC0AB5" w:rsidP="006F1F50">
      <w:r w:rsidRPr="00100F0C">
        <w:lastRenderedPageBreak/>
        <w:t>One patient would refuse to use the system despite being prompted multiple times to use it. Although the patient would refuse to use the system, the patient looked curiously at the system while it was being used.</w:t>
      </w:r>
    </w:p>
    <w:p w14:paraId="464DC6E9" w14:textId="77777777" w:rsidR="00D23EA6" w:rsidRPr="00100F0C" w:rsidRDefault="00D23EA6" w:rsidP="006F1F50">
      <w:pPr>
        <w:rPr>
          <w:rFonts w:asciiTheme="majorHAnsi" w:eastAsiaTheme="majorEastAsia" w:hAnsiTheme="majorHAnsi" w:cstheme="majorBidi"/>
          <w:b/>
          <w:bCs/>
          <w:sz w:val="26"/>
          <w:szCs w:val="26"/>
        </w:rPr>
      </w:pPr>
    </w:p>
    <w:p w14:paraId="30D4B3D5" w14:textId="77777777" w:rsidR="00795431" w:rsidRPr="00100F0C" w:rsidRDefault="00BA0A46" w:rsidP="00D23EA6">
      <w:pPr>
        <w:pStyle w:val="Heading2"/>
        <w:rPr>
          <w:color w:val="auto"/>
        </w:rPr>
      </w:pPr>
      <w:bookmarkStart w:id="144" w:name="_Toc324751320"/>
      <w:bookmarkStart w:id="145" w:name="_Toc327968500"/>
      <w:r>
        <w:rPr>
          <w:color w:val="auto"/>
        </w:rPr>
        <w:t xml:space="preserve">6.5 </w:t>
      </w:r>
      <w:r w:rsidR="00D23EA6" w:rsidRPr="00100F0C">
        <w:rPr>
          <w:color w:val="auto"/>
        </w:rPr>
        <w:t>Summary</w:t>
      </w:r>
      <w:bookmarkEnd w:id="144"/>
      <w:bookmarkEnd w:id="145"/>
    </w:p>
    <w:p w14:paraId="6B03CE63" w14:textId="77777777" w:rsidR="00CC2195" w:rsidRPr="00100F0C" w:rsidRDefault="00CC2195" w:rsidP="00DA5D12"/>
    <w:p w14:paraId="0C11AE45" w14:textId="77777777" w:rsidR="00D23EA6" w:rsidRPr="00100F0C" w:rsidRDefault="00180AD0" w:rsidP="00DA5D12">
      <w:r w:rsidRPr="00100F0C">
        <w:t>T</w:t>
      </w:r>
      <w:r w:rsidR="00D23EA6" w:rsidRPr="00100F0C">
        <w:t>his chapter</w:t>
      </w:r>
      <w:r w:rsidR="00684EF5" w:rsidRPr="00100F0C">
        <w:t xml:space="preserve"> </w:t>
      </w:r>
      <w:r w:rsidRPr="00100F0C">
        <w:t>describe</w:t>
      </w:r>
      <w:r w:rsidR="00DF4833">
        <w:t>d</w:t>
      </w:r>
      <w:r w:rsidRPr="00100F0C">
        <w:t xml:space="preserve"> </w:t>
      </w:r>
      <w:r w:rsidR="00684EF5" w:rsidRPr="00100F0C">
        <w:t>the pilot study</w:t>
      </w:r>
      <w:r w:rsidRPr="00100F0C">
        <w:t>.</w:t>
      </w:r>
      <w:r w:rsidR="00DA53E5" w:rsidRPr="00100F0C">
        <w:t xml:space="preserve"> The pilot study involved </w:t>
      </w:r>
      <w:r w:rsidR="00B4295F" w:rsidRPr="00100F0C">
        <w:t xml:space="preserve">installing </w:t>
      </w:r>
      <w:r w:rsidR="006F037D" w:rsidRPr="00100F0C">
        <w:t xml:space="preserve">and monitoring </w:t>
      </w:r>
      <w:r w:rsidR="00B4295F" w:rsidRPr="00100F0C">
        <w:t>the system</w:t>
      </w:r>
      <w:r w:rsidR="00DA53E5" w:rsidRPr="00100F0C">
        <w:t xml:space="preserve"> in Merlin Park Hospital</w:t>
      </w:r>
      <w:r w:rsidR="005302FB" w:rsidRPr="00100F0C">
        <w:t xml:space="preserve"> </w:t>
      </w:r>
      <w:r w:rsidR="009B5BEE" w:rsidRPr="00100F0C">
        <w:t xml:space="preserve">over a three month period, </w:t>
      </w:r>
      <w:r w:rsidR="005302FB" w:rsidRPr="00100F0C">
        <w:t>January to March 2012. The purpose of the pilot study was to gather both</w:t>
      </w:r>
      <w:r w:rsidR="00D23EA6" w:rsidRPr="00100F0C">
        <w:t xml:space="preserve"> qualitative and quantitative data to assess the </w:t>
      </w:r>
      <w:r w:rsidR="004C1B9A">
        <w:t xml:space="preserve">effectiveness of the </w:t>
      </w:r>
      <w:r w:rsidR="00D23EA6" w:rsidRPr="00100F0C">
        <w:t>prototype</w:t>
      </w:r>
      <w:r w:rsidR="005302FB" w:rsidRPr="00100F0C">
        <w:t xml:space="preserve">. </w:t>
      </w:r>
      <w:r w:rsidR="00D23EA6" w:rsidRPr="00100F0C">
        <w:t>This chapter outline</w:t>
      </w:r>
      <w:r w:rsidR="004D6506" w:rsidRPr="00100F0C">
        <w:t>d</w:t>
      </w:r>
      <w:r w:rsidR="00D23EA6" w:rsidRPr="00100F0C">
        <w:t xml:space="preserve"> how data was collected and the various data collection methods used.</w:t>
      </w:r>
      <w:r w:rsidR="004D6506" w:rsidRPr="00100F0C">
        <w:t xml:space="preserve"> It also described</w:t>
      </w:r>
      <w:r w:rsidR="00DB6772" w:rsidRPr="00100F0C">
        <w:t xml:space="preserve"> the feedback received from hospital staff throughout the pilot study. </w:t>
      </w:r>
      <w:r w:rsidR="00D23EA6" w:rsidRPr="00100F0C">
        <w:t xml:space="preserve"> </w:t>
      </w:r>
      <w:r w:rsidR="00DB6772" w:rsidRPr="00100F0C">
        <w:t xml:space="preserve">The following chapter discusses the </w:t>
      </w:r>
      <w:r w:rsidR="004D6506" w:rsidRPr="00100F0C">
        <w:t xml:space="preserve">data </w:t>
      </w:r>
      <w:r w:rsidR="00DB6772" w:rsidRPr="00100F0C">
        <w:t xml:space="preserve">collected by the system and also discusses the results from the questionnaires. </w:t>
      </w:r>
      <w:r w:rsidR="00D23EA6" w:rsidRPr="00100F0C">
        <w:t xml:space="preserve"> </w:t>
      </w:r>
    </w:p>
    <w:p w14:paraId="1D573BC0" w14:textId="77777777" w:rsidR="00C555E0" w:rsidRPr="00100F0C" w:rsidRDefault="00C555E0" w:rsidP="00F33816">
      <w:pPr>
        <w:pStyle w:val="Heading2"/>
        <w:rPr>
          <w:color w:val="auto"/>
          <w:sz w:val="28"/>
          <w:szCs w:val="28"/>
        </w:rPr>
      </w:pPr>
    </w:p>
    <w:p w14:paraId="369BEE72" w14:textId="77777777" w:rsidR="00401E62" w:rsidRDefault="00401E62">
      <w:pPr>
        <w:spacing w:line="276" w:lineRule="auto"/>
        <w:jc w:val="left"/>
        <w:sectPr w:rsidR="00401E62" w:rsidSect="00655865">
          <w:headerReference w:type="default" r:id="rId70"/>
          <w:footerReference w:type="default" r:id="rId71"/>
          <w:type w:val="continuous"/>
          <w:pgSz w:w="11906" w:h="16838"/>
          <w:pgMar w:top="1440" w:right="1440" w:bottom="1440" w:left="2007" w:header="709" w:footer="709" w:gutter="0"/>
          <w:cols w:space="708"/>
          <w:docGrid w:linePitch="360"/>
        </w:sectPr>
      </w:pPr>
    </w:p>
    <w:p w14:paraId="17176003" w14:textId="77777777" w:rsidR="003838D8" w:rsidRPr="00100F0C" w:rsidRDefault="003838D8">
      <w:pPr>
        <w:spacing w:line="276" w:lineRule="auto"/>
        <w:jc w:val="left"/>
        <w:rPr>
          <w:rFonts w:asciiTheme="majorHAnsi" w:eastAsiaTheme="majorEastAsia" w:hAnsiTheme="majorHAnsi" w:cstheme="majorBidi"/>
          <w:b/>
          <w:bCs/>
          <w:sz w:val="28"/>
          <w:szCs w:val="28"/>
        </w:rPr>
      </w:pPr>
      <w:r w:rsidRPr="00100F0C">
        <w:lastRenderedPageBreak/>
        <w:br w:type="page"/>
      </w:r>
    </w:p>
    <w:p w14:paraId="76CB0956" w14:textId="77777777" w:rsidR="00C555E0" w:rsidRPr="00100F0C" w:rsidRDefault="00F5655C" w:rsidP="00C555E0">
      <w:pPr>
        <w:pStyle w:val="Heading1"/>
        <w:rPr>
          <w:color w:val="auto"/>
        </w:rPr>
      </w:pPr>
      <w:bookmarkStart w:id="146" w:name="_Toc324751321"/>
      <w:bookmarkStart w:id="147" w:name="_Toc327968501"/>
      <w:r w:rsidRPr="00100F0C">
        <w:rPr>
          <w:color w:val="auto"/>
        </w:rPr>
        <w:lastRenderedPageBreak/>
        <w:t>C</w:t>
      </w:r>
      <w:r w:rsidR="00E103F5" w:rsidRPr="00100F0C">
        <w:rPr>
          <w:color w:val="auto"/>
        </w:rPr>
        <w:t xml:space="preserve">HAPTER </w:t>
      </w:r>
      <w:r w:rsidR="00C75C96">
        <w:rPr>
          <w:color w:val="auto"/>
        </w:rPr>
        <w:t>7</w:t>
      </w:r>
      <w:r w:rsidRPr="00100F0C">
        <w:rPr>
          <w:color w:val="auto"/>
        </w:rPr>
        <w:t xml:space="preserve">: </w:t>
      </w:r>
      <w:r w:rsidR="00766249" w:rsidRPr="00100F0C">
        <w:rPr>
          <w:color w:val="auto"/>
        </w:rPr>
        <w:t>RESULTS</w:t>
      </w:r>
      <w:bookmarkEnd w:id="146"/>
      <w:bookmarkEnd w:id="147"/>
      <w:r w:rsidR="00766249" w:rsidRPr="00100F0C">
        <w:rPr>
          <w:color w:val="auto"/>
        </w:rPr>
        <w:t xml:space="preserve"> </w:t>
      </w:r>
    </w:p>
    <w:p w14:paraId="66321590" w14:textId="77777777" w:rsidR="006A275A" w:rsidRPr="00100F0C" w:rsidRDefault="006A275A" w:rsidP="00F33816">
      <w:pPr>
        <w:pStyle w:val="Heading2"/>
        <w:rPr>
          <w:color w:val="auto"/>
        </w:rPr>
      </w:pPr>
    </w:p>
    <w:p w14:paraId="2A720FC1" w14:textId="77777777" w:rsidR="00A3697E" w:rsidRPr="00100F0C" w:rsidRDefault="00BA0A46" w:rsidP="00F33816">
      <w:pPr>
        <w:pStyle w:val="Heading2"/>
        <w:rPr>
          <w:color w:val="auto"/>
        </w:rPr>
      </w:pPr>
      <w:bookmarkStart w:id="148" w:name="_Toc324751322"/>
      <w:bookmarkStart w:id="149" w:name="_Toc327968502"/>
      <w:r>
        <w:rPr>
          <w:color w:val="auto"/>
        </w:rPr>
        <w:t xml:space="preserve">7.1 </w:t>
      </w:r>
      <w:r w:rsidR="00A3697E" w:rsidRPr="00100F0C">
        <w:rPr>
          <w:color w:val="auto"/>
        </w:rPr>
        <w:t>Introduction</w:t>
      </w:r>
      <w:bookmarkEnd w:id="148"/>
      <w:bookmarkEnd w:id="149"/>
    </w:p>
    <w:p w14:paraId="74D31BCD" w14:textId="77777777" w:rsidR="00F05B9E" w:rsidRPr="00100F0C" w:rsidRDefault="00F05B9E" w:rsidP="00A3697E"/>
    <w:p w14:paraId="61DE8C9E" w14:textId="77777777" w:rsidR="003B3FC4" w:rsidRPr="00100F0C" w:rsidRDefault="00C83922" w:rsidP="00A3697E">
      <w:r w:rsidRPr="00100F0C">
        <w:t>The</w:t>
      </w:r>
      <w:r w:rsidR="00E373D0">
        <w:t xml:space="preserve"> literature review</w:t>
      </w:r>
      <w:r w:rsidRPr="00100F0C">
        <w:t xml:space="preserve"> </w:t>
      </w:r>
      <w:r w:rsidR="003B3FC4" w:rsidRPr="00100F0C">
        <w:t xml:space="preserve">established that </w:t>
      </w:r>
      <w:r w:rsidRPr="00100F0C">
        <w:t xml:space="preserve">existing </w:t>
      </w:r>
      <w:r w:rsidR="003B3FC4" w:rsidRPr="00100F0C">
        <w:t>recreational comp</w:t>
      </w:r>
      <w:r w:rsidRPr="00100F0C">
        <w:t>uter based activities,</w:t>
      </w:r>
      <w:r w:rsidR="003B3FC4" w:rsidRPr="00100F0C">
        <w:t xml:space="preserve"> designed specifically for people with dementia</w:t>
      </w:r>
      <w:r w:rsidRPr="00100F0C">
        <w:t>,</w:t>
      </w:r>
      <w:r w:rsidR="003B3FC4" w:rsidRPr="00100F0C">
        <w:t xml:space="preserve"> are quite limited. </w:t>
      </w:r>
      <w:r w:rsidRPr="00100F0C">
        <w:t xml:space="preserve">This thesis has outlined </w:t>
      </w:r>
      <w:r w:rsidR="003B3FC4" w:rsidRPr="00100F0C">
        <w:t xml:space="preserve">a large scale multi-touch </w:t>
      </w:r>
      <w:r w:rsidRPr="00100F0C">
        <w:t>surface to address this problem</w:t>
      </w:r>
      <w:r w:rsidR="003B3FC4" w:rsidRPr="00100F0C">
        <w:t xml:space="preserve">. To </w:t>
      </w:r>
      <w:r w:rsidR="003B29B4" w:rsidRPr="00100F0C">
        <w:t>validate the prototype</w:t>
      </w:r>
      <w:r w:rsidR="005B00F0" w:rsidRPr="00100F0C">
        <w:t>,</w:t>
      </w:r>
      <w:r w:rsidR="003B29B4" w:rsidRPr="00100F0C">
        <w:t xml:space="preserve"> a pilot study was carried out in </w:t>
      </w:r>
      <w:r w:rsidR="00C72BF1" w:rsidRPr="00100F0C">
        <w:t>Merlin Park Hospital</w:t>
      </w:r>
      <w:r w:rsidR="003B29B4" w:rsidRPr="00100F0C">
        <w:t>, Galway, Ireland.</w:t>
      </w:r>
      <w:r w:rsidR="00C72BF1" w:rsidRPr="00100F0C">
        <w:t xml:space="preserve"> </w:t>
      </w:r>
    </w:p>
    <w:p w14:paraId="31C5810F" w14:textId="77777777" w:rsidR="00F05B9E" w:rsidRPr="00100F0C" w:rsidRDefault="00F05B9E" w:rsidP="00A3697E">
      <w:r w:rsidRPr="00100F0C">
        <w:t xml:space="preserve">The prototype multi-touch system was deployed in Merlin Park Hospital between January and March 2012. </w:t>
      </w:r>
      <w:r w:rsidR="003B29B4" w:rsidRPr="00100F0C">
        <w:t>D</w:t>
      </w:r>
      <w:r w:rsidRPr="00100F0C">
        <w:t>ata collection</w:t>
      </w:r>
      <w:r w:rsidR="003B29B4" w:rsidRPr="00100F0C">
        <w:t>s</w:t>
      </w:r>
      <w:r w:rsidRPr="00100F0C">
        <w:t xml:space="preserve"> were undertaken to evaluate if the prototype</w:t>
      </w:r>
      <w:r w:rsidR="003B29B4" w:rsidRPr="00100F0C">
        <w:t xml:space="preserve"> offered a sufficient solution to</w:t>
      </w:r>
      <w:r w:rsidRPr="00100F0C">
        <w:t xml:space="preserve"> the research questions. </w:t>
      </w:r>
      <w:r w:rsidR="00744C4E" w:rsidRPr="00100F0C">
        <w:t>Throughout the pilot study, data was collected by various means which included, automatic session data gathering, questio</w:t>
      </w:r>
      <w:r w:rsidR="00DA4F6C" w:rsidRPr="00100F0C">
        <w:t>nnaires</w:t>
      </w:r>
      <w:r w:rsidR="005B00F0" w:rsidRPr="00100F0C">
        <w:t xml:space="preserve"> and</w:t>
      </w:r>
      <w:r w:rsidR="00DA4F6C" w:rsidRPr="00100F0C">
        <w:t xml:space="preserve"> observation</w:t>
      </w:r>
      <w:r w:rsidR="005B00F0" w:rsidRPr="00100F0C">
        <w:t>s. Ve</w:t>
      </w:r>
      <w:r w:rsidR="00744C4E" w:rsidRPr="00100F0C">
        <w:t xml:space="preserve">rbal interviews </w:t>
      </w:r>
      <w:r w:rsidR="005B00F0" w:rsidRPr="00100F0C">
        <w:t xml:space="preserve">were also conducted with </w:t>
      </w:r>
      <w:r w:rsidR="00744C4E" w:rsidRPr="00100F0C">
        <w:t xml:space="preserve">hospital staff, including the nursing staff, occupational therapists and physiotherapists. </w:t>
      </w:r>
      <w:r w:rsidR="00E50589" w:rsidRPr="00100F0C">
        <w:t xml:space="preserve">This chapter </w:t>
      </w:r>
      <w:r w:rsidR="00DD0503" w:rsidRPr="00100F0C">
        <w:t xml:space="preserve">presents </w:t>
      </w:r>
      <w:r w:rsidR="00373786" w:rsidRPr="00100F0C">
        <w:t>the results from the questionnaires and the automatically</w:t>
      </w:r>
      <w:r w:rsidR="00DD0503" w:rsidRPr="00100F0C">
        <w:t xml:space="preserve"> collected data, </w:t>
      </w:r>
      <w:r w:rsidR="00E50589" w:rsidRPr="00100F0C">
        <w:t xml:space="preserve">examines </w:t>
      </w:r>
      <w:r w:rsidR="00DD0503" w:rsidRPr="00100F0C">
        <w:t>it</w:t>
      </w:r>
      <w:r w:rsidR="00E50589" w:rsidRPr="00100F0C">
        <w:t xml:space="preserve"> and finally correlates the data </w:t>
      </w:r>
      <w:r w:rsidR="00373786" w:rsidRPr="00100F0C">
        <w:t xml:space="preserve">with the verbal feedback and observation </w:t>
      </w:r>
      <w:r w:rsidR="00E50589" w:rsidRPr="00100F0C">
        <w:t xml:space="preserve">to evaluate the prototype. </w:t>
      </w:r>
      <w:r w:rsidR="005B00F0" w:rsidRPr="00100F0C">
        <w:t xml:space="preserve">The purpose of evaluating this data is to assess if large scale multi-touch surfaces can be used for recreational activities for people with dementia. </w:t>
      </w:r>
    </w:p>
    <w:p w14:paraId="00F4F95D" w14:textId="77777777" w:rsidR="00DC7EB0" w:rsidRPr="00100F0C" w:rsidRDefault="00DC7EB0">
      <w:pPr>
        <w:spacing w:line="276" w:lineRule="auto"/>
        <w:jc w:val="left"/>
        <w:rPr>
          <w:rFonts w:asciiTheme="majorHAnsi" w:eastAsiaTheme="majorEastAsia" w:hAnsiTheme="majorHAnsi" w:cstheme="majorBidi"/>
          <w:b/>
          <w:bCs/>
          <w:sz w:val="26"/>
          <w:szCs w:val="26"/>
        </w:rPr>
      </w:pPr>
    </w:p>
    <w:p w14:paraId="510F2140" w14:textId="77777777" w:rsidR="00504843" w:rsidRPr="00100F0C" w:rsidRDefault="00BA0A46" w:rsidP="00504843">
      <w:pPr>
        <w:pStyle w:val="Heading2"/>
        <w:rPr>
          <w:color w:val="auto"/>
        </w:rPr>
      </w:pPr>
      <w:bookmarkStart w:id="150" w:name="_Toc324751323"/>
      <w:bookmarkStart w:id="151" w:name="_Toc327968503"/>
      <w:r>
        <w:rPr>
          <w:color w:val="auto"/>
        </w:rPr>
        <w:t xml:space="preserve">7.2 </w:t>
      </w:r>
      <w:r w:rsidR="005535BF" w:rsidRPr="00100F0C">
        <w:rPr>
          <w:color w:val="auto"/>
        </w:rPr>
        <w:t>Quantitative data</w:t>
      </w:r>
      <w:bookmarkEnd w:id="150"/>
      <w:bookmarkEnd w:id="151"/>
    </w:p>
    <w:p w14:paraId="4C7B847E" w14:textId="77777777" w:rsidR="00CC2195" w:rsidRPr="00100F0C" w:rsidRDefault="00CC2195" w:rsidP="00504843"/>
    <w:p w14:paraId="3996BED3" w14:textId="77777777" w:rsidR="00F33816" w:rsidRPr="00100F0C" w:rsidRDefault="00EF7AD8" w:rsidP="00F33816">
      <w:r w:rsidRPr="00100F0C">
        <w:t xml:space="preserve">As discussed in </w:t>
      </w:r>
      <w:r w:rsidR="003838D8" w:rsidRPr="00100F0C">
        <w:t>C</w:t>
      </w:r>
      <w:r w:rsidRPr="00100F0C">
        <w:t xml:space="preserve">hapter </w:t>
      </w:r>
      <w:r w:rsidR="00614620">
        <w:t>5</w:t>
      </w:r>
      <w:r w:rsidR="000616ED" w:rsidRPr="00100F0C">
        <w:t>:</w:t>
      </w:r>
      <w:r w:rsidRPr="00100F0C">
        <w:t xml:space="preserve"> </w:t>
      </w:r>
      <w:r w:rsidR="003838D8" w:rsidRPr="00100F0C">
        <w:t>S</w:t>
      </w:r>
      <w:r w:rsidRPr="00100F0C">
        <w:t xml:space="preserve">ystem </w:t>
      </w:r>
      <w:r w:rsidR="003838D8" w:rsidRPr="00100F0C">
        <w:t>D</w:t>
      </w:r>
      <w:r w:rsidRPr="00100F0C">
        <w:t xml:space="preserve">esign and </w:t>
      </w:r>
      <w:r w:rsidR="003838D8" w:rsidRPr="00100F0C">
        <w:t>D</w:t>
      </w:r>
      <w:r w:rsidRPr="00100F0C">
        <w:t>evelopment, the prototype has a facility to gather</w:t>
      </w:r>
      <w:r w:rsidR="009011F9" w:rsidRPr="00100F0C">
        <w:t xml:space="preserve"> session information</w:t>
      </w:r>
      <w:r w:rsidR="009A7876">
        <w:t>,</w:t>
      </w:r>
      <w:r w:rsidR="009011F9" w:rsidRPr="00100F0C">
        <w:t xml:space="preserve"> as well as</w:t>
      </w:r>
      <w:r w:rsidRPr="00100F0C">
        <w:t xml:space="preserve"> user interactions</w:t>
      </w:r>
      <w:r w:rsidR="009A7876">
        <w:t>,</w:t>
      </w:r>
      <w:r w:rsidR="003838D8" w:rsidRPr="00100F0C">
        <w:t xml:space="preserve"> while </w:t>
      </w:r>
      <w:r w:rsidR="009011F9" w:rsidRPr="00100F0C">
        <w:t>the system is</w:t>
      </w:r>
      <w:r w:rsidR="003838D8" w:rsidRPr="00100F0C">
        <w:t xml:space="preserve"> in use</w:t>
      </w:r>
      <w:r w:rsidR="009011F9" w:rsidRPr="00100F0C">
        <w:t>.</w:t>
      </w:r>
      <w:r w:rsidRPr="00100F0C">
        <w:t xml:space="preserve"> Throughout the pilot study, information from various sessions was gathered and stored in </w:t>
      </w:r>
      <w:r w:rsidR="009011F9" w:rsidRPr="00100F0C">
        <w:t>the system</w:t>
      </w:r>
      <w:r w:rsidRPr="00100F0C">
        <w:t xml:space="preserve"> dat</w:t>
      </w:r>
      <w:r w:rsidR="005A7DB5" w:rsidRPr="00100F0C">
        <w:t xml:space="preserve">abase. </w:t>
      </w:r>
      <w:r w:rsidR="003E2B03" w:rsidRPr="00100F0C">
        <w:t>Manually</w:t>
      </w:r>
      <w:r w:rsidR="004F2D83" w:rsidRPr="00100F0C">
        <w:t xml:space="preserve"> v</w:t>
      </w:r>
      <w:r w:rsidRPr="00100F0C">
        <w:t xml:space="preserve">iewing </w:t>
      </w:r>
      <w:r w:rsidR="003E2B03" w:rsidRPr="00100F0C">
        <w:t>the collected</w:t>
      </w:r>
      <w:r w:rsidR="00603827">
        <w:t xml:space="preserve"> data</w:t>
      </w:r>
      <w:r w:rsidR="003E2B03" w:rsidRPr="00100F0C">
        <w:t xml:space="preserve"> from </w:t>
      </w:r>
      <w:r w:rsidRPr="00100F0C">
        <w:t>each</w:t>
      </w:r>
      <w:r w:rsidR="003E2B03" w:rsidRPr="00100F0C">
        <w:t xml:space="preserve"> individual session</w:t>
      </w:r>
      <w:r w:rsidRPr="00100F0C">
        <w:t xml:space="preserve"> w</w:t>
      </w:r>
      <w:r w:rsidR="00825FAF" w:rsidRPr="00100F0C">
        <w:t>ould be</w:t>
      </w:r>
      <w:r w:rsidRPr="00100F0C">
        <w:t xml:space="preserve"> impractical. To </w:t>
      </w:r>
      <w:r w:rsidR="004F2D83" w:rsidRPr="00100F0C">
        <w:t>assist</w:t>
      </w:r>
      <w:r w:rsidR="00BA6F9B" w:rsidRPr="00100F0C">
        <w:t xml:space="preserve"> </w:t>
      </w:r>
      <w:r w:rsidR="004F2D83" w:rsidRPr="00100F0C">
        <w:t xml:space="preserve">in the evaluation of </w:t>
      </w:r>
      <w:r w:rsidR="00BA6F9B" w:rsidRPr="00100F0C">
        <w:t xml:space="preserve">the </w:t>
      </w:r>
      <w:r w:rsidR="00825FAF" w:rsidRPr="00100F0C">
        <w:t>collected</w:t>
      </w:r>
      <w:r w:rsidR="00BA6F9B" w:rsidRPr="00100F0C">
        <w:t xml:space="preserve"> data</w:t>
      </w:r>
      <w:r w:rsidR="00825FAF" w:rsidRPr="00100F0C">
        <w:t>,</w:t>
      </w:r>
      <w:r w:rsidR="00BA6F9B" w:rsidRPr="00100F0C">
        <w:t xml:space="preserve"> an analysis tool was cre</w:t>
      </w:r>
      <w:r w:rsidR="00603827">
        <w:t>ated which graphically displayed</w:t>
      </w:r>
      <w:r w:rsidR="00BA6F9B" w:rsidRPr="00100F0C">
        <w:t xml:space="preserve"> </w:t>
      </w:r>
      <w:r w:rsidRPr="00100F0C">
        <w:t xml:space="preserve">all the </w:t>
      </w:r>
      <w:r w:rsidR="00BA6F9B" w:rsidRPr="00100F0C">
        <w:t xml:space="preserve">usability </w:t>
      </w:r>
      <w:r w:rsidR="00BA6F9B" w:rsidRPr="00100F0C">
        <w:lastRenderedPageBreak/>
        <w:t>information</w:t>
      </w:r>
      <w:r w:rsidRPr="00100F0C">
        <w:t xml:space="preserve"> from the prototype during the pilot study</w:t>
      </w:r>
      <w:r w:rsidR="00BA6F9B" w:rsidRPr="00100F0C">
        <w:t>.</w:t>
      </w:r>
      <w:r w:rsidRPr="00100F0C">
        <w:t xml:space="preserve"> </w:t>
      </w:r>
      <w:r w:rsidR="00BA6F9B" w:rsidRPr="00100F0C">
        <w:t xml:space="preserve"> </w:t>
      </w:r>
      <w:r w:rsidR="00A2681D" w:rsidRPr="00100F0C">
        <w:t xml:space="preserve">This tool queries the database, extracts the </w:t>
      </w:r>
      <w:r w:rsidR="00825FAF" w:rsidRPr="00100F0C">
        <w:t>collected data</w:t>
      </w:r>
      <w:r w:rsidR="00A2681D" w:rsidRPr="00100F0C">
        <w:t xml:space="preserve"> and displays </w:t>
      </w:r>
      <w:r w:rsidR="00825FAF" w:rsidRPr="00100F0C">
        <w:t xml:space="preserve">it </w:t>
      </w:r>
      <w:r w:rsidR="00A2681D" w:rsidRPr="00100F0C">
        <w:t xml:space="preserve">in a </w:t>
      </w:r>
      <w:r w:rsidR="005C1ED3" w:rsidRPr="00100F0C">
        <w:t>graphical user interface</w:t>
      </w:r>
      <w:r w:rsidR="00A2681D" w:rsidRPr="00100F0C">
        <w:t xml:space="preserve">. </w:t>
      </w:r>
    </w:p>
    <w:p w14:paraId="67237174" w14:textId="77777777" w:rsidR="00603827" w:rsidRDefault="00A2681D" w:rsidP="000E60C4">
      <w:r w:rsidRPr="00100F0C">
        <w:t>The tool</w:t>
      </w:r>
      <w:r w:rsidR="00787F9F" w:rsidRPr="00100F0C">
        <w:t xml:space="preserve"> provides functionality to view each session individually by showing the session length, session id, session start time, session end time, session data, activity used, image of the user and also all the collected data from the session. </w:t>
      </w:r>
      <w:r w:rsidR="00113F77" w:rsidRPr="00100F0C">
        <w:t xml:space="preserve">Due to the </w:t>
      </w:r>
      <w:r w:rsidR="009E31FE" w:rsidRPr="00100F0C">
        <w:t xml:space="preserve">ethical </w:t>
      </w:r>
      <w:r w:rsidR="00113F77" w:rsidRPr="00100F0C">
        <w:t xml:space="preserve">impracticalities of capturing images from the pilot study, the image view was </w:t>
      </w:r>
      <w:r w:rsidR="009E31FE" w:rsidRPr="00100F0C">
        <w:t xml:space="preserve">left </w:t>
      </w:r>
      <w:r w:rsidR="00113F77" w:rsidRPr="00100F0C">
        <w:t xml:space="preserve">blank when analysing data. </w:t>
      </w:r>
      <w:r w:rsidR="0074233D" w:rsidRPr="00100F0C">
        <w:t xml:space="preserve">Since there was no image data collected, the data which was collected by the system is unidentifiable, </w:t>
      </w:r>
      <w:r w:rsidR="00FC751E" w:rsidRPr="00100F0C">
        <w:t xml:space="preserve">making </w:t>
      </w:r>
      <w:r w:rsidR="0074233D" w:rsidRPr="00100F0C">
        <w:t xml:space="preserve">the </w:t>
      </w:r>
      <w:r w:rsidR="00FC751E" w:rsidRPr="00100F0C">
        <w:t xml:space="preserve">overall </w:t>
      </w:r>
      <w:r w:rsidR="0074233D" w:rsidRPr="00100F0C">
        <w:t xml:space="preserve">results </w:t>
      </w:r>
      <w:r w:rsidR="001B2D05" w:rsidRPr="00100F0C">
        <w:t xml:space="preserve">anonymous since it is impossible to determine who was using the system at a given time. </w:t>
      </w:r>
    </w:p>
    <w:p w14:paraId="55C44FF2" w14:textId="77777777" w:rsidR="00787F9F" w:rsidRPr="00100F0C" w:rsidRDefault="001B2D05" w:rsidP="000E60C4">
      <w:r w:rsidRPr="00100F0C">
        <w:t>The prototype was not used ex</w:t>
      </w:r>
      <w:r w:rsidR="00603827">
        <w:t>clusively by dementia sufferers.</w:t>
      </w:r>
      <w:r w:rsidRPr="00100F0C">
        <w:t xml:space="preserve"> </w:t>
      </w:r>
      <w:r w:rsidR="00603827">
        <w:t>A</w:t>
      </w:r>
      <w:r w:rsidRPr="00100F0C">
        <w:t xml:space="preserve">ccording to reports, staff members and friends and family of the patients also used the system. For this reason, it is important not to generalise from the results of the automatically collected data. </w:t>
      </w:r>
    </w:p>
    <w:p w14:paraId="673BEAD3" w14:textId="77777777" w:rsidR="000C5B31" w:rsidRPr="00100F0C" w:rsidRDefault="000C5B31" w:rsidP="000E60C4"/>
    <w:p w14:paraId="00ACA0C9" w14:textId="77777777" w:rsidR="00C62069" w:rsidRPr="00100F0C" w:rsidRDefault="00C62069" w:rsidP="000E60C4"/>
    <w:p w14:paraId="79A0E35B" w14:textId="77777777" w:rsidR="004C24FD" w:rsidRPr="00100F0C" w:rsidRDefault="00787F9F" w:rsidP="004C24FD">
      <w:pPr>
        <w:keepNext/>
        <w:jc w:val="center"/>
      </w:pPr>
      <w:r w:rsidRPr="00100F0C">
        <w:rPr>
          <w:noProof/>
          <w:lang w:val="en-GB" w:eastAsia="en-GB"/>
        </w:rPr>
        <w:drawing>
          <wp:inline distT="0" distB="0" distL="0" distR="0" wp14:anchorId="5992E3B2" wp14:editId="733613FB">
            <wp:extent cx="2911689" cy="2784297"/>
            <wp:effectExtent l="19050" t="0" r="2961"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srcRect/>
                    <a:stretch>
                      <a:fillRect/>
                    </a:stretch>
                  </pic:blipFill>
                  <pic:spPr bwMode="auto">
                    <a:xfrm>
                      <a:off x="0" y="0"/>
                      <a:ext cx="2917703" cy="2790048"/>
                    </a:xfrm>
                    <a:prstGeom prst="rect">
                      <a:avLst/>
                    </a:prstGeom>
                    <a:noFill/>
                    <a:ln w="9525">
                      <a:noFill/>
                      <a:miter lim="800000"/>
                      <a:headEnd/>
                      <a:tailEnd/>
                    </a:ln>
                  </pic:spPr>
                </pic:pic>
              </a:graphicData>
            </a:graphic>
          </wp:inline>
        </w:drawing>
      </w:r>
    </w:p>
    <w:p w14:paraId="2C3F1DEF" w14:textId="77777777" w:rsidR="00556EB7" w:rsidRPr="00100F0C" w:rsidRDefault="005B3EDA" w:rsidP="00556EB7">
      <w:pPr>
        <w:pStyle w:val="Caption"/>
        <w:jc w:val="center"/>
      </w:pPr>
      <w:r>
        <w:t>Figure 7</w:t>
      </w:r>
      <w:r w:rsidR="00556EB7" w:rsidRPr="00100F0C">
        <w:t>.1: Data Analysis Tool</w:t>
      </w:r>
    </w:p>
    <w:p w14:paraId="0C6C3338" w14:textId="77777777" w:rsidR="00CC2195" w:rsidRPr="00100F0C" w:rsidRDefault="00CC2195" w:rsidP="00F46157">
      <w:pPr>
        <w:rPr>
          <w:b/>
        </w:rPr>
      </w:pPr>
    </w:p>
    <w:p w14:paraId="2DF59335" w14:textId="77777777" w:rsidR="00C361BC" w:rsidRPr="00100F0C" w:rsidRDefault="00C361BC">
      <w:pPr>
        <w:spacing w:line="276" w:lineRule="auto"/>
        <w:jc w:val="left"/>
        <w:rPr>
          <w:b/>
        </w:rPr>
      </w:pPr>
      <w:r w:rsidRPr="00100F0C">
        <w:rPr>
          <w:b/>
        </w:rPr>
        <w:br w:type="page"/>
      </w:r>
    </w:p>
    <w:p w14:paraId="411D2402" w14:textId="77777777" w:rsidR="000C5B31" w:rsidRPr="00100F0C" w:rsidRDefault="000C62BC" w:rsidP="009E31FE">
      <w:pPr>
        <w:pStyle w:val="Heading3"/>
        <w:rPr>
          <w:color w:val="auto"/>
        </w:rPr>
      </w:pPr>
      <w:bookmarkStart w:id="152" w:name="_Toc324751324"/>
      <w:bookmarkStart w:id="153" w:name="_Toc327968504"/>
      <w:r>
        <w:rPr>
          <w:color w:val="auto"/>
        </w:rPr>
        <w:lastRenderedPageBreak/>
        <w:t>7.2.1 System O</w:t>
      </w:r>
      <w:r w:rsidR="000C5B31" w:rsidRPr="00100F0C">
        <w:rPr>
          <w:color w:val="auto"/>
        </w:rPr>
        <w:t>verview</w:t>
      </w:r>
      <w:bookmarkEnd w:id="152"/>
      <w:bookmarkEnd w:id="153"/>
    </w:p>
    <w:p w14:paraId="15FB2CB5" w14:textId="77777777" w:rsidR="00C85D63" w:rsidRPr="00100F0C" w:rsidRDefault="00C85D63" w:rsidP="00916C1E"/>
    <w:p w14:paraId="5FEED645" w14:textId="77777777" w:rsidR="00F40532" w:rsidRPr="00100F0C" w:rsidRDefault="00CC626A" w:rsidP="00916C1E">
      <w:r w:rsidRPr="00100F0C">
        <w:t>As discussed previously, the prototype system</w:t>
      </w:r>
      <w:r w:rsidR="002F191C" w:rsidRPr="00100F0C">
        <w:t xml:space="preserve"> automatically</w:t>
      </w:r>
      <w:r w:rsidR="000C5B31" w:rsidRPr="00100F0C">
        <w:t xml:space="preserve"> </w:t>
      </w:r>
      <w:r w:rsidRPr="00100F0C">
        <w:t>collects</w:t>
      </w:r>
      <w:r w:rsidR="00C361BC" w:rsidRPr="00100F0C">
        <w:t xml:space="preserve"> </w:t>
      </w:r>
      <w:r w:rsidR="000C5B31" w:rsidRPr="00100F0C">
        <w:t xml:space="preserve">data </w:t>
      </w:r>
      <w:r w:rsidRPr="00100F0C">
        <w:t>when it is in use. This data can provide an</w:t>
      </w:r>
      <w:r w:rsidR="002F191C" w:rsidRPr="00100F0C">
        <w:t xml:space="preserve"> overview </w:t>
      </w:r>
      <w:r w:rsidRPr="00100F0C">
        <w:t>of how the system was used</w:t>
      </w:r>
      <w:r w:rsidR="00717BCC" w:rsidRPr="00100F0C">
        <w:t xml:space="preserve">. It </w:t>
      </w:r>
      <w:r w:rsidRPr="00100F0C">
        <w:t xml:space="preserve">can </w:t>
      </w:r>
      <w:r w:rsidR="00717BCC" w:rsidRPr="00100F0C">
        <w:t xml:space="preserve">also </w:t>
      </w:r>
      <w:r w:rsidRPr="00100F0C">
        <w:t>be used to assess the system</w:t>
      </w:r>
      <w:r w:rsidR="00717BCC" w:rsidRPr="00100F0C">
        <w:t>s activities</w:t>
      </w:r>
      <w:r w:rsidRPr="00100F0C">
        <w:t xml:space="preserve"> in terms of popularity and in engagement.</w:t>
      </w:r>
      <w:r w:rsidR="002F191C" w:rsidRPr="00100F0C">
        <w:t xml:space="preserve"> </w:t>
      </w:r>
      <w:r w:rsidR="00F40532" w:rsidRPr="00100F0C">
        <w:t>Usability information can also be used to assess probable ergonomic difficulties with the screen.</w:t>
      </w:r>
      <w:r w:rsidR="00692117" w:rsidRPr="00100F0C">
        <w:t xml:space="preserve"> </w:t>
      </w:r>
    </w:p>
    <w:p w14:paraId="689F0FF2" w14:textId="77777777" w:rsidR="00965A3C" w:rsidRPr="00100F0C" w:rsidRDefault="00F40532" w:rsidP="000E60C4">
      <w:r w:rsidRPr="00100F0C">
        <w:t>By analysing this data</w:t>
      </w:r>
      <w:r w:rsidR="000C36F2" w:rsidRPr="00100F0C">
        <w:t>,</w:t>
      </w:r>
      <w:r w:rsidRPr="00100F0C">
        <w:t xml:space="preserve"> it shows that the system was used 1233 times in tot</w:t>
      </w:r>
      <w:r w:rsidR="000C36F2" w:rsidRPr="00100F0C">
        <w:t xml:space="preserve">al. This </w:t>
      </w:r>
      <w:r w:rsidR="00717EC7">
        <w:t xml:space="preserve">figure </w:t>
      </w:r>
      <w:r w:rsidR="000C36F2" w:rsidRPr="00100F0C">
        <w:t>excludes any test and demonstration data</w:t>
      </w:r>
      <w:r w:rsidRPr="00100F0C">
        <w:t>. The</w:t>
      </w:r>
      <w:r w:rsidR="000C36F2" w:rsidRPr="00100F0C">
        <w:t xml:space="preserve"> system was actively used for a</w:t>
      </w:r>
      <w:r w:rsidRPr="00100F0C">
        <w:t xml:space="preserve"> total </w:t>
      </w:r>
      <w:r w:rsidR="000C36F2" w:rsidRPr="00100F0C">
        <w:t xml:space="preserve">of </w:t>
      </w:r>
      <w:r w:rsidRPr="00100F0C">
        <w:t>25</w:t>
      </w:r>
      <w:r w:rsidR="00D10A36">
        <w:t xml:space="preserve"> </w:t>
      </w:r>
      <w:r w:rsidR="00D47B85" w:rsidRPr="00100F0C">
        <w:t xml:space="preserve">hours, 32 minutes and 6 seconds, with the </w:t>
      </w:r>
      <w:r w:rsidR="000E60C4" w:rsidRPr="00100F0C">
        <w:t xml:space="preserve">longest </w:t>
      </w:r>
      <w:r w:rsidR="000C36F2" w:rsidRPr="00100F0C">
        <w:t xml:space="preserve">interaction </w:t>
      </w:r>
      <w:r w:rsidR="000E60C4" w:rsidRPr="00100F0C">
        <w:t>session lasted f</w:t>
      </w:r>
      <w:r w:rsidR="000C36F2" w:rsidRPr="00100F0C">
        <w:t>or 664 seconds (11.067 minutes) and the average length of an interaction session</w:t>
      </w:r>
      <w:r w:rsidR="002D5F3D" w:rsidRPr="00100F0C">
        <w:t xml:space="preserve"> was 74</w:t>
      </w:r>
      <w:r w:rsidR="000E60C4" w:rsidRPr="00100F0C">
        <w:t>.</w:t>
      </w:r>
      <w:r w:rsidR="002D5F3D" w:rsidRPr="00100F0C">
        <w:t>56</w:t>
      </w:r>
      <w:r w:rsidR="000E60C4" w:rsidRPr="00100F0C">
        <w:t xml:space="preserve"> seconds.</w:t>
      </w:r>
      <w:r w:rsidR="005868A7" w:rsidRPr="00100F0C">
        <w:t xml:space="preserve"> </w:t>
      </w:r>
      <w:r w:rsidR="002F191C" w:rsidRPr="00100F0C">
        <w:t>From th</w:t>
      </w:r>
      <w:r w:rsidR="000C36F2" w:rsidRPr="00100F0C">
        <w:t xml:space="preserve">is data </w:t>
      </w:r>
      <w:r w:rsidR="002F191C" w:rsidRPr="00100F0C">
        <w:t>alone,</w:t>
      </w:r>
      <w:r w:rsidR="00F16DD1" w:rsidRPr="00100F0C">
        <w:t xml:space="preserve"> </w:t>
      </w:r>
      <w:r w:rsidR="000C36F2" w:rsidRPr="00100F0C">
        <w:t>it</w:t>
      </w:r>
      <w:r w:rsidR="00F16DD1" w:rsidRPr="00100F0C">
        <w:t xml:space="preserve"> shows that </w:t>
      </w:r>
      <w:r w:rsidR="000C36F2" w:rsidRPr="00100F0C">
        <w:t xml:space="preserve">the system </w:t>
      </w:r>
      <w:r w:rsidR="00F16DD1" w:rsidRPr="00100F0C">
        <w:t>was somewhat engaging</w:t>
      </w:r>
      <w:r w:rsidR="000C36F2" w:rsidRPr="00100F0C">
        <w:t xml:space="preserve"> and that it was commonly used throughout the pilot study</w:t>
      </w:r>
      <w:r w:rsidR="002F191C" w:rsidRPr="00100F0C">
        <w:t>.</w:t>
      </w:r>
    </w:p>
    <w:p w14:paraId="3933B2EC" w14:textId="77777777" w:rsidR="002E13B8" w:rsidRPr="00100F0C" w:rsidRDefault="002E13B8" w:rsidP="000E60C4">
      <w:pPr>
        <w:rPr>
          <w:b/>
        </w:rPr>
      </w:pPr>
    </w:p>
    <w:p w14:paraId="0F63D2D1" w14:textId="77777777" w:rsidR="00604198" w:rsidRPr="00100F0C" w:rsidRDefault="000C62BC" w:rsidP="009E31FE">
      <w:pPr>
        <w:pStyle w:val="Heading3"/>
        <w:rPr>
          <w:color w:val="auto"/>
        </w:rPr>
      </w:pPr>
      <w:bookmarkStart w:id="154" w:name="_Toc324751325"/>
      <w:bookmarkStart w:id="155" w:name="_Toc327968505"/>
      <w:r>
        <w:rPr>
          <w:color w:val="auto"/>
        </w:rPr>
        <w:t xml:space="preserve">7.2.2 </w:t>
      </w:r>
      <w:r w:rsidR="00604198" w:rsidRPr="00100F0C">
        <w:rPr>
          <w:color w:val="auto"/>
        </w:rPr>
        <w:t>A</w:t>
      </w:r>
      <w:r w:rsidR="006355FD" w:rsidRPr="00100F0C">
        <w:rPr>
          <w:color w:val="auto"/>
        </w:rPr>
        <w:t>ctivity</w:t>
      </w:r>
      <w:r w:rsidR="00604198" w:rsidRPr="00100F0C">
        <w:rPr>
          <w:color w:val="auto"/>
        </w:rPr>
        <w:t xml:space="preserve"> usage</w:t>
      </w:r>
      <w:bookmarkEnd w:id="154"/>
      <w:bookmarkEnd w:id="155"/>
    </w:p>
    <w:p w14:paraId="039B4F8E" w14:textId="77777777" w:rsidR="00C85D63" w:rsidRPr="00100F0C" w:rsidRDefault="00C85D63" w:rsidP="005A7DB5"/>
    <w:p w14:paraId="7847B3D4" w14:textId="77777777" w:rsidR="005A7DB5" w:rsidRPr="00100F0C" w:rsidRDefault="002E13B8" w:rsidP="005A7DB5">
      <w:r w:rsidRPr="00100F0C">
        <w:t xml:space="preserve">It is clear from the system overview that the prototype was used </w:t>
      </w:r>
      <w:r w:rsidR="007B29CA" w:rsidRPr="00100F0C">
        <w:t xml:space="preserve">frequently </w:t>
      </w:r>
      <w:r w:rsidRPr="00100F0C">
        <w:t xml:space="preserve">throughout the pilot study. However, it would be interesting to assess which activities were the most popular and which activities were the most engaging. </w:t>
      </w:r>
      <w:r w:rsidR="00421F4C" w:rsidRPr="00100F0C">
        <w:t xml:space="preserve">This section delves into the collected data and examines which </w:t>
      </w:r>
      <w:r w:rsidR="007B29CA" w:rsidRPr="00100F0C">
        <w:t xml:space="preserve">individual </w:t>
      </w:r>
      <w:r w:rsidR="00421F4C" w:rsidRPr="00100F0C">
        <w:t xml:space="preserve">activities were most popular and most engaging. </w:t>
      </w:r>
    </w:p>
    <w:p w14:paraId="71CAC386" w14:textId="77777777" w:rsidR="00C85D63" w:rsidRPr="00100F0C" w:rsidRDefault="00C85D63">
      <w:pPr>
        <w:spacing w:line="276" w:lineRule="auto"/>
        <w:jc w:val="left"/>
        <w:rPr>
          <w:rFonts w:asciiTheme="majorHAnsi" w:eastAsiaTheme="majorEastAsia" w:hAnsiTheme="majorHAnsi" w:cstheme="majorBidi"/>
          <w:b/>
          <w:bCs/>
        </w:rPr>
      </w:pPr>
    </w:p>
    <w:p w14:paraId="0ABBE119" w14:textId="77777777" w:rsidR="00C85D63" w:rsidRPr="00100F0C" w:rsidRDefault="000C62BC" w:rsidP="00D10A36">
      <w:pPr>
        <w:pStyle w:val="Heading4"/>
      </w:pPr>
      <w:bookmarkStart w:id="156" w:name="_Toc324751326"/>
      <w:r>
        <w:t>7.2.</w:t>
      </w:r>
      <w:r w:rsidR="00D10A36">
        <w:t>2.1</w:t>
      </w:r>
      <w:r>
        <w:t xml:space="preserve"> </w:t>
      </w:r>
      <w:r w:rsidR="009E31FE" w:rsidRPr="00100F0C">
        <w:t xml:space="preserve">Activity </w:t>
      </w:r>
      <w:r w:rsidR="00F46157" w:rsidRPr="00100F0C">
        <w:t>Popularity</w:t>
      </w:r>
      <w:bookmarkEnd w:id="156"/>
    </w:p>
    <w:p w14:paraId="64B72178" w14:textId="77777777" w:rsidR="00EF43C3" w:rsidRPr="00100F0C" w:rsidRDefault="00EF43C3" w:rsidP="00EF43C3"/>
    <w:p w14:paraId="608BEAEF" w14:textId="77777777" w:rsidR="00513BF6" w:rsidRPr="00100F0C" w:rsidRDefault="005A15EB" w:rsidP="00EF43C3">
      <w:r w:rsidRPr="00100F0C">
        <w:t>In this study, the p</w:t>
      </w:r>
      <w:r w:rsidR="007B29CA" w:rsidRPr="00100F0C">
        <w:t xml:space="preserve">opularity of an activity </w:t>
      </w:r>
      <w:r w:rsidR="00A5310C">
        <w:t>was</w:t>
      </w:r>
      <w:r w:rsidR="007B29CA" w:rsidRPr="00100F0C">
        <w:t xml:space="preserve"> measured as the amount of times that an activity was selected to run. In total, </w:t>
      </w:r>
      <w:r w:rsidR="00C85D63" w:rsidRPr="00100F0C">
        <w:t xml:space="preserve">the system was used for </w:t>
      </w:r>
      <w:r w:rsidR="00FA0D3E" w:rsidRPr="00100F0C">
        <w:t>1233</w:t>
      </w:r>
      <w:r w:rsidR="007B29CA" w:rsidRPr="00100F0C">
        <w:t xml:space="preserve"> individual </w:t>
      </w:r>
      <w:r w:rsidR="00C85D63" w:rsidRPr="00100F0C">
        <w:t>interaction sessions</w:t>
      </w:r>
      <w:r w:rsidR="007B29CA" w:rsidRPr="00100F0C">
        <w:t xml:space="preserve">. </w:t>
      </w:r>
      <w:r w:rsidR="00F67D26" w:rsidRPr="00100F0C">
        <w:t xml:space="preserve">Table </w:t>
      </w:r>
      <w:r w:rsidR="00747EEF">
        <w:t>7</w:t>
      </w:r>
      <w:r w:rsidR="00F67D26" w:rsidRPr="00100F0C">
        <w:t>.1 further breaks down this data into the popularity of each activity throughout the pilot study</w:t>
      </w:r>
      <w:r w:rsidR="00EF43C3" w:rsidRPr="00100F0C">
        <w:t xml:space="preserve">; this data is graphed in </w:t>
      </w:r>
      <w:r w:rsidR="0015157F" w:rsidRPr="0015157F">
        <w:t>Figure 7</w:t>
      </w:r>
      <w:r w:rsidR="00EF43C3" w:rsidRPr="0015157F">
        <w:t>.2</w:t>
      </w:r>
      <w:r w:rsidR="00F67D26" w:rsidRPr="0015157F">
        <w:t>.</w:t>
      </w:r>
      <w:r w:rsidR="00F67D26" w:rsidRPr="00100F0C">
        <w:t xml:space="preserve"> </w:t>
      </w:r>
      <w:r w:rsidR="007B29CA" w:rsidRPr="00100F0C">
        <w:t>Out of the 1233 activities used, t</w:t>
      </w:r>
      <w:r w:rsidR="00604198" w:rsidRPr="00100F0C">
        <w:t xml:space="preserve">he paint activity </w:t>
      </w:r>
      <w:r w:rsidR="007B29CA" w:rsidRPr="00100F0C">
        <w:t xml:space="preserve">was used 373 times throughout the pilot study; this number is 30% of the entire uses of the system. This activity seemed to be the most </w:t>
      </w:r>
      <w:r w:rsidR="007B29CA" w:rsidRPr="00100F0C">
        <w:lastRenderedPageBreak/>
        <w:t xml:space="preserve">popular activity in the pilot study. The reminiscence activity was used 258 times throughout the </w:t>
      </w:r>
      <w:r w:rsidR="001257C5" w:rsidRPr="00100F0C">
        <w:t>study;</w:t>
      </w:r>
      <w:r w:rsidR="007B29CA" w:rsidRPr="00100F0C">
        <w:t xml:space="preserve"> th</w:t>
      </w:r>
      <w:r w:rsidR="001257C5" w:rsidRPr="00100F0C">
        <w:t>is number is 21</w:t>
      </w:r>
      <w:r w:rsidR="007B29CA" w:rsidRPr="00100F0C">
        <w:t xml:space="preserve">% of the entire usage of the system. </w:t>
      </w:r>
      <w:r w:rsidR="00731DDB" w:rsidRPr="00100F0C">
        <w:t>The game activity and the music activity showed to be just as popular as each other</w:t>
      </w:r>
      <w:r w:rsidR="0043797E" w:rsidRPr="00100F0C">
        <w:t xml:space="preserve">; with both of them being used 18% of the entire pilot study. </w:t>
      </w:r>
      <w:r w:rsidRPr="00100F0C">
        <w:t xml:space="preserve">The least popular activity was the reaction activity. This activity was only used 169 times throughout the entire pilot study; this number is 14% of the entire activities used and under half as popular as the paint activity. </w:t>
      </w:r>
    </w:p>
    <w:p w14:paraId="72C0B3B4" w14:textId="77777777" w:rsidR="005D6302" w:rsidRPr="00100F0C" w:rsidRDefault="005D6302" w:rsidP="00EF43C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5"/>
        <w:gridCol w:w="2107"/>
        <w:gridCol w:w="1843"/>
      </w:tblGrid>
      <w:tr w:rsidR="00F46157" w:rsidRPr="00100F0C" w14:paraId="1E68C02D" w14:textId="77777777" w:rsidTr="00F75894">
        <w:trPr>
          <w:jc w:val="center"/>
        </w:trPr>
        <w:tc>
          <w:tcPr>
            <w:tcW w:w="2145" w:type="dxa"/>
          </w:tcPr>
          <w:p w14:paraId="65BAFB45" w14:textId="77777777" w:rsidR="00F46157" w:rsidRPr="00100F0C" w:rsidRDefault="00F46157" w:rsidP="00604198">
            <w:r w:rsidRPr="00100F0C">
              <w:t>Activity Used</w:t>
            </w:r>
          </w:p>
        </w:tc>
        <w:tc>
          <w:tcPr>
            <w:tcW w:w="2107" w:type="dxa"/>
          </w:tcPr>
          <w:p w14:paraId="51468212" w14:textId="77777777" w:rsidR="00F46157" w:rsidRPr="00100F0C" w:rsidRDefault="00F46157" w:rsidP="00604198">
            <w:r w:rsidRPr="00100F0C">
              <w:t>Percentage usage</w:t>
            </w:r>
          </w:p>
        </w:tc>
        <w:tc>
          <w:tcPr>
            <w:tcW w:w="1843" w:type="dxa"/>
          </w:tcPr>
          <w:p w14:paraId="18F8DDFC" w14:textId="77777777" w:rsidR="00F46157" w:rsidRPr="00100F0C" w:rsidRDefault="00F46157" w:rsidP="00604198">
            <w:r w:rsidRPr="00100F0C">
              <w:t>Number of uses</w:t>
            </w:r>
          </w:p>
        </w:tc>
      </w:tr>
      <w:tr w:rsidR="00F46157" w:rsidRPr="00100F0C" w14:paraId="3A1D2C56" w14:textId="77777777" w:rsidTr="00F75894">
        <w:trPr>
          <w:jc w:val="center"/>
        </w:trPr>
        <w:tc>
          <w:tcPr>
            <w:tcW w:w="2145" w:type="dxa"/>
          </w:tcPr>
          <w:p w14:paraId="33A13798" w14:textId="77777777" w:rsidR="00F46157" w:rsidRPr="00100F0C" w:rsidRDefault="00F46157" w:rsidP="00604198">
            <w:r w:rsidRPr="00100F0C">
              <w:t>Paint</w:t>
            </w:r>
          </w:p>
        </w:tc>
        <w:tc>
          <w:tcPr>
            <w:tcW w:w="2107" w:type="dxa"/>
          </w:tcPr>
          <w:p w14:paraId="4ADE935E" w14:textId="77777777" w:rsidR="00F46157" w:rsidRPr="00100F0C" w:rsidRDefault="002D5F3D" w:rsidP="00604198">
            <w:r w:rsidRPr="00100F0C">
              <w:t>30</w:t>
            </w:r>
            <w:r w:rsidR="00F46157" w:rsidRPr="00100F0C">
              <w:t>%</w:t>
            </w:r>
          </w:p>
        </w:tc>
        <w:tc>
          <w:tcPr>
            <w:tcW w:w="1843" w:type="dxa"/>
          </w:tcPr>
          <w:p w14:paraId="57C84C1F" w14:textId="77777777" w:rsidR="00F46157" w:rsidRPr="00100F0C" w:rsidRDefault="002D5F3D" w:rsidP="00604198">
            <w:r w:rsidRPr="00100F0C">
              <w:t>373</w:t>
            </w:r>
          </w:p>
        </w:tc>
      </w:tr>
      <w:tr w:rsidR="00F46157" w:rsidRPr="00100F0C" w14:paraId="1CC063CC" w14:textId="77777777" w:rsidTr="00F75894">
        <w:trPr>
          <w:jc w:val="center"/>
        </w:trPr>
        <w:tc>
          <w:tcPr>
            <w:tcW w:w="2145" w:type="dxa"/>
          </w:tcPr>
          <w:p w14:paraId="0C3AA860" w14:textId="77777777" w:rsidR="00F46157" w:rsidRPr="00100F0C" w:rsidRDefault="00F46157" w:rsidP="00604198">
            <w:r w:rsidRPr="00100F0C">
              <w:t>Reminiscence</w:t>
            </w:r>
          </w:p>
        </w:tc>
        <w:tc>
          <w:tcPr>
            <w:tcW w:w="2107" w:type="dxa"/>
          </w:tcPr>
          <w:p w14:paraId="415A2924" w14:textId="77777777" w:rsidR="00F46157" w:rsidRPr="00100F0C" w:rsidRDefault="002D5F3D" w:rsidP="002D5F3D">
            <w:r w:rsidRPr="00100F0C">
              <w:t>2</w:t>
            </w:r>
            <w:r w:rsidR="00F46157" w:rsidRPr="00100F0C">
              <w:t>1%</w:t>
            </w:r>
          </w:p>
        </w:tc>
        <w:tc>
          <w:tcPr>
            <w:tcW w:w="1843" w:type="dxa"/>
          </w:tcPr>
          <w:p w14:paraId="3AE921BF" w14:textId="77777777" w:rsidR="00F46157" w:rsidRPr="00100F0C" w:rsidRDefault="002D5F3D" w:rsidP="00604198">
            <w:r w:rsidRPr="00100F0C">
              <w:t>258</w:t>
            </w:r>
          </w:p>
        </w:tc>
      </w:tr>
      <w:tr w:rsidR="00F46157" w:rsidRPr="00100F0C" w14:paraId="7EB73546" w14:textId="77777777" w:rsidTr="00F75894">
        <w:trPr>
          <w:jc w:val="center"/>
        </w:trPr>
        <w:tc>
          <w:tcPr>
            <w:tcW w:w="2145" w:type="dxa"/>
          </w:tcPr>
          <w:p w14:paraId="1BC1408F" w14:textId="77777777" w:rsidR="00F46157" w:rsidRPr="00100F0C" w:rsidRDefault="00F46157" w:rsidP="00604198">
            <w:r w:rsidRPr="00100F0C">
              <w:t>Game</w:t>
            </w:r>
          </w:p>
        </w:tc>
        <w:tc>
          <w:tcPr>
            <w:tcW w:w="2107" w:type="dxa"/>
          </w:tcPr>
          <w:p w14:paraId="5FD6714F" w14:textId="77777777" w:rsidR="00F46157" w:rsidRPr="00100F0C" w:rsidRDefault="002D5F3D" w:rsidP="002D5F3D">
            <w:r w:rsidRPr="00100F0C">
              <w:t xml:space="preserve">18 </w:t>
            </w:r>
            <w:r w:rsidR="00F46157" w:rsidRPr="00100F0C">
              <w:t>%</w:t>
            </w:r>
          </w:p>
        </w:tc>
        <w:tc>
          <w:tcPr>
            <w:tcW w:w="1843" w:type="dxa"/>
          </w:tcPr>
          <w:p w14:paraId="40C5C8DA" w14:textId="77777777" w:rsidR="00F46157" w:rsidRPr="00100F0C" w:rsidRDefault="002D5F3D" w:rsidP="00604198">
            <w:r w:rsidRPr="00100F0C">
              <w:t>217</w:t>
            </w:r>
          </w:p>
        </w:tc>
      </w:tr>
      <w:tr w:rsidR="00F46157" w:rsidRPr="00100F0C" w14:paraId="1DBB3CA3" w14:textId="77777777" w:rsidTr="00F75894">
        <w:trPr>
          <w:jc w:val="center"/>
        </w:trPr>
        <w:tc>
          <w:tcPr>
            <w:tcW w:w="2145" w:type="dxa"/>
          </w:tcPr>
          <w:p w14:paraId="5583B5B7" w14:textId="77777777" w:rsidR="00F46157" w:rsidRPr="00100F0C" w:rsidRDefault="00F46157" w:rsidP="00604198">
            <w:r w:rsidRPr="00100F0C">
              <w:t>Music</w:t>
            </w:r>
          </w:p>
        </w:tc>
        <w:tc>
          <w:tcPr>
            <w:tcW w:w="2107" w:type="dxa"/>
          </w:tcPr>
          <w:p w14:paraId="38DF0DEA" w14:textId="77777777" w:rsidR="00F46157" w:rsidRPr="00100F0C" w:rsidRDefault="002D5F3D" w:rsidP="00604198">
            <w:r w:rsidRPr="00100F0C">
              <w:t>18</w:t>
            </w:r>
            <w:r w:rsidR="00F46157" w:rsidRPr="00100F0C">
              <w:t>%</w:t>
            </w:r>
          </w:p>
        </w:tc>
        <w:tc>
          <w:tcPr>
            <w:tcW w:w="1843" w:type="dxa"/>
          </w:tcPr>
          <w:p w14:paraId="60259B14" w14:textId="77777777" w:rsidR="00F46157" w:rsidRPr="00100F0C" w:rsidRDefault="002D5F3D" w:rsidP="00604198">
            <w:r w:rsidRPr="00100F0C">
              <w:t>216</w:t>
            </w:r>
          </w:p>
        </w:tc>
      </w:tr>
      <w:tr w:rsidR="00F46157" w:rsidRPr="00100F0C" w14:paraId="64496CD8" w14:textId="77777777" w:rsidTr="00F75894">
        <w:trPr>
          <w:jc w:val="center"/>
        </w:trPr>
        <w:tc>
          <w:tcPr>
            <w:tcW w:w="2145" w:type="dxa"/>
          </w:tcPr>
          <w:p w14:paraId="3312020C" w14:textId="77777777" w:rsidR="00F46157" w:rsidRPr="00100F0C" w:rsidRDefault="00F46157" w:rsidP="00604198">
            <w:r w:rsidRPr="00100F0C">
              <w:t>Reaction</w:t>
            </w:r>
          </w:p>
        </w:tc>
        <w:tc>
          <w:tcPr>
            <w:tcW w:w="2107" w:type="dxa"/>
          </w:tcPr>
          <w:p w14:paraId="54E54F1D" w14:textId="77777777" w:rsidR="00F46157" w:rsidRPr="00100F0C" w:rsidRDefault="002D5F3D" w:rsidP="002D5F3D">
            <w:r w:rsidRPr="00100F0C">
              <w:t>14</w:t>
            </w:r>
            <w:r w:rsidR="00F46157" w:rsidRPr="00100F0C">
              <w:t>%</w:t>
            </w:r>
          </w:p>
        </w:tc>
        <w:tc>
          <w:tcPr>
            <w:tcW w:w="1843" w:type="dxa"/>
          </w:tcPr>
          <w:p w14:paraId="7C18F3AF" w14:textId="77777777" w:rsidR="00F46157" w:rsidRPr="00100F0C" w:rsidRDefault="002D5F3D" w:rsidP="00604198">
            <w:r w:rsidRPr="00100F0C">
              <w:t>169</w:t>
            </w:r>
          </w:p>
        </w:tc>
      </w:tr>
    </w:tbl>
    <w:p w14:paraId="6FE18670" w14:textId="77777777" w:rsidR="00F868E2" w:rsidRPr="00100F0C" w:rsidRDefault="00F868E2" w:rsidP="00062646">
      <w:pPr>
        <w:pStyle w:val="Caption"/>
        <w:keepNext/>
        <w:jc w:val="center"/>
      </w:pPr>
    </w:p>
    <w:p w14:paraId="39EF6D13" w14:textId="77777777" w:rsidR="00062646" w:rsidRPr="00100F0C" w:rsidRDefault="00062646" w:rsidP="00062646">
      <w:pPr>
        <w:pStyle w:val="Caption"/>
        <w:keepNext/>
        <w:jc w:val="center"/>
      </w:pPr>
      <w:r w:rsidRPr="00100F0C">
        <w:t xml:space="preserve">Table </w:t>
      </w:r>
      <w:r w:rsidR="005B3EDA">
        <w:t>7</w:t>
      </w:r>
      <w:r w:rsidRPr="00100F0C">
        <w:t>.</w:t>
      </w:r>
      <w:r w:rsidR="005B3EDA">
        <w:t>1</w:t>
      </w:r>
      <w:r w:rsidRPr="00100F0C">
        <w:t>: Activity Popularity</w:t>
      </w:r>
    </w:p>
    <w:p w14:paraId="31384B71" w14:textId="77777777" w:rsidR="00ED55D0" w:rsidRPr="00100F0C" w:rsidRDefault="00ED55D0" w:rsidP="001257C5"/>
    <w:p w14:paraId="57B30A36" w14:textId="77777777" w:rsidR="001257C5" w:rsidRPr="00100F0C" w:rsidRDefault="00FF2FEB" w:rsidP="001257C5">
      <w:r w:rsidRPr="00100F0C">
        <w:t xml:space="preserve">The paint activity and the reminiscence activity account for over half of all activities used in the system. </w:t>
      </w:r>
      <w:r w:rsidR="00ED55D0" w:rsidRPr="00100F0C">
        <w:t xml:space="preserve">This data </w:t>
      </w:r>
      <w:r w:rsidR="001257C5" w:rsidRPr="00100F0C">
        <w:t xml:space="preserve">suggests </w:t>
      </w:r>
      <w:r w:rsidR="00627C03" w:rsidRPr="00100F0C">
        <w:t xml:space="preserve">that the </w:t>
      </w:r>
      <w:r w:rsidR="001257C5" w:rsidRPr="00100F0C">
        <w:t xml:space="preserve">painting and reminiscence activities </w:t>
      </w:r>
      <w:r w:rsidR="00627C03" w:rsidRPr="00100F0C">
        <w:t>provided by this system we</w:t>
      </w:r>
      <w:r w:rsidR="001257C5" w:rsidRPr="00100F0C">
        <w:t xml:space="preserve">re most popular amongst </w:t>
      </w:r>
      <w:r w:rsidR="00627C03" w:rsidRPr="00100F0C">
        <w:t xml:space="preserve">the </w:t>
      </w:r>
      <w:r w:rsidR="00ED55D0" w:rsidRPr="00100F0C">
        <w:t>dementia</w:t>
      </w:r>
      <w:r w:rsidR="00A5310C">
        <w:t xml:space="preserve"> sufferers</w:t>
      </w:r>
      <w:r w:rsidR="001257C5" w:rsidRPr="00100F0C">
        <w:t>.</w:t>
      </w:r>
      <w:r w:rsidR="00A5310C">
        <w:t xml:space="preserve"> </w:t>
      </w:r>
    </w:p>
    <w:p w14:paraId="0A9BA37F" w14:textId="77777777" w:rsidR="00847FC6" w:rsidRPr="00100F0C" w:rsidRDefault="00951DCA" w:rsidP="00847FC6">
      <w:pPr>
        <w:keepNext/>
        <w:jc w:val="center"/>
      </w:pPr>
      <w:r>
        <w:rPr>
          <w:noProof/>
          <w:lang w:val="en-GB" w:eastAsia="en-GB"/>
        </w:rPr>
        <w:lastRenderedPageBreak/>
        <w:drawing>
          <wp:inline distT="0" distB="0" distL="0" distR="0" wp14:anchorId="7CA968BC" wp14:editId="0A23EB83">
            <wp:extent cx="5369560" cy="3700145"/>
            <wp:effectExtent l="19050" t="0" r="2540" b="0"/>
            <wp:docPr id="83"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3" cstate="print"/>
                    <a:srcRect/>
                    <a:stretch>
                      <a:fillRect/>
                    </a:stretch>
                  </pic:blipFill>
                  <pic:spPr bwMode="auto">
                    <a:xfrm>
                      <a:off x="0" y="0"/>
                      <a:ext cx="5369560" cy="3700145"/>
                    </a:xfrm>
                    <a:prstGeom prst="rect">
                      <a:avLst/>
                    </a:prstGeom>
                    <a:noFill/>
                    <a:ln w="9525">
                      <a:noFill/>
                      <a:miter lim="800000"/>
                      <a:headEnd/>
                      <a:tailEnd/>
                    </a:ln>
                  </pic:spPr>
                </pic:pic>
              </a:graphicData>
            </a:graphic>
          </wp:inline>
        </w:drawing>
      </w:r>
    </w:p>
    <w:p w14:paraId="0FDBE581" w14:textId="77777777" w:rsidR="00556EB7" w:rsidRDefault="005B3EDA" w:rsidP="00556EB7">
      <w:pPr>
        <w:pStyle w:val="Caption"/>
        <w:jc w:val="center"/>
      </w:pPr>
      <w:r>
        <w:t>Figure 7</w:t>
      </w:r>
      <w:r w:rsidR="00556EB7" w:rsidRPr="00100F0C">
        <w:t>.2: Activity Popularity</w:t>
      </w:r>
    </w:p>
    <w:p w14:paraId="02003958" w14:textId="77777777" w:rsidR="00D46581" w:rsidRPr="00D46581" w:rsidRDefault="00D46581" w:rsidP="00D46581"/>
    <w:p w14:paraId="5DA49047" w14:textId="77777777" w:rsidR="00F46157" w:rsidRPr="00100F0C" w:rsidRDefault="000C62BC" w:rsidP="00D10A36">
      <w:pPr>
        <w:pStyle w:val="Heading4"/>
      </w:pPr>
      <w:bookmarkStart w:id="157" w:name="_Toc324751327"/>
      <w:r>
        <w:t>7.2.</w:t>
      </w:r>
      <w:r w:rsidR="00D10A36">
        <w:t>2.2</w:t>
      </w:r>
      <w:r>
        <w:t xml:space="preserve"> </w:t>
      </w:r>
      <w:r w:rsidR="009E31FE" w:rsidRPr="00100F0C">
        <w:t xml:space="preserve">Activity </w:t>
      </w:r>
      <w:r w:rsidR="00F46157" w:rsidRPr="00100F0C">
        <w:t>Engagement</w:t>
      </w:r>
      <w:bookmarkEnd w:id="157"/>
    </w:p>
    <w:p w14:paraId="0D3FCD30" w14:textId="77777777" w:rsidR="00F46157" w:rsidRPr="00100F0C" w:rsidRDefault="00F46157" w:rsidP="00F46157"/>
    <w:p w14:paraId="63AF694D" w14:textId="77777777" w:rsidR="00F46157" w:rsidRPr="00100F0C" w:rsidRDefault="00F46157" w:rsidP="00B219CC">
      <w:r w:rsidRPr="00100F0C">
        <w:t xml:space="preserve">If an activity is more popular, it does not necessarily mean that it is also more engaging. </w:t>
      </w:r>
      <w:r w:rsidR="00FF2FEB" w:rsidRPr="00100F0C">
        <w:t xml:space="preserve">This section presents the engagement data from each activity from the pilot study. </w:t>
      </w:r>
      <w:r w:rsidRPr="00100F0C">
        <w:t xml:space="preserve">The measure of engagement is going to be measured by the </w:t>
      </w:r>
      <w:r w:rsidR="00B219CC" w:rsidRPr="00100F0C">
        <w:t>length of</w:t>
      </w:r>
      <w:r w:rsidR="00FA71A5" w:rsidRPr="00100F0C">
        <w:t xml:space="preserve"> time that a user spends using</w:t>
      </w:r>
      <w:r w:rsidR="00B219CC" w:rsidRPr="00100F0C">
        <w:t xml:space="preserve"> </w:t>
      </w:r>
      <w:r w:rsidR="00E41D9B" w:rsidRPr="00100F0C">
        <w:t>a particular</w:t>
      </w:r>
      <w:r w:rsidR="00B219CC" w:rsidRPr="00100F0C">
        <w:t xml:space="preserve"> activity</w:t>
      </w:r>
      <w:r w:rsidR="00E41D9B" w:rsidRPr="00100F0C">
        <w:t>.</w:t>
      </w:r>
      <w:r w:rsidR="004F4BBE" w:rsidRPr="00100F0C">
        <w:t xml:space="preserve"> </w:t>
      </w:r>
      <w:r w:rsidR="001A29D6" w:rsidRPr="00100F0C">
        <w:t xml:space="preserve">The </w:t>
      </w:r>
      <w:r w:rsidR="00CB3100" w:rsidRPr="00100F0C">
        <w:t xml:space="preserve">engagement data collected by the system throughout the pilot study </w:t>
      </w:r>
      <w:r w:rsidR="00D81C4C" w:rsidRPr="00100F0C">
        <w:t xml:space="preserve">is presented in Table </w:t>
      </w:r>
      <w:r w:rsidR="0015157F">
        <w:t>7</w:t>
      </w:r>
      <w:r w:rsidR="00CB3100" w:rsidRPr="00100F0C">
        <w:t>.</w:t>
      </w:r>
      <w:r w:rsidR="00D81C4C" w:rsidRPr="00100F0C">
        <w:t>2</w:t>
      </w:r>
      <w:r w:rsidR="008E6311" w:rsidRPr="00100F0C">
        <w:t>; this includes the total, longest and average length of each activity</w:t>
      </w:r>
      <w:r w:rsidR="00D81C4C" w:rsidRPr="00100F0C">
        <w:t>. Th</w:t>
      </w:r>
      <w:r w:rsidR="00CB3100" w:rsidRPr="00100F0C">
        <w:t>e</w:t>
      </w:r>
      <w:r w:rsidR="00D81C4C" w:rsidRPr="00100F0C">
        <w:t>s</w:t>
      </w:r>
      <w:r w:rsidR="00CB3100" w:rsidRPr="00100F0C">
        <w:t>e</w:t>
      </w:r>
      <w:r w:rsidR="00D81C4C" w:rsidRPr="00100F0C">
        <w:t xml:space="preserve"> metric</w:t>
      </w:r>
      <w:r w:rsidR="00CB3100" w:rsidRPr="00100F0C">
        <w:t>s</w:t>
      </w:r>
      <w:r w:rsidR="00D81C4C" w:rsidRPr="00100F0C">
        <w:t xml:space="preserve"> gives an insight into how </w:t>
      </w:r>
      <w:r w:rsidR="00CB3100" w:rsidRPr="00100F0C">
        <w:t xml:space="preserve">engaging </w:t>
      </w:r>
      <w:r w:rsidR="00D81C4C" w:rsidRPr="00100F0C">
        <w:t xml:space="preserve">the various activities were </w:t>
      </w:r>
      <w:r w:rsidR="00CB3100" w:rsidRPr="00100F0C">
        <w:t>with the participants</w:t>
      </w:r>
      <w:r w:rsidR="00E60BD1" w:rsidRPr="00100F0C">
        <w:t xml:space="preserve"> in this research</w:t>
      </w:r>
      <w:r w:rsidR="00890C88" w:rsidRPr="00100F0C">
        <w:t xml:space="preserve">. </w:t>
      </w:r>
      <w:r w:rsidR="00034281" w:rsidRPr="00100F0C">
        <w:t>T</w:t>
      </w:r>
      <w:r w:rsidR="00890C88" w:rsidRPr="00100F0C">
        <w:t>he average length</w:t>
      </w:r>
      <w:r w:rsidR="008E6311" w:rsidRPr="00100F0C">
        <w:t xml:space="preserve"> of an interaction session</w:t>
      </w:r>
      <w:r w:rsidR="00034281" w:rsidRPr="00100F0C">
        <w:t xml:space="preserve"> provides a generalisation of how engaging the various activities on the system were</w:t>
      </w:r>
      <w:r w:rsidR="00890C88" w:rsidRPr="00100F0C">
        <w:t>. The longest length shows the maximum engagement of the system to a particular user</w:t>
      </w:r>
      <w:r w:rsidR="001A29D6" w:rsidRPr="00100F0C">
        <w:t xml:space="preserve">. </w:t>
      </w:r>
      <w:r w:rsidR="00F8426C" w:rsidRPr="00100F0C">
        <w:t xml:space="preserve">This data is useful to see how long the </w:t>
      </w:r>
      <w:r w:rsidR="0080516F" w:rsidRPr="00100F0C">
        <w:t>most engaging sessions were in the pilot study</w:t>
      </w:r>
      <w:r w:rsidR="00F8426C" w:rsidRPr="00100F0C">
        <w:t xml:space="preserve">. </w:t>
      </w:r>
    </w:p>
    <w:p w14:paraId="5B679805" w14:textId="77777777" w:rsidR="00D46581" w:rsidRDefault="00F46157" w:rsidP="00F46157">
      <w:r w:rsidRPr="00100F0C">
        <w:t xml:space="preserve"> </w:t>
      </w:r>
    </w:p>
    <w:p w14:paraId="303FEAFC" w14:textId="77777777" w:rsidR="00D46581" w:rsidRDefault="00D46581">
      <w:pPr>
        <w:spacing w:line="276" w:lineRule="auto"/>
        <w:jc w:val="left"/>
      </w:pPr>
      <w:r>
        <w:br w:type="page"/>
      </w:r>
    </w:p>
    <w:tbl>
      <w:tblPr>
        <w:tblW w:w="77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8"/>
        <w:gridCol w:w="2410"/>
        <w:gridCol w:w="1701"/>
        <w:gridCol w:w="2045"/>
      </w:tblGrid>
      <w:tr w:rsidR="007036D8" w:rsidRPr="00100F0C" w14:paraId="57918832" w14:textId="77777777" w:rsidTr="008175C1">
        <w:trPr>
          <w:trHeight w:val="1031"/>
          <w:jc w:val="center"/>
        </w:trPr>
        <w:tc>
          <w:tcPr>
            <w:tcW w:w="1598" w:type="dxa"/>
          </w:tcPr>
          <w:p w14:paraId="1F267FFE" w14:textId="77777777" w:rsidR="007036D8" w:rsidRPr="00100F0C" w:rsidRDefault="007036D8" w:rsidP="00B97B6B">
            <w:r w:rsidRPr="00100F0C">
              <w:lastRenderedPageBreak/>
              <w:t>Activity Used</w:t>
            </w:r>
          </w:p>
        </w:tc>
        <w:tc>
          <w:tcPr>
            <w:tcW w:w="2410" w:type="dxa"/>
          </w:tcPr>
          <w:p w14:paraId="230900D4" w14:textId="77777777" w:rsidR="007036D8" w:rsidRPr="00100F0C" w:rsidRDefault="007036D8" w:rsidP="00D651C0">
            <w:pPr>
              <w:jc w:val="center"/>
            </w:pPr>
            <w:r w:rsidRPr="00100F0C">
              <w:t>Total Length</w:t>
            </w:r>
          </w:p>
          <w:p w14:paraId="2B71786B" w14:textId="77777777" w:rsidR="007036D8" w:rsidRPr="00100F0C" w:rsidRDefault="007036D8" w:rsidP="00D651C0">
            <w:pPr>
              <w:jc w:val="center"/>
            </w:pPr>
            <w:r w:rsidRPr="00100F0C">
              <w:t>(seconds)</w:t>
            </w:r>
          </w:p>
        </w:tc>
        <w:tc>
          <w:tcPr>
            <w:tcW w:w="1701" w:type="dxa"/>
          </w:tcPr>
          <w:p w14:paraId="3B256B93" w14:textId="77777777" w:rsidR="007036D8" w:rsidRPr="00100F0C" w:rsidRDefault="007036D8" w:rsidP="00D651C0">
            <w:pPr>
              <w:jc w:val="center"/>
            </w:pPr>
            <w:r w:rsidRPr="00100F0C">
              <w:t>Longest Length (seconds)</w:t>
            </w:r>
          </w:p>
        </w:tc>
        <w:tc>
          <w:tcPr>
            <w:tcW w:w="2045" w:type="dxa"/>
          </w:tcPr>
          <w:p w14:paraId="259CC3EA" w14:textId="77777777" w:rsidR="007036D8" w:rsidRPr="00100F0C" w:rsidRDefault="007036D8" w:rsidP="00D651C0">
            <w:pPr>
              <w:jc w:val="center"/>
            </w:pPr>
            <w:r w:rsidRPr="00100F0C">
              <w:t>Average Length</w:t>
            </w:r>
          </w:p>
          <w:p w14:paraId="0A14B5DD" w14:textId="77777777" w:rsidR="007036D8" w:rsidRPr="00100F0C" w:rsidRDefault="007036D8" w:rsidP="00D651C0">
            <w:pPr>
              <w:jc w:val="center"/>
            </w:pPr>
            <w:r w:rsidRPr="00100F0C">
              <w:t>(seconds)</w:t>
            </w:r>
          </w:p>
        </w:tc>
      </w:tr>
      <w:tr w:rsidR="007036D8" w:rsidRPr="00100F0C" w14:paraId="3A1F2DB9" w14:textId="77777777" w:rsidTr="00F75894">
        <w:trPr>
          <w:jc w:val="center"/>
        </w:trPr>
        <w:tc>
          <w:tcPr>
            <w:tcW w:w="1598" w:type="dxa"/>
          </w:tcPr>
          <w:p w14:paraId="0522C6C0" w14:textId="77777777" w:rsidR="007036D8" w:rsidRPr="00100F0C" w:rsidRDefault="007036D8" w:rsidP="00B97B6B">
            <w:r w:rsidRPr="00100F0C">
              <w:t>Paint</w:t>
            </w:r>
          </w:p>
        </w:tc>
        <w:tc>
          <w:tcPr>
            <w:tcW w:w="2410" w:type="dxa"/>
          </w:tcPr>
          <w:p w14:paraId="222F6C66" w14:textId="77777777" w:rsidR="007036D8" w:rsidRPr="00100F0C" w:rsidRDefault="007036D8" w:rsidP="00D651C0">
            <w:pPr>
              <w:jc w:val="center"/>
            </w:pPr>
            <w:r w:rsidRPr="00100F0C">
              <w:t>29072 (8.07 hours)</w:t>
            </w:r>
          </w:p>
        </w:tc>
        <w:tc>
          <w:tcPr>
            <w:tcW w:w="1701" w:type="dxa"/>
          </w:tcPr>
          <w:p w14:paraId="105E44D2" w14:textId="77777777" w:rsidR="007036D8" w:rsidRPr="00100F0C" w:rsidRDefault="007036D8" w:rsidP="00D651C0">
            <w:pPr>
              <w:jc w:val="center"/>
            </w:pPr>
            <w:r w:rsidRPr="00100F0C">
              <w:t>664</w:t>
            </w:r>
          </w:p>
        </w:tc>
        <w:tc>
          <w:tcPr>
            <w:tcW w:w="2045" w:type="dxa"/>
          </w:tcPr>
          <w:p w14:paraId="0B82F5DF" w14:textId="77777777" w:rsidR="007036D8" w:rsidRPr="00100F0C" w:rsidRDefault="007036D8" w:rsidP="00D651C0">
            <w:pPr>
              <w:jc w:val="center"/>
            </w:pPr>
            <w:r w:rsidRPr="00100F0C">
              <w:t>112.68</w:t>
            </w:r>
          </w:p>
        </w:tc>
      </w:tr>
      <w:tr w:rsidR="007036D8" w:rsidRPr="00100F0C" w14:paraId="67278FF3" w14:textId="77777777" w:rsidTr="00F75894">
        <w:trPr>
          <w:jc w:val="center"/>
        </w:trPr>
        <w:tc>
          <w:tcPr>
            <w:tcW w:w="1598" w:type="dxa"/>
          </w:tcPr>
          <w:p w14:paraId="5929F782" w14:textId="77777777" w:rsidR="007036D8" w:rsidRPr="00100F0C" w:rsidRDefault="007036D8" w:rsidP="00B97B6B">
            <w:r w:rsidRPr="00100F0C">
              <w:t>Reminiscence</w:t>
            </w:r>
          </w:p>
        </w:tc>
        <w:tc>
          <w:tcPr>
            <w:tcW w:w="2410" w:type="dxa"/>
          </w:tcPr>
          <w:p w14:paraId="3A09263F" w14:textId="77777777" w:rsidR="007036D8" w:rsidRPr="00100F0C" w:rsidRDefault="007036D8" w:rsidP="00D651C0">
            <w:pPr>
              <w:jc w:val="center"/>
            </w:pPr>
            <w:r w:rsidRPr="00100F0C">
              <w:t>20535 (5.7hrs)</w:t>
            </w:r>
          </w:p>
        </w:tc>
        <w:tc>
          <w:tcPr>
            <w:tcW w:w="1701" w:type="dxa"/>
          </w:tcPr>
          <w:p w14:paraId="0C0D0792" w14:textId="77777777" w:rsidR="007036D8" w:rsidRPr="00100F0C" w:rsidRDefault="007036D8" w:rsidP="00D651C0">
            <w:pPr>
              <w:jc w:val="center"/>
            </w:pPr>
            <w:r w:rsidRPr="00100F0C">
              <w:t>559</w:t>
            </w:r>
          </w:p>
        </w:tc>
        <w:tc>
          <w:tcPr>
            <w:tcW w:w="2045" w:type="dxa"/>
          </w:tcPr>
          <w:p w14:paraId="6AE826DB" w14:textId="77777777" w:rsidR="007036D8" w:rsidRPr="00100F0C" w:rsidRDefault="007036D8" w:rsidP="00D651C0">
            <w:pPr>
              <w:jc w:val="center"/>
            </w:pPr>
            <w:r w:rsidRPr="00100F0C">
              <w:t>79.59</w:t>
            </w:r>
          </w:p>
        </w:tc>
      </w:tr>
      <w:tr w:rsidR="007036D8" w:rsidRPr="00100F0C" w14:paraId="402BBF0E" w14:textId="77777777" w:rsidTr="00F75894">
        <w:trPr>
          <w:jc w:val="center"/>
        </w:trPr>
        <w:tc>
          <w:tcPr>
            <w:tcW w:w="1598" w:type="dxa"/>
          </w:tcPr>
          <w:p w14:paraId="73CA48CC" w14:textId="77777777" w:rsidR="007036D8" w:rsidRPr="00100F0C" w:rsidRDefault="007036D8" w:rsidP="00B97B6B">
            <w:r w:rsidRPr="00100F0C">
              <w:t>Game</w:t>
            </w:r>
          </w:p>
        </w:tc>
        <w:tc>
          <w:tcPr>
            <w:tcW w:w="2410" w:type="dxa"/>
          </w:tcPr>
          <w:p w14:paraId="3257AD0D" w14:textId="77777777" w:rsidR="007036D8" w:rsidRPr="00100F0C" w:rsidRDefault="007036D8" w:rsidP="00D651C0">
            <w:pPr>
              <w:jc w:val="center"/>
            </w:pPr>
            <w:r w:rsidRPr="00100F0C">
              <w:t>18029 (5.01hrs)</w:t>
            </w:r>
          </w:p>
        </w:tc>
        <w:tc>
          <w:tcPr>
            <w:tcW w:w="1701" w:type="dxa"/>
          </w:tcPr>
          <w:p w14:paraId="689697C6" w14:textId="77777777" w:rsidR="007036D8" w:rsidRPr="00100F0C" w:rsidRDefault="007036D8" w:rsidP="00D651C0">
            <w:pPr>
              <w:jc w:val="center"/>
            </w:pPr>
            <w:r w:rsidRPr="00100F0C">
              <w:t>617</w:t>
            </w:r>
          </w:p>
        </w:tc>
        <w:tc>
          <w:tcPr>
            <w:tcW w:w="2045" w:type="dxa"/>
          </w:tcPr>
          <w:p w14:paraId="74496EC7" w14:textId="77777777" w:rsidR="007036D8" w:rsidRPr="00100F0C" w:rsidRDefault="007036D8" w:rsidP="00D651C0">
            <w:pPr>
              <w:jc w:val="center"/>
            </w:pPr>
            <w:r w:rsidRPr="00100F0C">
              <w:t>69.88</w:t>
            </w:r>
          </w:p>
        </w:tc>
      </w:tr>
      <w:tr w:rsidR="007036D8" w:rsidRPr="00100F0C" w14:paraId="56BFBFBC" w14:textId="77777777" w:rsidTr="00F75894">
        <w:trPr>
          <w:jc w:val="center"/>
        </w:trPr>
        <w:tc>
          <w:tcPr>
            <w:tcW w:w="1598" w:type="dxa"/>
          </w:tcPr>
          <w:p w14:paraId="694D522D" w14:textId="77777777" w:rsidR="007036D8" w:rsidRPr="00100F0C" w:rsidRDefault="007036D8" w:rsidP="00B97B6B">
            <w:r w:rsidRPr="00100F0C">
              <w:t>Music</w:t>
            </w:r>
          </w:p>
        </w:tc>
        <w:tc>
          <w:tcPr>
            <w:tcW w:w="2410" w:type="dxa"/>
          </w:tcPr>
          <w:p w14:paraId="56567D3C" w14:textId="77777777" w:rsidR="007036D8" w:rsidRPr="00100F0C" w:rsidRDefault="007036D8" w:rsidP="00D651C0">
            <w:pPr>
              <w:jc w:val="center"/>
            </w:pPr>
            <w:r w:rsidRPr="00100F0C">
              <w:t>13243 (3.68hrs)</w:t>
            </w:r>
          </w:p>
        </w:tc>
        <w:tc>
          <w:tcPr>
            <w:tcW w:w="1701" w:type="dxa"/>
          </w:tcPr>
          <w:p w14:paraId="4F0F4E6C" w14:textId="77777777" w:rsidR="007036D8" w:rsidRPr="00100F0C" w:rsidRDefault="007036D8" w:rsidP="00D651C0">
            <w:pPr>
              <w:jc w:val="center"/>
            </w:pPr>
            <w:r w:rsidRPr="00100F0C">
              <w:t>604</w:t>
            </w:r>
          </w:p>
        </w:tc>
        <w:tc>
          <w:tcPr>
            <w:tcW w:w="2045" w:type="dxa"/>
          </w:tcPr>
          <w:p w14:paraId="19406718" w14:textId="77777777" w:rsidR="007036D8" w:rsidRPr="00100F0C" w:rsidRDefault="007036D8" w:rsidP="00D651C0">
            <w:pPr>
              <w:jc w:val="center"/>
            </w:pPr>
            <w:r w:rsidRPr="00100F0C">
              <w:t>51.33</w:t>
            </w:r>
          </w:p>
        </w:tc>
      </w:tr>
      <w:tr w:rsidR="007036D8" w:rsidRPr="00100F0C" w14:paraId="6AE711A0" w14:textId="77777777" w:rsidTr="00F75894">
        <w:trPr>
          <w:jc w:val="center"/>
        </w:trPr>
        <w:tc>
          <w:tcPr>
            <w:tcW w:w="1598" w:type="dxa"/>
          </w:tcPr>
          <w:p w14:paraId="152B7C18" w14:textId="77777777" w:rsidR="007036D8" w:rsidRPr="00100F0C" w:rsidRDefault="007036D8" w:rsidP="00B97B6B">
            <w:r w:rsidRPr="00100F0C">
              <w:t>Reaction</w:t>
            </w:r>
          </w:p>
        </w:tc>
        <w:tc>
          <w:tcPr>
            <w:tcW w:w="2410" w:type="dxa"/>
          </w:tcPr>
          <w:p w14:paraId="404474AB" w14:textId="77777777" w:rsidR="007036D8" w:rsidRPr="00100F0C" w:rsidRDefault="007036D8" w:rsidP="00D651C0">
            <w:pPr>
              <w:jc w:val="center"/>
            </w:pPr>
            <w:r w:rsidRPr="00100F0C">
              <w:t>11047 (3.07hrs)</w:t>
            </w:r>
          </w:p>
        </w:tc>
        <w:tc>
          <w:tcPr>
            <w:tcW w:w="1701" w:type="dxa"/>
          </w:tcPr>
          <w:p w14:paraId="1D3C96B2" w14:textId="77777777" w:rsidR="007036D8" w:rsidRPr="00100F0C" w:rsidRDefault="007036D8" w:rsidP="00D651C0">
            <w:pPr>
              <w:tabs>
                <w:tab w:val="left" w:pos="922"/>
              </w:tabs>
              <w:jc w:val="center"/>
            </w:pPr>
            <w:r w:rsidRPr="00100F0C">
              <w:t>616</w:t>
            </w:r>
          </w:p>
        </w:tc>
        <w:tc>
          <w:tcPr>
            <w:tcW w:w="2045" w:type="dxa"/>
          </w:tcPr>
          <w:p w14:paraId="386DE496" w14:textId="77777777" w:rsidR="007036D8" w:rsidRPr="00100F0C" w:rsidRDefault="007036D8" w:rsidP="00D651C0">
            <w:pPr>
              <w:tabs>
                <w:tab w:val="left" w:pos="922"/>
              </w:tabs>
              <w:jc w:val="center"/>
            </w:pPr>
            <w:r w:rsidRPr="00100F0C">
              <w:t>42.82</w:t>
            </w:r>
          </w:p>
        </w:tc>
      </w:tr>
    </w:tbl>
    <w:p w14:paraId="3D9C1DBD" w14:textId="77777777" w:rsidR="00F868E2" w:rsidRPr="00100F0C" w:rsidRDefault="00F868E2" w:rsidP="00062646">
      <w:pPr>
        <w:pStyle w:val="Caption"/>
        <w:keepNext/>
        <w:jc w:val="center"/>
      </w:pPr>
    </w:p>
    <w:p w14:paraId="292DA3D1" w14:textId="77777777" w:rsidR="00062646" w:rsidRPr="00100F0C" w:rsidRDefault="00062646" w:rsidP="00062646">
      <w:pPr>
        <w:pStyle w:val="Caption"/>
        <w:keepNext/>
        <w:jc w:val="center"/>
      </w:pPr>
      <w:r w:rsidRPr="00100F0C">
        <w:t xml:space="preserve">Table </w:t>
      </w:r>
      <w:r w:rsidR="005B3EDA">
        <w:t>7</w:t>
      </w:r>
      <w:r w:rsidRPr="00100F0C">
        <w:t>.</w:t>
      </w:r>
      <w:r w:rsidR="005B3EDA">
        <w:t>2</w:t>
      </w:r>
      <w:r w:rsidRPr="00100F0C">
        <w:t>: Activity Engagement</w:t>
      </w:r>
    </w:p>
    <w:p w14:paraId="56F25FB1" w14:textId="77777777" w:rsidR="00ED3550" w:rsidRPr="00100F0C" w:rsidRDefault="00ED3550" w:rsidP="00F46157">
      <w:pPr>
        <w:rPr>
          <w:b/>
        </w:rPr>
      </w:pPr>
    </w:p>
    <w:p w14:paraId="2B4DF02E" w14:textId="77777777" w:rsidR="00F47485" w:rsidRPr="00100F0C" w:rsidRDefault="006F3FD2" w:rsidP="00F46157">
      <w:r w:rsidRPr="00100F0C">
        <w:t>From this collected data it can be seen that t</w:t>
      </w:r>
      <w:r w:rsidR="007036D8" w:rsidRPr="00100F0C">
        <w:t>he paint activity was the most engaging</w:t>
      </w:r>
      <w:r w:rsidRPr="00100F0C">
        <w:t xml:space="preserve"> activity</w:t>
      </w:r>
      <w:r w:rsidR="007036D8" w:rsidRPr="00100F0C">
        <w:t xml:space="preserve">. It was used for </w:t>
      </w:r>
      <w:r w:rsidR="00D651C0" w:rsidRPr="00100F0C">
        <w:t>over 8 hours in to</w:t>
      </w:r>
      <w:r w:rsidR="00B625AA" w:rsidRPr="00100F0C">
        <w:t>tal throughout the entire pilot study. On average, this was the most engaging activity</w:t>
      </w:r>
      <w:r w:rsidR="0015157F">
        <w:t>,</w:t>
      </w:r>
      <w:r w:rsidR="00B625AA" w:rsidRPr="00100F0C">
        <w:t xml:space="preserve"> </w:t>
      </w:r>
      <w:r w:rsidR="00670E82" w:rsidRPr="00100F0C">
        <w:t>being used</w:t>
      </w:r>
      <w:r w:rsidR="00B625AA" w:rsidRPr="00100F0C">
        <w:t xml:space="preserve"> 31.63% of the entire </w:t>
      </w:r>
      <w:r w:rsidR="001E196C" w:rsidRPr="00100F0C">
        <w:t>time that the system was used</w:t>
      </w:r>
      <w:r w:rsidR="00B625AA" w:rsidRPr="00100F0C">
        <w:t xml:space="preserve">. </w:t>
      </w:r>
      <w:r w:rsidR="00F47485" w:rsidRPr="00100F0C">
        <w:t>The reminiscence activity was</w:t>
      </w:r>
      <w:r w:rsidR="00E04C6D" w:rsidRPr="00100F0C">
        <w:t xml:space="preserve"> the second most engaging activity; it was</w:t>
      </w:r>
      <w:r w:rsidR="00F47485" w:rsidRPr="00100F0C">
        <w:t xml:space="preserve"> used for 22.34% of the entire project engagement time. </w:t>
      </w:r>
      <w:r w:rsidR="00E04C6D" w:rsidRPr="00100F0C">
        <w:t xml:space="preserve">The game activity was used for 5.01 hours or 19.61% of the entire time of the pilot study. </w:t>
      </w:r>
      <w:r w:rsidR="00F47485" w:rsidRPr="00100F0C">
        <w:t>The music activity was used for 14.41% of the entire time that the system was in use.</w:t>
      </w:r>
      <w:r w:rsidR="00670E82" w:rsidRPr="00100F0C">
        <w:t xml:space="preserve"> On average, the reaction activity was the least engaging</w:t>
      </w:r>
      <w:r w:rsidR="00E04C6D" w:rsidRPr="00100F0C">
        <w:t xml:space="preserve"> activity of all the activities; it was only used for</w:t>
      </w:r>
      <w:r w:rsidR="00670E82" w:rsidRPr="00100F0C">
        <w:t xml:space="preserve"> 12% </w:t>
      </w:r>
      <w:r w:rsidR="00E04C6D" w:rsidRPr="00100F0C">
        <w:t>on average</w:t>
      </w:r>
      <w:r w:rsidR="00670E82" w:rsidRPr="00100F0C">
        <w:t>.</w:t>
      </w:r>
    </w:p>
    <w:p w14:paraId="6803D73F" w14:textId="77777777" w:rsidR="000C3025" w:rsidRPr="00100F0C" w:rsidRDefault="007627ED" w:rsidP="00E10B80">
      <w:r w:rsidRPr="00100F0C">
        <w:t xml:space="preserve">In Table </w:t>
      </w:r>
      <w:r w:rsidR="0015157F">
        <w:t>7</w:t>
      </w:r>
      <w:r w:rsidR="00E04C6D" w:rsidRPr="00100F0C">
        <w:t>.</w:t>
      </w:r>
      <w:r w:rsidRPr="00100F0C">
        <w:t>2</w:t>
      </w:r>
      <w:r w:rsidR="00C371E0" w:rsidRPr="00100F0C">
        <w:t xml:space="preserve">, the longest length of an activity is presented. This data shows that the paint activity was the most engaging activity, with </w:t>
      </w:r>
      <w:r w:rsidR="00E04C6D" w:rsidRPr="00100F0C">
        <w:t>sessions being up to</w:t>
      </w:r>
      <w:r w:rsidR="00C371E0" w:rsidRPr="00100F0C">
        <w:t xml:space="preserve"> 11 minutes in length. The other activities were approximately equally engaging with the longest session</w:t>
      </w:r>
      <w:r w:rsidR="00204144" w:rsidRPr="00100F0C">
        <w:t xml:space="preserve">s being up to </w:t>
      </w:r>
      <w:r w:rsidR="00C371E0" w:rsidRPr="00100F0C">
        <w:t xml:space="preserve">10 minutes </w:t>
      </w:r>
      <w:r w:rsidR="00204144" w:rsidRPr="00100F0C">
        <w:t xml:space="preserve">in length </w:t>
      </w:r>
      <w:r w:rsidR="00C371E0" w:rsidRPr="00100F0C">
        <w:t xml:space="preserve">with exception of the reminiscence activity. </w:t>
      </w:r>
      <w:r w:rsidR="006F3FD2" w:rsidRPr="00100F0C">
        <w:t>Interestingly enough, the reminiscence</w:t>
      </w:r>
      <w:r w:rsidR="00F50811">
        <w:t xml:space="preserve"> activity</w:t>
      </w:r>
      <w:r w:rsidR="006F3FD2" w:rsidRPr="00100F0C">
        <w:t xml:space="preserve">, although it is the second most engaging activity on average, the longest reminiscence session </w:t>
      </w:r>
      <w:r w:rsidR="00C371E0" w:rsidRPr="00100F0C">
        <w:t xml:space="preserve">lasted </w:t>
      </w:r>
      <w:r w:rsidR="00F82DF5" w:rsidRPr="00100F0C">
        <w:t>for approximately 9</w:t>
      </w:r>
      <w:r w:rsidR="006F3FD2" w:rsidRPr="00100F0C">
        <w:t xml:space="preserve"> minutes </w:t>
      </w:r>
      <w:r w:rsidR="00F82DF5" w:rsidRPr="00100F0C">
        <w:t xml:space="preserve">and 20 seconds </w:t>
      </w:r>
      <w:r w:rsidR="00C371E0" w:rsidRPr="00100F0C">
        <w:t>in length</w:t>
      </w:r>
      <w:r w:rsidR="00F50811">
        <w:t>, which was less than all other activities</w:t>
      </w:r>
      <w:r w:rsidR="00C371E0" w:rsidRPr="00100F0C">
        <w:t xml:space="preserve">. </w:t>
      </w:r>
    </w:p>
    <w:p w14:paraId="7665711D" w14:textId="77777777" w:rsidR="00D46581" w:rsidRDefault="00D46581">
      <w:pPr>
        <w:spacing w:line="276" w:lineRule="auto"/>
        <w:jc w:val="left"/>
        <w:rPr>
          <w:rFonts w:asciiTheme="majorHAnsi" w:eastAsiaTheme="majorEastAsia" w:hAnsiTheme="majorHAnsi" w:cstheme="majorBidi"/>
          <w:b/>
          <w:bCs/>
        </w:rPr>
      </w:pPr>
      <w:bookmarkStart w:id="158" w:name="_Toc324751328"/>
      <w:r>
        <w:br w:type="page"/>
      </w:r>
    </w:p>
    <w:p w14:paraId="2CB14E96" w14:textId="77777777" w:rsidR="007036D8" w:rsidRPr="00100F0C" w:rsidRDefault="000C62BC" w:rsidP="000C3025">
      <w:pPr>
        <w:pStyle w:val="Heading3"/>
        <w:rPr>
          <w:color w:val="auto"/>
        </w:rPr>
      </w:pPr>
      <w:bookmarkStart w:id="159" w:name="_Toc327968506"/>
      <w:r>
        <w:rPr>
          <w:color w:val="auto"/>
        </w:rPr>
        <w:lastRenderedPageBreak/>
        <w:t>7.2.</w:t>
      </w:r>
      <w:r w:rsidR="00D10A36">
        <w:rPr>
          <w:color w:val="auto"/>
        </w:rPr>
        <w:t>3</w:t>
      </w:r>
      <w:r>
        <w:rPr>
          <w:color w:val="auto"/>
        </w:rPr>
        <w:t xml:space="preserve"> </w:t>
      </w:r>
      <w:r w:rsidR="000C3025" w:rsidRPr="00100F0C">
        <w:rPr>
          <w:color w:val="auto"/>
        </w:rPr>
        <w:t>User Interface Usage</w:t>
      </w:r>
      <w:bookmarkEnd w:id="158"/>
      <w:bookmarkEnd w:id="159"/>
      <w:r w:rsidR="00CD177D" w:rsidRPr="00100F0C">
        <w:rPr>
          <w:color w:val="auto"/>
        </w:rPr>
        <w:t xml:space="preserve"> </w:t>
      </w:r>
    </w:p>
    <w:p w14:paraId="29209D72" w14:textId="77777777" w:rsidR="000C3025" w:rsidRPr="00100F0C" w:rsidRDefault="000C3025" w:rsidP="003A5ECE"/>
    <w:p w14:paraId="6344E6CB" w14:textId="77777777" w:rsidR="00D40EBC" w:rsidRDefault="00D2372B" w:rsidP="003A5ECE">
      <w:r w:rsidRPr="00100F0C">
        <w:t xml:space="preserve">Heat-maps are a graphical way of displaying two-dimensional data; they have been used to display frequent areas of interaction with web-pages. </w:t>
      </w:r>
      <w:r w:rsidR="00D40EBC" w:rsidRPr="00100F0C">
        <w:t>Heat</w:t>
      </w:r>
      <w:r w:rsidR="00930DA9" w:rsidRPr="00100F0C">
        <w:t>-</w:t>
      </w:r>
      <w:r w:rsidR="00D40EBC" w:rsidRPr="00100F0C">
        <w:t xml:space="preserve">maps </w:t>
      </w:r>
      <w:r w:rsidRPr="00100F0C">
        <w:t xml:space="preserve">were decided to help assess the user interface of this system by highlighting the areas of the user interface which are commonly used and which are not. </w:t>
      </w:r>
      <w:r w:rsidR="00D40EBC" w:rsidRPr="00100F0C">
        <w:t xml:space="preserve">Figure </w:t>
      </w:r>
      <w:r w:rsidR="0015157F">
        <w:t>7</w:t>
      </w:r>
      <w:r w:rsidR="00670E82" w:rsidRPr="00100F0C">
        <w:t>.</w:t>
      </w:r>
      <w:r w:rsidR="00D40EBC" w:rsidRPr="00100F0C">
        <w:t>3 is a heat</w:t>
      </w:r>
      <w:r w:rsidR="00930DA9" w:rsidRPr="00100F0C">
        <w:t>-</w:t>
      </w:r>
      <w:r w:rsidR="00D40EBC" w:rsidRPr="00100F0C">
        <w:t xml:space="preserve">map which was generated by the analysis tool to give an insight into how the system was used throughout the pilot study. </w:t>
      </w:r>
      <w:r w:rsidR="00CA515B" w:rsidRPr="00100F0C">
        <w:t xml:space="preserve">This data is a collection of all the interaction data which was gathered by the system. </w:t>
      </w:r>
      <w:r w:rsidR="00D40EBC" w:rsidRPr="00100F0C">
        <w:t>The gradient at the right hand side of the heat</w:t>
      </w:r>
      <w:r w:rsidR="00930DA9" w:rsidRPr="00100F0C">
        <w:t>-</w:t>
      </w:r>
      <w:r w:rsidR="00D40EBC" w:rsidRPr="00100F0C">
        <w:t>map displays the colour scheme used in the heat</w:t>
      </w:r>
      <w:r w:rsidR="00930DA9" w:rsidRPr="00100F0C">
        <w:t>-</w:t>
      </w:r>
      <w:r w:rsidR="00D40EBC" w:rsidRPr="00100F0C">
        <w:t xml:space="preserve">map. </w:t>
      </w:r>
      <w:r w:rsidR="000C3025" w:rsidRPr="00100F0C">
        <w:t>Least commonly used areas of the user interface are displayed in the heat</w:t>
      </w:r>
      <w:r w:rsidR="00930DA9" w:rsidRPr="00100F0C">
        <w:t>-</w:t>
      </w:r>
      <w:r w:rsidR="000C3025" w:rsidRPr="00100F0C">
        <w:t>map with dark reds and black. The most frequently used portions of the user interface are displayed in the heat</w:t>
      </w:r>
      <w:r w:rsidR="00930DA9" w:rsidRPr="00100F0C">
        <w:t>-</w:t>
      </w:r>
      <w:r w:rsidR="000C3025" w:rsidRPr="00100F0C">
        <w:t xml:space="preserve">map with white and yellow colours. </w:t>
      </w:r>
    </w:p>
    <w:p w14:paraId="6556E56B" w14:textId="77777777" w:rsidR="00CB11CF" w:rsidRPr="00100F0C" w:rsidRDefault="00CB11CF" w:rsidP="003A5ECE"/>
    <w:p w14:paraId="51AC1462" w14:textId="77777777" w:rsidR="00D40EBC" w:rsidRPr="00100F0C" w:rsidRDefault="00D40EBC" w:rsidP="00D40EBC">
      <w:pPr>
        <w:keepNext/>
        <w:jc w:val="center"/>
      </w:pPr>
      <w:r w:rsidRPr="00100F0C">
        <w:rPr>
          <w:noProof/>
          <w:lang w:val="en-GB" w:eastAsia="en-GB"/>
        </w:rPr>
        <w:drawing>
          <wp:inline distT="0" distB="0" distL="0" distR="0" wp14:anchorId="1F0EB3C5" wp14:editId="1213425E">
            <wp:extent cx="3659918" cy="2477430"/>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4" cstate="print"/>
                    <a:srcRect/>
                    <a:stretch>
                      <a:fillRect/>
                    </a:stretch>
                  </pic:blipFill>
                  <pic:spPr bwMode="auto">
                    <a:xfrm>
                      <a:off x="0" y="0"/>
                      <a:ext cx="3671528" cy="2485289"/>
                    </a:xfrm>
                    <a:prstGeom prst="rect">
                      <a:avLst/>
                    </a:prstGeom>
                    <a:noFill/>
                    <a:ln w="9525">
                      <a:noFill/>
                      <a:miter lim="800000"/>
                      <a:headEnd/>
                      <a:tailEnd/>
                    </a:ln>
                  </pic:spPr>
                </pic:pic>
              </a:graphicData>
            </a:graphic>
          </wp:inline>
        </w:drawing>
      </w:r>
    </w:p>
    <w:p w14:paraId="5196DDA0" w14:textId="77777777" w:rsidR="00556EB7" w:rsidRDefault="005B3EDA" w:rsidP="00556EB7">
      <w:pPr>
        <w:pStyle w:val="Caption"/>
        <w:jc w:val="center"/>
      </w:pPr>
      <w:r>
        <w:t>Figure 7</w:t>
      </w:r>
      <w:r w:rsidR="00556EB7" w:rsidRPr="00100F0C">
        <w:t>.3: Heat-map Showing System Use</w:t>
      </w:r>
    </w:p>
    <w:p w14:paraId="23C11DCA" w14:textId="77777777" w:rsidR="00D46581" w:rsidRPr="00D46581" w:rsidRDefault="00D46581" w:rsidP="00D46581"/>
    <w:p w14:paraId="42A09FFB" w14:textId="77777777" w:rsidR="00DC7EB0" w:rsidRPr="00100F0C" w:rsidRDefault="002B1E97" w:rsidP="00CD32E1">
      <w:r w:rsidRPr="00100F0C">
        <w:t xml:space="preserve">It can be seen from the heat-map that </w:t>
      </w:r>
      <w:r w:rsidR="00C05505" w:rsidRPr="00100F0C">
        <w:t>most interactions were in the lower to mid sections of the screen. T</w:t>
      </w:r>
      <w:r w:rsidRPr="00100F0C">
        <w:t>he en</w:t>
      </w:r>
      <w:r w:rsidR="00930DA9" w:rsidRPr="00100F0C">
        <w:t>tire height of the screen was rarely used; this is probably because the user would need to extend and stretch to reach the upper area of the screen</w:t>
      </w:r>
      <w:r w:rsidRPr="00100F0C">
        <w:t xml:space="preserve"> which could be uncomfortable to the user</w:t>
      </w:r>
      <w:r w:rsidR="00930DA9" w:rsidRPr="00100F0C">
        <w:t>.</w:t>
      </w:r>
      <w:r w:rsidR="00283C33" w:rsidRPr="00100F0C">
        <w:t xml:space="preserve"> Most of the width of the screen</w:t>
      </w:r>
      <w:r w:rsidR="00930DA9" w:rsidRPr="00100F0C">
        <w:t xml:space="preserve"> </w:t>
      </w:r>
      <w:r w:rsidR="00283C33" w:rsidRPr="00100F0C">
        <w:t xml:space="preserve">was used </w:t>
      </w:r>
      <w:r w:rsidR="00283C33" w:rsidRPr="00100F0C">
        <w:lastRenderedPageBreak/>
        <w:t xml:space="preserve">except for around the </w:t>
      </w:r>
      <w:r w:rsidR="00C05505" w:rsidRPr="00100F0C">
        <w:t>edges;</w:t>
      </w:r>
      <w:r w:rsidR="00283C33" w:rsidRPr="00100F0C">
        <w:t xml:space="preserve"> this is possibly due to the user needing to reach out to the edges which could be due to comfort or to the mobility of the user. </w:t>
      </w:r>
      <w:r w:rsidR="00D41BAA">
        <w:t xml:space="preserve">There is a strange line in the centre of the heat-map, which is believed to have occurred through noise being produced in the image stitching process. </w:t>
      </w:r>
    </w:p>
    <w:p w14:paraId="2726329B" w14:textId="77777777" w:rsidR="00DE2364" w:rsidRPr="00100F0C" w:rsidRDefault="00DE2364" w:rsidP="00DE2364"/>
    <w:p w14:paraId="7F7036A7" w14:textId="77777777" w:rsidR="005535BF" w:rsidRPr="00100F0C" w:rsidRDefault="00BA0A46" w:rsidP="005535BF">
      <w:pPr>
        <w:pStyle w:val="Heading2"/>
        <w:rPr>
          <w:color w:val="auto"/>
        </w:rPr>
      </w:pPr>
      <w:bookmarkStart w:id="160" w:name="_Toc324751329"/>
      <w:bookmarkStart w:id="161" w:name="_Toc327968507"/>
      <w:r>
        <w:rPr>
          <w:color w:val="auto"/>
        </w:rPr>
        <w:t xml:space="preserve">7.3 </w:t>
      </w:r>
      <w:r w:rsidR="00CB11CF">
        <w:rPr>
          <w:color w:val="auto"/>
        </w:rPr>
        <w:t>User</w:t>
      </w:r>
      <w:r w:rsidR="000C62BC">
        <w:rPr>
          <w:color w:val="auto"/>
        </w:rPr>
        <w:t xml:space="preserve"> F</w:t>
      </w:r>
      <w:r w:rsidR="005535BF" w:rsidRPr="00100F0C">
        <w:rPr>
          <w:color w:val="auto"/>
        </w:rPr>
        <w:t>eedback</w:t>
      </w:r>
      <w:bookmarkEnd w:id="160"/>
      <w:bookmarkEnd w:id="161"/>
    </w:p>
    <w:p w14:paraId="0EED966A" w14:textId="77777777" w:rsidR="00766249" w:rsidRPr="00100F0C" w:rsidRDefault="00766249" w:rsidP="00504843"/>
    <w:p w14:paraId="4BB009CB" w14:textId="77777777" w:rsidR="0053783E" w:rsidRPr="00100F0C" w:rsidRDefault="00CB11CF" w:rsidP="0053783E">
      <w:r>
        <w:t>Evaluative</w:t>
      </w:r>
      <w:r w:rsidR="0053783E" w:rsidRPr="00100F0C">
        <w:t xml:space="preserve"> data was collected by diffe</w:t>
      </w:r>
      <w:r w:rsidR="00AB66D3" w:rsidRPr="00100F0C">
        <w:t xml:space="preserve">rent means throughout the study; </w:t>
      </w:r>
      <w:r w:rsidR="0053783E" w:rsidRPr="00100F0C">
        <w:t xml:space="preserve">questionnaires, </w:t>
      </w:r>
      <w:r>
        <w:t xml:space="preserve">informal </w:t>
      </w:r>
      <w:r w:rsidR="0053783E" w:rsidRPr="00100F0C">
        <w:t>interviews and observation</w:t>
      </w:r>
      <w:r w:rsidR="0015157F">
        <w:t xml:space="preserve"> were the</w:t>
      </w:r>
      <w:r w:rsidR="00AB66D3" w:rsidRPr="00100F0C">
        <w:t xml:space="preserve"> methods of collecting data</w:t>
      </w:r>
      <w:r w:rsidR="00A30314" w:rsidRPr="00100F0C">
        <w:t xml:space="preserve"> in this study</w:t>
      </w:r>
      <w:r w:rsidR="0053783E" w:rsidRPr="00100F0C">
        <w:t>. Observations from the pilot study and feedback from the</w:t>
      </w:r>
      <w:r w:rsidR="00A30314" w:rsidRPr="00100F0C">
        <w:t xml:space="preserve"> various</w:t>
      </w:r>
      <w:r w:rsidR="0053783E" w:rsidRPr="00100F0C">
        <w:t xml:space="preserve"> interviews </w:t>
      </w:r>
      <w:r w:rsidR="0015157F">
        <w:t>were</w:t>
      </w:r>
      <w:r w:rsidR="0053783E" w:rsidRPr="00100F0C">
        <w:t xml:space="preserve"> discussed in the previous chapter. This section discusses the results from the questionnaires. </w:t>
      </w:r>
    </w:p>
    <w:p w14:paraId="3B748DCF" w14:textId="77777777" w:rsidR="00211C1B" w:rsidRPr="00C855C4" w:rsidRDefault="00A705CD" w:rsidP="00A705CD">
      <w:r w:rsidRPr="00100F0C">
        <w:t xml:space="preserve">Questionnaires were created to obtain </w:t>
      </w:r>
      <w:r w:rsidR="00CB11CF">
        <w:t>evaluative</w:t>
      </w:r>
      <w:r w:rsidRPr="00100F0C">
        <w:t xml:space="preserve"> feedback from </w:t>
      </w:r>
      <w:r w:rsidR="00A30314" w:rsidRPr="00100F0C">
        <w:t xml:space="preserve">some of </w:t>
      </w:r>
      <w:r w:rsidRPr="00100F0C">
        <w:t xml:space="preserve">the </w:t>
      </w:r>
      <w:r w:rsidR="002D1D50" w:rsidRPr="00100F0C">
        <w:t>patients</w:t>
      </w:r>
      <w:r w:rsidRPr="00100F0C">
        <w:t xml:space="preserve"> </w:t>
      </w:r>
      <w:r w:rsidR="0053783E" w:rsidRPr="00100F0C">
        <w:t xml:space="preserve">who participated in </w:t>
      </w:r>
      <w:r w:rsidRPr="00100F0C">
        <w:t xml:space="preserve">the pilot study. </w:t>
      </w:r>
      <w:r w:rsidR="00AB66D3" w:rsidRPr="00100F0C">
        <w:t xml:space="preserve">There were two questionnaires which needed to be completed by the participant after they used the prototype. </w:t>
      </w:r>
      <w:r w:rsidR="002F446A" w:rsidRPr="00100F0C">
        <w:t xml:space="preserve">Both </w:t>
      </w:r>
      <w:r w:rsidR="002D1D50" w:rsidRPr="00100F0C">
        <w:t xml:space="preserve">the </w:t>
      </w:r>
      <w:r w:rsidR="002F446A" w:rsidRPr="00C855C4">
        <w:t xml:space="preserve">open-ended and close-ended questionnaires can be found in Appendix </w:t>
      </w:r>
      <w:r w:rsidR="00CB11CF">
        <w:t>C</w:t>
      </w:r>
      <w:r w:rsidR="002F446A" w:rsidRPr="00C855C4">
        <w:t>.</w:t>
      </w:r>
    </w:p>
    <w:p w14:paraId="0171089B" w14:textId="77777777" w:rsidR="00211C1B" w:rsidRPr="00C855C4" w:rsidRDefault="00211C1B" w:rsidP="00A705CD">
      <w:r w:rsidRPr="00C855C4">
        <w:t xml:space="preserve">The first questionnaire consisted of a five close-ended, dichotomous questions to measure enjoyment </w:t>
      </w:r>
      <w:r w:rsidR="00A30314" w:rsidRPr="00C855C4">
        <w:t xml:space="preserve">and </w:t>
      </w:r>
      <w:r w:rsidRPr="00C855C4">
        <w:t xml:space="preserve">ease of using the system. Each question was kept </w:t>
      </w:r>
      <w:r w:rsidR="00A30314" w:rsidRPr="00C855C4">
        <w:t>short</w:t>
      </w:r>
      <w:r w:rsidRPr="00C855C4">
        <w:t xml:space="preserve"> and the overall questionnaire was kept brief. Answers were collected by the participant ticking a Yes/No answer check-box.</w:t>
      </w:r>
    </w:p>
    <w:p w14:paraId="6863E3F2" w14:textId="77777777" w:rsidR="00A705CD" w:rsidRPr="00100F0C" w:rsidRDefault="00AB66D3" w:rsidP="00A705CD">
      <w:r w:rsidRPr="00C855C4">
        <w:t>The second questionnaire consisted of five open-ended questions</w:t>
      </w:r>
      <w:r w:rsidR="00AE399F">
        <w:t xml:space="preserve"> which facilitated qualitative data collection</w:t>
      </w:r>
      <w:r w:rsidRPr="00C855C4">
        <w:t xml:space="preserve">. </w:t>
      </w:r>
      <w:r w:rsidR="004A3AB9" w:rsidRPr="00C855C4">
        <w:t xml:space="preserve">The open-ended questionnaire was created to encourage the participant to express a full, meaningful answer to help assess the system. </w:t>
      </w:r>
      <w:r w:rsidRPr="00C855C4">
        <w:t>These questions examine</w:t>
      </w:r>
      <w:r w:rsidR="004A3AB9" w:rsidRPr="00C855C4">
        <w:t>d</w:t>
      </w:r>
      <w:r w:rsidRPr="00C855C4">
        <w:t xml:space="preserve"> </w:t>
      </w:r>
      <w:r w:rsidR="004A3AB9" w:rsidRPr="00C855C4">
        <w:t>the</w:t>
      </w:r>
      <w:r w:rsidRPr="00C855C4">
        <w:t xml:space="preserve"> features of the system </w:t>
      </w:r>
      <w:r w:rsidR="0015157F" w:rsidRPr="00C855C4">
        <w:t xml:space="preserve">that </w:t>
      </w:r>
      <w:r w:rsidRPr="00C855C4">
        <w:t xml:space="preserve">were </w:t>
      </w:r>
      <w:r w:rsidR="004A3AB9" w:rsidRPr="00C855C4">
        <w:t>enjoyable</w:t>
      </w:r>
      <w:r w:rsidRPr="00C855C4">
        <w:t xml:space="preserve">, what was difficult about using the system and what </w:t>
      </w:r>
      <w:r w:rsidR="004A3AB9" w:rsidRPr="00C855C4">
        <w:t>possible</w:t>
      </w:r>
      <w:r w:rsidR="004A3AB9" w:rsidRPr="00100F0C">
        <w:t xml:space="preserve"> improvements the participant would like to see in future revisions</w:t>
      </w:r>
      <w:r w:rsidRPr="00100F0C">
        <w:t xml:space="preserve"> of the system. </w:t>
      </w:r>
    </w:p>
    <w:p w14:paraId="5B2C9940" w14:textId="77777777" w:rsidR="00211C1B" w:rsidRPr="00100F0C" w:rsidRDefault="00211C1B" w:rsidP="00211C1B">
      <w:r w:rsidRPr="00100F0C">
        <w:t xml:space="preserve">Throughout the pilot study, seven participants formally used the system and filled questionnaires afterwards. Before the patient was asked to fill out the questionnaires, they were briefly shown how to use the system and what features it offered. After the </w:t>
      </w:r>
      <w:r w:rsidRPr="00100F0C">
        <w:lastRenderedPageBreak/>
        <w:t>introduction, the participant was asked to use to prototype for a short period of time. Each of these sessions lasted between five and ten minutes in length depending on the participant</w:t>
      </w:r>
      <w:r w:rsidR="004A3AB9" w:rsidRPr="00100F0C">
        <w:t xml:space="preserve"> and their abilities</w:t>
      </w:r>
      <w:r w:rsidRPr="00100F0C">
        <w:t xml:space="preserve">. Although the prototype was developed for elderly people who were suffering with dementia, only three patients with dementia filled out questionnaires. These patients were diagnosed with mild to moderate cases of dementia. The other four participants were suffering from age-related physical disabilities, such as stroke. </w:t>
      </w:r>
    </w:p>
    <w:p w14:paraId="5900057D" w14:textId="77777777" w:rsidR="00B97B6B" w:rsidRPr="00100F0C" w:rsidRDefault="00B97B6B">
      <w:pPr>
        <w:spacing w:line="276" w:lineRule="auto"/>
        <w:jc w:val="left"/>
      </w:pPr>
    </w:p>
    <w:p w14:paraId="70DF730F" w14:textId="77777777" w:rsidR="00F33816" w:rsidRPr="00100F0C" w:rsidRDefault="000C62BC" w:rsidP="005535BF">
      <w:pPr>
        <w:pStyle w:val="Heading3"/>
        <w:rPr>
          <w:color w:val="auto"/>
        </w:rPr>
      </w:pPr>
      <w:bookmarkStart w:id="162" w:name="_Toc324751330"/>
      <w:bookmarkStart w:id="163" w:name="_Toc327968508"/>
      <w:r>
        <w:rPr>
          <w:color w:val="auto"/>
        </w:rPr>
        <w:t>7.3.1 Questionnaire A</w:t>
      </w:r>
      <w:r w:rsidR="00F33816" w:rsidRPr="00100F0C">
        <w:rPr>
          <w:color w:val="auto"/>
        </w:rPr>
        <w:t>nalysis</w:t>
      </w:r>
      <w:bookmarkEnd w:id="162"/>
      <w:bookmarkEnd w:id="163"/>
      <w:r w:rsidR="005535BF" w:rsidRPr="00100F0C">
        <w:rPr>
          <w:color w:val="auto"/>
        </w:rPr>
        <w:t xml:space="preserve"> </w:t>
      </w:r>
    </w:p>
    <w:p w14:paraId="474E00CF" w14:textId="77777777" w:rsidR="00B03692" w:rsidRPr="00100F0C" w:rsidRDefault="00B03692">
      <w:pPr>
        <w:spacing w:line="276" w:lineRule="auto"/>
        <w:jc w:val="left"/>
        <w:rPr>
          <w:b/>
        </w:rPr>
      </w:pPr>
    </w:p>
    <w:p w14:paraId="1681D081" w14:textId="77777777" w:rsidR="00B03692" w:rsidRPr="00100F0C" w:rsidRDefault="000C62BC" w:rsidP="00766249">
      <w:pPr>
        <w:pStyle w:val="Heading4"/>
        <w:rPr>
          <w:color w:val="auto"/>
        </w:rPr>
      </w:pPr>
      <w:r>
        <w:rPr>
          <w:color w:val="auto"/>
        </w:rPr>
        <w:t>7.3.1.1 Participants with D</w:t>
      </w:r>
      <w:r w:rsidR="00D338E2" w:rsidRPr="00100F0C">
        <w:rPr>
          <w:color w:val="auto"/>
        </w:rPr>
        <w:t>ementia</w:t>
      </w:r>
    </w:p>
    <w:p w14:paraId="0D28AD66" w14:textId="77777777" w:rsidR="00AB66D3" w:rsidRPr="00100F0C" w:rsidRDefault="00AB66D3" w:rsidP="00B03692"/>
    <w:p w14:paraId="6C90CEEF" w14:textId="77777777" w:rsidR="00B03692" w:rsidRPr="00100F0C" w:rsidRDefault="00632C41" w:rsidP="00B03692">
      <w:r w:rsidRPr="00100F0C">
        <w:t xml:space="preserve">Three </w:t>
      </w:r>
      <w:r w:rsidR="00EE5FBE" w:rsidRPr="00100F0C">
        <w:t xml:space="preserve">participants with </w:t>
      </w:r>
      <w:r w:rsidRPr="00100F0C">
        <w:t>dementia formally used the system and filled out questionnaires afterwards</w:t>
      </w:r>
      <w:r w:rsidR="00E078EC" w:rsidRPr="00100F0C">
        <w:t>.</w:t>
      </w:r>
      <w:r w:rsidRPr="00100F0C">
        <w:t xml:space="preserve"> </w:t>
      </w:r>
      <w:r w:rsidR="00E078EC" w:rsidRPr="00100F0C">
        <w:t>T</w:t>
      </w:r>
      <w:r w:rsidRPr="00100F0C">
        <w:t xml:space="preserve">hese participants were suffering with </w:t>
      </w:r>
      <w:r w:rsidR="00EE5FBE" w:rsidRPr="00100F0C">
        <w:t>mild to moderate cases of dementia</w:t>
      </w:r>
      <w:r w:rsidRPr="00100F0C">
        <w:t>.</w:t>
      </w:r>
      <w:r w:rsidR="008B4863" w:rsidRPr="00100F0C">
        <w:t xml:space="preserve"> </w:t>
      </w:r>
      <w:r w:rsidR="00066D83" w:rsidRPr="00100F0C">
        <w:t>This section examines the data collected from the open</w:t>
      </w:r>
      <w:r w:rsidR="00D338E2" w:rsidRPr="00100F0C">
        <w:t>-ended</w:t>
      </w:r>
      <w:r w:rsidR="00066D83" w:rsidRPr="00100F0C">
        <w:t xml:space="preserve"> and close</w:t>
      </w:r>
      <w:r w:rsidR="00D338E2" w:rsidRPr="00100F0C">
        <w:t>-</w:t>
      </w:r>
      <w:r w:rsidR="00066D83" w:rsidRPr="00100F0C">
        <w:t>ended questionnaires</w:t>
      </w:r>
      <w:r w:rsidR="00E078EC" w:rsidRPr="00100F0C">
        <w:t xml:space="preserve"> which the participants filled out</w:t>
      </w:r>
      <w:r w:rsidR="00066D83" w:rsidRPr="00100F0C">
        <w:t xml:space="preserve">. </w:t>
      </w:r>
      <w:r w:rsidR="000804AB" w:rsidRPr="00100F0C">
        <w:t xml:space="preserve">The three participants </w:t>
      </w:r>
      <w:r w:rsidR="005946F3" w:rsidRPr="00100F0C">
        <w:t xml:space="preserve">of the study </w:t>
      </w:r>
      <w:r w:rsidR="000804AB" w:rsidRPr="00100F0C">
        <w:t>who filled in questionnaires were female. The age-range of the participants was 77-81 years old</w:t>
      </w:r>
      <w:r w:rsidR="005946F3" w:rsidRPr="00100F0C">
        <w:t>; an age profile of the participants is displayed below</w:t>
      </w:r>
      <w:r w:rsidR="000804AB" w:rsidRPr="00100F0C">
        <w:t xml:space="preserve">. Two of </w:t>
      </w:r>
      <w:r w:rsidR="0015157F">
        <w:t>the participants</w:t>
      </w:r>
      <w:r w:rsidR="000804AB" w:rsidRPr="00100F0C">
        <w:t xml:space="preserve"> were suffering with mild cases of dementia and one person who </w:t>
      </w:r>
      <w:r w:rsidR="00747EEF" w:rsidRPr="00100F0C">
        <w:t>were</w:t>
      </w:r>
      <w:r w:rsidR="000804AB" w:rsidRPr="00100F0C">
        <w:t xml:space="preserve"> suffering with a moderate case of dementia. </w:t>
      </w:r>
    </w:p>
    <w:p w14:paraId="0A5F9F76" w14:textId="77777777" w:rsidR="00B03692" w:rsidRPr="00100F0C" w:rsidRDefault="00B03692" w:rsidP="00B0369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5"/>
      </w:tblGrid>
      <w:tr w:rsidR="005946F3" w:rsidRPr="00100F0C" w14:paraId="431FBE24" w14:textId="77777777" w:rsidTr="00F75894">
        <w:tc>
          <w:tcPr>
            <w:tcW w:w="8675" w:type="dxa"/>
          </w:tcPr>
          <w:p w14:paraId="1175366E" w14:textId="77777777" w:rsidR="005946F3" w:rsidRPr="00100F0C" w:rsidRDefault="005946F3" w:rsidP="00B03692"/>
          <w:p w14:paraId="58B5D527" w14:textId="77777777" w:rsidR="005946F3" w:rsidRPr="00100F0C" w:rsidRDefault="005946F3" w:rsidP="005946F3">
            <w:pPr>
              <w:pStyle w:val="NoSpacing"/>
              <w:ind w:left="1440"/>
              <w:jc w:val="left"/>
              <w:rPr>
                <w:rFonts w:ascii="Times New Roman" w:hAnsi="Times New Roman" w:cs="Times New Roman"/>
                <w:sz w:val="24"/>
                <w:szCs w:val="24"/>
              </w:rPr>
            </w:pPr>
            <w:r w:rsidRPr="00100F0C">
              <w:rPr>
                <w:rFonts w:ascii="Times New Roman" w:hAnsi="Times New Roman" w:cs="Times New Roman"/>
                <w:sz w:val="24"/>
                <w:szCs w:val="24"/>
              </w:rPr>
              <w:t>Mean</w:t>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t>79.33</w:t>
            </w:r>
          </w:p>
          <w:p w14:paraId="52BF260A" w14:textId="77777777" w:rsidR="005946F3" w:rsidRPr="00100F0C" w:rsidRDefault="005946F3" w:rsidP="005946F3">
            <w:pPr>
              <w:pStyle w:val="NoSpacing"/>
              <w:ind w:left="1440"/>
              <w:jc w:val="left"/>
              <w:rPr>
                <w:rFonts w:ascii="Times New Roman" w:hAnsi="Times New Roman" w:cs="Times New Roman"/>
                <w:sz w:val="24"/>
                <w:szCs w:val="24"/>
              </w:rPr>
            </w:pPr>
            <w:r w:rsidRPr="00100F0C">
              <w:rPr>
                <w:rFonts w:ascii="Times New Roman" w:hAnsi="Times New Roman" w:cs="Times New Roman"/>
                <w:sz w:val="24"/>
                <w:szCs w:val="24"/>
              </w:rPr>
              <w:t>Standard Deviation</w:t>
            </w:r>
            <w:r w:rsidRPr="00100F0C">
              <w:rPr>
                <w:rFonts w:ascii="Times New Roman" w:hAnsi="Times New Roman" w:cs="Times New Roman"/>
                <w:sz w:val="24"/>
                <w:szCs w:val="24"/>
              </w:rPr>
              <w:tab/>
            </w:r>
            <w:r w:rsidRPr="00100F0C">
              <w:rPr>
                <w:rFonts w:ascii="Times New Roman" w:hAnsi="Times New Roman" w:cs="Times New Roman"/>
                <w:sz w:val="24"/>
                <w:szCs w:val="24"/>
              </w:rPr>
              <w:tab/>
              <w:t>1.7</w:t>
            </w:r>
          </w:p>
          <w:p w14:paraId="0A23248E" w14:textId="77777777" w:rsidR="005946F3" w:rsidRPr="00100F0C" w:rsidRDefault="005946F3" w:rsidP="005946F3">
            <w:pPr>
              <w:pStyle w:val="NoSpacing"/>
              <w:ind w:left="1440"/>
              <w:jc w:val="left"/>
              <w:rPr>
                <w:rFonts w:ascii="Times New Roman" w:hAnsi="Times New Roman" w:cs="Times New Roman"/>
                <w:sz w:val="24"/>
                <w:szCs w:val="24"/>
              </w:rPr>
            </w:pPr>
            <w:r w:rsidRPr="00100F0C">
              <w:rPr>
                <w:rFonts w:ascii="Times New Roman" w:hAnsi="Times New Roman" w:cs="Times New Roman"/>
                <w:sz w:val="24"/>
                <w:szCs w:val="24"/>
              </w:rPr>
              <w:t xml:space="preserve">Range </w:t>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t>77-81</w:t>
            </w:r>
          </w:p>
          <w:p w14:paraId="013E03AD" w14:textId="77777777" w:rsidR="005946F3" w:rsidRPr="00100F0C" w:rsidRDefault="005946F3" w:rsidP="00B03692"/>
        </w:tc>
      </w:tr>
    </w:tbl>
    <w:p w14:paraId="33CE510F" w14:textId="77777777" w:rsidR="005946F3" w:rsidRPr="00100F0C" w:rsidRDefault="00952FFC" w:rsidP="005946F3">
      <w:pPr>
        <w:jc w:val="center"/>
      </w:pPr>
      <w:r w:rsidRPr="00100F0C">
        <w:t xml:space="preserve">Age </w:t>
      </w:r>
      <w:r w:rsidR="005946F3" w:rsidRPr="00100F0C">
        <w:t>Profile of Participants</w:t>
      </w:r>
    </w:p>
    <w:p w14:paraId="0D08738F" w14:textId="77777777" w:rsidR="00B03692" w:rsidRPr="00100F0C" w:rsidRDefault="00B03692" w:rsidP="00B03692">
      <w:pPr>
        <w:pStyle w:val="NoSpacing"/>
      </w:pPr>
    </w:p>
    <w:p w14:paraId="1845F6E4" w14:textId="77777777" w:rsidR="00D338E2" w:rsidRPr="00100F0C" w:rsidRDefault="00D338E2" w:rsidP="00B03692">
      <w:pPr>
        <w:pStyle w:val="NoSpacing"/>
      </w:pPr>
    </w:p>
    <w:p w14:paraId="4F1D364F" w14:textId="77777777" w:rsidR="00F8184E" w:rsidRDefault="00F8184E">
      <w:pPr>
        <w:spacing w:line="276" w:lineRule="auto"/>
        <w:jc w:val="left"/>
        <w:rPr>
          <w:rFonts w:asciiTheme="majorHAnsi" w:eastAsiaTheme="majorEastAsia" w:hAnsiTheme="majorHAnsi" w:cstheme="majorBidi"/>
        </w:rPr>
      </w:pPr>
      <w:r>
        <w:br w:type="page"/>
      </w:r>
    </w:p>
    <w:p w14:paraId="2EB9585B" w14:textId="77777777" w:rsidR="00D338E2" w:rsidRPr="00100F0C" w:rsidRDefault="0092065A" w:rsidP="00071BD8">
      <w:pPr>
        <w:pStyle w:val="Heading5"/>
        <w:rPr>
          <w:color w:val="auto"/>
        </w:rPr>
      </w:pPr>
      <w:r w:rsidRPr="00100F0C">
        <w:rPr>
          <w:color w:val="auto"/>
        </w:rPr>
        <w:lastRenderedPageBreak/>
        <w:t>Close-E</w:t>
      </w:r>
      <w:r w:rsidR="00D338E2" w:rsidRPr="00100F0C">
        <w:rPr>
          <w:color w:val="auto"/>
        </w:rPr>
        <w:t>nded Questionnaire Results</w:t>
      </w:r>
      <w:r w:rsidR="00D66EA0" w:rsidRPr="00100F0C">
        <w:rPr>
          <w:color w:val="auto"/>
        </w:rPr>
        <w:t xml:space="preserve"> </w:t>
      </w:r>
    </w:p>
    <w:p w14:paraId="177F64DE" w14:textId="77777777" w:rsidR="00D66EA0" w:rsidRPr="00100F0C" w:rsidRDefault="00D66EA0" w:rsidP="00B03692"/>
    <w:p w14:paraId="0D4D48E8" w14:textId="77777777" w:rsidR="00B03692" w:rsidRPr="00100F0C" w:rsidRDefault="00844A60" w:rsidP="00B03692">
      <w:r w:rsidRPr="00100F0C">
        <w:t xml:space="preserve">The </w:t>
      </w:r>
      <w:r w:rsidR="00A508CA" w:rsidRPr="00100F0C">
        <w:t>resu</w:t>
      </w:r>
      <w:r w:rsidR="00E078EC" w:rsidRPr="00100F0C">
        <w:t xml:space="preserve">lts </w:t>
      </w:r>
      <w:r w:rsidR="00A508CA" w:rsidRPr="00100F0C">
        <w:t xml:space="preserve">from the </w:t>
      </w:r>
      <w:r w:rsidR="00E078EC" w:rsidRPr="00100F0C">
        <w:t>close-ended question</w:t>
      </w:r>
      <w:r w:rsidR="00D66EA0" w:rsidRPr="00100F0C">
        <w:t xml:space="preserve">naires </w:t>
      </w:r>
      <w:r w:rsidR="00F50811">
        <w:t>are displayed in Table 7</w:t>
      </w:r>
      <w:r w:rsidR="00E078EC" w:rsidRPr="00100F0C">
        <w:t xml:space="preserve">.3. </w:t>
      </w:r>
      <w:r w:rsidR="00D66EA0" w:rsidRPr="00100F0C">
        <w:t>From this data it is possible to get an insight into how enjoyable the system is to use and how easy it is to use. From this data, 100% of participants noted that they enjoyed using the prototype and would use it again for longer periods of time. 33% of participants found the system was difficult to use and 66% of participants needed help while using the system. The limitation of the close-ended questionnaires is that it does not examine the reasoning behind the answers. The open-ended questionnaires</w:t>
      </w:r>
      <w:r w:rsidR="00D052C2" w:rsidRPr="00100F0C">
        <w:t>, discussed in the next section,</w:t>
      </w:r>
      <w:r w:rsidR="00D66EA0" w:rsidRPr="00100F0C">
        <w:t xml:space="preserve"> were created to do such a task. </w:t>
      </w:r>
    </w:p>
    <w:p w14:paraId="68F29EDB" w14:textId="77777777" w:rsidR="00D96ECF" w:rsidRPr="00100F0C" w:rsidRDefault="00D96ECF" w:rsidP="00B03692"/>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7"/>
        <w:gridCol w:w="850"/>
        <w:gridCol w:w="709"/>
      </w:tblGrid>
      <w:tr w:rsidR="005946F3" w:rsidRPr="00100F0C" w14:paraId="2665B1A8" w14:textId="77777777" w:rsidTr="00F75894">
        <w:trPr>
          <w:jc w:val="center"/>
        </w:trPr>
        <w:tc>
          <w:tcPr>
            <w:tcW w:w="5637" w:type="dxa"/>
          </w:tcPr>
          <w:p w14:paraId="3EC528B3" w14:textId="77777777" w:rsidR="005946F3" w:rsidRPr="00100F0C" w:rsidRDefault="005946F3" w:rsidP="007B29CA">
            <w:r w:rsidRPr="00100F0C">
              <w:t>Question</w:t>
            </w:r>
          </w:p>
        </w:tc>
        <w:tc>
          <w:tcPr>
            <w:tcW w:w="850" w:type="dxa"/>
          </w:tcPr>
          <w:p w14:paraId="2CB73F82" w14:textId="77777777" w:rsidR="005946F3" w:rsidRPr="00100F0C" w:rsidRDefault="005946F3" w:rsidP="007B29CA">
            <w:r w:rsidRPr="00100F0C">
              <w:t>Yes</w:t>
            </w:r>
          </w:p>
        </w:tc>
        <w:tc>
          <w:tcPr>
            <w:tcW w:w="709" w:type="dxa"/>
          </w:tcPr>
          <w:p w14:paraId="0D0C27F6" w14:textId="77777777" w:rsidR="005946F3" w:rsidRPr="00100F0C" w:rsidRDefault="005946F3" w:rsidP="007B29CA">
            <w:r w:rsidRPr="00100F0C">
              <w:t>No</w:t>
            </w:r>
          </w:p>
        </w:tc>
      </w:tr>
      <w:tr w:rsidR="005946F3" w:rsidRPr="00100F0C" w14:paraId="098427DD" w14:textId="77777777" w:rsidTr="00F75894">
        <w:trPr>
          <w:jc w:val="center"/>
        </w:trPr>
        <w:tc>
          <w:tcPr>
            <w:tcW w:w="5637" w:type="dxa"/>
          </w:tcPr>
          <w:p w14:paraId="265D30BB" w14:textId="77777777" w:rsidR="005946F3" w:rsidRPr="00100F0C" w:rsidRDefault="005946F3" w:rsidP="007B29CA">
            <w:r w:rsidRPr="00100F0C">
              <w:t>Did you enjoy the session?</w:t>
            </w:r>
          </w:p>
        </w:tc>
        <w:tc>
          <w:tcPr>
            <w:tcW w:w="850" w:type="dxa"/>
          </w:tcPr>
          <w:p w14:paraId="60234056" w14:textId="77777777" w:rsidR="005946F3" w:rsidRPr="00100F0C" w:rsidRDefault="005946F3" w:rsidP="007B29CA">
            <w:r w:rsidRPr="00100F0C">
              <w:t>3</w:t>
            </w:r>
          </w:p>
        </w:tc>
        <w:tc>
          <w:tcPr>
            <w:tcW w:w="709" w:type="dxa"/>
          </w:tcPr>
          <w:p w14:paraId="43680B3E" w14:textId="77777777" w:rsidR="005946F3" w:rsidRPr="00100F0C" w:rsidRDefault="005946F3" w:rsidP="007B29CA"/>
        </w:tc>
      </w:tr>
      <w:tr w:rsidR="005946F3" w:rsidRPr="00100F0C" w14:paraId="6F4212C3" w14:textId="77777777" w:rsidTr="00F75894">
        <w:trPr>
          <w:jc w:val="center"/>
        </w:trPr>
        <w:tc>
          <w:tcPr>
            <w:tcW w:w="5637" w:type="dxa"/>
          </w:tcPr>
          <w:p w14:paraId="2DF9F0B3" w14:textId="77777777" w:rsidR="005946F3" w:rsidRPr="00100F0C" w:rsidRDefault="005946F3" w:rsidP="007B29CA">
            <w:r w:rsidRPr="00100F0C">
              <w:t>Would you use the activity again?</w:t>
            </w:r>
          </w:p>
        </w:tc>
        <w:tc>
          <w:tcPr>
            <w:tcW w:w="850" w:type="dxa"/>
          </w:tcPr>
          <w:p w14:paraId="6893CB55" w14:textId="77777777" w:rsidR="005946F3" w:rsidRPr="00100F0C" w:rsidRDefault="005946F3" w:rsidP="007B29CA">
            <w:r w:rsidRPr="00100F0C">
              <w:t>3</w:t>
            </w:r>
          </w:p>
        </w:tc>
        <w:tc>
          <w:tcPr>
            <w:tcW w:w="709" w:type="dxa"/>
          </w:tcPr>
          <w:p w14:paraId="08EC6096" w14:textId="77777777" w:rsidR="005946F3" w:rsidRPr="00100F0C" w:rsidRDefault="005946F3" w:rsidP="007B29CA"/>
        </w:tc>
      </w:tr>
      <w:tr w:rsidR="005946F3" w:rsidRPr="00100F0C" w14:paraId="08A32991" w14:textId="77777777" w:rsidTr="00F75894">
        <w:trPr>
          <w:jc w:val="center"/>
        </w:trPr>
        <w:tc>
          <w:tcPr>
            <w:tcW w:w="5637" w:type="dxa"/>
          </w:tcPr>
          <w:p w14:paraId="54D6AC7D" w14:textId="77777777" w:rsidR="005946F3" w:rsidRPr="00100F0C" w:rsidRDefault="005946F3" w:rsidP="007B29CA">
            <w:r w:rsidRPr="00100F0C">
              <w:t>Would you use the system for a longer period of time?</w:t>
            </w:r>
          </w:p>
        </w:tc>
        <w:tc>
          <w:tcPr>
            <w:tcW w:w="850" w:type="dxa"/>
          </w:tcPr>
          <w:p w14:paraId="4AA415BF" w14:textId="77777777" w:rsidR="005946F3" w:rsidRPr="00100F0C" w:rsidRDefault="005946F3" w:rsidP="007B29CA">
            <w:r w:rsidRPr="00100F0C">
              <w:t>3</w:t>
            </w:r>
          </w:p>
        </w:tc>
        <w:tc>
          <w:tcPr>
            <w:tcW w:w="709" w:type="dxa"/>
          </w:tcPr>
          <w:p w14:paraId="13E30E2A" w14:textId="77777777" w:rsidR="005946F3" w:rsidRPr="00100F0C" w:rsidRDefault="005946F3" w:rsidP="007B29CA"/>
        </w:tc>
      </w:tr>
      <w:tr w:rsidR="005946F3" w:rsidRPr="00100F0C" w14:paraId="12FCA0A3" w14:textId="77777777" w:rsidTr="00F75894">
        <w:trPr>
          <w:jc w:val="center"/>
        </w:trPr>
        <w:tc>
          <w:tcPr>
            <w:tcW w:w="5637" w:type="dxa"/>
          </w:tcPr>
          <w:p w14:paraId="767E5E03" w14:textId="77777777" w:rsidR="005946F3" w:rsidRPr="00100F0C" w:rsidRDefault="005946F3" w:rsidP="007B29CA">
            <w:r w:rsidRPr="00100F0C">
              <w:t>Did you need help with this activity?</w:t>
            </w:r>
          </w:p>
        </w:tc>
        <w:tc>
          <w:tcPr>
            <w:tcW w:w="850" w:type="dxa"/>
          </w:tcPr>
          <w:p w14:paraId="68E99E16" w14:textId="77777777" w:rsidR="005946F3" w:rsidRPr="00100F0C" w:rsidRDefault="005946F3" w:rsidP="007B29CA">
            <w:r w:rsidRPr="00100F0C">
              <w:t>2</w:t>
            </w:r>
          </w:p>
        </w:tc>
        <w:tc>
          <w:tcPr>
            <w:tcW w:w="709" w:type="dxa"/>
          </w:tcPr>
          <w:p w14:paraId="65629BB7" w14:textId="77777777" w:rsidR="005946F3" w:rsidRPr="00100F0C" w:rsidRDefault="005946F3" w:rsidP="007B29CA">
            <w:r w:rsidRPr="00100F0C">
              <w:t>1</w:t>
            </w:r>
          </w:p>
        </w:tc>
      </w:tr>
      <w:tr w:rsidR="005946F3" w:rsidRPr="00100F0C" w14:paraId="2CBD48D4" w14:textId="77777777" w:rsidTr="00F75894">
        <w:trPr>
          <w:jc w:val="center"/>
        </w:trPr>
        <w:tc>
          <w:tcPr>
            <w:tcW w:w="5637" w:type="dxa"/>
          </w:tcPr>
          <w:p w14:paraId="00AB48F0" w14:textId="77777777" w:rsidR="005946F3" w:rsidRPr="00100F0C" w:rsidRDefault="005946F3" w:rsidP="007B29CA">
            <w:r w:rsidRPr="00100F0C">
              <w:t>Was the activity easy to use?</w:t>
            </w:r>
          </w:p>
        </w:tc>
        <w:tc>
          <w:tcPr>
            <w:tcW w:w="850" w:type="dxa"/>
          </w:tcPr>
          <w:p w14:paraId="4619C9BF" w14:textId="77777777" w:rsidR="005946F3" w:rsidRPr="00100F0C" w:rsidRDefault="005946F3" w:rsidP="007B29CA">
            <w:r w:rsidRPr="00100F0C">
              <w:t>2</w:t>
            </w:r>
          </w:p>
        </w:tc>
        <w:tc>
          <w:tcPr>
            <w:tcW w:w="709" w:type="dxa"/>
          </w:tcPr>
          <w:p w14:paraId="665D84D2" w14:textId="77777777" w:rsidR="005946F3" w:rsidRPr="00100F0C" w:rsidRDefault="005946F3" w:rsidP="007B29CA">
            <w:r w:rsidRPr="00100F0C">
              <w:t>1</w:t>
            </w:r>
          </w:p>
        </w:tc>
      </w:tr>
    </w:tbl>
    <w:p w14:paraId="749FAD00" w14:textId="77777777" w:rsidR="00F868E2" w:rsidRPr="00100F0C" w:rsidRDefault="00F868E2" w:rsidP="00062646">
      <w:pPr>
        <w:pStyle w:val="Caption"/>
        <w:keepNext/>
        <w:jc w:val="center"/>
      </w:pPr>
    </w:p>
    <w:p w14:paraId="2CBCDDD9" w14:textId="77777777" w:rsidR="00062646" w:rsidRPr="00100F0C" w:rsidRDefault="005B3EDA" w:rsidP="00062646">
      <w:pPr>
        <w:pStyle w:val="Caption"/>
        <w:keepNext/>
        <w:jc w:val="center"/>
      </w:pPr>
      <w:r>
        <w:t>Table 7</w:t>
      </w:r>
      <w:r w:rsidR="00062646" w:rsidRPr="00100F0C">
        <w:t>.</w:t>
      </w:r>
      <w:r>
        <w:t>3</w:t>
      </w:r>
      <w:r w:rsidR="00062646" w:rsidRPr="00100F0C">
        <w:t>: Close-Ended Questionnaire Results</w:t>
      </w:r>
    </w:p>
    <w:p w14:paraId="6497A99E" w14:textId="77777777" w:rsidR="00431F31" w:rsidRPr="00100F0C" w:rsidRDefault="00431F31" w:rsidP="00B03692">
      <w:pPr>
        <w:rPr>
          <w:b/>
        </w:rPr>
      </w:pPr>
    </w:p>
    <w:p w14:paraId="2952FFCC" w14:textId="77777777" w:rsidR="00B03692" w:rsidRPr="00034F0B" w:rsidRDefault="00D338E2" w:rsidP="00071BD8">
      <w:pPr>
        <w:pStyle w:val="Heading5"/>
        <w:rPr>
          <w:color w:val="auto"/>
        </w:rPr>
      </w:pPr>
      <w:r w:rsidRPr="00034F0B">
        <w:rPr>
          <w:color w:val="auto"/>
        </w:rPr>
        <w:t>Open-</w:t>
      </w:r>
      <w:r w:rsidR="00DC21EA" w:rsidRPr="00034F0B">
        <w:rPr>
          <w:color w:val="auto"/>
        </w:rPr>
        <w:t>E</w:t>
      </w:r>
      <w:r w:rsidR="00B03692" w:rsidRPr="00034F0B">
        <w:rPr>
          <w:color w:val="auto"/>
        </w:rPr>
        <w:t xml:space="preserve">nded </w:t>
      </w:r>
      <w:r w:rsidRPr="00034F0B">
        <w:rPr>
          <w:color w:val="auto"/>
        </w:rPr>
        <w:t>Q</w:t>
      </w:r>
      <w:r w:rsidR="00B03692" w:rsidRPr="00034F0B">
        <w:rPr>
          <w:color w:val="auto"/>
        </w:rPr>
        <w:t>uestion</w:t>
      </w:r>
      <w:r w:rsidR="00FA7AF4" w:rsidRPr="00034F0B">
        <w:rPr>
          <w:color w:val="auto"/>
        </w:rPr>
        <w:t>naire</w:t>
      </w:r>
      <w:r w:rsidR="00B03692" w:rsidRPr="00034F0B">
        <w:rPr>
          <w:color w:val="auto"/>
        </w:rPr>
        <w:t xml:space="preserve"> </w:t>
      </w:r>
      <w:r w:rsidRPr="00034F0B">
        <w:rPr>
          <w:color w:val="auto"/>
        </w:rPr>
        <w:t>Results</w:t>
      </w:r>
    </w:p>
    <w:p w14:paraId="702BF013" w14:textId="77777777" w:rsidR="00D052C2" w:rsidRPr="00034F0B" w:rsidRDefault="00D052C2" w:rsidP="00D052C2"/>
    <w:p w14:paraId="60A6073B" w14:textId="77777777" w:rsidR="00DC21EA" w:rsidRPr="00034F0B" w:rsidRDefault="008D0459" w:rsidP="00B03692">
      <w:r w:rsidRPr="00034F0B">
        <w:t>The open-ended questionnaire was created to encourage the participants to express a full, meaningful answer</w:t>
      </w:r>
      <w:r w:rsidR="00C43EBD" w:rsidRPr="00034F0B">
        <w:t>,</w:t>
      </w:r>
      <w:r w:rsidRPr="00034F0B">
        <w:t xml:space="preserve"> to help assess the system. </w:t>
      </w:r>
      <w:r w:rsidR="00D90882" w:rsidRPr="00034F0B">
        <w:t>This section will discuss the results from the open-ended questionnaires that were filled out by the participants with dementia.</w:t>
      </w:r>
    </w:p>
    <w:p w14:paraId="5C7045DD" w14:textId="77777777" w:rsidR="00C16D30" w:rsidRPr="005172FB" w:rsidRDefault="00C16D30" w:rsidP="00B03692">
      <w:pPr>
        <w:rPr>
          <w:color w:val="FF0000"/>
        </w:rPr>
      </w:pPr>
      <w:r w:rsidRPr="00034F0B">
        <w:lastRenderedPageBreak/>
        <w:t xml:space="preserve">The question, </w:t>
      </w:r>
      <w:r w:rsidRPr="00034F0B">
        <w:rPr>
          <w:i/>
        </w:rPr>
        <w:t>"What did you like about the using the system?"</w:t>
      </w:r>
      <w:r w:rsidRPr="00034F0B">
        <w:t xml:space="preserve"> </w:t>
      </w:r>
      <w:r w:rsidR="0015157F" w:rsidRPr="00034F0B">
        <w:t>received generic</w:t>
      </w:r>
      <w:r w:rsidRPr="00034F0B">
        <w:t xml:space="preserve"> response</w:t>
      </w:r>
      <w:r w:rsidR="0015157F" w:rsidRPr="00034F0B">
        <w:t>s:</w:t>
      </w:r>
      <w:r w:rsidRPr="005172FB">
        <w:rPr>
          <w:color w:val="FF0000"/>
        </w:rPr>
        <w:t xml:space="preserve"> </w:t>
      </w:r>
      <w:r w:rsidR="00034F0B" w:rsidRPr="00A43874">
        <w:t xml:space="preserve">Candidate A stated that </w:t>
      </w:r>
      <w:r w:rsidRPr="00A43874">
        <w:t>"It was fun and a good idea"</w:t>
      </w:r>
      <w:r w:rsidR="00A43874" w:rsidRPr="00A43874">
        <w:t>.</w:t>
      </w:r>
      <w:r w:rsidRPr="00A43874">
        <w:t xml:space="preserve"> </w:t>
      </w:r>
      <w:r w:rsidR="0019633A" w:rsidRPr="00A43874">
        <w:t>The reminiscence activity received positive feedback by two participants</w:t>
      </w:r>
      <w:r w:rsidR="00A43874" w:rsidRPr="00A43874">
        <w:t>. Candidate C stated that</w:t>
      </w:r>
      <w:r w:rsidR="0019633A" w:rsidRPr="00A43874">
        <w:t xml:space="preserve"> </w:t>
      </w:r>
      <w:r w:rsidRPr="00A43874">
        <w:t xml:space="preserve">"looking at pictures" </w:t>
      </w:r>
      <w:r w:rsidR="00A43874" w:rsidRPr="00A43874">
        <w:t>was enjoyable, while Candidate B stated</w:t>
      </w:r>
      <w:r w:rsidRPr="00A43874">
        <w:t xml:space="preserve"> "choice of which picture to look at" were enjoyable aspects of </w:t>
      </w:r>
      <w:r w:rsidRPr="00974595">
        <w:t>the system.</w:t>
      </w:r>
      <w:r w:rsidR="0019633A" w:rsidRPr="00974595">
        <w:t xml:space="preserve"> The reminiscence activity was also discussed when asked </w:t>
      </w:r>
      <w:r w:rsidR="0019633A" w:rsidRPr="00974595">
        <w:rPr>
          <w:i/>
        </w:rPr>
        <w:t>"What was fun about using the system?"</w:t>
      </w:r>
      <w:r w:rsidR="00974595" w:rsidRPr="00974595">
        <w:rPr>
          <w:i/>
        </w:rPr>
        <w:t xml:space="preserve"> </w:t>
      </w:r>
      <w:r w:rsidR="0019633A" w:rsidRPr="00974595">
        <w:t xml:space="preserve"> </w:t>
      </w:r>
      <w:r w:rsidR="00974595" w:rsidRPr="00974595">
        <w:t xml:space="preserve">Candidate B noted </w:t>
      </w:r>
      <w:r w:rsidR="0019633A" w:rsidRPr="00974595">
        <w:t>that "Looking at pictures" was fun about using the system.</w:t>
      </w:r>
      <w:r w:rsidR="0019633A" w:rsidRPr="005172FB">
        <w:rPr>
          <w:color w:val="FF0000"/>
        </w:rPr>
        <w:t xml:space="preserve"> </w:t>
      </w:r>
    </w:p>
    <w:p w14:paraId="5A350A8C" w14:textId="77777777" w:rsidR="0019633A" w:rsidRPr="00974595" w:rsidRDefault="0019633A" w:rsidP="00B03692">
      <w:r w:rsidRPr="00974595">
        <w:t>Any difficulties with using the system were gathered by the question</w:t>
      </w:r>
      <w:r w:rsidR="00C43EBD" w:rsidRPr="00974595">
        <w:t>,</w:t>
      </w:r>
      <w:r w:rsidRPr="00974595">
        <w:t xml:space="preserve"> </w:t>
      </w:r>
      <w:r w:rsidRPr="00974595">
        <w:rPr>
          <w:i/>
        </w:rPr>
        <w:t xml:space="preserve">"What was difficult about using the system?" </w:t>
      </w:r>
      <w:r w:rsidR="00592582" w:rsidRPr="00974595">
        <w:t>Candidate B</w:t>
      </w:r>
      <w:r w:rsidRPr="00974595">
        <w:t xml:space="preserve"> </w:t>
      </w:r>
      <w:r w:rsidR="00592582" w:rsidRPr="00974595">
        <w:t xml:space="preserve">noted </w:t>
      </w:r>
      <w:r w:rsidRPr="00974595">
        <w:t>that there were difficulties</w:t>
      </w:r>
      <w:r w:rsidR="00592582" w:rsidRPr="00974595">
        <w:t xml:space="preserve"> regarding the use of </w:t>
      </w:r>
      <w:r w:rsidR="003F5CA6" w:rsidRPr="00974595">
        <w:t>the reminiscence activity</w:t>
      </w:r>
      <w:r w:rsidR="00592582" w:rsidRPr="00974595">
        <w:t>. Candidate B stated</w:t>
      </w:r>
      <w:r w:rsidR="003F5CA6" w:rsidRPr="00974595">
        <w:t xml:space="preserve"> th</w:t>
      </w:r>
      <w:r w:rsidRPr="00974595">
        <w:t>at "changing the pictures"</w:t>
      </w:r>
      <w:r w:rsidR="00592582" w:rsidRPr="00974595">
        <w:t xml:space="preserve"> was difficult</w:t>
      </w:r>
      <w:r w:rsidRPr="00974595">
        <w:t xml:space="preserve">. </w:t>
      </w:r>
    </w:p>
    <w:p w14:paraId="3FE27FD7" w14:textId="77777777" w:rsidR="00C16D30" w:rsidRPr="002E6105" w:rsidRDefault="003F5CA6" w:rsidP="00C16D30">
      <w:r w:rsidRPr="002E6105">
        <w:t>The question, "</w:t>
      </w:r>
      <w:r w:rsidRPr="002E6105">
        <w:rPr>
          <w:i/>
        </w:rPr>
        <w:t>What did you dislike about using the system?</w:t>
      </w:r>
      <w:r w:rsidRPr="002E6105">
        <w:t xml:space="preserve">" </w:t>
      </w:r>
      <w:r w:rsidR="0015157F" w:rsidRPr="002E6105">
        <w:t xml:space="preserve">was expected to provide </w:t>
      </w:r>
      <w:r w:rsidRPr="002E6105">
        <w:t xml:space="preserve">valuable feedback about what aspects of the system </w:t>
      </w:r>
      <w:r w:rsidR="006302DE" w:rsidRPr="002E6105">
        <w:t>were</w:t>
      </w:r>
      <w:r w:rsidRPr="002E6105">
        <w:t xml:space="preserve"> disliked by the participants.   </w:t>
      </w:r>
      <w:r w:rsidR="00C16D30" w:rsidRPr="002E6105">
        <w:t>However, it was disappointing that there were no responses to th</w:t>
      </w:r>
      <w:r w:rsidRPr="002E6105">
        <w:t>is</w:t>
      </w:r>
      <w:r w:rsidR="00C16D30" w:rsidRPr="002E6105">
        <w:t xml:space="preserve"> question</w:t>
      </w:r>
      <w:r w:rsidRPr="002E6105">
        <w:t xml:space="preserve">. </w:t>
      </w:r>
      <w:r w:rsidR="006A52B5" w:rsidRPr="002E6105">
        <w:t xml:space="preserve">This question could </w:t>
      </w:r>
      <w:r w:rsidR="00A97B67" w:rsidRPr="002E6105">
        <w:t xml:space="preserve">have </w:t>
      </w:r>
      <w:r w:rsidRPr="002E6105">
        <w:t xml:space="preserve">possibly </w:t>
      </w:r>
      <w:r w:rsidR="006A52B5" w:rsidRPr="002E6105">
        <w:t>offer</w:t>
      </w:r>
      <w:r w:rsidR="00A97B67" w:rsidRPr="002E6105">
        <w:t>ed</w:t>
      </w:r>
      <w:r w:rsidR="006A52B5" w:rsidRPr="002E6105">
        <w:t xml:space="preserve"> insight into the difficulties which were noted in the close-ended questionnaires. </w:t>
      </w:r>
    </w:p>
    <w:p w14:paraId="6F4F32EB" w14:textId="77777777" w:rsidR="00C16D30" w:rsidRPr="005172FB" w:rsidRDefault="00C16D30" w:rsidP="00B03692">
      <w:pPr>
        <w:rPr>
          <w:color w:val="FF0000"/>
        </w:rPr>
      </w:pPr>
      <w:r w:rsidRPr="00974595">
        <w:t>Potential changes of the system were discussed by the question</w:t>
      </w:r>
      <w:r w:rsidR="00A97B67" w:rsidRPr="00974595">
        <w:t>,</w:t>
      </w:r>
      <w:r w:rsidRPr="00974595">
        <w:t xml:space="preserve"> </w:t>
      </w:r>
      <w:r w:rsidRPr="00974595">
        <w:rPr>
          <w:i/>
        </w:rPr>
        <w:t>"How would you change the system?"</w:t>
      </w:r>
      <w:r w:rsidRPr="005172FB">
        <w:rPr>
          <w:color w:val="FF0000"/>
        </w:rPr>
        <w:t xml:space="preserve"> </w:t>
      </w:r>
      <w:r w:rsidRPr="00974595">
        <w:t>Results from this question were related solely on the activities and not the actual</w:t>
      </w:r>
      <w:r w:rsidR="006B3A00" w:rsidRPr="00974595">
        <w:t xml:space="preserve"> hardware design of the system. Adding more activities was discussed by </w:t>
      </w:r>
      <w:r w:rsidR="00974595" w:rsidRPr="00974595">
        <w:t>Candidate C</w:t>
      </w:r>
      <w:r w:rsidR="006B3A00" w:rsidRPr="00974595">
        <w:t xml:space="preserve"> as a potential change to the system</w:t>
      </w:r>
      <w:r w:rsidR="00A97B67" w:rsidRPr="00974595">
        <w:t xml:space="preserve">; a </w:t>
      </w:r>
      <w:r w:rsidR="006B3A00" w:rsidRPr="00974595">
        <w:t>crossword activity</w:t>
      </w:r>
      <w:r w:rsidR="00A97B67" w:rsidRPr="00974595">
        <w:t xml:space="preserve"> was discussed as a possible activity which could be included in future versions</w:t>
      </w:r>
      <w:r w:rsidR="006B3A00" w:rsidRPr="00974595">
        <w:t xml:space="preserve">. The scattered-photo user interface in the reminiscence activity </w:t>
      </w:r>
      <w:r w:rsidR="00A97B67" w:rsidRPr="00974595">
        <w:t xml:space="preserve">proved to have challenges with </w:t>
      </w:r>
      <w:r w:rsidR="00974595" w:rsidRPr="00974595">
        <w:t>Candidate A</w:t>
      </w:r>
      <w:r w:rsidR="00A97B67" w:rsidRPr="00974595">
        <w:t>; the participant answered the question</w:t>
      </w:r>
      <w:r w:rsidR="006B3A00" w:rsidRPr="00974595">
        <w:t xml:space="preserve"> by </w:t>
      </w:r>
      <w:r w:rsidR="00A97B67" w:rsidRPr="00974595">
        <w:t xml:space="preserve">saying </w:t>
      </w:r>
      <w:r w:rsidR="006B3A00" w:rsidRPr="00974595">
        <w:t>"Make it easier to see all the pictures".</w:t>
      </w:r>
      <w:r w:rsidR="006B3A00" w:rsidRPr="005172FB">
        <w:rPr>
          <w:color w:val="FF0000"/>
        </w:rPr>
        <w:t xml:space="preserve"> </w:t>
      </w:r>
      <w:bookmarkStart w:id="164" w:name="_GoBack"/>
      <w:bookmarkEnd w:id="164"/>
    </w:p>
    <w:p w14:paraId="4C615D14" w14:textId="77777777" w:rsidR="00867970" w:rsidRPr="00100F0C" w:rsidRDefault="00867970">
      <w:pPr>
        <w:spacing w:line="276" w:lineRule="auto"/>
        <w:jc w:val="left"/>
        <w:rPr>
          <w:b/>
        </w:rPr>
      </w:pPr>
    </w:p>
    <w:p w14:paraId="4E3C9DE8" w14:textId="77777777" w:rsidR="002748F6" w:rsidRPr="00100F0C" w:rsidRDefault="000C62BC" w:rsidP="00766249">
      <w:pPr>
        <w:pStyle w:val="Heading4"/>
        <w:rPr>
          <w:color w:val="auto"/>
        </w:rPr>
      </w:pPr>
      <w:r>
        <w:rPr>
          <w:color w:val="auto"/>
        </w:rPr>
        <w:t xml:space="preserve">7.3.1.2 </w:t>
      </w:r>
      <w:r w:rsidR="0019633A" w:rsidRPr="00100F0C">
        <w:rPr>
          <w:color w:val="auto"/>
        </w:rPr>
        <w:t xml:space="preserve">Participants </w:t>
      </w:r>
      <w:r>
        <w:rPr>
          <w:color w:val="auto"/>
        </w:rPr>
        <w:t>w</w:t>
      </w:r>
      <w:r w:rsidR="0019633A" w:rsidRPr="00100F0C">
        <w:rPr>
          <w:color w:val="auto"/>
        </w:rPr>
        <w:t xml:space="preserve">ithout </w:t>
      </w:r>
      <w:r>
        <w:rPr>
          <w:color w:val="auto"/>
        </w:rPr>
        <w:t>D</w:t>
      </w:r>
      <w:r w:rsidR="0019633A" w:rsidRPr="00100F0C">
        <w:rPr>
          <w:color w:val="auto"/>
        </w:rPr>
        <w:t>ementia</w:t>
      </w:r>
    </w:p>
    <w:p w14:paraId="0682BEBA" w14:textId="77777777" w:rsidR="00816FE6" w:rsidRPr="00100F0C" w:rsidRDefault="00816FE6" w:rsidP="00E00B21"/>
    <w:p w14:paraId="60DB9932" w14:textId="77777777" w:rsidR="009F20ED" w:rsidRPr="00100F0C" w:rsidRDefault="00C90E54" w:rsidP="00E00B21">
      <w:r w:rsidRPr="00100F0C">
        <w:t xml:space="preserve">The prototype was used by four </w:t>
      </w:r>
      <w:r w:rsidR="00952FFC" w:rsidRPr="00100F0C">
        <w:t>patients</w:t>
      </w:r>
      <w:r w:rsidRPr="00100F0C">
        <w:t xml:space="preserve"> who did not have dementia. The</w:t>
      </w:r>
      <w:r w:rsidR="00952FFC" w:rsidRPr="00100F0C">
        <w:t>se</w:t>
      </w:r>
      <w:r w:rsidRPr="00100F0C">
        <w:t xml:space="preserve"> participants interacted with the prototype for sessions ranging from 5 - 10 minutes</w:t>
      </w:r>
      <w:r w:rsidR="00952FFC" w:rsidRPr="00100F0C">
        <w:t>.</w:t>
      </w:r>
      <w:r w:rsidRPr="00100F0C">
        <w:t xml:space="preserve"> </w:t>
      </w:r>
      <w:r w:rsidR="00E00B21" w:rsidRPr="00100F0C">
        <w:t xml:space="preserve">Three of the </w:t>
      </w:r>
      <w:r w:rsidR="00B02822" w:rsidRPr="00100F0C">
        <w:t xml:space="preserve">participants </w:t>
      </w:r>
      <w:r w:rsidR="00E00B21" w:rsidRPr="00100F0C">
        <w:t xml:space="preserve">fit the age group which is likely to develop dementia. All of the participants </w:t>
      </w:r>
      <w:r w:rsidR="00952FFC" w:rsidRPr="00100F0C">
        <w:t xml:space="preserve">suffer from age related physical disabilities, mainly </w:t>
      </w:r>
      <w:r w:rsidR="00B02822" w:rsidRPr="00100F0C">
        <w:t>stroke and were</w:t>
      </w:r>
      <w:r w:rsidR="00A16B77" w:rsidRPr="00100F0C">
        <w:t xml:space="preserve"> admitted to</w:t>
      </w:r>
      <w:r w:rsidR="00B02822" w:rsidRPr="00100F0C">
        <w:t xml:space="preserve"> </w:t>
      </w:r>
      <w:r w:rsidR="00B02822" w:rsidRPr="00100F0C">
        <w:lastRenderedPageBreak/>
        <w:t xml:space="preserve">hospital for </w:t>
      </w:r>
      <w:r w:rsidR="00A16B77" w:rsidRPr="00100F0C">
        <w:t xml:space="preserve">rehabilitation. The age profile of the participants is </w:t>
      </w:r>
      <w:r w:rsidR="00B02822" w:rsidRPr="00100F0C">
        <w:t xml:space="preserve">displayed below. </w:t>
      </w:r>
      <w:r w:rsidR="003765C4" w:rsidRPr="00100F0C">
        <w:t>The age range of the participants was 55-70 years. From each of these participants</w:t>
      </w:r>
      <w:r w:rsidR="00952FFC" w:rsidRPr="00100F0C">
        <w:t xml:space="preserve">, 1 was male and 3 were female. </w:t>
      </w:r>
    </w:p>
    <w:p w14:paraId="6390F2C5" w14:textId="77777777" w:rsidR="009F20ED" w:rsidRPr="00100F0C" w:rsidRDefault="009F20ED" w:rsidP="009F20ED">
      <w:pPr>
        <w:pStyle w:val="NoSpacing"/>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5"/>
      </w:tblGrid>
      <w:tr w:rsidR="00952FFC" w:rsidRPr="00100F0C" w14:paraId="184DC950" w14:textId="77777777" w:rsidTr="00F75894">
        <w:tc>
          <w:tcPr>
            <w:tcW w:w="8675" w:type="dxa"/>
          </w:tcPr>
          <w:p w14:paraId="4ABE6714" w14:textId="77777777" w:rsidR="00952FFC" w:rsidRPr="00100F0C" w:rsidRDefault="00952FFC" w:rsidP="00952FFC">
            <w:pPr>
              <w:pStyle w:val="NoSpacing"/>
              <w:ind w:left="1440"/>
              <w:rPr>
                <w:rFonts w:ascii="Times New Roman" w:hAnsi="Times New Roman" w:cs="Times New Roman"/>
                <w:sz w:val="24"/>
                <w:szCs w:val="24"/>
              </w:rPr>
            </w:pPr>
          </w:p>
          <w:p w14:paraId="0585393E" w14:textId="77777777" w:rsidR="00952FFC" w:rsidRPr="00100F0C" w:rsidRDefault="00952FFC" w:rsidP="00952FFC">
            <w:pPr>
              <w:pStyle w:val="NoSpacing"/>
              <w:ind w:left="1440"/>
              <w:rPr>
                <w:rFonts w:ascii="Times New Roman" w:hAnsi="Times New Roman" w:cs="Times New Roman"/>
                <w:sz w:val="24"/>
                <w:szCs w:val="24"/>
              </w:rPr>
            </w:pPr>
            <w:r w:rsidRPr="00100F0C">
              <w:rPr>
                <w:rFonts w:ascii="Times New Roman" w:hAnsi="Times New Roman" w:cs="Times New Roman"/>
                <w:sz w:val="24"/>
                <w:szCs w:val="24"/>
              </w:rPr>
              <w:t>Mean</w:t>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t>65.75</w:t>
            </w:r>
          </w:p>
          <w:p w14:paraId="62F1C43B" w14:textId="77777777" w:rsidR="00952FFC" w:rsidRPr="00100F0C" w:rsidRDefault="00952FFC" w:rsidP="00952FFC">
            <w:pPr>
              <w:pStyle w:val="NoSpacing"/>
              <w:ind w:left="1440"/>
              <w:rPr>
                <w:rFonts w:ascii="Times New Roman" w:hAnsi="Times New Roman" w:cs="Times New Roman"/>
                <w:sz w:val="24"/>
                <w:szCs w:val="24"/>
              </w:rPr>
            </w:pPr>
            <w:r w:rsidRPr="00100F0C">
              <w:rPr>
                <w:rFonts w:ascii="Times New Roman" w:hAnsi="Times New Roman" w:cs="Times New Roman"/>
                <w:sz w:val="24"/>
                <w:szCs w:val="24"/>
              </w:rPr>
              <w:t>Standard Deviation</w:t>
            </w:r>
            <w:r w:rsidRPr="00100F0C">
              <w:rPr>
                <w:rFonts w:ascii="Times New Roman" w:hAnsi="Times New Roman" w:cs="Times New Roman"/>
                <w:sz w:val="24"/>
                <w:szCs w:val="24"/>
              </w:rPr>
              <w:tab/>
            </w:r>
            <w:r w:rsidRPr="00100F0C">
              <w:rPr>
                <w:rFonts w:ascii="Times New Roman" w:hAnsi="Times New Roman" w:cs="Times New Roman"/>
                <w:sz w:val="24"/>
                <w:szCs w:val="24"/>
              </w:rPr>
              <w:tab/>
              <w:t>6.260</w:t>
            </w:r>
          </w:p>
          <w:p w14:paraId="7001FAED" w14:textId="77777777" w:rsidR="00952FFC" w:rsidRPr="00F50811" w:rsidRDefault="00952FFC" w:rsidP="00952FFC">
            <w:pPr>
              <w:pStyle w:val="NoSpacing"/>
              <w:ind w:left="1440"/>
              <w:rPr>
                <w:rFonts w:ascii="Times New Roman" w:hAnsi="Times New Roman" w:cs="Times New Roman"/>
                <w:sz w:val="24"/>
                <w:szCs w:val="24"/>
              </w:rPr>
            </w:pPr>
            <w:r w:rsidRPr="00F50811">
              <w:rPr>
                <w:rFonts w:ascii="Times New Roman" w:hAnsi="Times New Roman" w:cs="Times New Roman"/>
                <w:sz w:val="24"/>
                <w:szCs w:val="24"/>
              </w:rPr>
              <w:t xml:space="preserve">Range </w:t>
            </w:r>
            <w:r w:rsidRPr="00F50811">
              <w:rPr>
                <w:rFonts w:ascii="Times New Roman" w:hAnsi="Times New Roman" w:cs="Times New Roman"/>
                <w:sz w:val="24"/>
                <w:szCs w:val="24"/>
              </w:rPr>
              <w:tab/>
            </w:r>
            <w:r w:rsidRPr="00F50811">
              <w:rPr>
                <w:rFonts w:ascii="Times New Roman" w:hAnsi="Times New Roman" w:cs="Times New Roman"/>
                <w:sz w:val="24"/>
                <w:szCs w:val="24"/>
              </w:rPr>
              <w:tab/>
            </w:r>
            <w:r w:rsidRPr="00F50811">
              <w:rPr>
                <w:rFonts w:ascii="Times New Roman" w:hAnsi="Times New Roman" w:cs="Times New Roman"/>
                <w:sz w:val="24"/>
                <w:szCs w:val="24"/>
              </w:rPr>
              <w:tab/>
            </w:r>
            <w:r w:rsidRPr="00F50811">
              <w:rPr>
                <w:rFonts w:ascii="Times New Roman" w:hAnsi="Times New Roman" w:cs="Times New Roman"/>
                <w:sz w:val="24"/>
                <w:szCs w:val="24"/>
              </w:rPr>
              <w:tab/>
              <w:t>55-70</w:t>
            </w:r>
          </w:p>
          <w:p w14:paraId="17043ABB" w14:textId="77777777" w:rsidR="00952FFC" w:rsidRPr="00100F0C" w:rsidRDefault="00952FFC" w:rsidP="00952FFC">
            <w:pPr>
              <w:pStyle w:val="NoSpacing"/>
              <w:ind w:left="1440"/>
              <w:rPr>
                <w:rFonts w:ascii="Times New Roman" w:hAnsi="Times New Roman" w:cs="Times New Roman"/>
                <w:sz w:val="24"/>
                <w:szCs w:val="24"/>
              </w:rPr>
            </w:pPr>
          </w:p>
        </w:tc>
      </w:tr>
    </w:tbl>
    <w:p w14:paraId="7B30D06F" w14:textId="77777777" w:rsidR="00F83055" w:rsidRPr="00100F0C" w:rsidRDefault="00952FFC" w:rsidP="00D46581">
      <w:pPr>
        <w:pStyle w:val="NoSpacing"/>
        <w:jc w:val="center"/>
        <w:rPr>
          <w:b/>
        </w:rPr>
      </w:pPr>
      <w:r w:rsidRPr="00100F0C">
        <w:rPr>
          <w:rFonts w:ascii="Times New Roman" w:hAnsi="Times New Roman" w:cs="Times New Roman"/>
          <w:sz w:val="24"/>
          <w:szCs w:val="24"/>
        </w:rPr>
        <w:t>Age Profile of Participants</w:t>
      </w:r>
    </w:p>
    <w:p w14:paraId="1AB93261" w14:textId="77777777" w:rsidR="006723DD" w:rsidRDefault="006723DD" w:rsidP="00071BD8">
      <w:pPr>
        <w:pStyle w:val="Heading5"/>
        <w:rPr>
          <w:color w:val="auto"/>
        </w:rPr>
      </w:pPr>
    </w:p>
    <w:p w14:paraId="4DCE770C" w14:textId="77777777" w:rsidR="002748F6" w:rsidRPr="00100F0C" w:rsidRDefault="00071BD8" w:rsidP="00071BD8">
      <w:pPr>
        <w:pStyle w:val="Heading5"/>
        <w:rPr>
          <w:color w:val="auto"/>
        </w:rPr>
      </w:pPr>
      <w:r w:rsidRPr="00100F0C">
        <w:rPr>
          <w:color w:val="auto"/>
        </w:rPr>
        <w:t>Close-</w:t>
      </w:r>
      <w:r w:rsidR="0092065A" w:rsidRPr="00100F0C">
        <w:rPr>
          <w:color w:val="auto"/>
        </w:rPr>
        <w:t>Ended Questionnaire Results</w:t>
      </w:r>
    </w:p>
    <w:p w14:paraId="04B9EFF7" w14:textId="77777777" w:rsidR="0042393C" w:rsidRPr="00100F0C" w:rsidRDefault="0042393C" w:rsidP="002748F6"/>
    <w:p w14:paraId="6C3779B8" w14:textId="77777777" w:rsidR="002748F6" w:rsidRPr="00100F0C" w:rsidRDefault="007A113E" w:rsidP="002748F6">
      <w:r w:rsidRPr="00100F0C">
        <w:t xml:space="preserve">The same questionnaire was given to the different group of participants who did not have dementia. </w:t>
      </w:r>
      <w:r w:rsidR="006B4C18" w:rsidRPr="00100F0C">
        <w:t xml:space="preserve">The results of which are displayed in the </w:t>
      </w:r>
      <w:r w:rsidR="00F50811">
        <w:t>T</w:t>
      </w:r>
      <w:r w:rsidR="006B4C18" w:rsidRPr="00100F0C">
        <w:t xml:space="preserve">able </w:t>
      </w:r>
      <w:r w:rsidR="00F50811">
        <w:t>7</w:t>
      </w:r>
      <w:r w:rsidR="0042393C" w:rsidRPr="00100F0C">
        <w:t>.4</w:t>
      </w:r>
      <w:r w:rsidR="006B4C18" w:rsidRPr="00100F0C">
        <w:t xml:space="preserve">. </w:t>
      </w:r>
    </w:p>
    <w:p w14:paraId="27458161" w14:textId="77777777" w:rsidR="00816FE6" w:rsidRPr="00100F0C" w:rsidRDefault="00816FE6" w:rsidP="002748F6"/>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7"/>
        <w:gridCol w:w="850"/>
        <w:gridCol w:w="709"/>
      </w:tblGrid>
      <w:tr w:rsidR="005868A7" w:rsidRPr="00100F0C" w14:paraId="0A02F510" w14:textId="77777777" w:rsidTr="00F75894">
        <w:trPr>
          <w:jc w:val="center"/>
        </w:trPr>
        <w:tc>
          <w:tcPr>
            <w:tcW w:w="5637" w:type="dxa"/>
          </w:tcPr>
          <w:p w14:paraId="308131B1" w14:textId="77777777" w:rsidR="005868A7" w:rsidRPr="00100F0C" w:rsidRDefault="005868A7" w:rsidP="00996BDF">
            <w:r w:rsidRPr="00100F0C">
              <w:t>Question</w:t>
            </w:r>
          </w:p>
        </w:tc>
        <w:tc>
          <w:tcPr>
            <w:tcW w:w="850" w:type="dxa"/>
          </w:tcPr>
          <w:p w14:paraId="675C29C4" w14:textId="77777777" w:rsidR="005868A7" w:rsidRPr="00100F0C" w:rsidRDefault="005868A7" w:rsidP="00996BDF">
            <w:r w:rsidRPr="00100F0C">
              <w:t>Yes</w:t>
            </w:r>
          </w:p>
        </w:tc>
        <w:tc>
          <w:tcPr>
            <w:tcW w:w="709" w:type="dxa"/>
          </w:tcPr>
          <w:p w14:paraId="55BB3592" w14:textId="77777777" w:rsidR="005868A7" w:rsidRPr="00100F0C" w:rsidRDefault="005868A7" w:rsidP="00996BDF">
            <w:r w:rsidRPr="00100F0C">
              <w:t>No</w:t>
            </w:r>
          </w:p>
        </w:tc>
      </w:tr>
      <w:tr w:rsidR="005868A7" w:rsidRPr="00100F0C" w14:paraId="298EE9D0" w14:textId="77777777" w:rsidTr="00F75894">
        <w:trPr>
          <w:jc w:val="center"/>
        </w:trPr>
        <w:tc>
          <w:tcPr>
            <w:tcW w:w="5637" w:type="dxa"/>
          </w:tcPr>
          <w:p w14:paraId="2E80242E" w14:textId="77777777" w:rsidR="005868A7" w:rsidRPr="00100F0C" w:rsidRDefault="005868A7" w:rsidP="00996BDF">
            <w:r w:rsidRPr="00100F0C">
              <w:t>Did you enjoy the session?</w:t>
            </w:r>
          </w:p>
        </w:tc>
        <w:tc>
          <w:tcPr>
            <w:tcW w:w="850" w:type="dxa"/>
          </w:tcPr>
          <w:p w14:paraId="04F8C97D" w14:textId="77777777" w:rsidR="005868A7" w:rsidRPr="00100F0C" w:rsidRDefault="005868A7" w:rsidP="00996BDF">
            <w:r w:rsidRPr="00100F0C">
              <w:t>4</w:t>
            </w:r>
          </w:p>
        </w:tc>
        <w:tc>
          <w:tcPr>
            <w:tcW w:w="709" w:type="dxa"/>
          </w:tcPr>
          <w:p w14:paraId="57566C8B" w14:textId="77777777" w:rsidR="005868A7" w:rsidRPr="00100F0C" w:rsidRDefault="005868A7" w:rsidP="00996BDF"/>
        </w:tc>
      </w:tr>
      <w:tr w:rsidR="005868A7" w:rsidRPr="00100F0C" w14:paraId="65A45566" w14:textId="77777777" w:rsidTr="00F75894">
        <w:trPr>
          <w:jc w:val="center"/>
        </w:trPr>
        <w:tc>
          <w:tcPr>
            <w:tcW w:w="5637" w:type="dxa"/>
          </w:tcPr>
          <w:p w14:paraId="6AAC97D1" w14:textId="77777777" w:rsidR="005868A7" w:rsidRPr="00100F0C" w:rsidRDefault="005868A7" w:rsidP="00996BDF">
            <w:r w:rsidRPr="00100F0C">
              <w:t>Would you use the activity again?</w:t>
            </w:r>
          </w:p>
        </w:tc>
        <w:tc>
          <w:tcPr>
            <w:tcW w:w="850" w:type="dxa"/>
          </w:tcPr>
          <w:p w14:paraId="7A492329" w14:textId="77777777" w:rsidR="005868A7" w:rsidRPr="00100F0C" w:rsidRDefault="005868A7" w:rsidP="00996BDF">
            <w:r w:rsidRPr="00100F0C">
              <w:t>4</w:t>
            </w:r>
          </w:p>
        </w:tc>
        <w:tc>
          <w:tcPr>
            <w:tcW w:w="709" w:type="dxa"/>
          </w:tcPr>
          <w:p w14:paraId="62D6CDDC" w14:textId="77777777" w:rsidR="005868A7" w:rsidRPr="00100F0C" w:rsidRDefault="005868A7" w:rsidP="00996BDF"/>
        </w:tc>
      </w:tr>
      <w:tr w:rsidR="005868A7" w:rsidRPr="00100F0C" w14:paraId="64A4232A" w14:textId="77777777" w:rsidTr="00F75894">
        <w:trPr>
          <w:jc w:val="center"/>
        </w:trPr>
        <w:tc>
          <w:tcPr>
            <w:tcW w:w="5637" w:type="dxa"/>
          </w:tcPr>
          <w:p w14:paraId="6C6D1A25" w14:textId="77777777" w:rsidR="005868A7" w:rsidRPr="00100F0C" w:rsidRDefault="005868A7" w:rsidP="00996BDF">
            <w:r w:rsidRPr="00100F0C">
              <w:t>Would you use the system for a longer period of time?</w:t>
            </w:r>
          </w:p>
        </w:tc>
        <w:tc>
          <w:tcPr>
            <w:tcW w:w="850" w:type="dxa"/>
          </w:tcPr>
          <w:p w14:paraId="3090F374" w14:textId="77777777" w:rsidR="005868A7" w:rsidRPr="00100F0C" w:rsidRDefault="005868A7" w:rsidP="00996BDF">
            <w:r w:rsidRPr="00100F0C">
              <w:t>3</w:t>
            </w:r>
          </w:p>
        </w:tc>
        <w:tc>
          <w:tcPr>
            <w:tcW w:w="709" w:type="dxa"/>
          </w:tcPr>
          <w:p w14:paraId="43D88647" w14:textId="77777777" w:rsidR="005868A7" w:rsidRPr="00100F0C" w:rsidRDefault="005868A7" w:rsidP="00996BDF">
            <w:r w:rsidRPr="00100F0C">
              <w:t>1</w:t>
            </w:r>
          </w:p>
        </w:tc>
      </w:tr>
      <w:tr w:rsidR="005868A7" w:rsidRPr="00100F0C" w14:paraId="602B0B42" w14:textId="77777777" w:rsidTr="00F75894">
        <w:trPr>
          <w:jc w:val="center"/>
        </w:trPr>
        <w:tc>
          <w:tcPr>
            <w:tcW w:w="5637" w:type="dxa"/>
          </w:tcPr>
          <w:p w14:paraId="07E5E624" w14:textId="77777777" w:rsidR="005868A7" w:rsidRPr="00100F0C" w:rsidRDefault="005868A7" w:rsidP="00996BDF">
            <w:r w:rsidRPr="00100F0C">
              <w:t>Did you need help with this activity?</w:t>
            </w:r>
          </w:p>
        </w:tc>
        <w:tc>
          <w:tcPr>
            <w:tcW w:w="850" w:type="dxa"/>
          </w:tcPr>
          <w:p w14:paraId="19BAAB6D" w14:textId="77777777" w:rsidR="005868A7" w:rsidRPr="00100F0C" w:rsidRDefault="005868A7" w:rsidP="00996BDF">
            <w:r w:rsidRPr="00100F0C">
              <w:t>2</w:t>
            </w:r>
          </w:p>
        </w:tc>
        <w:tc>
          <w:tcPr>
            <w:tcW w:w="709" w:type="dxa"/>
          </w:tcPr>
          <w:p w14:paraId="294F3EDA" w14:textId="77777777" w:rsidR="005868A7" w:rsidRPr="00100F0C" w:rsidRDefault="005868A7" w:rsidP="00996BDF">
            <w:r w:rsidRPr="00100F0C">
              <w:t>2</w:t>
            </w:r>
          </w:p>
        </w:tc>
      </w:tr>
      <w:tr w:rsidR="005868A7" w:rsidRPr="00100F0C" w14:paraId="466B7627" w14:textId="77777777" w:rsidTr="00F75894">
        <w:trPr>
          <w:jc w:val="center"/>
        </w:trPr>
        <w:tc>
          <w:tcPr>
            <w:tcW w:w="5637" w:type="dxa"/>
          </w:tcPr>
          <w:p w14:paraId="6E5BC98D" w14:textId="77777777" w:rsidR="005868A7" w:rsidRPr="00100F0C" w:rsidRDefault="005868A7" w:rsidP="00996BDF">
            <w:r w:rsidRPr="00100F0C">
              <w:t>Was the activity easy to use?</w:t>
            </w:r>
          </w:p>
        </w:tc>
        <w:tc>
          <w:tcPr>
            <w:tcW w:w="850" w:type="dxa"/>
          </w:tcPr>
          <w:p w14:paraId="5250199D" w14:textId="77777777" w:rsidR="005868A7" w:rsidRPr="00100F0C" w:rsidRDefault="005868A7" w:rsidP="00996BDF">
            <w:r w:rsidRPr="00100F0C">
              <w:t>3</w:t>
            </w:r>
          </w:p>
        </w:tc>
        <w:tc>
          <w:tcPr>
            <w:tcW w:w="709" w:type="dxa"/>
          </w:tcPr>
          <w:p w14:paraId="65F36B62" w14:textId="77777777" w:rsidR="005868A7" w:rsidRPr="00100F0C" w:rsidRDefault="005868A7" w:rsidP="00996BDF">
            <w:r w:rsidRPr="00100F0C">
              <w:t>1</w:t>
            </w:r>
          </w:p>
        </w:tc>
      </w:tr>
    </w:tbl>
    <w:p w14:paraId="23A0910F" w14:textId="77777777" w:rsidR="00F868E2" w:rsidRPr="00100F0C" w:rsidRDefault="00F868E2" w:rsidP="00062646">
      <w:pPr>
        <w:pStyle w:val="Caption"/>
        <w:keepNext/>
        <w:jc w:val="center"/>
      </w:pPr>
    </w:p>
    <w:p w14:paraId="61E9AC96" w14:textId="77777777" w:rsidR="00062646" w:rsidRPr="00100F0C" w:rsidRDefault="005B3EDA" w:rsidP="00062646">
      <w:pPr>
        <w:pStyle w:val="Caption"/>
        <w:keepNext/>
        <w:jc w:val="center"/>
      </w:pPr>
      <w:r>
        <w:t>Table 7</w:t>
      </w:r>
      <w:r w:rsidR="00062646" w:rsidRPr="00100F0C">
        <w:t>.</w:t>
      </w:r>
      <w:r>
        <w:t>4</w:t>
      </w:r>
      <w:r w:rsidR="00062646" w:rsidRPr="00100F0C">
        <w:t>: Close-Ended Questionnaire Results</w:t>
      </w:r>
    </w:p>
    <w:p w14:paraId="5C8EE2E9" w14:textId="77777777" w:rsidR="00816FE6" w:rsidRPr="00100F0C" w:rsidRDefault="00816FE6" w:rsidP="00816FE6">
      <w:pPr>
        <w:jc w:val="center"/>
      </w:pPr>
    </w:p>
    <w:p w14:paraId="70A3FE7A" w14:textId="77777777" w:rsidR="005868A7" w:rsidRPr="00100F0C" w:rsidRDefault="005868A7" w:rsidP="005868A7">
      <w:r w:rsidRPr="00100F0C">
        <w:t>Similarly to the previous dataset, it is possible to get an insight into how enjoyable the system is to use and how easy it is to use</w:t>
      </w:r>
      <w:r w:rsidR="00F868E2" w:rsidRPr="00100F0C">
        <w:t xml:space="preserve"> from the questionnaires</w:t>
      </w:r>
      <w:r w:rsidRPr="00100F0C">
        <w:t xml:space="preserve">. From this data 100% of participants noted that they enjoyed using the prototype and would use it again. </w:t>
      </w:r>
      <w:r w:rsidR="00B73C66" w:rsidRPr="00100F0C">
        <w:t xml:space="preserve">Even </w:t>
      </w:r>
      <w:r w:rsidR="00B73C66" w:rsidRPr="00100F0C">
        <w:lastRenderedPageBreak/>
        <w:t xml:space="preserve">though 75% of participants would use the system for longer periods of time, 25% of participants thought that the 5-10 minute time period was enough time to spend using the system. </w:t>
      </w:r>
      <w:r w:rsidR="00E402F0" w:rsidRPr="00100F0C">
        <w:t>R</w:t>
      </w:r>
      <w:r w:rsidRPr="00100F0C">
        <w:t xml:space="preserve">esults from the close-ended questionnaires shows that not all participants found it easy to use. </w:t>
      </w:r>
      <w:r w:rsidR="00B73C66" w:rsidRPr="00100F0C">
        <w:t>25</w:t>
      </w:r>
      <w:r w:rsidRPr="00100F0C">
        <w:t xml:space="preserve">% of participants found the system was difficult to use and </w:t>
      </w:r>
      <w:r w:rsidR="00B73C66" w:rsidRPr="00100F0C">
        <w:t>50</w:t>
      </w:r>
      <w:r w:rsidRPr="00100F0C">
        <w:t xml:space="preserve">% of participants needed help while using the system. </w:t>
      </w:r>
    </w:p>
    <w:p w14:paraId="5E66757F" w14:textId="77777777" w:rsidR="005868A7" w:rsidRPr="00100F0C" w:rsidRDefault="005868A7" w:rsidP="002748F6"/>
    <w:p w14:paraId="1BB667A0" w14:textId="77777777" w:rsidR="0019633A" w:rsidRPr="00100F0C" w:rsidRDefault="002748F6" w:rsidP="00071BD8">
      <w:pPr>
        <w:pStyle w:val="Heading5"/>
        <w:rPr>
          <w:color w:val="auto"/>
        </w:rPr>
      </w:pPr>
      <w:r w:rsidRPr="00100F0C">
        <w:rPr>
          <w:color w:val="auto"/>
        </w:rPr>
        <w:t>Open</w:t>
      </w:r>
      <w:r w:rsidR="0019633A" w:rsidRPr="00100F0C">
        <w:rPr>
          <w:color w:val="auto"/>
        </w:rPr>
        <w:t>-E</w:t>
      </w:r>
      <w:r w:rsidRPr="00100F0C">
        <w:rPr>
          <w:color w:val="auto"/>
        </w:rPr>
        <w:t xml:space="preserve">nded </w:t>
      </w:r>
      <w:r w:rsidR="0019633A" w:rsidRPr="00100F0C">
        <w:rPr>
          <w:color w:val="auto"/>
        </w:rPr>
        <w:t>Q</w:t>
      </w:r>
      <w:r w:rsidRPr="00100F0C">
        <w:rPr>
          <w:color w:val="auto"/>
        </w:rPr>
        <w:t>uestion</w:t>
      </w:r>
      <w:r w:rsidR="0019633A" w:rsidRPr="00100F0C">
        <w:rPr>
          <w:color w:val="auto"/>
        </w:rPr>
        <w:t>naire</w:t>
      </w:r>
      <w:r w:rsidRPr="00100F0C">
        <w:rPr>
          <w:color w:val="auto"/>
        </w:rPr>
        <w:t xml:space="preserve"> </w:t>
      </w:r>
      <w:r w:rsidR="0019633A" w:rsidRPr="00100F0C">
        <w:rPr>
          <w:color w:val="auto"/>
        </w:rPr>
        <w:t>Results</w:t>
      </w:r>
    </w:p>
    <w:p w14:paraId="3FB21A79" w14:textId="77777777" w:rsidR="0092065A" w:rsidRPr="00100F0C" w:rsidRDefault="0092065A" w:rsidP="0092065A"/>
    <w:p w14:paraId="2EAE7A63" w14:textId="77777777" w:rsidR="0019633A" w:rsidRPr="002E6105" w:rsidRDefault="0019633A" w:rsidP="0019633A">
      <w:r w:rsidRPr="002E6105">
        <w:t>With this dataset of participants, the results from the open-ended question</w:t>
      </w:r>
      <w:r w:rsidR="00F50811" w:rsidRPr="002E6105">
        <w:t>naires</w:t>
      </w:r>
      <w:r w:rsidRPr="002E6105">
        <w:t xml:space="preserve"> were more involved</w:t>
      </w:r>
      <w:r w:rsidR="009B47C5" w:rsidRPr="002E6105">
        <w:t xml:space="preserve">. There was </w:t>
      </w:r>
      <w:r w:rsidRPr="002E6105">
        <w:t xml:space="preserve">more feedback </w:t>
      </w:r>
      <w:r w:rsidR="009B47C5" w:rsidRPr="002E6105">
        <w:t xml:space="preserve">from this set </w:t>
      </w:r>
      <w:r w:rsidRPr="002E6105">
        <w:t xml:space="preserve">than </w:t>
      </w:r>
      <w:r w:rsidR="009B47C5" w:rsidRPr="002E6105">
        <w:t xml:space="preserve">from </w:t>
      </w:r>
      <w:r w:rsidRPr="002E6105">
        <w:t xml:space="preserve">the participants who were diagnosed with dementia. </w:t>
      </w:r>
    </w:p>
    <w:p w14:paraId="7699E70D" w14:textId="77777777" w:rsidR="0019633A" w:rsidRPr="005172FB" w:rsidRDefault="005868A7" w:rsidP="0019633A">
      <w:pPr>
        <w:rPr>
          <w:color w:val="FF0000"/>
        </w:rPr>
      </w:pPr>
      <w:r w:rsidRPr="002E6105">
        <w:t xml:space="preserve">The question, </w:t>
      </w:r>
      <w:r w:rsidR="0019633A" w:rsidRPr="002E6105">
        <w:rPr>
          <w:i/>
        </w:rPr>
        <w:t>"How would you change the system?"</w:t>
      </w:r>
      <w:r w:rsidR="0019633A" w:rsidRPr="002E6105">
        <w:t xml:space="preserve"> received feedback about</w:t>
      </w:r>
      <w:r w:rsidRPr="002E6105">
        <w:t xml:space="preserve"> both</w:t>
      </w:r>
      <w:r w:rsidR="0019633A" w:rsidRPr="002E6105">
        <w:t xml:space="preserve"> the software and hardware. </w:t>
      </w:r>
      <w:r w:rsidR="00952FFC" w:rsidRPr="002E6105">
        <w:t xml:space="preserve">The overall form factor </w:t>
      </w:r>
      <w:r w:rsidR="000C5C49" w:rsidRPr="002E6105">
        <w:t xml:space="preserve">of the system received feedback related to the ergonomic design of the system; </w:t>
      </w:r>
      <w:r w:rsidR="002E6105" w:rsidRPr="002E6105">
        <w:t xml:space="preserve">Candidate D </w:t>
      </w:r>
      <w:r w:rsidR="000C5C49" w:rsidRPr="002E6105">
        <w:t>stated that the system should "h</w:t>
      </w:r>
      <w:r w:rsidR="00952FFC" w:rsidRPr="002E6105">
        <w:t>ave more leg room</w:t>
      </w:r>
      <w:r w:rsidR="000C5C49" w:rsidRPr="002E6105">
        <w:t>" and it should be "</w:t>
      </w:r>
      <w:r w:rsidR="00952FFC" w:rsidRPr="002E6105">
        <w:t xml:space="preserve">more wheelchair accessible". </w:t>
      </w:r>
      <w:r w:rsidR="0019633A" w:rsidRPr="002E6105">
        <w:t xml:space="preserve"> </w:t>
      </w:r>
      <w:r w:rsidR="007E322A" w:rsidRPr="002E6105">
        <w:t xml:space="preserve">The remaining answers to </w:t>
      </w:r>
      <w:r w:rsidR="00952FFC" w:rsidRPr="002E6105">
        <w:t xml:space="preserve">this question were </w:t>
      </w:r>
      <w:r w:rsidR="00533C8B" w:rsidRPr="002E6105">
        <w:t>possible software improvements</w:t>
      </w:r>
      <w:r w:rsidR="00952FFC" w:rsidRPr="002E6105">
        <w:t xml:space="preserve">. The small selection of activities was commented on by </w:t>
      </w:r>
      <w:r w:rsidR="002E6105" w:rsidRPr="002E6105">
        <w:t>Candidate E,</w:t>
      </w:r>
      <w:r w:rsidR="00952FFC" w:rsidRPr="002E6105">
        <w:t xml:space="preserve"> who wanted "more variety".  The user interface of the reminiscence activity was commented on, it was suggested by </w:t>
      </w:r>
      <w:r w:rsidR="002E6105" w:rsidRPr="002E6105">
        <w:t>Candidate F</w:t>
      </w:r>
      <w:r w:rsidR="00952FFC" w:rsidRPr="002E6105">
        <w:t xml:space="preserve"> that there should be an index of all images in the right hand corner of the screen</w:t>
      </w:r>
      <w:r w:rsidR="00E7040F" w:rsidRPr="002E6105">
        <w:t xml:space="preserve"> for easier access</w:t>
      </w:r>
      <w:r w:rsidR="00952FFC" w:rsidRPr="002E6105">
        <w:t xml:space="preserve">. </w:t>
      </w:r>
    </w:p>
    <w:p w14:paraId="0941DBAE" w14:textId="77777777" w:rsidR="0019633A" w:rsidRPr="004C3659" w:rsidRDefault="00952FFC" w:rsidP="0019633A">
      <w:r w:rsidRPr="004C3659">
        <w:t xml:space="preserve">The prototype received positive feedback from the question, </w:t>
      </w:r>
      <w:r w:rsidR="0019633A" w:rsidRPr="004C3659">
        <w:rPr>
          <w:i/>
        </w:rPr>
        <w:t>"What did you like about using the system?"</w:t>
      </w:r>
      <w:r w:rsidRPr="004C3659">
        <w:t xml:space="preserve"> Two participants </w:t>
      </w:r>
      <w:r w:rsidR="006029D1" w:rsidRPr="004C3659">
        <w:t>described</w:t>
      </w:r>
      <w:r w:rsidRPr="004C3659">
        <w:t xml:space="preserve"> the system as "easy"</w:t>
      </w:r>
      <w:r w:rsidR="007822F3" w:rsidRPr="004C3659">
        <w:t xml:space="preserve"> to use</w:t>
      </w:r>
      <w:r w:rsidR="004F54CE" w:rsidRPr="004C3659">
        <w:t>.</w:t>
      </w:r>
      <w:r w:rsidR="007822F3" w:rsidRPr="004C3659">
        <w:t xml:space="preserve"> </w:t>
      </w:r>
      <w:r w:rsidR="004F54CE" w:rsidRPr="004C3659">
        <w:t>Other</w:t>
      </w:r>
      <w:r w:rsidR="004F54CE" w:rsidRPr="002E6105">
        <w:t xml:space="preserve"> positive points about the system included </w:t>
      </w:r>
      <w:r w:rsidR="002E6105" w:rsidRPr="002E6105">
        <w:t>Candidate D</w:t>
      </w:r>
      <w:r w:rsidR="004F54CE" w:rsidRPr="002E6105">
        <w:t xml:space="preserve"> saying </w:t>
      </w:r>
      <w:r w:rsidRPr="002E6105">
        <w:t>"</w:t>
      </w:r>
      <w:r w:rsidR="004F54CE" w:rsidRPr="002E6105">
        <w:t>l</w:t>
      </w:r>
      <w:r w:rsidRPr="002E6105">
        <w:t>oved the colours"</w:t>
      </w:r>
      <w:r w:rsidR="006029D1" w:rsidRPr="002E6105">
        <w:t xml:space="preserve"> of the user interface</w:t>
      </w:r>
      <w:r w:rsidR="004F54CE" w:rsidRPr="004C3659">
        <w:t xml:space="preserve">. </w:t>
      </w:r>
      <w:r w:rsidR="004C3659" w:rsidRPr="004C3659">
        <w:t xml:space="preserve">Candidate F </w:t>
      </w:r>
      <w:r w:rsidR="004F54CE" w:rsidRPr="004C3659">
        <w:t>commented positively on the variety of activities</w:t>
      </w:r>
      <w:r w:rsidR="006029D1" w:rsidRPr="004C3659">
        <w:t xml:space="preserve"> available</w:t>
      </w:r>
      <w:r w:rsidR="005868A7" w:rsidRPr="004C3659">
        <w:t>.</w:t>
      </w:r>
    </w:p>
    <w:p w14:paraId="3E9562BA" w14:textId="77777777" w:rsidR="0019633A" w:rsidRPr="005172FB" w:rsidRDefault="00600BC7" w:rsidP="0019633A">
      <w:pPr>
        <w:rPr>
          <w:color w:val="FF0000"/>
        </w:rPr>
      </w:pPr>
      <w:r w:rsidRPr="004C3659">
        <w:t>The question,</w:t>
      </w:r>
      <w:r w:rsidRPr="004C3659">
        <w:rPr>
          <w:i/>
        </w:rPr>
        <w:t xml:space="preserve"> </w:t>
      </w:r>
      <w:r w:rsidR="0019633A" w:rsidRPr="004C3659">
        <w:rPr>
          <w:i/>
        </w:rPr>
        <w:t>"What do you dislike about using the system?"</w:t>
      </w:r>
      <w:r w:rsidR="00952FFC" w:rsidRPr="004C3659">
        <w:t xml:space="preserve"> </w:t>
      </w:r>
      <w:r w:rsidRPr="004C3659">
        <w:t>provided some valuable feedback about the system. Some</w:t>
      </w:r>
      <w:r w:rsidR="00952FFC" w:rsidRPr="002E6105">
        <w:t xml:space="preserve"> feedback </w:t>
      </w:r>
      <w:r w:rsidR="004D246B" w:rsidRPr="002E6105">
        <w:t xml:space="preserve">was </w:t>
      </w:r>
      <w:r w:rsidR="00952FFC" w:rsidRPr="002E6105">
        <w:t xml:space="preserve">related to the actual touch sensing of the system; </w:t>
      </w:r>
      <w:r w:rsidR="002E6105" w:rsidRPr="002E6105">
        <w:t>Candidate D</w:t>
      </w:r>
      <w:r w:rsidR="00952FFC" w:rsidRPr="002E6105">
        <w:t xml:space="preserve"> commented that they did not like the "sensitivity of touch pad". </w:t>
      </w:r>
      <w:r w:rsidR="004D246B" w:rsidRPr="002E6105">
        <w:t>Other negative points were that s</w:t>
      </w:r>
      <w:r w:rsidR="00952FFC" w:rsidRPr="002E6105">
        <w:t>ome activities were too complex for another participant</w:t>
      </w:r>
      <w:r w:rsidR="002E6105" w:rsidRPr="002E6105">
        <w:t xml:space="preserve">; Candidate D </w:t>
      </w:r>
      <w:r w:rsidR="00952FFC" w:rsidRPr="002E6105">
        <w:t>noted that "</w:t>
      </w:r>
      <w:r w:rsidR="004D246B" w:rsidRPr="002E6105">
        <w:t>h</w:t>
      </w:r>
      <w:r w:rsidR="00952FFC" w:rsidRPr="002E6105">
        <w:t>elp required with some games"</w:t>
      </w:r>
      <w:r w:rsidRPr="002E6105">
        <w:t xml:space="preserve">, unfortunately, the participant did not elaborate </w:t>
      </w:r>
      <w:r w:rsidR="00765B23" w:rsidRPr="002E6105">
        <w:t xml:space="preserve">further, stating </w:t>
      </w:r>
      <w:r w:rsidRPr="002E6105">
        <w:t>which activity was difficult to use</w:t>
      </w:r>
      <w:r w:rsidR="00952FFC" w:rsidRPr="002E6105">
        <w:t>.</w:t>
      </w:r>
    </w:p>
    <w:p w14:paraId="03F93C1C" w14:textId="77777777" w:rsidR="0019633A" w:rsidRPr="005172FB" w:rsidRDefault="00765B23" w:rsidP="0019633A">
      <w:pPr>
        <w:rPr>
          <w:color w:val="FF0000"/>
        </w:rPr>
      </w:pPr>
      <w:r w:rsidRPr="004C3659">
        <w:lastRenderedPageBreak/>
        <w:t>To test</w:t>
      </w:r>
      <w:r w:rsidR="008568FF" w:rsidRPr="004C3659">
        <w:t xml:space="preserve"> which aspects of the system were</w:t>
      </w:r>
      <w:r w:rsidRPr="004C3659">
        <w:t xml:space="preserve"> most enjoyable, the question, </w:t>
      </w:r>
      <w:r w:rsidR="0019633A" w:rsidRPr="004C3659">
        <w:rPr>
          <w:i/>
        </w:rPr>
        <w:t>"What was fun about using the system?"</w:t>
      </w:r>
      <w:r w:rsidR="00952FFC" w:rsidRPr="004C3659">
        <w:t xml:space="preserve"> </w:t>
      </w:r>
      <w:r w:rsidRPr="004C3659">
        <w:t xml:space="preserve">was presented. </w:t>
      </w:r>
      <w:r w:rsidR="004C3659" w:rsidRPr="004C3659">
        <w:t xml:space="preserve">Candidate D </w:t>
      </w:r>
      <w:r w:rsidRPr="004C3659">
        <w:t xml:space="preserve">noted that looking at photos was </w:t>
      </w:r>
      <w:r w:rsidR="008568FF" w:rsidRPr="004C3659">
        <w:t>an enjoyable</w:t>
      </w:r>
      <w:r w:rsidRPr="004C3659">
        <w:t xml:space="preserve"> </w:t>
      </w:r>
      <w:r w:rsidR="008568FF" w:rsidRPr="004C3659">
        <w:t>aspect of using the system</w:t>
      </w:r>
      <w:r w:rsidRPr="004C3659">
        <w:t xml:space="preserve">. </w:t>
      </w:r>
      <w:r w:rsidR="004C3659" w:rsidRPr="004C3659">
        <w:t>Candidate F</w:t>
      </w:r>
      <w:r w:rsidRPr="004C3659">
        <w:t xml:space="preserve"> </w:t>
      </w:r>
      <w:r w:rsidR="00DD2E47" w:rsidRPr="004C3659">
        <w:t xml:space="preserve">mentioned </w:t>
      </w:r>
      <w:r w:rsidRPr="004C3659">
        <w:t>th</w:t>
      </w:r>
      <w:r w:rsidR="00DD2E47" w:rsidRPr="004C3659">
        <w:t xml:space="preserve">at the </w:t>
      </w:r>
      <w:r w:rsidRPr="004C3659">
        <w:t xml:space="preserve">novelty of the overall system </w:t>
      </w:r>
      <w:r w:rsidR="00DD2E47" w:rsidRPr="004C3659">
        <w:t xml:space="preserve">was enjoyable </w:t>
      </w:r>
      <w:r w:rsidRPr="004C3659">
        <w:t xml:space="preserve">by the comment </w:t>
      </w:r>
      <w:r w:rsidR="00952FFC" w:rsidRPr="004C3659">
        <w:t>"the newness of the system"</w:t>
      </w:r>
      <w:r w:rsidRPr="004C3659">
        <w:t xml:space="preserve"> was </w:t>
      </w:r>
      <w:r w:rsidR="008568FF" w:rsidRPr="004C3659">
        <w:t>enjoyable</w:t>
      </w:r>
      <w:r w:rsidRPr="004C3659">
        <w:t xml:space="preserve">. </w:t>
      </w:r>
    </w:p>
    <w:p w14:paraId="0B83BD0A" w14:textId="77777777" w:rsidR="002724B3" w:rsidRPr="00034F0B" w:rsidRDefault="00D92AFB" w:rsidP="00FE1F6E">
      <w:r w:rsidRPr="00034F0B">
        <w:t>The question</w:t>
      </w:r>
      <w:r w:rsidR="00DD2E47" w:rsidRPr="00034F0B">
        <w:t>,</w:t>
      </w:r>
      <w:r w:rsidRPr="00034F0B">
        <w:t xml:space="preserve"> </w:t>
      </w:r>
      <w:r w:rsidR="0019633A" w:rsidRPr="00034F0B">
        <w:rPr>
          <w:i/>
        </w:rPr>
        <w:t>"What was difficult about using the system?"</w:t>
      </w:r>
      <w:r w:rsidR="00952FFC" w:rsidRPr="00034F0B">
        <w:t xml:space="preserve"> </w:t>
      </w:r>
      <w:r w:rsidRPr="00034F0B">
        <w:t>received feedback similar to the question</w:t>
      </w:r>
      <w:r w:rsidR="00DD2E47" w:rsidRPr="00034F0B">
        <w:t>,</w:t>
      </w:r>
      <w:r w:rsidRPr="00034F0B">
        <w:t xml:space="preserve"> </w:t>
      </w:r>
      <w:r w:rsidRPr="00034F0B">
        <w:rPr>
          <w:i/>
        </w:rPr>
        <w:t>"What do you dislike about using the system?"</w:t>
      </w:r>
      <w:r w:rsidRPr="00034F0B">
        <w:t xml:space="preserve"> Answers to this question related to the touch sensitivity of the system and that there was help needed for some activities.</w:t>
      </w:r>
      <w:r w:rsidRPr="00034F0B">
        <w:rPr>
          <w:i/>
        </w:rPr>
        <w:t xml:space="preserve"> </w:t>
      </w:r>
    </w:p>
    <w:p w14:paraId="57F7EB51" w14:textId="77777777" w:rsidR="00100F0C" w:rsidRDefault="00100F0C" w:rsidP="007363C0">
      <w:pPr>
        <w:pStyle w:val="Heading2"/>
      </w:pPr>
    </w:p>
    <w:p w14:paraId="5D0B7597" w14:textId="77777777" w:rsidR="007363C0" w:rsidRDefault="00BA0A46" w:rsidP="007363C0">
      <w:pPr>
        <w:pStyle w:val="Heading2"/>
      </w:pPr>
      <w:bookmarkStart w:id="165" w:name="_Toc324751331"/>
      <w:bookmarkStart w:id="166" w:name="_Toc327968509"/>
      <w:r>
        <w:t xml:space="preserve">7.4 </w:t>
      </w:r>
      <w:r w:rsidR="007363C0">
        <w:t>Summary</w:t>
      </w:r>
      <w:bookmarkEnd w:id="165"/>
      <w:bookmarkEnd w:id="166"/>
      <w:r w:rsidR="00C361D6">
        <w:t xml:space="preserve"> </w:t>
      </w:r>
    </w:p>
    <w:p w14:paraId="1BAB02AA" w14:textId="77777777" w:rsidR="005C1ED3" w:rsidRDefault="005C1ED3" w:rsidP="007363C0"/>
    <w:p w14:paraId="0A920150" w14:textId="77777777" w:rsidR="00A279DC" w:rsidRDefault="005C1ED3" w:rsidP="007363C0">
      <w:r>
        <w:t>This chapter outline</w:t>
      </w:r>
      <w:r w:rsidR="00BD6763">
        <w:t>d</w:t>
      </w:r>
      <w:r>
        <w:t xml:space="preserve"> the results from the automatically gathered usage data which was collected by the system. </w:t>
      </w:r>
      <w:r w:rsidR="00BD6763">
        <w:t>This data presented</w:t>
      </w:r>
      <w:r w:rsidR="002760DF">
        <w:t xml:space="preserve"> the engagement and popularity of each activity in the prototype system. Heat-maps were generated and displayed to visualise user interaction</w:t>
      </w:r>
      <w:r w:rsidR="00064811">
        <w:t>s with the system</w:t>
      </w:r>
      <w:r w:rsidR="002760DF">
        <w:t>.</w:t>
      </w:r>
      <w:r w:rsidR="00064811">
        <w:t xml:space="preserve"> Qualitative data results from both open-ended and close-ended questions </w:t>
      </w:r>
      <w:r w:rsidR="0092778B">
        <w:t>we</w:t>
      </w:r>
      <w:r w:rsidR="00064811">
        <w:t xml:space="preserve">re also discussed. </w:t>
      </w:r>
      <w:r w:rsidR="002760DF">
        <w:t xml:space="preserve"> </w:t>
      </w:r>
    </w:p>
    <w:p w14:paraId="1E490D77" w14:textId="77777777" w:rsidR="00401E62" w:rsidRDefault="00401E62" w:rsidP="007363C0">
      <w:pPr>
        <w:sectPr w:rsidR="00401E62" w:rsidSect="00655865">
          <w:headerReference w:type="default" r:id="rId75"/>
          <w:type w:val="continuous"/>
          <w:pgSz w:w="11906" w:h="16838"/>
          <w:pgMar w:top="1440" w:right="1440" w:bottom="1440" w:left="2007" w:header="709" w:footer="709" w:gutter="0"/>
          <w:cols w:space="708"/>
          <w:docGrid w:linePitch="360"/>
        </w:sectPr>
      </w:pPr>
    </w:p>
    <w:p w14:paraId="739658EE" w14:textId="77777777" w:rsidR="00401E62" w:rsidRDefault="00401E62" w:rsidP="007363C0">
      <w:pPr>
        <w:sectPr w:rsidR="00401E62" w:rsidSect="00564305">
          <w:headerReference w:type="default" r:id="rId76"/>
          <w:type w:val="continuous"/>
          <w:pgSz w:w="11906" w:h="16838"/>
          <w:pgMar w:top="1440" w:right="1440" w:bottom="1440" w:left="2007" w:header="709" w:footer="709" w:gutter="0"/>
          <w:pgNumType w:start="1"/>
          <w:cols w:space="708"/>
          <w:docGrid w:linePitch="360"/>
        </w:sectPr>
      </w:pPr>
    </w:p>
    <w:p w14:paraId="69DEA655" w14:textId="77777777" w:rsidR="00401E62" w:rsidRDefault="00401E62" w:rsidP="007363C0"/>
    <w:p w14:paraId="1D9FFF18" w14:textId="77777777" w:rsidR="00B013A7" w:rsidRPr="00B013A7" w:rsidRDefault="00C555E0">
      <w:r>
        <w:br w:type="page"/>
      </w:r>
    </w:p>
    <w:p w14:paraId="1E0A0AFF" w14:textId="77777777" w:rsidR="00C555E0" w:rsidRDefault="00F5655C" w:rsidP="00C555E0">
      <w:pPr>
        <w:pStyle w:val="Heading1"/>
      </w:pPr>
      <w:bookmarkStart w:id="167" w:name="_Toc324751332"/>
      <w:bookmarkStart w:id="168" w:name="_Toc327968510"/>
      <w:r>
        <w:lastRenderedPageBreak/>
        <w:t>C</w:t>
      </w:r>
      <w:r w:rsidR="00AB061F">
        <w:t xml:space="preserve">HAPTER </w:t>
      </w:r>
      <w:r w:rsidR="00010386">
        <w:t>8</w:t>
      </w:r>
      <w:r>
        <w:t xml:space="preserve">: </w:t>
      </w:r>
      <w:r w:rsidR="00AB061F">
        <w:t>CONCLUSIONS</w:t>
      </w:r>
      <w:bookmarkEnd w:id="167"/>
      <w:bookmarkEnd w:id="168"/>
    </w:p>
    <w:p w14:paraId="025492DC" w14:textId="77777777" w:rsidR="00C62069" w:rsidRDefault="0034693E" w:rsidP="008A752F">
      <w:r>
        <w:tab/>
      </w:r>
    </w:p>
    <w:p w14:paraId="0192BA92" w14:textId="77777777" w:rsidR="004B2514" w:rsidRDefault="008A752F" w:rsidP="004B2514">
      <w:pPr>
        <w:pStyle w:val="Heading2"/>
      </w:pPr>
      <w:bookmarkStart w:id="169" w:name="_Toc324751333"/>
      <w:bookmarkStart w:id="170" w:name="_Toc327968511"/>
      <w:r>
        <w:t xml:space="preserve">8.1 </w:t>
      </w:r>
      <w:r w:rsidR="004B2514">
        <w:t>Introduction</w:t>
      </w:r>
      <w:bookmarkEnd w:id="169"/>
      <w:bookmarkEnd w:id="170"/>
    </w:p>
    <w:p w14:paraId="750C32CD" w14:textId="77777777" w:rsidR="004B2514" w:rsidRDefault="004B2514" w:rsidP="004B2514"/>
    <w:p w14:paraId="7005E969" w14:textId="77777777" w:rsidR="00FE571C" w:rsidRDefault="00FE571C" w:rsidP="00C02644">
      <w:r>
        <w:t xml:space="preserve">The thesis focused on the general </w:t>
      </w:r>
      <w:r w:rsidR="00AC3497">
        <w:t>field</w:t>
      </w:r>
      <w:r w:rsidR="005172FB">
        <w:t xml:space="preserve"> </w:t>
      </w:r>
      <w:r>
        <w:t xml:space="preserve">of human-computer interaction as applicable to dementia sufferers. The hypothesis was that a computer system combined with a large multi-touch surface offers an engaging portal to recreational activities for dementia sufferers. The research hypothesis asserted that large multi-touch surfaces offer potential benefits for elderly people, suffering with dementia, in the areas of leisure, reminiscence and creative activity thereby delivering a higher quality of life. </w:t>
      </w:r>
    </w:p>
    <w:p w14:paraId="2DD85369" w14:textId="77777777" w:rsidR="00FE571C" w:rsidRDefault="00FE571C" w:rsidP="00C02644">
      <w:r>
        <w:t>The project required work to be carried out in many disciplines. These included:</w:t>
      </w:r>
    </w:p>
    <w:p w14:paraId="5F04BD22" w14:textId="77777777" w:rsidR="00FE571C" w:rsidRDefault="00FE571C" w:rsidP="00FE571C">
      <w:pPr>
        <w:pStyle w:val="ListParagraph"/>
        <w:numPr>
          <w:ilvl w:val="0"/>
          <w:numId w:val="40"/>
        </w:numPr>
      </w:pPr>
      <w:r>
        <w:t>Interface design</w:t>
      </w:r>
    </w:p>
    <w:p w14:paraId="53D8A0F6" w14:textId="77777777" w:rsidR="00FE571C" w:rsidRDefault="00FE571C" w:rsidP="00FE571C">
      <w:pPr>
        <w:pStyle w:val="ListParagraph"/>
        <w:numPr>
          <w:ilvl w:val="0"/>
          <w:numId w:val="40"/>
        </w:numPr>
      </w:pPr>
      <w:r>
        <w:t>Interaction design</w:t>
      </w:r>
    </w:p>
    <w:p w14:paraId="38A3CE84" w14:textId="77777777" w:rsidR="00FE571C" w:rsidRDefault="00FE571C" w:rsidP="00FE571C">
      <w:pPr>
        <w:pStyle w:val="ListParagraph"/>
        <w:numPr>
          <w:ilvl w:val="0"/>
          <w:numId w:val="40"/>
        </w:numPr>
      </w:pPr>
      <w:r>
        <w:t>Hardware design and development</w:t>
      </w:r>
    </w:p>
    <w:p w14:paraId="7F366CED" w14:textId="77777777" w:rsidR="00FE571C" w:rsidRDefault="00FE571C" w:rsidP="00FE571C">
      <w:pPr>
        <w:pStyle w:val="ListParagraph"/>
        <w:numPr>
          <w:ilvl w:val="0"/>
          <w:numId w:val="40"/>
        </w:numPr>
      </w:pPr>
      <w:r>
        <w:t>Software design and development</w:t>
      </w:r>
    </w:p>
    <w:p w14:paraId="65FDAB2B" w14:textId="77777777" w:rsidR="00FE571C" w:rsidRDefault="006A53D1" w:rsidP="006A53D1">
      <w:pPr>
        <w:tabs>
          <w:tab w:val="left" w:pos="7181"/>
        </w:tabs>
      </w:pPr>
      <w:r>
        <w:tab/>
      </w:r>
    </w:p>
    <w:p w14:paraId="4F9C8030" w14:textId="77777777" w:rsidR="00C02644" w:rsidRDefault="00FE571C" w:rsidP="00C02644">
      <w:r>
        <w:t>The project delivered the following:</w:t>
      </w:r>
    </w:p>
    <w:p w14:paraId="41EE9D09" w14:textId="77777777" w:rsidR="00C02644" w:rsidRPr="00307BC2" w:rsidRDefault="00FE571C" w:rsidP="00C02644">
      <w:pPr>
        <w:pStyle w:val="ListParagraph"/>
        <w:numPr>
          <w:ilvl w:val="0"/>
          <w:numId w:val="17"/>
        </w:numPr>
      </w:pPr>
      <w:r>
        <w:t xml:space="preserve">A </w:t>
      </w:r>
      <w:r w:rsidR="00C02644" w:rsidRPr="00307BC2">
        <w:t>comprehensive literature review in the following areas:</w:t>
      </w:r>
    </w:p>
    <w:p w14:paraId="7A0B35D0" w14:textId="77777777" w:rsidR="00C02644" w:rsidRPr="00307BC2" w:rsidRDefault="00C02644" w:rsidP="00C02644">
      <w:pPr>
        <w:pStyle w:val="ListParagraph"/>
        <w:numPr>
          <w:ilvl w:val="1"/>
          <w:numId w:val="17"/>
        </w:numPr>
      </w:pPr>
      <w:r w:rsidRPr="00307BC2">
        <w:t>Dementia</w:t>
      </w:r>
    </w:p>
    <w:p w14:paraId="1B1C5AB6" w14:textId="77777777" w:rsidR="00C02644" w:rsidRPr="00307BC2" w:rsidRDefault="00C02644" w:rsidP="00C02644">
      <w:pPr>
        <w:pStyle w:val="ListParagraph"/>
        <w:numPr>
          <w:ilvl w:val="1"/>
          <w:numId w:val="17"/>
        </w:numPr>
      </w:pPr>
      <w:r w:rsidRPr="00307BC2">
        <w:t>Human Computer Interaction</w:t>
      </w:r>
    </w:p>
    <w:p w14:paraId="29D0AC32" w14:textId="77777777" w:rsidR="00C02644" w:rsidRPr="00307BC2" w:rsidRDefault="00C02644" w:rsidP="00C02644">
      <w:pPr>
        <w:pStyle w:val="ListParagraph"/>
        <w:numPr>
          <w:ilvl w:val="1"/>
          <w:numId w:val="17"/>
        </w:numPr>
      </w:pPr>
      <w:r w:rsidRPr="00307BC2">
        <w:t>Multi-touch technologies</w:t>
      </w:r>
    </w:p>
    <w:p w14:paraId="456AB6DB" w14:textId="77777777" w:rsidR="00C02644" w:rsidRPr="00307BC2" w:rsidRDefault="00FE571C" w:rsidP="00C02644">
      <w:pPr>
        <w:pStyle w:val="ListParagraph"/>
        <w:numPr>
          <w:ilvl w:val="0"/>
          <w:numId w:val="17"/>
        </w:numPr>
      </w:pPr>
      <w:r>
        <w:t>A</w:t>
      </w:r>
      <w:r w:rsidR="00C02644" w:rsidRPr="00307BC2">
        <w:t xml:space="preserve"> suitable prototype computer-system with a large multi</w:t>
      </w:r>
      <w:r w:rsidR="00936CAC">
        <w:t>-</w:t>
      </w:r>
      <w:r w:rsidR="00C02644" w:rsidRPr="00307BC2">
        <w:t xml:space="preserve">touch screen </w:t>
      </w:r>
      <w:r w:rsidR="00C02644">
        <w:t xml:space="preserve">for dementia sufferers. </w:t>
      </w:r>
    </w:p>
    <w:p w14:paraId="29F5CE58" w14:textId="77777777" w:rsidR="00FE571C" w:rsidRDefault="00FE571C" w:rsidP="00C02644">
      <w:pPr>
        <w:pStyle w:val="ListParagraph"/>
        <w:numPr>
          <w:ilvl w:val="0"/>
          <w:numId w:val="17"/>
        </w:numPr>
      </w:pPr>
      <w:r>
        <w:t>C</w:t>
      </w:r>
      <w:r w:rsidR="00C02644" w:rsidRPr="00307BC2">
        <w:t>omputer applications, offering engaging recreational activities.</w:t>
      </w:r>
    </w:p>
    <w:p w14:paraId="55F9D731" w14:textId="77777777" w:rsidR="00C02644" w:rsidRPr="00307BC2" w:rsidRDefault="00FE571C" w:rsidP="00C02644">
      <w:pPr>
        <w:pStyle w:val="ListParagraph"/>
        <w:numPr>
          <w:ilvl w:val="0"/>
          <w:numId w:val="17"/>
        </w:numPr>
      </w:pPr>
      <w:r>
        <w:t>Ethical approval for the study</w:t>
      </w:r>
      <w:r w:rsidR="00C02644" w:rsidRPr="00307BC2">
        <w:t xml:space="preserve"> </w:t>
      </w:r>
    </w:p>
    <w:p w14:paraId="6CC148BE" w14:textId="77777777" w:rsidR="00C02644" w:rsidRPr="00307BC2" w:rsidRDefault="00C02644" w:rsidP="00C02644">
      <w:pPr>
        <w:pStyle w:val="ListParagraph"/>
        <w:numPr>
          <w:ilvl w:val="0"/>
          <w:numId w:val="17"/>
        </w:numPr>
      </w:pPr>
      <w:r>
        <w:t>A</w:t>
      </w:r>
      <w:r w:rsidRPr="00307BC2">
        <w:t xml:space="preserve"> </w:t>
      </w:r>
      <w:r w:rsidR="00FE571C">
        <w:t xml:space="preserve">successful </w:t>
      </w:r>
      <w:r w:rsidRPr="00307BC2">
        <w:t>pilot study of the system</w:t>
      </w:r>
      <w:r>
        <w:t xml:space="preserve"> </w:t>
      </w:r>
      <w:r w:rsidRPr="00307BC2">
        <w:t>in a</w:t>
      </w:r>
      <w:r w:rsidR="00FE571C">
        <w:t>n Irish</w:t>
      </w:r>
      <w:r w:rsidRPr="00307BC2">
        <w:t xml:space="preserve"> geri</w:t>
      </w:r>
      <w:r>
        <w:t xml:space="preserve">atric </w:t>
      </w:r>
      <w:r w:rsidR="00FE571C">
        <w:t xml:space="preserve">hospital </w:t>
      </w:r>
      <w:r>
        <w:t>ward</w:t>
      </w:r>
      <w:r w:rsidR="00FE571C">
        <w:t>.</w:t>
      </w:r>
      <w:r w:rsidRPr="00307BC2">
        <w:t xml:space="preserve"> </w:t>
      </w:r>
    </w:p>
    <w:p w14:paraId="4E1087F9" w14:textId="77777777" w:rsidR="004B2514" w:rsidRPr="008D4503" w:rsidRDefault="00C02644" w:rsidP="00513299">
      <w:pPr>
        <w:pStyle w:val="ListParagraph"/>
        <w:numPr>
          <w:ilvl w:val="0"/>
          <w:numId w:val="17"/>
        </w:numPr>
      </w:pPr>
      <w:r>
        <w:t>Data collected from the pilot study</w:t>
      </w:r>
      <w:r w:rsidRPr="00307BC2">
        <w:t xml:space="preserve">.  </w:t>
      </w:r>
      <w:bookmarkStart w:id="171" w:name="_Toc324751335"/>
      <w:r w:rsidR="004B2514">
        <w:br w:type="page"/>
      </w:r>
    </w:p>
    <w:p w14:paraId="6B3D4B79" w14:textId="77777777" w:rsidR="004B2514" w:rsidRDefault="008A752F" w:rsidP="004B2514">
      <w:pPr>
        <w:pStyle w:val="Heading2"/>
      </w:pPr>
      <w:bookmarkStart w:id="172" w:name="_Toc327968512"/>
      <w:r>
        <w:lastRenderedPageBreak/>
        <w:t xml:space="preserve">8.2 </w:t>
      </w:r>
      <w:r w:rsidR="004B2514">
        <w:t>Conclusions</w:t>
      </w:r>
      <w:bookmarkEnd w:id="172"/>
      <w:r w:rsidR="004B2514">
        <w:t xml:space="preserve"> </w:t>
      </w:r>
      <w:bookmarkEnd w:id="171"/>
    </w:p>
    <w:p w14:paraId="29855001" w14:textId="77777777" w:rsidR="00B52DAF" w:rsidRDefault="00B52DAF" w:rsidP="00B52DAF"/>
    <w:p w14:paraId="7A5AF154" w14:textId="77777777" w:rsidR="00B66FA2" w:rsidRPr="009A64DF" w:rsidRDefault="00D7277A" w:rsidP="00B52DAF">
      <w:r>
        <w:t>From the data collected throughout the research, t</w:t>
      </w:r>
      <w:r w:rsidR="00B52DAF" w:rsidRPr="009A64DF">
        <w:t xml:space="preserve">here are a number of conclusions which </w:t>
      </w:r>
      <w:r w:rsidR="005172FB">
        <w:t xml:space="preserve">can be </w:t>
      </w:r>
      <w:r w:rsidR="00B52DAF" w:rsidRPr="009A64DF">
        <w:t xml:space="preserve">drawn. </w:t>
      </w:r>
    </w:p>
    <w:p w14:paraId="0DE921D9" w14:textId="77777777" w:rsidR="00B52DAF" w:rsidRPr="009A64DF" w:rsidRDefault="00D7277A" w:rsidP="00303C15">
      <w:r>
        <w:t>Firstly, i</w:t>
      </w:r>
      <w:r w:rsidR="00B52DAF" w:rsidRPr="009A64DF">
        <w:t>t is possible to successfully desig</w:t>
      </w:r>
      <w:r w:rsidR="00E373D0">
        <w:t xml:space="preserve">n and develop custom-made large </w:t>
      </w:r>
      <w:r w:rsidR="00B52DAF" w:rsidRPr="009A64DF">
        <w:t>scale multi-touch user interfaces for people with dementia.</w:t>
      </w:r>
      <w:r w:rsidR="00AF68CE">
        <w:t xml:space="preserve"> Custom-made multi-touch systems can be developed for a fraction of the price of the commercial equivalent. Inexpensive multi-touch table systems can be developed using components such as: frosted polycarbonate, infrared illuminators, infrared cameras, </w:t>
      </w:r>
      <w:r w:rsidR="005172FB">
        <w:t xml:space="preserve">a </w:t>
      </w:r>
      <w:r w:rsidR="00AF68CE">
        <w:t xml:space="preserve">projector and computer. </w:t>
      </w:r>
    </w:p>
    <w:p w14:paraId="43C43EE6" w14:textId="77777777" w:rsidR="00275BAC" w:rsidRDefault="002356DE" w:rsidP="009345A4">
      <w:r>
        <w:t>A suite of r</w:t>
      </w:r>
      <w:r w:rsidR="00B52DAF" w:rsidRPr="009A64DF">
        <w:t xml:space="preserve">ecreational multi-touch applications </w:t>
      </w:r>
      <w:r>
        <w:t>can be design</w:t>
      </w:r>
      <w:r w:rsidR="006364E4">
        <w:t>ed</w:t>
      </w:r>
      <w:r>
        <w:t xml:space="preserve">, developed and deployed on custom-made multi-touch hardware systems. </w:t>
      </w:r>
      <w:r w:rsidR="005A6884">
        <w:t>Custom-made r</w:t>
      </w:r>
      <w:r>
        <w:t xml:space="preserve">ecreational multi-touch activities can also be developed </w:t>
      </w:r>
      <w:r w:rsidR="00B52DAF" w:rsidRPr="009A64DF">
        <w:t>for people with dementia.</w:t>
      </w:r>
      <w:r w:rsidR="009345A4">
        <w:t xml:space="preserve"> </w:t>
      </w:r>
    </w:p>
    <w:p w14:paraId="5AADD8D1" w14:textId="77777777" w:rsidR="00C77E08" w:rsidRDefault="00C77E08" w:rsidP="009345A4">
      <w:r>
        <w:t>The usage data identification mechanism</w:t>
      </w:r>
      <w:r w:rsidR="005A6884">
        <w:t xml:space="preserve"> used in the project</w:t>
      </w:r>
      <w:r w:rsidR="001D38B5">
        <w:t>,</w:t>
      </w:r>
      <w:r>
        <w:t xml:space="preserve"> </w:t>
      </w:r>
      <w:r w:rsidR="001D38B5">
        <w:t xml:space="preserve">which captures an image of the user and couples the image with usage data, proved </w:t>
      </w:r>
      <w:r>
        <w:t xml:space="preserve">to be an </w:t>
      </w:r>
      <w:r w:rsidR="006364E4">
        <w:t>inelegant and insensitive</w:t>
      </w:r>
      <w:r>
        <w:t xml:space="preserve"> solution to identifying usage data. Recording images of </w:t>
      </w:r>
      <w:r w:rsidR="001D38B5">
        <w:t xml:space="preserve">people </w:t>
      </w:r>
      <w:r>
        <w:t xml:space="preserve">is a sensitive issue especially in common areas in </w:t>
      </w:r>
      <w:r w:rsidR="001D38B5">
        <w:t xml:space="preserve">a hospital; other </w:t>
      </w:r>
      <w:r>
        <w:t>patients</w:t>
      </w:r>
      <w:r w:rsidR="001D38B5">
        <w:t>,</w:t>
      </w:r>
      <w:r>
        <w:t xml:space="preserve"> who d</w:t>
      </w:r>
      <w:r w:rsidR="001D38B5">
        <w:t>o</w:t>
      </w:r>
      <w:r>
        <w:t xml:space="preserve"> not give consent</w:t>
      </w:r>
      <w:r w:rsidR="001D38B5">
        <w:t xml:space="preserve"> to participate in the study</w:t>
      </w:r>
      <w:r>
        <w:t xml:space="preserve"> </w:t>
      </w:r>
      <w:r w:rsidR="005A6884">
        <w:t>are likely to</w:t>
      </w:r>
      <w:r w:rsidR="001D38B5">
        <w:t xml:space="preserve"> be located in these areas. This is problematic if their image was captured through the image recording facility</w:t>
      </w:r>
      <w:r>
        <w:t>.</w:t>
      </w:r>
      <w:r w:rsidR="001D38B5">
        <w:t xml:space="preserve"> </w:t>
      </w:r>
      <w:r>
        <w:t xml:space="preserve"> </w:t>
      </w:r>
    </w:p>
    <w:p w14:paraId="5A63ACE8" w14:textId="77777777" w:rsidR="0008090B" w:rsidRDefault="0008090B" w:rsidP="009345A4">
      <w:r>
        <w:t xml:space="preserve">Results from the pilot study show that people with mild to moderate cases of dementia can successfully interact with large multi-touch systems with only a brief training session. </w:t>
      </w:r>
      <w:r w:rsidR="00831B1D">
        <w:t>The symptoms of dementia do</w:t>
      </w:r>
      <w:r w:rsidR="00C12A5F">
        <w:t xml:space="preserve"> not prevent patients from interacting with the multi-touch system. Although patients can inte</w:t>
      </w:r>
      <w:r w:rsidR="006364E4">
        <w:t xml:space="preserve">ract with the system, patients </w:t>
      </w:r>
      <w:r w:rsidR="00831B1D">
        <w:t xml:space="preserve">usually </w:t>
      </w:r>
      <w:r w:rsidR="00C12A5F">
        <w:t>require</w:t>
      </w:r>
      <w:r w:rsidR="006364E4">
        <w:t>d some degree of</w:t>
      </w:r>
      <w:r w:rsidR="00C12A5F">
        <w:t xml:space="preserve"> prompting to </w:t>
      </w:r>
      <w:r w:rsidR="006364E4">
        <w:t xml:space="preserve">encourage them to </w:t>
      </w:r>
      <w:r w:rsidR="00C12A5F">
        <w:t xml:space="preserve">use the system. </w:t>
      </w:r>
    </w:p>
    <w:p w14:paraId="3CED1819" w14:textId="77777777" w:rsidR="00550DC4" w:rsidRDefault="00550DC4" w:rsidP="009345A4">
      <w:r>
        <w:t xml:space="preserve">Large multi-touch systems offer enjoyable </w:t>
      </w:r>
      <w:r w:rsidR="006E32F9">
        <w:t xml:space="preserve">recreational </w:t>
      </w:r>
      <w:r>
        <w:t xml:space="preserve">experiences to people with dementia. </w:t>
      </w:r>
      <w:r w:rsidR="003E19BA">
        <w:t>T</w:t>
      </w:r>
      <w:r>
        <w:t xml:space="preserve">he pilot study showed that 100% of participants </w:t>
      </w:r>
      <w:r w:rsidR="003E19BA">
        <w:t xml:space="preserve">with dementia </w:t>
      </w:r>
      <w:r>
        <w:t xml:space="preserve">enjoyed using the multi-touch system. </w:t>
      </w:r>
      <w:r w:rsidR="002B3B91">
        <w:t xml:space="preserve">Large multi-touch systems provide an engaging activity for elderly people, this can be seen through the questionnaire results; </w:t>
      </w:r>
      <w:r w:rsidR="00275BAC">
        <w:t>66</w:t>
      </w:r>
      <w:r w:rsidR="002B3B91">
        <w:t>.7% of participants</w:t>
      </w:r>
      <w:r w:rsidR="00275BAC">
        <w:t xml:space="preserve"> with dementia</w:t>
      </w:r>
      <w:r w:rsidR="002B3B91">
        <w:t xml:space="preserve"> say that they would stay engaged with the syst</w:t>
      </w:r>
      <w:r w:rsidR="003E19BA">
        <w:t xml:space="preserve">em for longer periods of time. </w:t>
      </w:r>
      <w:r w:rsidR="00C77E08">
        <w:t>Usage data shows that a recreational multi-touch activity can keep people engaged for up to 11 minutes</w:t>
      </w:r>
      <w:r w:rsidR="007E2BEF">
        <w:t xml:space="preserve"> in some cases</w:t>
      </w:r>
      <w:r w:rsidR="00C77E08">
        <w:t xml:space="preserve">. </w:t>
      </w:r>
    </w:p>
    <w:p w14:paraId="6EC24C6C" w14:textId="77777777" w:rsidR="006C07D6" w:rsidRDefault="006C07D6" w:rsidP="006C07D6">
      <w:r>
        <w:lastRenderedPageBreak/>
        <w:t>Designing multi-touch interaction gestures is an important factor in the design of multi-touch systems</w:t>
      </w:r>
      <w:r w:rsidR="003E19BA">
        <w:t xml:space="preserve"> </w:t>
      </w:r>
      <w:r w:rsidR="002171CB">
        <w:t>for</w:t>
      </w:r>
      <w:r w:rsidR="003E19BA">
        <w:t xml:space="preserve"> dementia sufferers</w:t>
      </w:r>
      <w:r>
        <w:t xml:space="preserve">. </w:t>
      </w:r>
      <w:r w:rsidR="003E19BA">
        <w:t xml:space="preserve">The research </w:t>
      </w:r>
      <w:r>
        <w:t>show</w:t>
      </w:r>
      <w:r w:rsidR="003E19BA">
        <w:t>s</w:t>
      </w:r>
      <w:r>
        <w:t xml:space="preserve"> that</w:t>
      </w:r>
      <w:r w:rsidR="00A4243E">
        <w:t xml:space="preserve"> some gestures may not be intuitive</w:t>
      </w:r>
      <w:r>
        <w:t>, such as a two finger enlargement</w:t>
      </w:r>
      <w:r w:rsidR="00A4243E">
        <w:t xml:space="preserve">; the </w:t>
      </w:r>
      <w:r w:rsidR="00E94C39">
        <w:t>photo-</w:t>
      </w:r>
      <w:r w:rsidR="00A4243E">
        <w:t xml:space="preserve">enlargement operation proved to </w:t>
      </w:r>
      <w:r>
        <w:t xml:space="preserve">be difficult for dementia sufferers to perform. </w:t>
      </w:r>
    </w:p>
    <w:p w14:paraId="2EFAC72B" w14:textId="77777777" w:rsidR="009B0861" w:rsidRDefault="009B0861" w:rsidP="006C07D6">
      <w:r w:rsidRPr="009A64DF">
        <w:t xml:space="preserve">People with dementia are able to be creative </w:t>
      </w:r>
      <w:r>
        <w:t xml:space="preserve">with large multi-touch surfaces. Large multi-touch surfaces allow patients to express their creativity in various ways. The research found that the multi-touch system developed enabled patients to express their creativity through painting artistic pictures, playing music and rearranging images in a creative fashion. </w:t>
      </w:r>
    </w:p>
    <w:p w14:paraId="65B780E1" w14:textId="77777777" w:rsidR="006C07D6" w:rsidRDefault="00E94C39" w:rsidP="006C07D6">
      <w:r>
        <w:t>The research showed that l</w:t>
      </w:r>
      <w:r w:rsidR="00C77E08">
        <w:t>arge multi-touch surfaces</w:t>
      </w:r>
      <w:r>
        <w:t>,</w:t>
      </w:r>
      <w:r w:rsidR="006C07D6">
        <w:t xml:space="preserve"> </w:t>
      </w:r>
      <w:r w:rsidR="00447A7C">
        <w:t>offering recreational activities</w:t>
      </w:r>
      <w:r>
        <w:t>,</w:t>
      </w:r>
      <w:r w:rsidR="00447A7C">
        <w:t xml:space="preserve"> </w:t>
      </w:r>
      <w:r w:rsidR="006C07D6">
        <w:t xml:space="preserve">can be used in collaboration between two dementia sufferers, promoting friendships and communication. </w:t>
      </w:r>
    </w:p>
    <w:p w14:paraId="4BD823C9" w14:textId="77777777" w:rsidR="002356DE" w:rsidRPr="00A9478E" w:rsidRDefault="0008090B" w:rsidP="009345A4">
      <w:pPr>
        <w:rPr>
          <w:color w:val="FF0000"/>
        </w:rPr>
      </w:pPr>
      <w:r w:rsidRPr="0057751F">
        <w:t xml:space="preserve">Large multi-touch surfaces can be used by people who suffered from </w:t>
      </w:r>
      <w:r w:rsidR="00447A7C" w:rsidRPr="0057751F">
        <w:t xml:space="preserve">older age physical declines, such as </w:t>
      </w:r>
      <w:r w:rsidRPr="0057751F">
        <w:t>stroke.</w:t>
      </w:r>
      <w:r w:rsidRPr="00A9478E">
        <w:rPr>
          <w:color w:val="FF0000"/>
        </w:rPr>
        <w:t xml:space="preserve"> </w:t>
      </w:r>
      <w:r w:rsidRPr="0057751F">
        <w:t xml:space="preserve">Recreational </w:t>
      </w:r>
      <w:r w:rsidR="005F4B7E" w:rsidRPr="0057751F">
        <w:t xml:space="preserve">multi-touch </w:t>
      </w:r>
      <w:r w:rsidRPr="0057751F">
        <w:t xml:space="preserve">activities offer enjoyable experiences to stroke patients. </w:t>
      </w:r>
      <w:r w:rsidR="0057751F">
        <w:t xml:space="preserve">As discussed in Chapter </w:t>
      </w:r>
      <w:r w:rsidR="00614620">
        <w:t>7</w:t>
      </w:r>
      <w:r w:rsidR="0057751F">
        <w:t xml:space="preserve">, </w:t>
      </w:r>
      <w:r w:rsidR="006C07D6" w:rsidRPr="0057751F">
        <w:t xml:space="preserve">the </w:t>
      </w:r>
      <w:r w:rsidR="005F4B7E" w:rsidRPr="0057751F">
        <w:t xml:space="preserve">data collected in the </w:t>
      </w:r>
      <w:r w:rsidR="006C07D6" w:rsidRPr="0057751F">
        <w:t>pilot study</w:t>
      </w:r>
      <w:r w:rsidR="0057751F">
        <w:t xml:space="preserve"> showed that</w:t>
      </w:r>
      <w:r w:rsidR="006C07D6" w:rsidRPr="0057751F">
        <w:t xml:space="preserve"> 100% of stroke participants enjoyed using the system. </w:t>
      </w:r>
      <w:r w:rsidR="005F4B7E" w:rsidRPr="0057751F">
        <w:t>The research shows that l</w:t>
      </w:r>
      <w:r w:rsidR="002356DE" w:rsidRPr="0057751F">
        <w:t xml:space="preserve">arge multi-touch surfaces can be used not just for recreational purposes but also </w:t>
      </w:r>
      <w:r w:rsidR="005F4B7E" w:rsidRPr="0057751F">
        <w:t xml:space="preserve">has a large potential </w:t>
      </w:r>
      <w:r w:rsidR="002356DE" w:rsidRPr="0057751F">
        <w:t>for rehabilitation.</w:t>
      </w:r>
    </w:p>
    <w:p w14:paraId="3DE1AD03" w14:textId="77777777" w:rsidR="00CB01AD" w:rsidRDefault="00CB01AD" w:rsidP="009345A4">
      <w:r>
        <w:t xml:space="preserve">Infrared technologies can be affected by environmental conditions. </w:t>
      </w:r>
      <w:r w:rsidR="00303C15">
        <w:t>Diffuse illumination multi-touch sensing can be affected by intense sunlight</w:t>
      </w:r>
      <w:r w:rsidR="00EF3B84">
        <w:t>, resulting in an unresponsive touch surface</w:t>
      </w:r>
      <w:r w:rsidR="00303C15">
        <w:t xml:space="preserve">. </w:t>
      </w:r>
      <w:r w:rsidR="006C07D6">
        <w:t xml:space="preserve">To achieve best results, </w:t>
      </w:r>
      <w:r w:rsidR="00B65F12">
        <w:t>d</w:t>
      </w:r>
      <w:r w:rsidR="00303C15">
        <w:t>iffuse-illumination multi-touch systems should be used in areas with controlled</w:t>
      </w:r>
      <w:r w:rsidR="006C07D6">
        <w:t xml:space="preserve"> environmental</w:t>
      </w:r>
      <w:r w:rsidR="00303C15">
        <w:t xml:space="preserve"> lighting.</w:t>
      </w:r>
    </w:p>
    <w:p w14:paraId="15B72183" w14:textId="77777777" w:rsidR="00C77E08" w:rsidRDefault="00140D7D" w:rsidP="00140D7D">
      <w:r w:rsidRPr="009A64DF">
        <w:t xml:space="preserve">Through the collection of usage data and heat-maps, it is possible to evaluate which portions of a multi-touch surface are being used </w:t>
      </w:r>
      <w:r w:rsidR="005172FB">
        <w:t>most frequently</w:t>
      </w:r>
      <w:r w:rsidRPr="009A64DF">
        <w:t xml:space="preserve"> and which portions of the surface are never used or seldom used.</w:t>
      </w:r>
      <w:r>
        <w:t xml:space="preserve"> Collected heat-maps from the pilot study </w:t>
      </w:r>
      <w:r w:rsidR="006E32F9">
        <w:t>suggest</w:t>
      </w:r>
      <w:r>
        <w:t xml:space="preserve"> that the aspect ratio of the </w:t>
      </w:r>
      <w:r w:rsidR="006E32F9">
        <w:t>multi-touch system</w:t>
      </w:r>
      <w:r>
        <w:t xml:space="preserve"> could be modified since the upper portion of the screen was rarely or never used.</w:t>
      </w:r>
      <w:r w:rsidR="00097600">
        <w:t xml:space="preserve"> </w:t>
      </w:r>
    </w:p>
    <w:p w14:paraId="2D8D54C4" w14:textId="77777777" w:rsidR="00B52DAF" w:rsidRPr="009A64DF" w:rsidRDefault="00B52DAF" w:rsidP="00B52DAF">
      <w:pPr>
        <w:pStyle w:val="ListParagraph"/>
      </w:pPr>
    </w:p>
    <w:p w14:paraId="21F9A332" w14:textId="77777777" w:rsidR="00B52DAF" w:rsidRPr="009A64DF" w:rsidRDefault="00B52DAF" w:rsidP="00B52DAF">
      <w:pPr>
        <w:pStyle w:val="ListParagraph"/>
      </w:pPr>
    </w:p>
    <w:p w14:paraId="00F66D4A" w14:textId="77777777" w:rsidR="00FF08CA" w:rsidRPr="00C77E08" w:rsidRDefault="00FF08CA" w:rsidP="00EF3B84">
      <w:pPr>
        <w:pStyle w:val="ListParagraph"/>
      </w:pPr>
      <w:r>
        <w:br w:type="page"/>
      </w:r>
    </w:p>
    <w:p w14:paraId="08CB653C" w14:textId="77777777" w:rsidR="004B2514" w:rsidRDefault="008A752F" w:rsidP="004B2514">
      <w:pPr>
        <w:pStyle w:val="Heading2"/>
      </w:pPr>
      <w:bookmarkStart w:id="173" w:name="_Toc327968513"/>
      <w:r>
        <w:lastRenderedPageBreak/>
        <w:t xml:space="preserve">8.3 </w:t>
      </w:r>
      <w:r w:rsidR="007E47D9">
        <w:t>Recommendations for Further Work</w:t>
      </w:r>
      <w:bookmarkEnd w:id="173"/>
    </w:p>
    <w:p w14:paraId="7DF76EDC" w14:textId="77777777" w:rsidR="00FF08CA" w:rsidRPr="00FF08CA" w:rsidRDefault="00FF08CA" w:rsidP="00FF08CA"/>
    <w:p w14:paraId="1864DEE1" w14:textId="77777777" w:rsidR="00A506F7" w:rsidRPr="00F738FE" w:rsidRDefault="00797A92" w:rsidP="00A506F7">
      <w:r w:rsidRPr="00F738FE">
        <w:t xml:space="preserve">Due to the small number of participants in this study, it is difficult to make generalisations or a universal comment about this system and people with dementia. </w:t>
      </w:r>
      <w:r w:rsidR="00A506F7" w:rsidRPr="00F738FE">
        <w:t xml:space="preserve">The research could further refined by getting a larger dataset of research participants. </w:t>
      </w:r>
      <w:r w:rsidR="005B0787" w:rsidRPr="00F738FE">
        <w:t xml:space="preserve">Research has shown that 10-18 participants is a large enough dataset of participants </w:t>
      </w:r>
      <w:r w:rsidR="00DB57F7" w:rsidRPr="00F738FE">
        <w:fldChar w:fldCharType="begin"/>
      </w:r>
      <w:r w:rsidR="005B0787" w:rsidRPr="00F738FE">
        <w:instrText xml:space="preserve"> ADDIN EN.CITE &lt;EndNote&gt;&lt;Cite&gt;&lt;Author&gt;Riley&lt;/Author&gt;&lt;Year&gt;2009&lt;/Year&gt;&lt;IDText&gt;An interactive tool to promote musical creativity in people with dementia&lt;/IDText&gt;&lt;DisplayText&gt;[1, 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Cite&gt;&lt;Author&gt;Alm&lt;/Author&gt;&lt;Year&gt;2005&lt;/Year&gt;&lt;IDText&gt;Making software accessible to people with severe memort deficits&lt;/ID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00DB57F7" w:rsidRPr="00F738FE">
        <w:fldChar w:fldCharType="separate"/>
      </w:r>
      <w:r w:rsidR="005B0787" w:rsidRPr="00F738FE">
        <w:rPr>
          <w:noProof/>
        </w:rPr>
        <w:t>[1, 14]</w:t>
      </w:r>
      <w:r w:rsidR="00DB57F7" w:rsidRPr="00F738FE">
        <w:fldChar w:fldCharType="end"/>
      </w:r>
      <w:r w:rsidR="005B0787" w:rsidRPr="00F738FE">
        <w:t xml:space="preserve">. </w:t>
      </w:r>
    </w:p>
    <w:p w14:paraId="70C71DA6" w14:textId="77777777" w:rsidR="00A506F7" w:rsidRPr="00B25C57" w:rsidRDefault="00A506F7" w:rsidP="00A506F7">
      <w:r>
        <w:t>Accessibility</w:t>
      </w:r>
      <w:r w:rsidR="005C24DD">
        <w:t xml:space="preserve"> for wheelchair users</w:t>
      </w:r>
      <w:r>
        <w:t xml:space="preserve"> was the main </w:t>
      </w:r>
      <w:r w:rsidR="005C24DD">
        <w:t>drawback</w:t>
      </w:r>
      <w:r w:rsidR="00AC3497">
        <w:t xml:space="preserve"> </w:t>
      </w:r>
      <w:r w:rsidR="005C24DD">
        <w:t xml:space="preserve">of the multi-touch system according to </w:t>
      </w:r>
      <w:r>
        <w:t>hospital staff. This was due</w:t>
      </w:r>
      <w:r w:rsidR="00097600">
        <w:t>, in part,</w:t>
      </w:r>
      <w:r>
        <w:t xml:space="preserve"> to the large area needed beneath the multi-touch screen for infrared cameras. The area needed underneath the screen could be reduced by including more infrared cameras and positioning them closer to the screen. It is believed that this modification could make the screen more accessible for </w:t>
      </w:r>
      <w:r w:rsidRPr="00B25C57">
        <w:t xml:space="preserve">wheelchair users. </w:t>
      </w:r>
      <w:r w:rsidR="00AC3497" w:rsidRPr="00B25C57">
        <w:t xml:space="preserve"> </w:t>
      </w:r>
    </w:p>
    <w:p w14:paraId="21C96730" w14:textId="77777777" w:rsidR="00A506F7" w:rsidRPr="00B25C57" w:rsidRDefault="00A506F7" w:rsidP="00A506F7">
      <w:r w:rsidRPr="00B25C57">
        <w:t>Most of the furniture used in the hospital can be adjusted</w:t>
      </w:r>
      <w:r w:rsidR="00142BAC" w:rsidRPr="00B25C57">
        <w:t>, making it</w:t>
      </w:r>
      <w:r w:rsidRPr="00B25C57">
        <w:t xml:space="preserve"> accessible to all people. The static </w:t>
      </w:r>
      <w:r w:rsidR="00977792" w:rsidRPr="00B25C57">
        <w:t>nature</w:t>
      </w:r>
      <w:r w:rsidRPr="00B25C57">
        <w:t xml:space="preserve"> of the multi-touch system made th</w:t>
      </w:r>
      <w:r w:rsidR="00142BAC" w:rsidRPr="00B25C57">
        <w:t>e system only accessible to</w:t>
      </w:r>
      <w:r w:rsidRPr="00B25C57">
        <w:t xml:space="preserve"> people</w:t>
      </w:r>
      <w:r w:rsidR="00142BAC" w:rsidRPr="00B25C57">
        <w:t xml:space="preserve"> who were not restricted to wheelchairs</w:t>
      </w:r>
      <w:r w:rsidRPr="00B25C57">
        <w:t xml:space="preserve">. The system could be further developed so the height and angle of the multi-touch screen could be adjustable. </w:t>
      </w:r>
      <w:r w:rsidR="00142BAC" w:rsidRPr="00B25C57">
        <w:t xml:space="preserve"> </w:t>
      </w:r>
    </w:p>
    <w:p w14:paraId="468855E8" w14:textId="77777777" w:rsidR="00A506F7" w:rsidRDefault="00A506F7" w:rsidP="00A506F7">
      <w:r>
        <w:t xml:space="preserve">Although the suite of activities proved to be enjoyable, feedback from research participants suggests that the size of the activity suite was not adequate. The activity suite could be further expanded, including more creative and recreational activities. </w:t>
      </w:r>
      <w:r w:rsidR="0097137C">
        <w:t xml:space="preserve">The inclusion of more recreational activities could engage people for longer periods of time. </w:t>
      </w:r>
    </w:p>
    <w:p w14:paraId="77548B55" w14:textId="77777777" w:rsidR="0097137C" w:rsidRDefault="0097137C" w:rsidP="00A506F7">
      <w:r>
        <w:t xml:space="preserve">Sensitivity of the touch surface was reliant on lighting in the surrounding environment. Intense sunlight would cause the system's touch facility to be unresponsive. </w:t>
      </w:r>
      <w:r w:rsidR="00492A62">
        <w:t xml:space="preserve">The multi-touch system's touch sensing facility could be further developed to work </w:t>
      </w:r>
      <w:r w:rsidR="00A05C89">
        <w:t xml:space="preserve">flawlessly </w:t>
      </w:r>
      <w:r w:rsidR="00492A62">
        <w:t>in</w:t>
      </w:r>
      <w:r w:rsidR="00A05C89">
        <w:t xml:space="preserve"> a</w:t>
      </w:r>
      <w:r w:rsidR="00492A62">
        <w:t xml:space="preserve"> range of different environments. </w:t>
      </w:r>
      <w:r w:rsidR="00023AE8">
        <w:t xml:space="preserve">This could be further developed by using a different multi-touch sensing method, such as a using a sensor-based touch detection system which is not reliant on infrared technology. </w:t>
      </w:r>
    </w:p>
    <w:p w14:paraId="017224DC" w14:textId="77777777" w:rsidR="00A34061" w:rsidRDefault="004F4519" w:rsidP="006D39DF">
      <w:pPr>
        <w:sectPr w:rsidR="00A34061" w:rsidSect="00724B15">
          <w:headerReference w:type="default" r:id="rId77"/>
          <w:footerReference w:type="default" r:id="rId78"/>
          <w:type w:val="continuous"/>
          <w:pgSz w:w="11906" w:h="16838"/>
          <w:pgMar w:top="1440" w:right="1440" w:bottom="1440" w:left="2007" w:header="709" w:footer="709" w:gutter="0"/>
          <w:pgNumType w:start="110"/>
          <w:cols w:space="708"/>
          <w:docGrid w:linePitch="360"/>
        </w:sectPr>
      </w:pPr>
      <w:r w:rsidRPr="005B0787">
        <w:t xml:space="preserve">As discussed in Chapter </w:t>
      </w:r>
      <w:r w:rsidR="00614620">
        <w:t>6</w:t>
      </w:r>
      <w:r w:rsidRPr="005B0787">
        <w:t>: Pilot Study, t</w:t>
      </w:r>
      <w:r w:rsidR="004324E9" w:rsidRPr="005B0787">
        <w:t xml:space="preserve">he usage data identification system used in the study </w:t>
      </w:r>
      <w:r w:rsidR="00FB63E3" w:rsidRPr="005B0787">
        <w:t>proved to be impractical in the</w:t>
      </w:r>
      <w:r w:rsidR="004324E9" w:rsidRPr="005B0787">
        <w:t xml:space="preserve"> research. A more elegant</w:t>
      </w:r>
      <w:r w:rsidR="00097600" w:rsidRPr="005B0787">
        <w:t>, patient sensitive approach to gathering and identifying usage data should be developed further.</w:t>
      </w:r>
    </w:p>
    <w:p w14:paraId="12FCAB78" w14:textId="77777777" w:rsidR="00E37950" w:rsidRDefault="00E37950" w:rsidP="008A752F">
      <w:pPr>
        <w:pStyle w:val="Heading1"/>
      </w:pPr>
      <w:bookmarkStart w:id="174" w:name="_Toc324751337"/>
      <w:bookmarkStart w:id="175" w:name="_Toc327968514"/>
      <w:r>
        <w:lastRenderedPageBreak/>
        <w:t>R</w:t>
      </w:r>
      <w:r w:rsidR="0074132F">
        <w:t>EFERENCES</w:t>
      </w:r>
      <w:bookmarkEnd w:id="174"/>
      <w:bookmarkEnd w:id="175"/>
    </w:p>
    <w:p w14:paraId="024AE022" w14:textId="77777777" w:rsidR="00D203B6" w:rsidRDefault="00D203B6" w:rsidP="00916C17"/>
    <w:p w14:paraId="0D85268C" w14:textId="77777777" w:rsidR="00E101BD" w:rsidRDefault="00DB57F7" w:rsidP="00E101BD">
      <w:pPr>
        <w:spacing w:after="0" w:line="240" w:lineRule="auto"/>
        <w:ind w:left="720" w:hanging="720"/>
        <w:rPr>
          <w:rFonts w:cs="Times New Roman"/>
          <w:noProof/>
        </w:rPr>
      </w:pPr>
      <w:r>
        <w:fldChar w:fldCharType="begin"/>
      </w:r>
      <w:r w:rsidR="00D203B6">
        <w:instrText xml:space="preserve"> ADDIN EN.REFLIST </w:instrText>
      </w:r>
      <w:r>
        <w:fldChar w:fldCharType="separate"/>
      </w:r>
      <w:bookmarkStart w:id="176" w:name="_ENREF_66"/>
      <w:r w:rsidR="00E101BD" w:rsidRPr="006A5A07">
        <w:rPr>
          <w:rFonts w:cs="Times New Roman"/>
          <w:noProof/>
        </w:rPr>
        <w:t>[1]</w:t>
      </w:r>
      <w:r w:rsidR="00E101BD" w:rsidRPr="006A5A07">
        <w:rPr>
          <w:rFonts w:cs="Times New Roman"/>
          <w:noProof/>
        </w:rPr>
        <w:tab/>
        <w:t>N. Alm, R. Dye, A. Astell, M. Ellis, G. Gowans, and J. Campbell, "Making software accessi</w:t>
      </w:r>
      <w:r w:rsidR="00E101BD">
        <w:rPr>
          <w:rFonts w:cs="Times New Roman"/>
          <w:noProof/>
        </w:rPr>
        <w:t>ble to people with severe memory</w:t>
      </w:r>
      <w:r w:rsidR="00E101BD" w:rsidRPr="006A5A07">
        <w:rPr>
          <w:rFonts w:cs="Times New Roman"/>
          <w:noProof/>
        </w:rPr>
        <w:t xml:space="preserve"> deficits," ed, 2005.</w:t>
      </w:r>
    </w:p>
    <w:p w14:paraId="48248ECF" w14:textId="77777777" w:rsidR="00E101BD" w:rsidRPr="006A5A07" w:rsidRDefault="00E101BD" w:rsidP="00E101BD">
      <w:pPr>
        <w:spacing w:after="0" w:line="240" w:lineRule="auto"/>
        <w:ind w:left="720" w:hanging="720"/>
        <w:rPr>
          <w:rFonts w:cs="Times New Roman"/>
          <w:noProof/>
        </w:rPr>
      </w:pPr>
    </w:p>
    <w:p w14:paraId="3D87680A" w14:textId="77777777" w:rsidR="00E101BD" w:rsidRPr="006A5A07" w:rsidRDefault="00E101BD" w:rsidP="00E101BD">
      <w:pPr>
        <w:spacing w:after="0" w:line="240" w:lineRule="auto"/>
        <w:ind w:left="720" w:hanging="720"/>
        <w:rPr>
          <w:rFonts w:cs="Times New Roman"/>
          <w:noProof/>
        </w:rPr>
      </w:pPr>
      <w:r w:rsidRPr="006A5A07">
        <w:rPr>
          <w:rFonts w:cs="Times New Roman"/>
          <w:noProof/>
        </w:rPr>
        <w:t>[2]</w:t>
      </w:r>
      <w:r w:rsidRPr="006A5A07">
        <w:rPr>
          <w:rFonts w:cs="Times New Roman"/>
          <w:noProof/>
        </w:rPr>
        <w:tab/>
        <w:t>U</w:t>
      </w:r>
      <w:r>
        <w:rPr>
          <w:rFonts w:cs="Times New Roman"/>
          <w:noProof/>
        </w:rPr>
        <w:t>nited</w:t>
      </w:r>
      <w:r w:rsidRPr="006A5A07">
        <w:rPr>
          <w:rFonts w:cs="Times New Roman"/>
          <w:noProof/>
        </w:rPr>
        <w:t xml:space="preserve"> Nations. (2011). </w:t>
      </w:r>
      <w:r w:rsidRPr="006A5A07">
        <w:rPr>
          <w:rFonts w:cs="Times New Roman"/>
          <w:i/>
          <w:noProof/>
        </w:rPr>
        <w:t>World Population Prospects: The 2010 Revision</w:t>
      </w:r>
      <w:r w:rsidRPr="006A5A07">
        <w:rPr>
          <w:rFonts w:cs="Times New Roman"/>
          <w:noProof/>
        </w:rPr>
        <w:t>. Available: http://esa.un.org/unpd/wpp/Analytical-Figures/htm/fig_overview.htm</w:t>
      </w:r>
    </w:p>
    <w:p w14:paraId="0EAF18B5" w14:textId="77777777" w:rsidR="00E101BD" w:rsidRDefault="00E101BD" w:rsidP="00E101BD">
      <w:pPr>
        <w:spacing w:after="0" w:line="240" w:lineRule="auto"/>
        <w:ind w:left="720" w:hanging="720"/>
        <w:rPr>
          <w:rFonts w:cs="Times New Roman"/>
          <w:noProof/>
        </w:rPr>
      </w:pPr>
    </w:p>
    <w:p w14:paraId="6E539FC2" w14:textId="77777777" w:rsidR="00E101BD" w:rsidRPr="006A5A07" w:rsidRDefault="00E101BD" w:rsidP="00E101BD">
      <w:pPr>
        <w:spacing w:after="0" w:line="240" w:lineRule="auto"/>
        <w:ind w:left="720" w:hanging="720"/>
        <w:rPr>
          <w:rFonts w:cs="Times New Roman"/>
          <w:noProof/>
        </w:rPr>
      </w:pPr>
      <w:r w:rsidRPr="006A5A07">
        <w:rPr>
          <w:rFonts w:cs="Times New Roman"/>
          <w:noProof/>
        </w:rPr>
        <w:t>[3]</w:t>
      </w:r>
      <w:r w:rsidRPr="006A5A07">
        <w:rPr>
          <w:rFonts w:cs="Times New Roman"/>
          <w:noProof/>
        </w:rPr>
        <w:tab/>
        <w:t xml:space="preserve">M. A. Blythe, A. F. Monk, and K. Doughty, "Socially dependable design: The challenge of ageing populations for HCI," </w:t>
      </w:r>
      <w:r w:rsidRPr="006A5A07">
        <w:rPr>
          <w:rFonts w:cs="Times New Roman"/>
          <w:i/>
          <w:noProof/>
        </w:rPr>
        <w:t xml:space="preserve">Interact. Comput., </w:t>
      </w:r>
      <w:r w:rsidRPr="006A5A07">
        <w:rPr>
          <w:rFonts w:cs="Times New Roman"/>
          <w:noProof/>
        </w:rPr>
        <w:t>vol. 17, pp. 672-689, 2005.</w:t>
      </w:r>
    </w:p>
    <w:p w14:paraId="1924C4AC" w14:textId="77777777" w:rsidR="00E101BD" w:rsidRDefault="00E101BD" w:rsidP="00E101BD">
      <w:pPr>
        <w:spacing w:after="0" w:line="240" w:lineRule="auto"/>
        <w:ind w:left="720" w:hanging="720"/>
        <w:rPr>
          <w:rFonts w:cs="Times New Roman"/>
          <w:noProof/>
        </w:rPr>
      </w:pPr>
    </w:p>
    <w:p w14:paraId="3299C33E" w14:textId="77777777" w:rsidR="00E101BD" w:rsidRPr="006A5A07" w:rsidRDefault="00E101BD" w:rsidP="00E101BD">
      <w:pPr>
        <w:spacing w:after="0" w:line="240" w:lineRule="auto"/>
        <w:ind w:left="720" w:hanging="720"/>
        <w:rPr>
          <w:rFonts w:cs="Times New Roman"/>
          <w:noProof/>
        </w:rPr>
      </w:pPr>
      <w:r w:rsidRPr="006A5A07">
        <w:rPr>
          <w:rFonts w:cs="Times New Roman"/>
          <w:noProof/>
        </w:rPr>
        <w:t>[4]</w:t>
      </w:r>
      <w:r w:rsidRPr="006A5A07">
        <w:rPr>
          <w:rFonts w:cs="Times New Roman"/>
          <w:noProof/>
        </w:rPr>
        <w:tab/>
        <w:t xml:space="preserve">K. Ritchie and S. Lovestone, "The dementias," </w:t>
      </w:r>
      <w:r w:rsidRPr="006A5A07">
        <w:rPr>
          <w:rFonts w:cs="Times New Roman"/>
          <w:i/>
          <w:noProof/>
        </w:rPr>
        <w:t xml:space="preserve">The Lancet, </w:t>
      </w:r>
      <w:r w:rsidRPr="006A5A07">
        <w:rPr>
          <w:rFonts w:cs="Times New Roman"/>
          <w:noProof/>
        </w:rPr>
        <w:t>vol. 360, pp. 1759-1766, 2002.</w:t>
      </w:r>
    </w:p>
    <w:p w14:paraId="4FE3E34F" w14:textId="77777777" w:rsidR="00E101BD" w:rsidRDefault="00E101BD" w:rsidP="00E101BD">
      <w:pPr>
        <w:spacing w:after="0" w:line="240" w:lineRule="auto"/>
        <w:ind w:left="720" w:hanging="720"/>
        <w:rPr>
          <w:rFonts w:cs="Times New Roman"/>
          <w:noProof/>
        </w:rPr>
      </w:pPr>
    </w:p>
    <w:p w14:paraId="749439F8" w14:textId="77777777" w:rsidR="00E101BD" w:rsidRPr="006A5A07" w:rsidRDefault="00E101BD" w:rsidP="00E101BD">
      <w:pPr>
        <w:spacing w:after="0" w:line="240" w:lineRule="auto"/>
        <w:ind w:left="720" w:hanging="720"/>
        <w:rPr>
          <w:rFonts w:cs="Times New Roman"/>
          <w:noProof/>
        </w:rPr>
      </w:pPr>
      <w:r w:rsidRPr="006A5A07">
        <w:rPr>
          <w:rFonts w:cs="Times New Roman"/>
          <w:noProof/>
        </w:rPr>
        <w:t>[5]</w:t>
      </w:r>
      <w:r w:rsidRPr="006A5A07">
        <w:rPr>
          <w:rFonts w:cs="Times New Roman"/>
          <w:noProof/>
        </w:rPr>
        <w:tab/>
        <w:t>A</w:t>
      </w:r>
      <w:r>
        <w:rPr>
          <w:rFonts w:cs="Times New Roman"/>
          <w:noProof/>
        </w:rPr>
        <w:t>lzheimer's</w:t>
      </w:r>
      <w:r w:rsidRPr="006A5A07">
        <w:rPr>
          <w:rFonts w:cs="Times New Roman"/>
          <w:noProof/>
        </w:rPr>
        <w:t>. D</w:t>
      </w:r>
      <w:r>
        <w:rPr>
          <w:rFonts w:cs="Times New Roman"/>
          <w:noProof/>
        </w:rPr>
        <w:t>isease</w:t>
      </w:r>
      <w:r w:rsidRPr="006A5A07">
        <w:rPr>
          <w:rFonts w:cs="Times New Roman"/>
          <w:noProof/>
        </w:rPr>
        <w:t xml:space="preserve"> International.. </w:t>
      </w:r>
      <w:r w:rsidRPr="006A5A07">
        <w:rPr>
          <w:rFonts w:cs="Times New Roman"/>
          <w:i/>
          <w:noProof/>
        </w:rPr>
        <w:t>World Alzheimer Report 2010</w:t>
      </w:r>
      <w:r w:rsidRPr="006A5A07">
        <w:rPr>
          <w:rFonts w:cs="Times New Roman"/>
          <w:noProof/>
        </w:rPr>
        <w:t>. Available: http://www.alz.co.uk/research/files/WorldAlzheimerReport2010.pdf</w:t>
      </w:r>
      <w:r>
        <w:rPr>
          <w:rFonts w:cs="Times New Roman"/>
          <w:noProof/>
        </w:rPr>
        <w:t>. Last accessed: 27/01/2011.</w:t>
      </w:r>
    </w:p>
    <w:p w14:paraId="7580CAFD" w14:textId="77777777" w:rsidR="00E101BD" w:rsidRDefault="00E101BD" w:rsidP="00E101BD">
      <w:pPr>
        <w:spacing w:after="0" w:line="240" w:lineRule="auto"/>
        <w:ind w:left="720" w:hanging="720"/>
        <w:rPr>
          <w:rFonts w:cs="Times New Roman"/>
          <w:noProof/>
        </w:rPr>
      </w:pPr>
    </w:p>
    <w:p w14:paraId="68F83B54" w14:textId="77777777" w:rsidR="00E101BD" w:rsidRPr="006A5A07" w:rsidRDefault="00E101BD" w:rsidP="00E101BD">
      <w:pPr>
        <w:spacing w:after="0" w:line="240" w:lineRule="auto"/>
        <w:ind w:left="720" w:hanging="720"/>
        <w:rPr>
          <w:rFonts w:cs="Times New Roman"/>
          <w:noProof/>
        </w:rPr>
      </w:pPr>
      <w:r w:rsidRPr="006A5A07">
        <w:rPr>
          <w:rFonts w:cs="Times New Roman"/>
          <w:noProof/>
        </w:rPr>
        <w:t>[6]</w:t>
      </w:r>
      <w:r w:rsidRPr="006A5A07">
        <w:rPr>
          <w:rFonts w:cs="Times New Roman"/>
          <w:noProof/>
        </w:rPr>
        <w:tab/>
        <w:t>T</w:t>
      </w:r>
      <w:r>
        <w:rPr>
          <w:rFonts w:cs="Times New Roman"/>
          <w:noProof/>
        </w:rPr>
        <w:t>he Alzheimer</w:t>
      </w:r>
      <w:r w:rsidRPr="006A5A07">
        <w:rPr>
          <w:rFonts w:cs="Times New Roman"/>
          <w:noProof/>
        </w:rPr>
        <w:t xml:space="preserve"> S</w:t>
      </w:r>
      <w:r>
        <w:rPr>
          <w:rFonts w:cs="Times New Roman"/>
          <w:noProof/>
        </w:rPr>
        <w:t>ociety</w:t>
      </w:r>
      <w:r w:rsidRPr="006A5A07">
        <w:rPr>
          <w:rFonts w:cs="Times New Roman"/>
          <w:noProof/>
        </w:rPr>
        <w:t xml:space="preserve"> o</w:t>
      </w:r>
      <w:r>
        <w:rPr>
          <w:rFonts w:cs="Times New Roman"/>
          <w:noProof/>
        </w:rPr>
        <w:t>f</w:t>
      </w:r>
      <w:r w:rsidRPr="006A5A07">
        <w:rPr>
          <w:rFonts w:cs="Times New Roman"/>
          <w:noProof/>
        </w:rPr>
        <w:t xml:space="preserve"> Ireland. </w:t>
      </w:r>
      <w:r w:rsidRPr="006A5A07">
        <w:rPr>
          <w:rFonts w:cs="Times New Roman"/>
          <w:i/>
          <w:noProof/>
        </w:rPr>
        <w:t>Irish Statistics</w:t>
      </w:r>
      <w:r w:rsidRPr="006A5A07">
        <w:rPr>
          <w:rFonts w:cs="Times New Roman"/>
          <w:noProof/>
        </w:rPr>
        <w:t>. Available: http://www.alzheimer.ie/eng/Media-Centre/Facts-About-Dementia/Irish-Statistics</w:t>
      </w:r>
      <w:r>
        <w:rPr>
          <w:rFonts w:cs="Times New Roman"/>
          <w:noProof/>
        </w:rPr>
        <w:t>. Last accessed: 27/01/2011.</w:t>
      </w:r>
    </w:p>
    <w:p w14:paraId="1608E341" w14:textId="77777777" w:rsidR="00E101BD" w:rsidRDefault="00E101BD" w:rsidP="00E101BD">
      <w:pPr>
        <w:spacing w:after="0" w:line="240" w:lineRule="auto"/>
        <w:ind w:left="720" w:hanging="720"/>
        <w:rPr>
          <w:rFonts w:cs="Times New Roman"/>
          <w:noProof/>
        </w:rPr>
      </w:pPr>
    </w:p>
    <w:p w14:paraId="6E02F101" w14:textId="77777777" w:rsidR="00E101BD" w:rsidRPr="006A5A07" w:rsidRDefault="00E101BD" w:rsidP="00E101BD">
      <w:pPr>
        <w:spacing w:after="0" w:line="240" w:lineRule="auto"/>
        <w:ind w:left="720" w:hanging="720"/>
        <w:rPr>
          <w:rFonts w:cs="Times New Roman"/>
          <w:noProof/>
        </w:rPr>
      </w:pPr>
      <w:r w:rsidRPr="006A5A07">
        <w:rPr>
          <w:rFonts w:cs="Times New Roman"/>
          <w:noProof/>
        </w:rPr>
        <w:t>[7]</w:t>
      </w:r>
      <w:r w:rsidRPr="006A5A07">
        <w:rPr>
          <w:rFonts w:cs="Times New Roman"/>
          <w:noProof/>
        </w:rPr>
        <w:tab/>
        <w:t xml:space="preserve">C. B. Peterson, A. Mitseva, A. Mihovska, N. R. Prasad, and R. Prasad, "The phenomenological experience of dementia and user interface development," in </w:t>
      </w:r>
      <w:r w:rsidRPr="006A5A07">
        <w:rPr>
          <w:rFonts w:cs="Times New Roman"/>
          <w:i/>
          <w:noProof/>
        </w:rPr>
        <w:t>Applied Sciences in Biomedical and Communication Technologies, 2009. ISABEL 2009. 2nd International Symposium on</w:t>
      </w:r>
      <w:r w:rsidRPr="006A5A07">
        <w:rPr>
          <w:rFonts w:cs="Times New Roman"/>
          <w:noProof/>
        </w:rPr>
        <w:t>, 2009, pp. 1-5.</w:t>
      </w:r>
    </w:p>
    <w:p w14:paraId="01E49CA4" w14:textId="77777777" w:rsidR="00E101BD" w:rsidRDefault="00E101BD" w:rsidP="00E101BD">
      <w:pPr>
        <w:spacing w:after="0" w:line="240" w:lineRule="auto"/>
        <w:ind w:left="720" w:hanging="720"/>
        <w:rPr>
          <w:rFonts w:cs="Times New Roman"/>
          <w:noProof/>
        </w:rPr>
      </w:pPr>
    </w:p>
    <w:p w14:paraId="3A59FAFF" w14:textId="77777777" w:rsidR="00E101BD" w:rsidRPr="006A5A07" w:rsidRDefault="00E101BD" w:rsidP="00E101BD">
      <w:pPr>
        <w:spacing w:after="0" w:line="240" w:lineRule="auto"/>
        <w:ind w:left="720" w:hanging="720"/>
        <w:rPr>
          <w:rFonts w:cs="Times New Roman"/>
          <w:noProof/>
        </w:rPr>
      </w:pPr>
      <w:r w:rsidRPr="006A5A07">
        <w:rPr>
          <w:rFonts w:cs="Times New Roman"/>
          <w:noProof/>
        </w:rPr>
        <w:t>[8]</w:t>
      </w:r>
      <w:r w:rsidRPr="006A5A07">
        <w:rPr>
          <w:rFonts w:cs="Times New Roman"/>
          <w:noProof/>
        </w:rPr>
        <w:tab/>
        <w:t xml:space="preserve">Z. Roupa, M. Nikas, E. Gerasimou, V. Zafeiri, L. Giasyrani, E. Kazitori, and P. Sotiropoulou, "The use of technology by the elderly," </w:t>
      </w:r>
      <w:r w:rsidRPr="006A5A07">
        <w:rPr>
          <w:rFonts w:cs="Times New Roman"/>
          <w:i/>
          <w:noProof/>
        </w:rPr>
        <w:t xml:space="preserve">Health Science Journal, </w:t>
      </w:r>
      <w:r w:rsidRPr="006A5A07">
        <w:rPr>
          <w:rFonts w:cs="Times New Roman"/>
          <w:noProof/>
        </w:rPr>
        <w:t>vol. 4, p. 9, 2010.</w:t>
      </w:r>
    </w:p>
    <w:p w14:paraId="28FEE40E" w14:textId="77777777" w:rsidR="00E101BD" w:rsidRDefault="00E101BD" w:rsidP="00E101BD">
      <w:pPr>
        <w:spacing w:after="0" w:line="240" w:lineRule="auto"/>
        <w:ind w:left="720" w:hanging="720"/>
        <w:rPr>
          <w:rFonts w:cs="Times New Roman"/>
          <w:noProof/>
        </w:rPr>
      </w:pPr>
    </w:p>
    <w:p w14:paraId="557FA847" w14:textId="77777777" w:rsidR="00E101BD" w:rsidRPr="006A5A07" w:rsidRDefault="00E101BD" w:rsidP="00E101BD">
      <w:pPr>
        <w:spacing w:after="0" w:line="240" w:lineRule="auto"/>
        <w:ind w:left="720" w:hanging="720"/>
        <w:rPr>
          <w:rFonts w:cs="Times New Roman"/>
          <w:noProof/>
        </w:rPr>
      </w:pPr>
      <w:r w:rsidRPr="006A5A07">
        <w:rPr>
          <w:rFonts w:cs="Times New Roman"/>
          <w:noProof/>
        </w:rPr>
        <w:t>[9]</w:t>
      </w:r>
      <w:r w:rsidRPr="006A5A07">
        <w:rPr>
          <w:rFonts w:cs="Times New Roman"/>
          <w:noProof/>
        </w:rPr>
        <w:tab/>
        <w:t>N. Doulamis, "Iterative motion estimation constrained by time and shape for detecting persons' falls," presented at the Proceedings of the 3rd International Conference on PErvasive Technologies Related to Assistive Environments, Samos, Greece, 2010.</w:t>
      </w:r>
    </w:p>
    <w:p w14:paraId="1D6798AB" w14:textId="77777777" w:rsidR="00E101BD" w:rsidRDefault="00E101BD" w:rsidP="00E101BD">
      <w:pPr>
        <w:spacing w:after="0" w:line="240" w:lineRule="auto"/>
        <w:ind w:left="720" w:hanging="720"/>
        <w:rPr>
          <w:rFonts w:cs="Times New Roman"/>
          <w:noProof/>
        </w:rPr>
      </w:pPr>
    </w:p>
    <w:p w14:paraId="2A5888AD" w14:textId="77777777" w:rsidR="00E101BD" w:rsidRPr="006A5A07" w:rsidRDefault="00E101BD" w:rsidP="00E101BD">
      <w:pPr>
        <w:spacing w:after="0" w:line="240" w:lineRule="auto"/>
        <w:ind w:left="720" w:hanging="720"/>
        <w:rPr>
          <w:rFonts w:cs="Times New Roman"/>
          <w:noProof/>
        </w:rPr>
      </w:pPr>
      <w:r>
        <w:rPr>
          <w:rFonts w:cs="Times New Roman"/>
          <w:noProof/>
        </w:rPr>
        <w:t>[10]</w:t>
      </w:r>
      <w:r>
        <w:rPr>
          <w:rFonts w:cs="Times New Roman"/>
          <w:noProof/>
        </w:rPr>
        <w:tab/>
        <w:t>C. M</w:t>
      </w:r>
      <w:r w:rsidRPr="000F6FE5">
        <w:rPr>
          <w:rFonts w:cs="Times New Roman"/>
        </w:rPr>
        <w:t>ü</w:t>
      </w:r>
      <w:r w:rsidRPr="006A5A07">
        <w:rPr>
          <w:rFonts w:cs="Times New Roman"/>
          <w:noProof/>
        </w:rPr>
        <w:t>ller, L. Wan, and D. Hrg, "Dealing with wandering: a case study on caregivers' attitudes towards privacy and autonomy when reflecting the use of LBS," presented at the Proceedings of the 16th ACM international conference on Supporting group work, Sanibel Island, Florida, USA, 2010.</w:t>
      </w:r>
    </w:p>
    <w:p w14:paraId="2180234D" w14:textId="77777777" w:rsidR="00E101BD" w:rsidRDefault="00E101BD" w:rsidP="00E101BD">
      <w:pPr>
        <w:spacing w:after="0" w:line="240" w:lineRule="auto"/>
        <w:ind w:left="720" w:hanging="720"/>
        <w:rPr>
          <w:rFonts w:cs="Times New Roman"/>
          <w:noProof/>
        </w:rPr>
      </w:pPr>
    </w:p>
    <w:p w14:paraId="4BD6FB44" w14:textId="77777777" w:rsidR="00E101BD" w:rsidRPr="006A5A07" w:rsidRDefault="00E101BD" w:rsidP="00E101BD">
      <w:pPr>
        <w:spacing w:after="0" w:line="240" w:lineRule="auto"/>
        <w:ind w:left="720" w:hanging="720"/>
        <w:rPr>
          <w:rFonts w:cs="Times New Roman"/>
          <w:noProof/>
        </w:rPr>
      </w:pPr>
      <w:r w:rsidRPr="006A5A07">
        <w:rPr>
          <w:rFonts w:cs="Times New Roman"/>
          <w:noProof/>
        </w:rPr>
        <w:t>[11]</w:t>
      </w:r>
      <w:r w:rsidRPr="006A5A07">
        <w:rPr>
          <w:rFonts w:cs="Times New Roman"/>
          <w:noProof/>
        </w:rPr>
        <w:tab/>
        <w:t xml:space="preserve">A. Mihailidis, J. Boger, M. Canido, and J. Hoey, "The use of an intelligent prompting system for people with dementia," </w:t>
      </w:r>
      <w:r w:rsidRPr="006A5A07">
        <w:rPr>
          <w:rFonts w:cs="Times New Roman"/>
          <w:i/>
          <w:noProof/>
        </w:rPr>
        <w:t xml:space="preserve">interactions, </w:t>
      </w:r>
      <w:r w:rsidRPr="006A5A07">
        <w:rPr>
          <w:rFonts w:cs="Times New Roman"/>
          <w:noProof/>
        </w:rPr>
        <w:t>vol. 14, pp. 34-37, 2007.</w:t>
      </w:r>
    </w:p>
    <w:p w14:paraId="117245AF" w14:textId="77777777" w:rsidR="00E101BD" w:rsidRDefault="00E101BD" w:rsidP="00E101BD">
      <w:pPr>
        <w:spacing w:after="0" w:line="240" w:lineRule="auto"/>
        <w:ind w:left="720" w:hanging="720"/>
        <w:rPr>
          <w:rFonts w:cs="Times New Roman"/>
          <w:noProof/>
        </w:rPr>
      </w:pPr>
    </w:p>
    <w:p w14:paraId="67E80637" w14:textId="77777777" w:rsidR="00E101BD" w:rsidRDefault="00E101BD" w:rsidP="00E101BD">
      <w:pPr>
        <w:spacing w:after="0" w:line="240" w:lineRule="auto"/>
        <w:ind w:left="720" w:hanging="720"/>
        <w:rPr>
          <w:rFonts w:cs="Times New Roman"/>
          <w:noProof/>
        </w:rPr>
      </w:pPr>
    </w:p>
    <w:p w14:paraId="4B435C4C" w14:textId="77777777" w:rsidR="00E101BD" w:rsidRDefault="00E101BD" w:rsidP="00E101BD">
      <w:pPr>
        <w:spacing w:after="0" w:line="240" w:lineRule="auto"/>
        <w:ind w:left="720" w:hanging="720"/>
        <w:rPr>
          <w:rFonts w:cs="Times New Roman"/>
          <w:noProof/>
        </w:rPr>
      </w:pPr>
    </w:p>
    <w:p w14:paraId="7238B429" w14:textId="77777777" w:rsidR="00E101BD" w:rsidRPr="006A5A07" w:rsidRDefault="00E101BD" w:rsidP="00E101BD">
      <w:pPr>
        <w:spacing w:after="0" w:line="240" w:lineRule="auto"/>
        <w:ind w:left="720" w:hanging="720"/>
        <w:rPr>
          <w:rFonts w:cs="Times New Roman"/>
          <w:noProof/>
        </w:rPr>
      </w:pPr>
      <w:r w:rsidRPr="006A5A07">
        <w:rPr>
          <w:rFonts w:cs="Times New Roman"/>
          <w:noProof/>
        </w:rPr>
        <w:t>[12]</w:t>
      </w:r>
      <w:r w:rsidRPr="006A5A07">
        <w:rPr>
          <w:rFonts w:cs="Times New Roman"/>
          <w:noProof/>
        </w:rPr>
        <w:tab/>
        <w:t>Y. Theng, A. B. Dahlan, M. L. Akmal, and T. Z. Myint, "An exploratory study on senior citizens' perceptions of the Nintendo Wii: the case of Singapore," presented at the Proceedings of the 3rd International Convention on Rehabilitation Engineering \&amp; Assistive Technology, Singapore, 2009.</w:t>
      </w:r>
    </w:p>
    <w:p w14:paraId="04647FF6" w14:textId="77777777" w:rsidR="00E101BD" w:rsidRDefault="00E101BD" w:rsidP="00E101BD">
      <w:pPr>
        <w:spacing w:after="0" w:line="240" w:lineRule="auto"/>
        <w:ind w:left="720" w:hanging="720"/>
        <w:rPr>
          <w:rFonts w:cs="Times New Roman"/>
          <w:noProof/>
        </w:rPr>
      </w:pPr>
    </w:p>
    <w:p w14:paraId="1E8DA59C" w14:textId="77777777" w:rsidR="00E101BD" w:rsidRPr="006A5A07" w:rsidRDefault="00E101BD" w:rsidP="00E101BD">
      <w:pPr>
        <w:spacing w:after="0" w:line="240" w:lineRule="auto"/>
        <w:ind w:left="720" w:hanging="720"/>
        <w:rPr>
          <w:rFonts w:cs="Times New Roman"/>
          <w:noProof/>
        </w:rPr>
      </w:pPr>
      <w:r w:rsidRPr="006A5A07">
        <w:rPr>
          <w:rFonts w:cs="Times New Roman"/>
          <w:noProof/>
        </w:rPr>
        <w:t>[13]</w:t>
      </w:r>
      <w:r w:rsidRPr="006A5A07">
        <w:rPr>
          <w:rFonts w:cs="Times New Roman"/>
          <w:noProof/>
        </w:rPr>
        <w:tab/>
        <w:t xml:space="preserve">N. Alm, R. Dye, G. Gowans, J. Campbell, A. Astell, and M. Ellis, "A Communication Support System for Older People with Dementia," </w:t>
      </w:r>
      <w:r w:rsidRPr="006A5A07">
        <w:rPr>
          <w:rFonts w:cs="Times New Roman"/>
          <w:i/>
          <w:noProof/>
        </w:rPr>
        <w:t xml:space="preserve">Computer, </w:t>
      </w:r>
      <w:r w:rsidRPr="006A5A07">
        <w:rPr>
          <w:rFonts w:cs="Times New Roman"/>
          <w:noProof/>
        </w:rPr>
        <w:t>vol. 40, pp. 35-41, 2007.</w:t>
      </w:r>
    </w:p>
    <w:p w14:paraId="3B170FB7" w14:textId="77777777" w:rsidR="00E101BD" w:rsidRDefault="00E101BD" w:rsidP="00E101BD">
      <w:pPr>
        <w:spacing w:after="0" w:line="240" w:lineRule="auto"/>
        <w:ind w:left="720" w:hanging="720"/>
        <w:rPr>
          <w:rFonts w:cs="Times New Roman"/>
          <w:noProof/>
        </w:rPr>
      </w:pPr>
    </w:p>
    <w:p w14:paraId="7EC2A23D" w14:textId="77777777" w:rsidR="00E101BD" w:rsidRPr="006A5A07" w:rsidRDefault="00E101BD" w:rsidP="00E101BD">
      <w:pPr>
        <w:spacing w:after="0" w:line="240" w:lineRule="auto"/>
        <w:ind w:left="720" w:hanging="720"/>
        <w:rPr>
          <w:rFonts w:cs="Times New Roman"/>
          <w:noProof/>
        </w:rPr>
      </w:pPr>
      <w:r w:rsidRPr="006A5A07">
        <w:rPr>
          <w:rFonts w:cs="Times New Roman"/>
          <w:noProof/>
        </w:rPr>
        <w:t>[14]</w:t>
      </w:r>
      <w:r w:rsidRPr="006A5A07">
        <w:rPr>
          <w:rFonts w:cs="Times New Roman"/>
          <w:noProof/>
        </w:rPr>
        <w:tab/>
        <w:t xml:space="preserve">P. Riley, N. Alm, and A. Newell, "An interactive tool to promote musical creativity in people with dementia," </w:t>
      </w:r>
      <w:r w:rsidRPr="006A5A07">
        <w:rPr>
          <w:rFonts w:cs="Times New Roman"/>
          <w:i/>
          <w:noProof/>
        </w:rPr>
        <w:t xml:space="preserve">Computers in Human Behavior, </w:t>
      </w:r>
      <w:r w:rsidRPr="006A5A07">
        <w:rPr>
          <w:rFonts w:cs="Times New Roman"/>
          <w:noProof/>
        </w:rPr>
        <w:t>vol. 25, pp. 599-608, 2009.</w:t>
      </w:r>
    </w:p>
    <w:p w14:paraId="0BD6F84C" w14:textId="77777777" w:rsidR="00E101BD" w:rsidRDefault="00E101BD" w:rsidP="00E101BD">
      <w:pPr>
        <w:spacing w:after="0" w:line="240" w:lineRule="auto"/>
        <w:ind w:left="720" w:hanging="720"/>
        <w:rPr>
          <w:rFonts w:cs="Times New Roman"/>
          <w:noProof/>
        </w:rPr>
      </w:pPr>
    </w:p>
    <w:p w14:paraId="51003215" w14:textId="77777777" w:rsidR="00E101BD" w:rsidRPr="006A5A07" w:rsidRDefault="00E101BD" w:rsidP="00E101BD">
      <w:pPr>
        <w:spacing w:after="0" w:line="240" w:lineRule="auto"/>
        <w:ind w:left="720" w:hanging="720"/>
        <w:rPr>
          <w:rFonts w:cs="Times New Roman"/>
          <w:noProof/>
        </w:rPr>
      </w:pPr>
      <w:r w:rsidRPr="006A5A07">
        <w:rPr>
          <w:rFonts w:cs="Times New Roman"/>
          <w:noProof/>
        </w:rPr>
        <w:t>[15]</w:t>
      </w:r>
      <w:r w:rsidRPr="006A5A07">
        <w:rPr>
          <w:rFonts w:cs="Times New Roman"/>
          <w:noProof/>
        </w:rPr>
        <w:tab/>
        <w:t>S. Blunsden, B. Richards, J. Boger, A. Mihailidis, T. Bartindale, D. Jackson, P. Olivier, and J. Hoey, "Design and prototype of a device to engage cognitively disabled older adults in visual artwork," presented at the Proceedings of the 2nd International Conference on PErvasive Technologies Related to Assistive Environments, Corfu, Greece, 2009.</w:t>
      </w:r>
    </w:p>
    <w:p w14:paraId="0F8E2B7F" w14:textId="77777777" w:rsidR="00E101BD" w:rsidRDefault="00E101BD" w:rsidP="00E101BD">
      <w:pPr>
        <w:spacing w:after="0" w:line="240" w:lineRule="auto"/>
        <w:ind w:left="720" w:hanging="720"/>
        <w:rPr>
          <w:rFonts w:cs="Times New Roman"/>
          <w:noProof/>
        </w:rPr>
      </w:pPr>
    </w:p>
    <w:p w14:paraId="5C274EC6" w14:textId="77777777" w:rsidR="00E101BD" w:rsidRPr="006A5A07" w:rsidRDefault="00E101BD" w:rsidP="00E101BD">
      <w:pPr>
        <w:spacing w:after="0" w:line="240" w:lineRule="auto"/>
        <w:ind w:left="720" w:hanging="720"/>
        <w:rPr>
          <w:rFonts w:cs="Times New Roman"/>
          <w:noProof/>
        </w:rPr>
      </w:pPr>
      <w:r w:rsidRPr="006A5A07">
        <w:rPr>
          <w:rFonts w:cs="Times New Roman"/>
          <w:noProof/>
        </w:rPr>
        <w:t>[16]</w:t>
      </w:r>
      <w:r w:rsidRPr="006A5A07">
        <w:rPr>
          <w:rFonts w:cs="Times New Roman"/>
          <w:noProof/>
        </w:rPr>
        <w:tab/>
        <w:t xml:space="preserve">C. O'Brien and C. Taylor, "Life expectancy still improving for all but men narrow the gap," in </w:t>
      </w:r>
      <w:r w:rsidRPr="006A5A07">
        <w:rPr>
          <w:rFonts w:cs="Times New Roman"/>
          <w:i/>
          <w:noProof/>
        </w:rPr>
        <w:t>The Irish Times</w:t>
      </w:r>
      <w:r w:rsidRPr="006A5A07">
        <w:rPr>
          <w:rFonts w:cs="Times New Roman"/>
          <w:noProof/>
        </w:rPr>
        <w:t>, ed, 2009.</w:t>
      </w:r>
      <w:r>
        <w:rPr>
          <w:rFonts w:cs="Times New Roman"/>
          <w:noProof/>
        </w:rPr>
        <w:t xml:space="preserve"> Last accessed 27/05/2011</w:t>
      </w:r>
    </w:p>
    <w:p w14:paraId="6B05DF23" w14:textId="77777777" w:rsidR="00E101BD" w:rsidRDefault="00E101BD" w:rsidP="00E101BD">
      <w:pPr>
        <w:spacing w:after="0" w:line="240" w:lineRule="auto"/>
        <w:ind w:left="720" w:hanging="720"/>
        <w:rPr>
          <w:rFonts w:cs="Times New Roman"/>
          <w:noProof/>
        </w:rPr>
      </w:pPr>
    </w:p>
    <w:p w14:paraId="5B4E406B" w14:textId="77777777" w:rsidR="00E101BD" w:rsidRPr="006A5A07" w:rsidRDefault="00E101BD" w:rsidP="00E101BD">
      <w:pPr>
        <w:spacing w:after="0" w:line="240" w:lineRule="auto"/>
        <w:ind w:left="720" w:hanging="720"/>
        <w:rPr>
          <w:rFonts w:cs="Times New Roman"/>
          <w:noProof/>
        </w:rPr>
      </w:pPr>
      <w:r w:rsidRPr="006A5A07">
        <w:rPr>
          <w:rFonts w:cs="Times New Roman"/>
          <w:noProof/>
        </w:rPr>
        <w:t>[17]</w:t>
      </w:r>
      <w:r w:rsidRPr="006A5A07">
        <w:rPr>
          <w:rFonts w:cs="Times New Roman"/>
          <w:noProof/>
        </w:rPr>
        <w:tab/>
        <w:t xml:space="preserve">A. J. Astell, M. P. Ellis, L. Bernardi, N. Alm, R. Dye, G. Gowans, and J. Campbell, "Using a touch screen computer to support relationships between people with dementia and caregivers," </w:t>
      </w:r>
      <w:r w:rsidRPr="006A5A07">
        <w:rPr>
          <w:rFonts w:cs="Times New Roman"/>
          <w:i/>
          <w:noProof/>
        </w:rPr>
        <w:t xml:space="preserve">Interacting with Computers, </w:t>
      </w:r>
      <w:r w:rsidRPr="006A5A07">
        <w:rPr>
          <w:rFonts w:cs="Times New Roman"/>
          <w:noProof/>
        </w:rPr>
        <w:t>vol. 22, pp. 267-275, 2010.</w:t>
      </w:r>
    </w:p>
    <w:p w14:paraId="640A28B4" w14:textId="77777777" w:rsidR="00E101BD" w:rsidRDefault="00E101BD" w:rsidP="00E101BD">
      <w:pPr>
        <w:spacing w:after="0" w:line="240" w:lineRule="auto"/>
        <w:ind w:left="720" w:hanging="720"/>
        <w:rPr>
          <w:rFonts w:cs="Times New Roman"/>
          <w:noProof/>
        </w:rPr>
      </w:pPr>
    </w:p>
    <w:p w14:paraId="74C86771" w14:textId="77777777" w:rsidR="00E101BD" w:rsidRPr="006A5A07" w:rsidRDefault="00E101BD" w:rsidP="00E101BD">
      <w:pPr>
        <w:spacing w:after="0" w:line="240" w:lineRule="auto"/>
        <w:ind w:left="720" w:hanging="720"/>
        <w:rPr>
          <w:rFonts w:cs="Times New Roman"/>
          <w:noProof/>
        </w:rPr>
      </w:pPr>
      <w:r w:rsidRPr="006A5A07">
        <w:rPr>
          <w:rFonts w:cs="Times New Roman"/>
          <w:noProof/>
        </w:rPr>
        <w:t>[18]</w:t>
      </w:r>
      <w:r w:rsidRPr="006A5A07">
        <w:rPr>
          <w:rFonts w:cs="Times New Roman"/>
          <w:noProof/>
        </w:rPr>
        <w:tab/>
        <w:t>M. Mulvenna, S. Martin, S. S, venstedt, J. Bengtsson, F. Meiland, R. M. Dr, es, M. Hettinga, F. Moelaert, and D. Craig, "Designing \&amp; evaluating a cognitive prosthetic for people with mild dementia," presented at the Proceedings of the 28th Annual European Conference on Cognitive Ergonomics, Delft, Netherlands, 2010.</w:t>
      </w:r>
    </w:p>
    <w:p w14:paraId="47354306" w14:textId="77777777" w:rsidR="00E101BD" w:rsidRDefault="00E101BD" w:rsidP="00E101BD">
      <w:pPr>
        <w:spacing w:after="0" w:line="240" w:lineRule="auto"/>
        <w:ind w:left="720" w:hanging="720"/>
        <w:rPr>
          <w:rFonts w:cs="Times New Roman"/>
          <w:noProof/>
        </w:rPr>
      </w:pPr>
    </w:p>
    <w:p w14:paraId="61592973" w14:textId="77777777" w:rsidR="00E101BD" w:rsidRPr="006A5A07" w:rsidRDefault="00E101BD" w:rsidP="00E101BD">
      <w:pPr>
        <w:spacing w:after="0" w:line="240" w:lineRule="auto"/>
        <w:ind w:left="720" w:hanging="720"/>
        <w:rPr>
          <w:rFonts w:cs="Times New Roman"/>
          <w:noProof/>
        </w:rPr>
      </w:pPr>
      <w:r w:rsidRPr="006A5A07">
        <w:rPr>
          <w:rFonts w:cs="Times New Roman"/>
          <w:noProof/>
        </w:rPr>
        <w:t>[19]</w:t>
      </w:r>
      <w:r w:rsidRPr="006A5A07">
        <w:rPr>
          <w:rFonts w:cs="Times New Roman"/>
          <w:noProof/>
        </w:rPr>
        <w:tab/>
        <w:t xml:space="preserve">A. Singh-Manoux and M. Kivimäki, "The importance of cognitive ageing for understanding dementia," </w:t>
      </w:r>
      <w:r w:rsidRPr="006A5A07">
        <w:rPr>
          <w:rFonts w:cs="Times New Roman"/>
          <w:i/>
          <w:noProof/>
        </w:rPr>
        <w:t xml:space="preserve">AGE, </w:t>
      </w:r>
      <w:r w:rsidRPr="006A5A07">
        <w:rPr>
          <w:rFonts w:cs="Times New Roman"/>
          <w:noProof/>
        </w:rPr>
        <w:t>vol. 32, pp. 509-512, 2010.</w:t>
      </w:r>
    </w:p>
    <w:p w14:paraId="34980CAD" w14:textId="77777777" w:rsidR="00E101BD" w:rsidRDefault="00E101BD" w:rsidP="00E101BD">
      <w:pPr>
        <w:spacing w:after="0" w:line="240" w:lineRule="auto"/>
        <w:ind w:left="720" w:hanging="720"/>
        <w:rPr>
          <w:rFonts w:cs="Times New Roman"/>
          <w:noProof/>
        </w:rPr>
      </w:pPr>
    </w:p>
    <w:p w14:paraId="482B11E7" w14:textId="77777777" w:rsidR="00E101BD" w:rsidRPr="006A5A07" w:rsidRDefault="00E101BD" w:rsidP="00E101BD">
      <w:pPr>
        <w:spacing w:after="0" w:line="240" w:lineRule="auto"/>
        <w:ind w:left="720" w:hanging="720"/>
        <w:rPr>
          <w:rFonts w:cs="Times New Roman"/>
          <w:noProof/>
        </w:rPr>
      </w:pPr>
      <w:r w:rsidRPr="006A5A07">
        <w:rPr>
          <w:rFonts w:cs="Times New Roman"/>
          <w:noProof/>
        </w:rPr>
        <w:t>[20]</w:t>
      </w:r>
      <w:r w:rsidRPr="006A5A07">
        <w:rPr>
          <w:rFonts w:cs="Times New Roman"/>
          <w:noProof/>
        </w:rPr>
        <w:tab/>
        <w:t>W. Ijsselsteijn, H. H. Nap, Y. d. Kort, and K. Poels, "Digital game design for elderly users," presented at the Proceedings of the 2007 conference on Future Play, Toronto, Canada, 2007.</w:t>
      </w:r>
    </w:p>
    <w:p w14:paraId="375AA894" w14:textId="77777777" w:rsidR="00E101BD" w:rsidRDefault="00E101BD" w:rsidP="00E101BD">
      <w:pPr>
        <w:spacing w:after="0" w:line="240" w:lineRule="auto"/>
        <w:ind w:left="720" w:hanging="720"/>
        <w:rPr>
          <w:rFonts w:cs="Times New Roman"/>
          <w:noProof/>
        </w:rPr>
      </w:pPr>
    </w:p>
    <w:p w14:paraId="2C02118E" w14:textId="77777777" w:rsidR="00E101BD" w:rsidRPr="006A5A07" w:rsidRDefault="00E101BD" w:rsidP="00E101BD">
      <w:pPr>
        <w:spacing w:after="0" w:line="240" w:lineRule="auto"/>
        <w:ind w:left="720" w:hanging="720"/>
        <w:rPr>
          <w:rFonts w:cs="Times New Roman"/>
          <w:noProof/>
        </w:rPr>
      </w:pPr>
      <w:r w:rsidRPr="006A5A07">
        <w:rPr>
          <w:rFonts w:cs="Times New Roman"/>
          <w:noProof/>
        </w:rPr>
        <w:t>[21]</w:t>
      </w:r>
      <w:r w:rsidRPr="006A5A07">
        <w:rPr>
          <w:rFonts w:cs="Times New Roman"/>
          <w:noProof/>
        </w:rPr>
        <w:tab/>
        <w:t xml:space="preserve">F. Boller and M. M. Forbes, "History of dementia and dementia in history: An overview," </w:t>
      </w:r>
      <w:r w:rsidRPr="006A5A07">
        <w:rPr>
          <w:rFonts w:cs="Times New Roman"/>
          <w:i/>
          <w:noProof/>
        </w:rPr>
        <w:t xml:space="preserve">Journal of the Neurological Sciences, </w:t>
      </w:r>
      <w:r w:rsidRPr="006A5A07">
        <w:rPr>
          <w:rFonts w:cs="Times New Roman"/>
          <w:noProof/>
        </w:rPr>
        <w:t>vol. 158, pp. 125-133, 1998.</w:t>
      </w:r>
    </w:p>
    <w:p w14:paraId="66683B9E" w14:textId="77777777" w:rsidR="00E101BD" w:rsidRDefault="00E101BD" w:rsidP="00E101BD">
      <w:pPr>
        <w:spacing w:after="0" w:line="240" w:lineRule="auto"/>
        <w:ind w:left="720" w:hanging="720"/>
        <w:rPr>
          <w:rFonts w:cs="Times New Roman"/>
          <w:noProof/>
        </w:rPr>
      </w:pPr>
    </w:p>
    <w:p w14:paraId="47C3FDBB" w14:textId="77777777" w:rsidR="00E101BD" w:rsidRPr="006A5A07" w:rsidRDefault="00E101BD" w:rsidP="00E101BD">
      <w:pPr>
        <w:spacing w:after="0" w:line="240" w:lineRule="auto"/>
        <w:ind w:left="720" w:hanging="720"/>
        <w:rPr>
          <w:rFonts w:cs="Times New Roman"/>
          <w:noProof/>
        </w:rPr>
      </w:pPr>
      <w:r w:rsidRPr="006A5A07">
        <w:rPr>
          <w:rFonts w:cs="Times New Roman"/>
          <w:noProof/>
        </w:rPr>
        <w:t>[22]</w:t>
      </w:r>
      <w:r w:rsidRPr="006A5A07">
        <w:rPr>
          <w:rFonts w:cs="Times New Roman"/>
          <w:noProof/>
        </w:rPr>
        <w:tab/>
        <w:t xml:space="preserve">D. B. Kaplan and B. Berkman, "Dementia care: A global concern and social work challenge," </w:t>
      </w:r>
      <w:r w:rsidRPr="006A5A07">
        <w:rPr>
          <w:rFonts w:cs="Times New Roman"/>
          <w:i/>
          <w:noProof/>
        </w:rPr>
        <w:t xml:space="preserve">International Social Work, </w:t>
      </w:r>
      <w:r w:rsidRPr="006A5A07">
        <w:rPr>
          <w:rFonts w:cs="Times New Roman"/>
          <w:noProof/>
        </w:rPr>
        <w:t>vol. 54, pp. 361-373, 2011.</w:t>
      </w:r>
    </w:p>
    <w:p w14:paraId="44E9C6E6" w14:textId="77777777" w:rsidR="00E101BD" w:rsidRDefault="00E101BD" w:rsidP="00E101BD">
      <w:pPr>
        <w:spacing w:after="0" w:line="240" w:lineRule="auto"/>
        <w:ind w:left="720" w:hanging="720"/>
        <w:rPr>
          <w:rFonts w:cs="Times New Roman"/>
          <w:noProof/>
        </w:rPr>
      </w:pPr>
    </w:p>
    <w:p w14:paraId="578048D5" w14:textId="77777777" w:rsidR="00E101BD" w:rsidRPr="006A5A07" w:rsidRDefault="00E101BD" w:rsidP="00E101BD">
      <w:pPr>
        <w:spacing w:after="0" w:line="240" w:lineRule="auto"/>
        <w:ind w:left="720" w:hanging="720"/>
        <w:rPr>
          <w:rFonts w:cs="Times New Roman"/>
          <w:noProof/>
        </w:rPr>
      </w:pPr>
      <w:r w:rsidRPr="006A5A07">
        <w:rPr>
          <w:rFonts w:cs="Times New Roman"/>
          <w:noProof/>
        </w:rPr>
        <w:t>[23]</w:t>
      </w:r>
      <w:r w:rsidRPr="006A5A07">
        <w:rPr>
          <w:rFonts w:cs="Times New Roman"/>
          <w:noProof/>
        </w:rPr>
        <w:tab/>
        <w:t xml:space="preserve">D. Lalanne and E. v. d. Hoven, "Supporting human memory with interactive systems," presented at the Proceedings of the 21st British HCI Group Annual </w:t>
      </w:r>
      <w:r w:rsidRPr="006A5A07">
        <w:rPr>
          <w:rFonts w:cs="Times New Roman"/>
          <w:noProof/>
        </w:rPr>
        <w:lastRenderedPageBreak/>
        <w:t>Conference on People and Computers: HCI...but not as we know it - Volume 2, University of Lancaster, United Kingdom, 2007.</w:t>
      </w:r>
    </w:p>
    <w:p w14:paraId="6F770711" w14:textId="77777777" w:rsidR="00E101BD" w:rsidRPr="006A5A07" w:rsidRDefault="00E101BD" w:rsidP="00E101BD">
      <w:pPr>
        <w:spacing w:after="0" w:line="240" w:lineRule="auto"/>
        <w:ind w:left="720" w:hanging="720"/>
        <w:rPr>
          <w:rFonts w:cs="Times New Roman"/>
          <w:noProof/>
        </w:rPr>
      </w:pPr>
      <w:r w:rsidRPr="006A5A07">
        <w:rPr>
          <w:rFonts w:cs="Times New Roman"/>
          <w:noProof/>
        </w:rPr>
        <w:t>[24]</w:t>
      </w:r>
      <w:r w:rsidRPr="006A5A07">
        <w:rPr>
          <w:rFonts w:cs="Times New Roman"/>
          <w:noProof/>
        </w:rPr>
        <w:tab/>
        <w:t>N. Alm, R. Dye, G. Gowans, J. Campbell, A. Astell, and M. Ellis, "Designing an interface usable by people with dementia," presented at the Proceedings of the 2003 conference on Universal usability, Vancouver, British Columbia, Canada, 2003.</w:t>
      </w:r>
    </w:p>
    <w:p w14:paraId="44570266" w14:textId="77777777" w:rsidR="00E101BD" w:rsidRDefault="00E101BD" w:rsidP="00E101BD">
      <w:pPr>
        <w:spacing w:after="0" w:line="240" w:lineRule="auto"/>
        <w:ind w:left="720" w:hanging="720"/>
        <w:rPr>
          <w:rFonts w:cs="Times New Roman"/>
          <w:noProof/>
        </w:rPr>
      </w:pPr>
    </w:p>
    <w:p w14:paraId="5903DA32" w14:textId="77777777" w:rsidR="00E101BD" w:rsidRPr="006A5A07" w:rsidRDefault="00E101BD" w:rsidP="00E101BD">
      <w:pPr>
        <w:spacing w:after="0" w:line="240" w:lineRule="auto"/>
        <w:ind w:left="720" w:hanging="720"/>
        <w:rPr>
          <w:rFonts w:cs="Times New Roman"/>
          <w:noProof/>
        </w:rPr>
      </w:pPr>
      <w:r w:rsidRPr="006A5A07">
        <w:rPr>
          <w:rFonts w:cs="Times New Roman"/>
          <w:noProof/>
        </w:rPr>
        <w:t>[25]</w:t>
      </w:r>
      <w:r w:rsidRPr="006A5A07">
        <w:rPr>
          <w:rFonts w:cs="Times New Roman"/>
          <w:noProof/>
        </w:rPr>
        <w:tab/>
        <w:t xml:space="preserve">R. D. Terry, "Alzheimer’s Disease and the Aging Brain," </w:t>
      </w:r>
      <w:r w:rsidRPr="006A5A07">
        <w:rPr>
          <w:rFonts w:cs="Times New Roman"/>
          <w:i/>
          <w:noProof/>
        </w:rPr>
        <w:t xml:space="preserve">Journal of Geriatric Psychiatry and Neurology, </w:t>
      </w:r>
      <w:r w:rsidRPr="006A5A07">
        <w:rPr>
          <w:rFonts w:cs="Times New Roman"/>
          <w:noProof/>
        </w:rPr>
        <w:t>vol. 19, pp. 125-128, 2006.</w:t>
      </w:r>
    </w:p>
    <w:p w14:paraId="03D69386" w14:textId="77777777" w:rsidR="00E101BD" w:rsidRDefault="00E101BD" w:rsidP="00E101BD">
      <w:pPr>
        <w:spacing w:after="0" w:line="240" w:lineRule="auto"/>
        <w:ind w:left="720" w:hanging="720"/>
        <w:rPr>
          <w:rFonts w:cs="Times New Roman"/>
          <w:noProof/>
        </w:rPr>
      </w:pPr>
    </w:p>
    <w:p w14:paraId="59E6299C" w14:textId="77777777" w:rsidR="00E101BD" w:rsidRPr="006A5A07" w:rsidRDefault="00E101BD" w:rsidP="00E101BD">
      <w:pPr>
        <w:spacing w:after="0" w:line="240" w:lineRule="auto"/>
        <w:ind w:left="720" w:hanging="720"/>
        <w:rPr>
          <w:rFonts w:cs="Times New Roman"/>
          <w:noProof/>
        </w:rPr>
      </w:pPr>
      <w:r w:rsidRPr="006A5A07">
        <w:rPr>
          <w:rFonts w:cs="Times New Roman"/>
          <w:noProof/>
        </w:rPr>
        <w:t>[26]</w:t>
      </w:r>
      <w:r w:rsidRPr="006A5A07">
        <w:rPr>
          <w:rFonts w:cs="Times New Roman"/>
          <w:noProof/>
        </w:rPr>
        <w:tab/>
        <w:t xml:space="preserve">N. C. Berchtold and C. W. Cotman, "Evolution in the Conceptualization of Dementia and Alzheimer's Disease: Greco-Roman Period to the 1960s," </w:t>
      </w:r>
      <w:r w:rsidRPr="006A5A07">
        <w:rPr>
          <w:rFonts w:cs="Times New Roman"/>
          <w:i/>
          <w:noProof/>
        </w:rPr>
        <w:t xml:space="preserve">Neurobiology of Aging, </w:t>
      </w:r>
      <w:r w:rsidRPr="006A5A07">
        <w:rPr>
          <w:rFonts w:cs="Times New Roman"/>
          <w:noProof/>
        </w:rPr>
        <w:t>vol. 19, pp. 173-189, 1998.</w:t>
      </w:r>
    </w:p>
    <w:p w14:paraId="6DD72CC5" w14:textId="77777777" w:rsidR="00E101BD" w:rsidRDefault="00E101BD" w:rsidP="00E101BD">
      <w:pPr>
        <w:spacing w:after="0" w:line="240" w:lineRule="auto"/>
        <w:ind w:left="720" w:hanging="720"/>
        <w:rPr>
          <w:rFonts w:cs="Times New Roman"/>
          <w:noProof/>
        </w:rPr>
      </w:pPr>
    </w:p>
    <w:p w14:paraId="72DD7F5E" w14:textId="77777777" w:rsidR="00E101BD" w:rsidRPr="006A5A07" w:rsidRDefault="00E101BD" w:rsidP="00E101BD">
      <w:pPr>
        <w:spacing w:after="0" w:line="240" w:lineRule="auto"/>
        <w:ind w:left="720" w:hanging="720"/>
        <w:rPr>
          <w:rFonts w:cs="Times New Roman"/>
          <w:noProof/>
        </w:rPr>
      </w:pPr>
      <w:r w:rsidRPr="006A5A07">
        <w:rPr>
          <w:rFonts w:cs="Times New Roman"/>
          <w:noProof/>
        </w:rPr>
        <w:t>[27]</w:t>
      </w:r>
      <w:r w:rsidRPr="006A5A07">
        <w:rPr>
          <w:rFonts w:cs="Times New Roman"/>
          <w:noProof/>
        </w:rPr>
        <w:tab/>
        <w:t xml:space="preserve">E. Dishman and M. C. Carrillo, "Perspective on everyday technologies for Alzheimer's care: Research findings, directions, and challenges," </w:t>
      </w:r>
      <w:r w:rsidRPr="006A5A07">
        <w:rPr>
          <w:rFonts w:cs="Times New Roman"/>
          <w:i/>
          <w:noProof/>
        </w:rPr>
        <w:t xml:space="preserve">Alzheimer's and Dementia, </w:t>
      </w:r>
      <w:r w:rsidRPr="006A5A07">
        <w:rPr>
          <w:rFonts w:cs="Times New Roman"/>
          <w:noProof/>
        </w:rPr>
        <w:t>vol. 3, pp. 227-234, 2007.</w:t>
      </w:r>
    </w:p>
    <w:p w14:paraId="366C3874" w14:textId="77777777" w:rsidR="00E101BD" w:rsidRDefault="00E101BD" w:rsidP="00E101BD">
      <w:pPr>
        <w:spacing w:after="0" w:line="240" w:lineRule="auto"/>
        <w:ind w:left="720" w:hanging="720"/>
        <w:rPr>
          <w:rFonts w:cs="Times New Roman"/>
          <w:noProof/>
        </w:rPr>
      </w:pPr>
    </w:p>
    <w:p w14:paraId="70BE84FE" w14:textId="77777777" w:rsidR="00E101BD" w:rsidRPr="006A5A07" w:rsidRDefault="00E101BD" w:rsidP="00E101BD">
      <w:pPr>
        <w:spacing w:after="0" w:line="240" w:lineRule="auto"/>
        <w:ind w:left="720" w:hanging="720"/>
        <w:rPr>
          <w:rFonts w:cs="Times New Roman"/>
          <w:noProof/>
        </w:rPr>
      </w:pPr>
      <w:r w:rsidRPr="006A5A07">
        <w:rPr>
          <w:rFonts w:cs="Times New Roman"/>
          <w:noProof/>
        </w:rPr>
        <w:t>[28]</w:t>
      </w:r>
      <w:r w:rsidRPr="006A5A07">
        <w:rPr>
          <w:rFonts w:cs="Times New Roman"/>
          <w:noProof/>
        </w:rPr>
        <w:tab/>
        <w:t>N. Caprani, N. Dwyer, K. Harrison, and K. O. Brien, "Remember when: development of an interactive reminiscence device," presented at the CHI '05 extended abstracts on Human factors in computing systems, Portland, OR, USA, 2005.</w:t>
      </w:r>
    </w:p>
    <w:p w14:paraId="5800EFB8" w14:textId="77777777" w:rsidR="00E101BD" w:rsidRDefault="00E101BD" w:rsidP="00E101BD">
      <w:pPr>
        <w:spacing w:after="0" w:line="240" w:lineRule="auto"/>
        <w:ind w:left="720" w:hanging="720"/>
        <w:rPr>
          <w:rFonts w:cs="Times New Roman"/>
          <w:noProof/>
        </w:rPr>
      </w:pPr>
    </w:p>
    <w:p w14:paraId="36F951F7" w14:textId="77777777" w:rsidR="00E101BD" w:rsidRPr="006A5A07" w:rsidRDefault="00E101BD" w:rsidP="00E101BD">
      <w:pPr>
        <w:spacing w:after="0" w:line="240" w:lineRule="auto"/>
        <w:ind w:left="720" w:hanging="720"/>
        <w:rPr>
          <w:rFonts w:cs="Times New Roman"/>
          <w:noProof/>
        </w:rPr>
      </w:pPr>
      <w:r w:rsidRPr="006A5A07">
        <w:rPr>
          <w:rFonts w:cs="Times New Roman"/>
          <w:noProof/>
        </w:rPr>
        <w:t>[29]</w:t>
      </w:r>
      <w:r w:rsidRPr="006A5A07">
        <w:rPr>
          <w:rFonts w:cs="Times New Roman"/>
          <w:noProof/>
        </w:rPr>
        <w:tab/>
        <w:t xml:space="preserve">J. Chen, K. Lin, and Y. Chen, "Risk Factors for Dementia," </w:t>
      </w:r>
      <w:r w:rsidRPr="006A5A07">
        <w:rPr>
          <w:rFonts w:cs="Times New Roman"/>
          <w:i/>
          <w:noProof/>
        </w:rPr>
        <w:t xml:space="preserve">Journal of the Formosan Medical Association, </w:t>
      </w:r>
      <w:r w:rsidRPr="006A5A07">
        <w:rPr>
          <w:rFonts w:cs="Times New Roman"/>
          <w:noProof/>
        </w:rPr>
        <w:t>vol. 108, pp. 754-764, 2009.</w:t>
      </w:r>
    </w:p>
    <w:p w14:paraId="15CA4EB2" w14:textId="77777777" w:rsidR="00E101BD" w:rsidRDefault="00E101BD" w:rsidP="00E101BD">
      <w:pPr>
        <w:spacing w:after="0" w:line="240" w:lineRule="auto"/>
        <w:ind w:left="720" w:hanging="720"/>
        <w:rPr>
          <w:rFonts w:cs="Times New Roman"/>
          <w:noProof/>
        </w:rPr>
      </w:pPr>
    </w:p>
    <w:p w14:paraId="0D39AD9A" w14:textId="77777777" w:rsidR="00E101BD" w:rsidRDefault="00E101BD" w:rsidP="00E101BD">
      <w:pPr>
        <w:spacing w:after="0" w:line="240" w:lineRule="auto"/>
        <w:ind w:left="720" w:hanging="720"/>
        <w:rPr>
          <w:rFonts w:cs="Times New Roman"/>
          <w:noProof/>
        </w:rPr>
      </w:pPr>
      <w:r w:rsidRPr="006A5A07">
        <w:rPr>
          <w:rFonts w:cs="Times New Roman"/>
          <w:noProof/>
        </w:rPr>
        <w:t>[30]</w:t>
      </w:r>
      <w:r w:rsidRPr="006A5A07">
        <w:rPr>
          <w:rFonts w:cs="Times New Roman"/>
          <w:noProof/>
        </w:rPr>
        <w:tab/>
        <w:t>Alzheimer</w:t>
      </w:r>
      <w:r>
        <w:rPr>
          <w:rFonts w:cs="Times New Roman"/>
          <w:noProof/>
        </w:rPr>
        <w:t>'</w:t>
      </w:r>
      <w:r w:rsidRPr="006A5A07">
        <w:rPr>
          <w:rFonts w:cs="Times New Roman"/>
          <w:noProof/>
        </w:rPr>
        <w:t>s</w:t>
      </w:r>
      <w:r>
        <w:rPr>
          <w:rFonts w:cs="Times New Roman"/>
          <w:noProof/>
        </w:rPr>
        <w:t xml:space="preserve"> </w:t>
      </w:r>
      <w:r w:rsidRPr="006A5A07">
        <w:rPr>
          <w:rFonts w:cs="Times New Roman"/>
          <w:noProof/>
        </w:rPr>
        <w:t xml:space="preserve">Society. </w:t>
      </w:r>
      <w:r w:rsidRPr="006A5A07">
        <w:rPr>
          <w:rFonts w:cs="Times New Roman"/>
          <w:i/>
          <w:noProof/>
        </w:rPr>
        <w:t>What is vascular dementia?</w:t>
      </w:r>
      <w:r w:rsidRPr="006A5A07">
        <w:rPr>
          <w:rFonts w:cs="Times New Roman"/>
          <w:noProof/>
        </w:rPr>
        <w:t xml:space="preserve"> Available: http://alzheimers.org.uk/site/scripts/documents_info.php?documentID=161</w:t>
      </w:r>
      <w:r>
        <w:rPr>
          <w:rFonts w:cs="Times New Roman"/>
          <w:noProof/>
        </w:rPr>
        <w:t>. Last accessed: 20/03/2012</w:t>
      </w:r>
      <w:r w:rsidRPr="006A5A07">
        <w:rPr>
          <w:rFonts w:cs="Times New Roman"/>
          <w:noProof/>
        </w:rPr>
        <w:t>.</w:t>
      </w:r>
    </w:p>
    <w:p w14:paraId="78C5A37D" w14:textId="77777777" w:rsidR="00E101BD" w:rsidRDefault="00E101BD" w:rsidP="00E101BD">
      <w:pPr>
        <w:spacing w:after="0" w:line="240" w:lineRule="auto"/>
        <w:ind w:left="720" w:hanging="720"/>
        <w:rPr>
          <w:rFonts w:cs="Times New Roman"/>
          <w:noProof/>
        </w:rPr>
      </w:pPr>
    </w:p>
    <w:p w14:paraId="511DFB9A" w14:textId="77777777" w:rsidR="00E101BD" w:rsidRPr="006A5A07" w:rsidRDefault="00E101BD" w:rsidP="00E101BD">
      <w:pPr>
        <w:spacing w:after="0" w:line="240" w:lineRule="auto"/>
        <w:ind w:left="720" w:hanging="720"/>
        <w:rPr>
          <w:rFonts w:cs="Times New Roman"/>
          <w:noProof/>
        </w:rPr>
      </w:pPr>
      <w:r w:rsidRPr="006A5A07">
        <w:rPr>
          <w:rFonts w:cs="Times New Roman"/>
          <w:noProof/>
        </w:rPr>
        <w:t>[31]</w:t>
      </w:r>
      <w:r w:rsidRPr="006A5A07">
        <w:rPr>
          <w:rFonts w:cs="Times New Roman"/>
          <w:noProof/>
        </w:rPr>
        <w:tab/>
        <w:t xml:space="preserve">E. O'Shea. </w:t>
      </w:r>
      <w:r w:rsidRPr="006A5A07">
        <w:rPr>
          <w:rFonts w:cs="Times New Roman"/>
          <w:i/>
          <w:noProof/>
        </w:rPr>
        <w:t>Implementing Policy for Dementia Care in Ireland</w:t>
      </w:r>
      <w:r w:rsidRPr="006A5A07">
        <w:rPr>
          <w:rFonts w:cs="Times New Roman"/>
          <w:noProof/>
        </w:rPr>
        <w:t xml:space="preserve">. Available: </w:t>
      </w:r>
      <w:r w:rsidRPr="006A5A07">
        <w:t>http://www.alzheimer.ie/eng/Resources/Research/Implementing-Policy-for-Dementia-Care-in-Ireland-The-Time-for-Action-is-Now</w:t>
      </w:r>
      <w:r>
        <w:t xml:space="preserve">. Last accessed: </w:t>
      </w:r>
      <w:r>
        <w:rPr>
          <w:rFonts w:cs="Times New Roman"/>
          <w:noProof/>
        </w:rPr>
        <w:t>16/05/2011</w:t>
      </w:r>
      <w:r w:rsidRPr="006A5A07">
        <w:rPr>
          <w:rFonts w:cs="Times New Roman"/>
          <w:noProof/>
        </w:rPr>
        <w:t>.</w:t>
      </w:r>
    </w:p>
    <w:p w14:paraId="064A3344" w14:textId="77777777" w:rsidR="00E101BD" w:rsidRDefault="00E101BD" w:rsidP="00E101BD">
      <w:pPr>
        <w:spacing w:after="0" w:line="240" w:lineRule="auto"/>
        <w:ind w:left="720" w:hanging="720"/>
        <w:rPr>
          <w:rFonts w:cs="Times New Roman"/>
          <w:noProof/>
        </w:rPr>
      </w:pPr>
    </w:p>
    <w:p w14:paraId="679D75E4" w14:textId="77777777" w:rsidR="00E101BD" w:rsidRPr="006A5A07" w:rsidRDefault="00E101BD" w:rsidP="00E101BD">
      <w:pPr>
        <w:spacing w:after="0" w:line="240" w:lineRule="auto"/>
        <w:ind w:left="720" w:hanging="720"/>
        <w:rPr>
          <w:rFonts w:cs="Times New Roman"/>
          <w:noProof/>
        </w:rPr>
      </w:pPr>
      <w:r w:rsidRPr="006A5A07">
        <w:rPr>
          <w:rFonts w:cs="Times New Roman"/>
          <w:noProof/>
        </w:rPr>
        <w:t>[32]</w:t>
      </w:r>
      <w:r w:rsidRPr="006A5A07">
        <w:rPr>
          <w:rFonts w:cs="Times New Roman"/>
          <w:noProof/>
        </w:rPr>
        <w:tab/>
        <w:t>F. Makedon, R. Zhang, G. Alexandrakis, C. B. Owen, H. Huang, and A. J. Saykin, "An interactive user interface system for Alzheimer's intervention," presented at the Proceedings of the 3rd International Conference on PErvasive Technologies Related to Assistive Environments, Samos, Greece, 2010.</w:t>
      </w:r>
    </w:p>
    <w:p w14:paraId="1EC0A2E4" w14:textId="77777777" w:rsidR="00E101BD" w:rsidRDefault="00E101BD" w:rsidP="00E101BD">
      <w:pPr>
        <w:spacing w:after="0" w:line="240" w:lineRule="auto"/>
        <w:ind w:left="720" w:hanging="720"/>
        <w:rPr>
          <w:rFonts w:cs="Times New Roman"/>
          <w:noProof/>
        </w:rPr>
      </w:pPr>
    </w:p>
    <w:p w14:paraId="5F35D05B" w14:textId="77777777" w:rsidR="00E101BD" w:rsidRPr="006A5A07" w:rsidRDefault="00E101BD" w:rsidP="00E101BD">
      <w:pPr>
        <w:spacing w:after="0" w:line="240" w:lineRule="auto"/>
        <w:ind w:left="720" w:hanging="720"/>
        <w:rPr>
          <w:rFonts w:cs="Times New Roman"/>
          <w:noProof/>
        </w:rPr>
      </w:pPr>
      <w:r>
        <w:rPr>
          <w:rFonts w:cs="Times New Roman"/>
          <w:noProof/>
        </w:rPr>
        <w:t>[33]</w:t>
      </w:r>
      <w:r>
        <w:rPr>
          <w:rFonts w:cs="Times New Roman"/>
          <w:noProof/>
        </w:rPr>
        <w:tab/>
        <w:t>C</w:t>
      </w:r>
      <w:r w:rsidRPr="006A5A07">
        <w:rPr>
          <w:rFonts w:cs="Times New Roman"/>
          <w:noProof/>
        </w:rPr>
        <w:t xml:space="preserve">. Hsieh, C. Chang, S. Su, Y. Hsiao, Y. Shih, W. Han, and C. Lin, "Reminiscence Group Therapy on Depression and Apathy in Nursing Home Residents With Mild-to-moderate Dementia," </w:t>
      </w:r>
      <w:r w:rsidRPr="006A5A07">
        <w:rPr>
          <w:rFonts w:cs="Times New Roman"/>
          <w:i/>
          <w:noProof/>
        </w:rPr>
        <w:t xml:space="preserve">Journal of Experimental &amp; Clinical Medicine, </w:t>
      </w:r>
      <w:r w:rsidRPr="006A5A07">
        <w:rPr>
          <w:rFonts w:cs="Times New Roman"/>
          <w:noProof/>
        </w:rPr>
        <w:t>vol. 2, pp. 72-78, 2010.</w:t>
      </w:r>
    </w:p>
    <w:p w14:paraId="2E87107F" w14:textId="77777777" w:rsidR="00E101BD" w:rsidRDefault="00E101BD" w:rsidP="00E101BD">
      <w:pPr>
        <w:spacing w:after="0" w:line="240" w:lineRule="auto"/>
        <w:ind w:left="720" w:hanging="720"/>
        <w:rPr>
          <w:rFonts w:cs="Times New Roman"/>
          <w:noProof/>
        </w:rPr>
      </w:pPr>
    </w:p>
    <w:p w14:paraId="0E909F06" w14:textId="77777777" w:rsidR="00E101BD" w:rsidRPr="006A5A07" w:rsidRDefault="00E101BD" w:rsidP="00E101BD">
      <w:pPr>
        <w:spacing w:after="0" w:line="240" w:lineRule="auto"/>
        <w:ind w:left="720" w:hanging="720"/>
        <w:rPr>
          <w:rFonts w:cs="Times New Roman"/>
          <w:noProof/>
        </w:rPr>
      </w:pPr>
      <w:r w:rsidRPr="006A5A07">
        <w:rPr>
          <w:rFonts w:cs="Times New Roman"/>
          <w:noProof/>
        </w:rPr>
        <w:t>[34]</w:t>
      </w:r>
      <w:r w:rsidRPr="006A5A07">
        <w:rPr>
          <w:rFonts w:cs="Times New Roman"/>
          <w:noProof/>
        </w:rPr>
        <w:tab/>
        <w:t xml:space="preserve">H. Sung, S. Chang, W. Lee, and M. Lee, "The effects of group music with movement intervention on agitated behaviours of institutionalized elders with dementia in Taiwan," </w:t>
      </w:r>
      <w:r w:rsidRPr="006A5A07">
        <w:rPr>
          <w:rFonts w:cs="Times New Roman"/>
          <w:i/>
          <w:noProof/>
        </w:rPr>
        <w:t xml:space="preserve">Complementary Therapies in Medicine, </w:t>
      </w:r>
      <w:r w:rsidRPr="006A5A07">
        <w:rPr>
          <w:rFonts w:cs="Times New Roman"/>
          <w:noProof/>
        </w:rPr>
        <w:t>vol. 14, pp. 113-119, 2006.</w:t>
      </w:r>
    </w:p>
    <w:p w14:paraId="5D315636" w14:textId="77777777" w:rsidR="00E101BD" w:rsidRDefault="00E101BD" w:rsidP="00E101BD">
      <w:pPr>
        <w:spacing w:after="0" w:line="240" w:lineRule="auto"/>
        <w:ind w:left="720" w:hanging="720"/>
        <w:rPr>
          <w:rFonts w:cs="Times New Roman"/>
          <w:noProof/>
        </w:rPr>
      </w:pPr>
    </w:p>
    <w:p w14:paraId="48C535D3" w14:textId="77777777" w:rsidR="00E101BD" w:rsidRPr="006A5A07" w:rsidRDefault="00E101BD" w:rsidP="00E101BD">
      <w:pPr>
        <w:spacing w:after="0" w:line="240" w:lineRule="auto"/>
        <w:ind w:left="720" w:hanging="720"/>
        <w:rPr>
          <w:rFonts w:cs="Times New Roman"/>
          <w:noProof/>
        </w:rPr>
      </w:pPr>
      <w:r w:rsidRPr="006A5A07">
        <w:rPr>
          <w:rFonts w:cs="Times New Roman"/>
          <w:noProof/>
        </w:rPr>
        <w:lastRenderedPageBreak/>
        <w:t>[35]</w:t>
      </w:r>
      <w:r w:rsidRPr="006A5A07">
        <w:rPr>
          <w:rFonts w:cs="Times New Roman"/>
          <w:noProof/>
        </w:rPr>
        <w:tab/>
        <w:t xml:space="preserve">M. V. Baldelli, R. Boiardi, P. Ferrari, S. Bianchi, and M. H. Bianchi, "Dementia and occupational therapy," </w:t>
      </w:r>
      <w:r w:rsidRPr="006A5A07">
        <w:rPr>
          <w:rFonts w:cs="Times New Roman"/>
          <w:i/>
          <w:noProof/>
        </w:rPr>
        <w:t xml:space="preserve">Archives of Gerontology and Geriatrics, </w:t>
      </w:r>
      <w:r w:rsidRPr="006A5A07">
        <w:rPr>
          <w:rFonts w:cs="Times New Roman"/>
          <w:noProof/>
        </w:rPr>
        <w:t>vol. 44, Supplement, pp. 45-48, 2007.</w:t>
      </w:r>
    </w:p>
    <w:p w14:paraId="50AEC22F" w14:textId="77777777" w:rsidR="00E101BD" w:rsidRDefault="00E101BD" w:rsidP="00E101BD">
      <w:pPr>
        <w:spacing w:after="0" w:line="240" w:lineRule="auto"/>
        <w:ind w:left="720" w:hanging="720"/>
        <w:rPr>
          <w:rFonts w:cs="Times New Roman"/>
          <w:noProof/>
        </w:rPr>
      </w:pPr>
    </w:p>
    <w:p w14:paraId="5B5C5971" w14:textId="77777777" w:rsidR="00E101BD" w:rsidRPr="006A5A07" w:rsidRDefault="00E101BD" w:rsidP="00E101BD">
      <w:pPr>
        <w:spacing w:after="0" w:line="240" w:lineRule="auto"/>
        <w:ind w:left="720" w:hanging="720"/>
        <w:rPr>
          <w:rFonts w:cs="Times New Roman"/>
          <w:noProof/>
        </w:rPr>
      </w:pPr>
      <w:r w:rsidRPr="006A5A07">
        <w:rPr>
          <w:rFonts w:cs="Times New Roman"/>
          <w:noProof/>
        </w:rPr>
        <w:t>[36]</w:t>
      </w:r>
      <w:r w:rsidRPr="006A5A07">
        <w:rPr>
          <w:rFonts w:cs="Times New Roman"/>
          <w:noProof/>
        </w:rPr>
        <w:tab/>
        <w:t xml:space="preserve">M. V. Baldelli, J. M. Pradelli, P. Zucchi, B. Martini, F. Orsi, and A. Fabbo, "Occupational therapy and dementia: The experience of an Alzheimer special care unit," </w:t>
      </w:r>
      <w:r w:rsidRPr="006A5A07">
        <w:rPr>
          <w:rFonts w:cs="Times New Roman"/>
          <w:i/>
          <w:noProof/>
        </w:rPr>
        <w:t xml:space="preserve">Archives of Gerontology and Geriatrics, </w:t>
      </w:r>
      <w:r w:rsidRPr="006A5A07">
        <w:rPr>
          <w:rFonts w:cs="Times New Roman"/>
          <w:noProof/>
        </w:rPr>
        <w:t>vol. 44, Supplement, pp. 49-54, 2007.</w:t>
      </w:r>
    </w:p>
    <w:p w14:paraId="00E03220" w14:textId="77777777" w:rsidR="00E101BD" w:rsidRDefault="00E101BD" w:rsidP="00E101BD">
      <w:pPr>
        <w:spacing w:after="0" w:line="240" w:lineRule="auto"/>
        <w:ind w:left="720" w:hanging="720"/>
        <w:rPr>
          <w:rFonts w:cs="Times New Roman"/>
          <w:noProof/>
        </w:rPr>
      </w:pPr>
    </w:p>
    <w:p w14:paraId="33EFA295" w14:textId="77777777" w:rsidR="00E101BD" w:rsidRPr="006A5A07" w:rsidRDefault="00E101BD" w:rsidP="00E101BD">
      <w:pPr>
        <w:spacing w:after="0" w:line="240" w:lineRule="auto"/>
        <w:ind w:left="720" w:hanging="720"/>
        <w:rPr>
          <w:rFonts w:cs="Times New Roman"/>
          <w:noProof/>
        </w:rPr>
      </w:pPr>
      <w:r w:rsidRPr="006A5A07">
        <w:rPr>
          <w:rFonts w:cs="Times New Roman"/>
          <w:noProof/>
        </w:rPr>
        <w:t>[37]</w:t>
      </w:r>
      <w:r w:rsidRPr="006A5A07">
        <w:rPr>
          <w:rFonts w:cs="Times New Roman"/>
          <w:noProof/>
        </w:rPr>
        <w:tab/>
        <w:t>D. Cosley, K. Akey, B. Alson, J. Baxter, M. Broomfield, S. Lee, and C. Sarabu, "Using technologies to support reminiscence," presented at the Proceedings of the 23rd British HCI Group Annual Conference on People and Computers: Celebrating People and Technology, Cambridge, United Kingdom, 2009.</w:t>
      </w:r>
    </w:p>
    <w:p w14:paraId="0B3D0760" w14:textId="77777777" w:rsidR="00E101BD" w:rsidRDefault="00E101BD" w:rsidP="00E101BD">
      <w:pPr>
        <w:spacing w:after="0" w:line="240" w:lineRule="auto"/>
        <w:ind w:left="720" w:hanging="720"/>
        <w:rPr>
          <w:rFonts w:cs="Times New Roman"/>
          <w:noProof/>
        </w:rPr>
      </w:pPr>
    </w:p>
    <w:p w14:paraId="3F50934D" w14:textId="77777777" w:rsidR="00E101BD" w:rsidRPr="006A5A07" w:rsidRDefault="00E101BD" w:rsidP="00E101BD">
      <w:pPr>
        <w:spacing w:after="0" w:line="240" w:lineRule="auto"/>
        <w:ind w:left="720" w:hanging="720"/>
        <w:rPr>
          <w:rFonts w:cs="Times New Roman"/>
          <w:noProof/>
        </w:rPr>
      </w:pPr>
      <w:r w:rsidRPr="006A5A07">
        <w:rPr>
          <w:rFonts w:cs="Times New Roman"/>
          <w:noProof/>
        </w:rPr>
        <w:t>[38]</w:t>
      </w:r>
      <w:r w:rsidRPr="006A5A07">
        <w:rPr>
          <w:rFonts w:cs="Times New Roman"/>
          <w:noProof/>
        </w:rPr>
        <w:tab/>
        <w:t>N. Kuwahara, S. Abe, K. Yasuda, and K. Kuwabara, "Networked reminiscence therapy for individuals with dementia by using photo and video sharing," presented at the Proceedings of the 8th international ACM SIGACCESS conference on Computers and accessibility, Portland, Oregon, USA, 2006.</w:t>
      </w:r>
    </w:p>
    <w:p w14:paraId="112FD39E" w14:textId="77777777" w:rsidR="00E101BD" w:rsidRDefault="00E101BD" w:rsidP="00E101BD">
      <w:pPr>
        <w:spacing w:after="0" w:line="240" w:lineRule="auto"/>
        <w:ind w:left="720" w:hanging="720"/>
        <w:rPr>
          <w:rFonts w:cs="Times New Roman"/>
          <w:noProof/>
        </w:rPr>
      </w:pPr>
    </w:p>
    <w:p w14:paraId="72D62013" w14:textId="77777777" w:rsidR="00E101BD" w:rsidRPr="006A5A07" w:rsidRDefault="00E101BD" w:rsidP="00E101BD">
      <w:pPr>
        <w:spacing w:after="0" w:line="240" w:lineRule="auto"/>
        <w:ind w:left="720" w:hanging="720"/>
        <w:rPr>
          <w:rFonts w:cs="Times New Roman"/>
          <w:noProof/>
        </w:rPr>
      </w:pPr>
      <w:r w:rsidRPr="006A5A07">
        <w:rPr>
          <w:rFonts w:cs="Times New Roman"/>
          <w:noProof/>
        </w:rPr>
        <w:t>[39]</w:t>
      </w:r>
      <w:r w:rsidRPr="006A5A07">
        <w:rPr>
          <w:rFonts w:cs="Times New Roman"/>
          <w:noProof/>
        </w:rPr>
        <w:tab/>
        <w:t xml:space="preserve">L. Mudiwa. The online future of reminiscence therapy. </w:t>
      </w:r>
      <w:r w:rsidRPr="006A5A07">
        <w:rPr>
          <w:rFonts w:cs="Times New Roman"/>
          <w:i/>
          <w:noProof/>
        </w:rPr>
        <w:t>Irish Medical Times</w:t>
      </w:r>
      <w:r w:rsidRPr="006A5A07">
        <w:rPr>
          <w:rFonts w:cs="Times New Roman"/>
          <w:noProof/>
        </w:rPr>
        <w:t xml:space="preserve">. </w:t>
      </w:r>
      <w:r>
        <w:rPr>
          <w:rFonts w:cs="Times New Roman"/>
          <w:noProof/>
        </w:rPr>
        <w:t>Last accessed: 26/11/2010.</w:t>
      </w:r>
    </w:p>
    <w:p w14:paraId="1B996447" w14:textId="77777777" w:rsidR="00E101BD" w:rsidRDefault="00E101BD" w:rsidP="00E101BD">
      <w:pPr>
        <w:spacing w:after="0" w:line="240" w:lineRule="auto"/>
        <w:ind w:left="720" w:hanging="720"/>
        <w:rPr>
          <w:rFonts w:cs="Times New Roman"/>
          <w:noProof/>
        </w:rPr>
      </w:pPr>
    </w:p>
    <w:p w14:paraId="66A8B682" w14:textId="77777777" w:rsidR="00E101BD" w:rsidRPr="006A5A07" w:rsidRDefault="00E101BD" w:rsidP="00E101BD">
      <w:pPr>
        <w:spacing w:after="0" w:line="240" w:lineRule="auto"/>
        <w:ind w:left="720" w:hanging="720"/>
        <w:rPr>
          <w:rFonts w:cs="Times New Roman"/>
          <w:noProof/>
        </w:rPr>
      </w:pPr>
      <w:r w:rsidRPr="006A5A07">
        <w:rPr>
          <w:rFonts w:cs="Times New Roman"/>
          <w:noProof/>
        </w:rPr>
        <w:t>[40]</w:t>
      </w:r>
      <w:r w:rsidRPr="006A5A07">
        <w:rPr>
          <w:rFonts w:cs="Times New Roman"/>
          <w:noProof/>
        </w:rPr>
        <w:tab/>
      </w:r>
      <w:r w:rsidRPr="006A5A07">
        <w:rPr>
          <w:rFonts w:cs="Times New Roman"/>
          <w:i/>
          <w:noProof/>
        </w:rPr>
        <w:t>Creativity</w:t>
      </w:r>
      <w:r w:rsidRPr="006A5A07">
        <w:rPr>
          <w:rFonts w:cs="Times New Roman"/>
          <w:noProof/>
        </w:rPr>
        <w:t>. Available: http://en.wikipedia.org/wiki/Creativity</w:t>
      </w:r>
      <w:r>
        <w:rPr>
          <w:rFonts w:cs="Times New Roman"/>
          <w:noProof/>
        </w:rPr>
        <w:t>. Last accessed: 25/01/2012.</w:t>
      </w:r>
    </w:p>
    <w:p w14:paraId="716E7456" w14:textId="77777777" w:rsidR="00E101BD" w:rsidRDefault="00E101BD" w:rsidP="00E101BD">
      <w:pPr>
        <w:spacing w:after="0" w:line="240" w:lineRule="auto"/>
        <w:ind w:left="720" w:hanging="720"/>
        <w:rPr>
          <w:rFonts w:cs="Times New Roman"/>
          <w:noProof/>
        </w:rPr>
      </w:pPr>
    </w:p>
    <w:p w14:paraId="357202A6" w14:textId="77777777" w:rsidR="00E101BD" w:rsidRPr="006A5A07" w:rsidRDefault="00E101BD" w:rsidP="00E101BD">
      <w:pPr>
        <w:spacing w:after="0" w:line="240" w:lineRule="auto"/>
        <w:ind w:left="720" w:hanging="720"/>
        <w:rPr>
          <w:rFonts w:cs="Times New Roman"/>
          <w:noProof/>
        </w:rPr>
      </w:pPr>
      <w:r w:rsidRPr="006A5A07">
        <w:rPr>
          <w:rFonts w:cs="Times New Roman"/>
          <w:noProof/>
        </w:rPr>
        <w:t>[41]</w:t>
      </w:r>
      <w:r w:rsidRPr="006A5A07">
        <w:rPr>
          <w:rFonts w:cs="Times New Roman"/>
          <w:noProof/>
        </w:rPr>
        <w:tab/>
        <w:t xml:space="preserve">B. T. Hannemann, "Creativity with Dementia Patients," </w:t>
      </w:r>
      <w:r w:rsidRPr="006A5A07">
        <w:rPr>
          <w:rFonts w:cs="Times New Roman"/>
          <w:i/>
          <w:noProof/>
        </w:rPr>
        <w:t xml:space="preserve">Gerontology, </w:t>
      </w:r>
      <w:r w:rsidRPr="006A5A07">
        <w:rPr>
          <w:rFonts w:cs="Times New Roman"/>
          <w:noProof/>
        </w:rPr>
        <w:t>vol. 52, pp. 59-65, 2006.</w:t>
      </w:r>
    </w:p>
    <w:p w14:paraId="71DC7A6F" w14:textId="77777777" w:rsidR="00E101BD" w:rsidRDefault="00E101BD" w:rsidP="00E101BD">
      <w:pPr>
        <w:spacing w:after="0" w:line="240" w:lineRule="auto"/>
        <w:ind w:left="720" w:hanging="720"/>
        <w:rPr>
          <w:rFonts w:cs="Times New Roman"/>
          <w:noProof/>
        </w:rPr>
      </w:pPr>
    </w:p>
    <w:p w14:paraId="3251F640" w14:textId="77777777" w:rsidR="00E101BD" w:rsidRPr="006A5A07" w:rsidRDefault="00E101BD" w:rsidP="00E101BD">
      <w:pPr>
        <w:spacing w:after="0" w:line="240" w:lineRule="auto"/>
        <w:ind w:left="720" w:hanging="720"/>
        <w:rPr>
          <w:rFonts w:cs="Times New Roman"/>
          <w:noProof/>
        </w:rPr>
      </w:pPr>
      <w:r w:rsidRPr="006A5A07">
        <w:rPr>
          <w:rFonts w:cs="Times New Roman"/>
          <w:noProof/>
        </w:rPr>
        <w:t>[42]</w:t>
      </w:r>
      <w:r w:rsidRPr="006A5A07">
        <w:rPr>
          <w:rFonts w:cs="Times New Roman"/>
          <w:noProof/>
        </w:rPr>
        <w:tab/>
        <w:t xml:space="preserve">"IS185 Creativity and the human brain," </w:t>
      </w:r>
      <w:r w:rsidRPr="006A5A07">
        <w:rPr>
          <w:rFonts w:cs="Times New Roman"/>
          <w:i/>
          <w:noProof/>
        </w:rPr>
        <w:t xml:space="preserve">Journal of the Neurological Sciences, </w:t>
      </w:r>
      <w:r w:rsidRPr="006A5A07">
        <w:rPr>
          <w:rFonts w:cs="Times New Roman"/>
          <w:noProof/>
        </w:rPr>
        <w:t>vol. 238, pp. S32-S32, 2005.</w:t>
      </w:r>
    </w:p>
    <w:p w14:paraId="0D60CDE5" w14:textId="77777777" w:rsidR="00E101BD" w:rsidRDefault="00E101BD" w:rsidP="00E101BD">
      <w:pPr>
        <w:spacing w:after="0" w:line="240" w:lineRule="auto"/>
        <w:ind w:left="720" w:hanging="720"/>
        <w:rPr>
          <w:rFonts w:cs="Times New Roman"/>
          <w:noProof/>
        </w:rPr>
      </w:pPr>
    </w:p>
    <w:p w14:paraId="55C77918" w14:textId="77777777" w:rsidR="00E101BD" w:rsidRPr="006A5A07" w:rsidRDefault="00E101BD" w:rsidP="00E101BD">
      <w:pPr>
        <w:spacing w:after="0" w:line="240" w:lineRule="auto"/>
        <w:ind w:left="720" w:hanging="720"/>
        <w:rPr>
          <w:rFonts w:cs="Times New Roman"/>
          <w:noProof/>
        </w:rPr>
      </w:pPr>
      <w:r w:rsidRPr="006A5A07">
        <w:rPr>
          <w:rFonts w:cs="Times New Roman"/>
          <w:noProof/>
        </w:rPr>
        <w:t>[43]</w:t>
      </w:r>
      <w:r w:rsidRPr="006A5A07">
        <w:rPr>
          <w:rFonts w:cs="Times New Roman"/>
          <w:noProof/>
        </w:rPr>
        <w:tab/>
        <w:t xml:space="preserve">P. Topo, O. Maki, K. Saarikalle, N. Clarke, E. Begley, S. Cahill, J. Arenlind, T. Holthe, H. Morbey, K. Hayes, and J. Gilliard, "Assessment of a Music-Based Multimedia Program for People with Dementia," </w:t>
      </w:r>
      <w:r w:rsidRPr="006A5A07">
        <w:rPr>
          <w:rFonts w:cs="Times New Roman"/>
          <w:i/>
          <w:noProof/>
        </w:rPr>
        <w:t xml:space="preserve">Dementia, </w:t>
      </w:r>
      <w:r w:rsidRPr="006A5A07">
        <w:rPr>
          <w:rFonts w:cs="Times New Roman"/>
          <w:noProof/>
        </w:rPr>
        <w:t>vol. 3, p. 331.</w:t>
      </w:r>
    </w:p>
    <w:p w14:paraId="607D82AE" w14:textId="77777777" w:rsidR="00E101BD" w:rsidRDefault="00E101BD" w:rsidP="00E101BD">
      <w:pPr>
        <w:spacing w:after="0" w:line="240" w:lineRule="auto"/>
        <w:ind w:left="720" w:hanging="720"/>
        <w:rPr>
          <w:rFonts w:cs="Times New Roman"/>
          <w:noProof/>
        </w:rPr>
      </w:pPr>
    </w:p>
    <w:p w14:paraId="4A0B3BCE" w14:textId="77777777" w:rsidR="00E101BD" w:rsidRPr="006A5A07" w:rsidRDefault="00E101BD" w:rsidP="00E101BD">
      <w:pPr>
        <w:spacing w:after="0" w:line="240" w:lineRule="auto"/>
        <w:ind w:left="720" w:hanging="720"/>
        <w:rPr>
          <w:rFonts w:cs="Times New Roman"/>
          <w:noProof/>
        </w:rPr>
      </w:pPr>
      <w:r w:rsidRPr="006A5A07">
        <w:rPr>
          <w:rFonts w:cs="Times New Roman"/>
          <w:noProof/>
        </w:rPr>
        <w:t>[44]</w:t>
      </w:r>
      <w:r w:rsidRPr="006A5A07">
        <w:rPr>
          <w:rFonts w:cs="Times New Roman"/>
          <w:noProof/>
        </w:rPr>
        <w:tab/>
        <w:t xml:space="preserve">E. H. Toughill, "Creativity can make a difference," </w:t>
      </w:r>
      <w:r w:rsidRPr="006A5A07">
        <w:rPr>
          <w:rFonts w:cs="Times New Roman"/>
          <w:i/>
          <w:noProof/>
        </w:rPr>
        <w:t xml:space="preserve">Geriatric Nursing, </w:t>
      </w:r>
      <w:r w:rsidRPr="006A5A07">
        <w:rPr>
          <w:rFonts w:cs="Times New Roman"/>
          <w:noProof/>
        </w:rPr>
        <w:t>vol. 11, pp. 276-277.</w:t>
      </w:r>
    </w:p>
    <w:p w14:paraId="2C022B93" w14:textId="77777777" w:rsidR="00E101BD" w:rsidRDefault="00E101BD" w:rsidP="00E101BD">
      <w:pPr>
        <w:spacing w:after="0" w:line="240" w:lineRule="auto"/>
        <w:ind w:left="720" w:hanging="720"/>
        <w:rPr>
          <w:rFonts w:cs="Times New Roman"/>
          <w:noProof/>
        </w:rPr>
      </w:pPr>
    </w:p>
    <w:p w14:paraId="6A4E62CB" w14:textId="77777777" w:rsidR="00E101BD" w:rsidRPr="006A5A07" w:rsidRDefault="00E101BD" w:rsidP="00E101BD">
      <w:pPr>
        <w:spacing w:after="0" w:line="240" w:lineRule="auto"/>
        <w:ind w:left="720" w:hanging="720"/>
        <w:rPr>
          <w:rFonts w:cs="Times New Roman"/>
          <w:noProof/>
        </w:rPr>
      </w:pPr>
      <w:r w:rsidRPr="006A5A07">
        <w:rPr>
          <w:rFonts w:cs="Times New Roman"/>
          <w:noProof/>
        </w:rPr>
        <w:t>[45]</w:t>
      </w:r>
      <w:r w:rsidRPr="006A5A07">
        <w:rPr>
          <w:rFonts w:cs="Times New Roman"/>
          <w:noProof/>
        </w:rPr>
        <w:tab/>
        <w:t xml:space="preserve">S. Douglas, I. James, and C. Ballard, "Non-pharmacological interventions in dementia," </w:t>
      </w:r>
      <w:r w:rsidRPr="006A5A07">
        <w:rPr>
          <w:rFonts w:cs="Times New Roman"/>
          <w:i/>
          <w:noProof/>
        </w:rPr>
        <w:t xml:space="preserve">Advances in Psychiatric Treatment, </w:t>
      </w:r>
      <w:r w:rsidRPr="006A5A07">
        <w:rPr>
          <w:rFonts w:cs="Times New Roman"/>
          <w:noProof/>
        </w:rPr>
        <w:t>vol. 10, pp. 171-179, 2004.</w:t>
      </w:r>
    </w:p>
    <w:p w14:paraId="5C30EF05" w14:textId="77777777" w:rsidR="00E101BD" w:rsidRDefault="00E101BD" w:rsidP="00E101BD">
      <w:pPr>
        <w:spacing w:after="0" w:line="240" w:lineRule="auto"/>
        <w:ind w:left="720" w:hanging="720"/>
        <w:rPr>
          <w:rFonts w:cs="Times New Roman"/>
          <w:noProof/>
        </w:rPr>
      </w:pPr>
    </w:p>
    <w:p w14:paraId="5C4E7486" w14:textId="77777777" w:rsidR="00E101BD" w:rsidRPr="006A5A07" w:rsidRDefault="00E101BD" w:rsidP="00E101BD">
      <w:pPr>
        <w:spacing w:after="0" w:line="240" w:lineRule="auto"/>
        <w:ind w:left="720" w:hanging="720"/>
        <w:rPr>
          <w:rFonts w:cs="Times New Roman"/>
          <w:noProof/>
        </w:rPr>
      </w:pPr>
      <w:r w:rsidRPr="006A5A07">
        <w:rPr>
          <w:rFonts w:cs="Times New Roman"/>
          <w:noProof/>
        </w:rPr>
        <w:t>[46]</w:t>
      </w:r>
      <w:r w:rsidRPr="006A5A07">
        <w:rPr>
          <w:rFonts w:cs="Times New Roman"/>
          <w:noProof/>
        </w:rPr>
        <w:tab/>
        <w:t xml:space="preserve">A. Mihailidis, S. Blunsden, J. Boger, B. Richards, K. Zutis, L. Young, and J. Hoey, "Towards the development of a technology for art therapy and dementia: Definition of needs and design constraints," </w:t>
      </w:r>
      <w:r w:rsidRPr="006A5A07">
        <w:rPr>
          <w:rFonts w:cs="Times New Roman"/>
          <w:i/>
          <w:noProof/>
        </w:rPr>
        <w:t xml:space="preserve">The Arts in Psychotherapy, </w:t>
      </w:r>
      <w:r w:rsidRPr="006A5A07">
        <w:rPr>
          <w:rFonts w:cs="Times New Roman"/>
          <w:noProof/>
        </w:rPr>
        <w:t>vol. 37, pp. 293-300, 2010.</w:t>
      </w:r>
    </w:p>
    <w:p w14:paraId="48D90D20" w14:textId="77777777" w:rsidR="00E101BD" w:rsidRDefault="00E101BD" w:rsidP="00E101BD">
      <w:pPr>
        <w:spacing w:after="0" w:line="240" w:lineRule="auto"/>
        <w:ind w:left="720" w:hanging="720"/>
        <w:rPr>
          <w:rFonts w:cs="Times New Roman"/>
          <w:noProof/>
        </w:rPr>
      </w:pPr>
    </w:p>
    <w:p w14:paraId="49D9534D" w14:textId="77777777" w:rsidR="00E101BD" w:rsidRPr="006A5A07" w:rsidRDefault="00E101BD" w:rsidP="00E101BD">
      <w:pPr>
        <w:spacing w:after="0" w:line="240" w:lineRule="auto"/>
        <w:ind w:left="720" w:hanging="720"/>
        <w:rPr>
          <w:rFonts w:cs="Times New Roman"/>
          <w:noProof/>
        </w:rPr>
      </w:pPr>
      <w:r w:rsidRPr="006A5A07">
        <w:rPr>
          <w:rFonts w:cs="Times New Roman"/>
          <w:noProof/>
        </w:rPr>
        <w:t>[47]</w:t>
      </w:r>
      <w:r w:rsidRPr="006A5A07">
        <w:rPr>
          <w:rFonts w:cs="Times New Roman"/>
          <w:noProof/>
        </w:rPr>
        <w:tab/>
        <w:t>T. Apted, J. Kay, and A. Quigley, "Tabletop sharing of digital photographs for the elderly," presented at the Proceedings of the SIGCHI conference on Human Factors in computing systems, Montr\&amp;\#233;al, Qu\&amp;\#233;bec, Canada, 2006.</w:t>
      </w:r>
    </w:p>
    <w:p w14:paraId="315D802C" w14:textId="77777777" w:rsidR="00E101BD" w:rsidRPr="006A5A07" w:rsidRDefault="00E101BD" w:rsidP="00E101BD">
      <w:pPr>
        <w:spacing w:after="0" w:line="240" w:lineRule="auto"/>
        <w:ind w:left="720" w:hanging="720"/>
        <w:rPr>
          <w:rFonts w:cs="Times New Roman"/>
          <w:noProof/>
        </w:rPr>
      </w:pPr>
      <w:r w:rsidRPr="006A5A07">
        <w:rPr>
          <w:rFonts w:cs="Times New Roman"/>
          <w:noProof/>
        </w:rPr>
        <w:lastRenderedPageBreak/>
        <w:t>[48]</w:t>
      </w:r>
      <w:r w:rsidRPr="006A5A07">
        <w:rPr>
          <w:rFonts w:cs="Times New Roman"/>
          <w:noProof/>
        </w:rPr>
        <w:tab/>
        <w:t>T</w:t>
      </w:r>
      <w:r>
        <w:rPr>
          <w:rFonts w:cs="Times New Roman"/>
          <w:noProof/>
        </w:rPr>
        <w:t>ril</w:t>
      </w:r>
      <w:r w:rsidRPr="006A5A07">
        <w:rPr>
          <w:rFonts w:cs="Times New Roman"/>
          <w:noProof/>
        </w:rPr>
        <w:t xml:space="preserve"> Centre. </w:t>
      </w:r>
      <w:r w:rsidRPr="006A5A07">
        <w:rPr>
          <w:rFonts w:cs="Times New Roman"/>
          <w:i/>
          <w:noProof/>
        </w:rPr>
        <w:t>The Power of Participatory Design</w:t>
      </w:r>
      <w:r w:rsidRPr="006A5A07">
        <w:rPr>
          <w:rFonts w:cs="Times New Roman"/>
          <w:noProof/>
        </w:rPr>
        <w:t>. Available: http://www.trilcentre.org/component/content/article/2-default/137-the-power-of-participatory-design.html</w:t>
      </w:r>
      <w:r>
        <w:rPr>
          <w:rFonts w:cs="Times New Roman"/>
          <w:noProof/>
        </w:rPr>
        <w:t>. Last accessed: 03/03/2011</w:t>
      </w:r>
      <w:r w:rsidRPr="006A5A07">
        <w:rPr>
          <w:rFonts w:cs="Times New Roman"/>
          <w:noProof/>
        </w:rPr>
        <w:t>.</w:t>
      </w:r>
    </w:p>
    <w:p w14:paraId="6B0AF199" w14:textId="77777777" w:rsidR="00E101BD" w:rsidRDefault="00E101BD" w:rsidP="00E101BD">
      <w:pPr>
        <w:spacing w:after="0" w:line="240" w:lineRule="auto"/>
        <w:ind w:left="720" w:hanging="720"/>
        <w:rPr>
          <w:rFonts w:cs="Times New Roman"/>
          <w:noProof/>
        </w:rPr>
      </w:pPr>
    </w:p>
    <w:p w14:paraId="1DE35DB7" w14:textId="77777777" w:rsidR="00E101BD" w:rsidRPr="006A5A07" w:rsidRDefault="00E101BD" w:rsidP="00E101BD">
      <w:pPr>
        <w:spacing w:after="0" w:line="240" w:lineRule="auto"/>
        <w:ind w:left="720" w:hanging="720"/>
        <w:rPr>
          <w:rFonts w:cs="Times New Roman"/>
          <w:noProof/>
        </w:rPr>
      </w:pPr>
      <w:r w:rsidRPr="006A5A07">
        <w:rPr>
          <w:rFonts w:cs="Times New Roman"/>
          <w:noProof/>
        </w:rPr>
        <w:t>[49]</w:t>
      </w:r>
      <w:r w:rsidRPr="006A5A07">
        <w:rPr>
          <w:rFonts w:cs="Times New Roman"/>
          <w:noProof/>
        </w:rPr>
        <w:tab/>
        <w:t xml:space="preserve">J. B. Jimison, M. Pavel, J. Pavel, and J. McKanna, "Home monitoring of computer interactions for the early detection of dementia," in </w:t>
      </w:r>
      <w:r w:rsidRPr="006A5A07">
        <w:rPr>
          <w:rFonts w:cs="Times New Roman"/>
          <w:i/>
          <w:noProof/>
        </w:rPr>
        <w:t>Engineering in Medicine and Biology Society, 2004. IEMBS '04. 26th Annual International Conference of the IEEE</w:t>
      </w:r>
      <w:r w:rsidRPr="006A5A07">
        <w:rPr>
          <w:rFonts w:cs="Times New Roman"/>
          <w:noProof/>
        </w:rPr>
        <w:t>, 2004, pp. 4533-4536.</w:t>
      </w:r>
    </w:p>
    <w:p w14:paraId="368EF4F2" w14:textId="77777777" w:rsidR="00E101BD" w:rsidRDefault="00E101BD" w:rsidP="00E101BD">
      <w:pPr>
        <w:spacing w:after="0" w:line="240" w:lineRule="auto"/>
        <w:ind w:left="720" w:hanging="720"/>
        <w:rPr>
          <w:rFonts w:cs="Times New Roman"/>
          <w:noProof/>
        </w:rPr>
      </w:pPr>
    </w:p>
    <w:p w14:paraId="2557BBFC" w14:textId="77777777" w:rsidR="00E101BD" w:rsidRPr="006A5A07" w:rsidRDefault="00E101BD" w:rsidP="00E101BD">
      <w:pPr>
        <w:spacing w:after="0" w:line="240" w:lineRule="auto"/>
        <w:ind w:left="720" w:hanging="720"/>
        <w:rPr>
          <w:rFonts w:cs="Times New Roman"/>
          <w:noProof/>
        </w:rPr>
      </w:pPr>
      <w:r w:rsidRPr="006A5A07">
        <w:rPr>
          <w:rFonts w:cs="Times New Roman"/>
          <w:noProof/>
        </w:rPr>
        <w:t>[50]</w:t>
      </w:r>
      <w:r w:rsidRPr="006A5A07">
        <w:rPr>
          <w:rFonts w:cs="Times New Roman"/>
          <w:noProof/>
        </w:rPr>
        <w:tab/>
        <w:t>Y. Jung, K. J. Li, N. S. Janissa, W. L. C. Gladys, and K. M. Lee, "Games for a better life: effects of playing Wii games on the well-being of seniors in a long-term care facility," presented at the Proceedings of the Sixth Australasian Conference on Interactive Entertainment, Sydney, Australia, 2009.</w:t>
      </w:r>
    </w:p>
    <w:p w14:paraId="31D384BF" w14:textId="77777777" w:rsidR="00E101BD" w:rsidRDefault="00E101BD" w:rsidP="00E101BD">
      <w:pPr>
        <w:spacing w:after="0" w:line="240" w:lineRule="auto"/>
        <w:ind w:left="720" w:hanging="720"/>
        <w:rPr>
          <w:rFonts w:cs="Times New Roman"/>
          <w:noProof/>
        </w:rPr>
      </w:pPr>
    </w:p>
    <w:p w14:paraId="1A9850D5" w14:textId="77777777" w:rsidR="00E101BD" w:rsidRPr="006A5A07" w:rsidRDefault="00E101BD" w:rsidP="00E101BD">
      <w:pPr>
        <w:spacing w:after="0" w:line="240" w:lineRule="auto"/>
        <w:ind w:left="720" w:hanging="720"/>
        <w:rPr>
          <w:rFonts w:cs="Times New Roman"/>
          <w:noProof/>
        </w:rPr>
      </w:pPr>
      <w:r w:rsidRPr="006A5A07">
        <w:rPr>
          <w:rFonts w:cs="Times New Roman"/>
          <w:noProof/>
        </w:rPr>
        <w:t>[51]</w:t>
      </w:r>
      <w:r w:rsidRPr="006A5A07">
        <w:rPr>
          <w:rFonts w:cs="Times New Roman"/>
          <w:noProof/>
        </w:rPr>
        <w:tab/>
        <w:t xml:space="preserve">A. Dix, J. Finlay, G. D. Abowd, and R. Beale, </w:t>
      </w:r>
      <w:r w:rsidRPr="006A5A07">
        <w:rPr>
          <w:rFonts w:cs="Times New Roman"/>
          <w:i/>
          <w:noProof/>
        </w:rPr>
        <w:t>Human-Computer Interaction</w:t>
      </w:r>
      <w:r w:rsidRPr="006A5A07">
        <w:rPr>
          <w:rFonts w:cs="Times New Roman"/>
          <w:noProof/>
        </w:rPr>
        <w:t>, Third ed.: Prentice Hall, 2004.</w:t>
      </w:r>
    </w:p>
    <w:p w14:paraId="6061ACC1" w14:textId="77777777" w:rsidR="00E101BD" w:rsidRDefault="00E101BD" w:rsidP="00E101BD">
      <w:pPr>
        <w:spacing w:after="0" w:line="240" w:lineRule="auto"/>
        <w:ind w:left="720" w:hanging="720"/>
        <w:rPr>
          <w:rFonts w:cs="Times New Roman"/>
          <w:noProof/>
        </w:rPr>
      </w:pPr>
    </w:p>
    <w:p w14:paraId="1E2D5CDB" w14:textId="77777777" w:rsidR="00E101BD" w:rsidRPr="006A5A07" w:rsidRDefault="00E101BD" w:rsidP="00E101BD">
      <w:pPr>
        <w:spacing w:after="0" w:line="240" w:lineRule="auto"/>
        <w:ind w:left="720" w:hanging="720"/>
        <w:rPr>
          <w:rFonts w:cs="Times New Roman"/>
          <w:noProof/>
        </w:rPr>
      </w:pPr>
      <w:r w:rsidRPr="006A5A07">
        <w:rPr>
          <w:rFonts w:cs="Times New Roman"/>
          <w:noProof/>
        </w:rPr>
        <w:t>[52]</w:t>
      </w:r>
      <w:r w:rsidRPr="006A5A07">
        <w:rPr>
          <w:rFonts w:cs="Times New Roman"/>
          <w:noProof/>
        </w:rPr>
        <w:tab/>
        <w:t>Hewett, Baecker, Card, Carey, Gasen, Mantei</w:t>
      </w:r>
      <w:r>
        <w:rPr>
          <w:rFonts w:cs="Times New Roman"/>
          <w:noProof/>
        </w:rPr>
        <w:t>, Perlman, Strong, and Verplank</w:t>
      </w:r>
      <w:r w:rsidRPr="006A5A07">
        <w:rPr>
          <w:rFonts w:cs="Times New Roman"/>
          <w:noProof/>
        </w:rPr>
        <w:t xml:space="preserve">. </w:t>
      </w:r>
      <w:r w:rsidRPr="006A5A07">
        <w:rPr>
          <w:rFonts w:cs="Times New Roman"/>
          <w:i/>
          <w:noProof/>
        </w:rPr>
        <w:t>Definition of HCI</w:t>
      </w:r>
      <w:r w:rsidRPr="006A5A07">
        <w:rPr>
          <w:rFonts w:cs="Times New Roman"/>
          <w:noProof/>
        </w:rPr>
        <w:t>. Available: http://old.sigchi.org/cdg/cdg2.html</w:t>
      </w:r>
      <w:r>
        <w:rPr>
          <w:rFonts w:cs="Times New Roman"/>
          <w:noProof/>
        </w:rPr>
        <w:t>. Last accessed: 03/02/2011.</w:t>
      </w:r>
    </w:p>
    <w:p w14:paraId="4D4FF0E2" w14:textId="77777777" w:rsidR="00E101BD" w:rsidRDefault="00E101BD" w:rsidP="00E101BD">
      <w:pPr>
        <w:spacing w:after="0" w:line="240" w:lineRule="auto"/>
        <w:ind w:left="720" w:hanging="720"/>
        <w:rPr>
          <w:rFonts w:cs="Times New Roman"/>
          <w:noProof/>
        </w:rPr>
      </w:pPr>
    </w:p>
    <w:p w14:paraId="0ED8F834" w14:textId="77777777" w:rsidR="00E101BD" w:rsidRPr="006A5A07" w:rsidRDefault="00E101BD" w:rsidP="00E101BD">
      <w:pPr>
        <w:spacing w:after="0" w:line="240" w:lineRule="auto"/>
        <w:ind w:left="720" w:hanging="720"/>
        <w:rPr>
          <w:rFonts w:cs="Times New Roman"/>
          <w:noProof/>
        </w:rPr>
      </w:pPr>
      <w:r w:rsidRPr="006A5A07">
        <w:rPr>
          <w:rFonts w:cs="Times New Roman"/>
          <w:noProof/>
        </w:rPr>
        <w:t>[53]</w:t>
      </w:r>
      <w:r w:rsidRPr="006A5A07">
        <w:rPr>
          <w:rFonts w:cs="Times New Roman"/>
          <w:noProof/>
        </w:rPr>
        <w:tab/>
        <w:t xml:space="preserve">J. Preece, Y. Rogers, H. Sharp, D. Benyon, S. Holland, and T. Carey, </w:t>
      </w:r>
      <w:r w:rsidRPr="006A5A07">
        <w:rPr>
          <w:rFonts w:cs="Times New Roman"/>
          <w:i/>
          <w:noProof/>
        </w:rPr>
        <w:t>Human-Computer Interaction</w:t>
      </w:r>
      <w:r w:rsidRPr="006A5A07">
        <w:rPr>
          <w:rFonts w:cs="Times New Roman"/>
          <w:noProof/>
        </w:rPr>
        <w:t>: Addison-Wesley Longman Ltd., 1994.</w:t>
      </w:r>
    </w:p>
    <w:p w14:paraId="34B69E29" w14:textId="77777777" w:rsidR="00E101BD" w:rsidRDefault="00E101BD" w:rsidP="00E101BD">
      <w:pPr>
        <w:spacing w:after="0" w:line="240" w:lineRule="auto"/>
        <w:ind w:left="720" w:hanging="720"/>
        <w:rPr>
          <w:rFonts w:cs="Times New Roman"/>
          <w:noProof/>
        </w:rPr>
      </w:pPr>
    </w:p>
    <w:p w14:paraId="5CDE585E" w14:textId="77777777" w:rsidR="00E101BD" w:rsidRPr="006A5A07" w:rsidRDefault="00E101BD" w:rsidP="00E101BD">
      <w:pPr>
        <w:spacing w:after="0" w:line="240" w:lineRule="auto"/>
        <w:ind w:left="720" w:hanging="720"/>
        <w:rPr>
          <w:rFonts w:cs="Times New Roman"/>
          <w:noProof/>
        </w:rPr>
      </w:pPr>
      <w:r w:rsidRPr="006A5A07">
        <w:rPr>
          <w:rFonts w:cs="Times New Roman"/>
          <w:noProof/>
        </w:rPr>
        <w:t>[54]</w:t>
      </w:r>
      <w:r w:rsidRPr="006A5A07">
        <w:rPr>
          <w:rFonts w:cs="Times New Roman"/>
          <w:noProof/>
        </w:rPr>
        <w:tab/>
        <w:t xml:space="preserve">R. J. K. Jacob, "Human-computer interaction: input devices," </w:t>
      </w:r>
      <w:r w:rsidRPr="006A5A07">
        <w:rPr>
          <w:rFonts w:cs="Times New Roman"/>
          <w:i/>
          <w:noProof/>
        </w:rPr>
        <w:t xml:space="preserve">ACM Comput. Surv., </w:t>
      </w:r>
      <w:r w:rsidRPr="006A5A07">
        <w:rPr>
          <w:rFonts w:cs="Times New Roman"/>
          <w:noProof/>
        </w:rPr>
        <w:t>vol. 28, pp. 177-179, 1996.</w:t>
      </w:r>
    </w:p>
    <w:p w14:paraId="58F1074E" w14:textId="77777777" w:rsidR="00E101BD" w:rsidRDefault="00E101BD" w:rsidP="00E101BD">
      <w:pPr>
        <w:spacing w:after="0" w:line="240" w:lineRule="auto"/>
        <w:ind w:left="720" w:hanging="720"/>
        <w:rPr>
          <w:rFonts w:cs="Times New Roman"/>
          <w:noProof/>
        </w:rPr>
      </w:pPr>
    </w:p>
    <w:p w14:paraId="31B23086" w14:textId="77777777" w:rsidR="00E101BD" w:rsidRPr="006A5A07" w:rsidRDefault="00E101BD" w:rsidP="00E101BD">
      <w:pPr>
        <w:spacing w:after="0" w:line="240" w:lineRule="auto"/>
        <w:ind w:left="720" w:hanging="720"/>
        <w:rPr>
          <w:rFonts w:cs="Times New Roman"/>
          <w:noProof/>
        </w:rPr>
      </w:pPr>
      <w:r w:rsidRPr="006A5A07">
        <w:rPr>
          <w:rFonts w:cs="Times New Roman"/>
          <w:noProof/>
        </w:rPr>
        <w:t>[55]</w:t>
      </w:r>
      <w:r w:rsidRPr="006A5A07">
        <w:rPr>
          <w:rFonts w:cs="Times New Roman"/>
          <w:noProof/>
        </w:rPr>
        <w:tab/>
        <w:t xml:space="preserve">A. C. McLaughlin, W. A. Rogers, and A. D. Fisk, "Using direct and indirect input devices: Attention demands and age-related differences," </w:t>
      </w:r>
      <w:r w:rsidRPr="006A5A07">
        <w:rPr>
          <w:rFonts w:cs="Times New Roman"/>
          <w:i/>
          <w:noProof/>
        </w:rPr>
        <w:t xml:space="preserve">ACM Trans. Comput.-Hum. Interact., </w:t>
      </w:r>
      <w:r w:rsidRPr="006A5A07">
        <w:rPr>
          <w:rFonts w:cs="Times New Roman"/>
          <w:noProof/>
        </w:rPr>
        <w:t>vol. 16, pp. 1-15, 2009.</w:t>
      </w:r>
    </w:p>
    <w:p w14:paraId="1BFC61D1" w14:textId="77777777" w:rsidR="00E101BD" w:rsidRDefault="00E101BD" w:rsidP="00E101BD">
      <w:pPr>
        <w:spacing w:after="0" w:line="240" w:lineRule="auto"/>
        <w:ind w:left="720" w:hanging="720"/>
        <w:rPr>
          <w:rFonts w:cs="Times New Roman"/>
          <w:noProof/>
        </w:rPr>
      </w:pPr>
    </w:p>
    <w:p w14:paraId="3C41604C" w14:textId="77777777" w:rsidR="00E101BD" w:rsidRPr="006A5A07" w:rsidRDefault="00E101BD" w:rsidP="00E101BD">
      <w:pPr>
        <w:spacing w:after="0" w:line="240" w:lineRule="auto"/>
        <w:ind w:left="720" w:hanging="720"/>
        <w:rPr>
          <w:rFonts w:cs="Times New Roman"/>
          <w:noProof/>
        </w:rPr>
      </w:pPr>
      <w:r w:rsidRPr="006A5A07">
        <w:rPr>
          <w:rFonts w:cs="Times New Roman"/>
          <w:noProof/>
        </w:rPr>
        <w:t>[56]</w:t>
      </w:r>
      <w:r w:rsidRPr="006A5A07">
        <w:rPr>
          <w:rFonts w:cs="Times New Roman"/>
          <w:noProof/>
        </w:rPr>
        <w:tab/>
        <w:t xml:space="preserve">N. Charness, P. Holley, J. Feddon, and T. Jastrzembski, "Light Pen Use and Practice Minimize Age and Hand Performance Differences in Pointing Tasks," </w:t>
      </w:r>
      <w:r w:rsidRPr="006A5A07">
        <w:rPr>
          <w:rFonts w:cs="Times New Roman"/>
          <w:i/>
          <w:noProof/>
        </w:rPr>
        <w:t xml:space="preserve">Human Factors, </w:t>
      </w:r>
      <w:r w:rsidRPr="006A5A07">
        <w:rPr>
          <w:rFonts w:cs="Times New Roman"/>
          <w:noProof/>
        </w:rPr>
        <w:t>2004.</w:t>
      </w:r>
    </w:p>
    <w:p w14:paraId="3318277D" w14:textId="77777777" w:rsidR="00E101BD" w:rsidRDefault="00E101BD" w:rsidP="00E101BD">
      <w:pPr>
        <w:spacing w:after="0" w:line="240" w:lineRule="auto"/>
        <w:ind w:left="720" w:hanging="720"/>
        <w:rPr>
          <w:rFonts w:cs="Times New Roman"/>
          <w:noProof/>
        </w:rPr>
      </w:pPr>
    </w:p>
    <w:p w14:paraId="40AFC51F" w14:textId="77777777" w:rsidR="00E101BD" w:rsidRPr="006A5A07" w:rsidRDefault="00E101BD" w:rsidP="00E101BD">
      <w:pPr>
        <w:spacing w:after="0" w:line="240" w:lineRule="auto"/>
        <w:ind w:left="720" w:hanging="720"/>
        <w:rPr>
          <w:rFonts w:cs="Times New Roman"/>
          <w:noProof/>
        </w:rPr>
      </w:pPr>
      <w:r w:rsidRPr="006A5A07">
        <w:rPr>
          <w:rFonts w:cs="Times New Roman"/>
          <w:noProof/>
        </w:rPr>
        <w:t>[57]</w:t>
      </w:r>
      <w:r w:rsidRPr="006A5A07">
        <w:rPr>
          <w:rFonts w:cs="Times New Roman"/>
          <w:noProof/>
        </w:rPr>
        <w:tab/>
        <w:t xml:space="preserve">J. Abascal, "Human-computer interaction in assistive technology: from "Patchwork" to "Universal Design"," in </w:t>
      </w:r>
      <w:r w:rsidRPr="006A5A07">
        <w:rPr>
          <w:rFonts w:cs="Times New Roman"/>
          <w:i/>
          <w:noProof/>
        </w:rPr>
        <w:t>Systems, Man and Cybernetics, 2002 IEEE International Conference on</w:t>
      </w:r>
      <w:r w:rsidRPr="006A5A07">
        <w:rPr>
          <w:rFonts w:cs="Times New Roman"/>
          <w:noProof/>
        </w:rPr>
        <w:t>, 2002, p. 6 pp. vol.3.</w:t>
      </w:r>
    </w:p>
    <w:p w14:paraId="322A0084" w14:textId="77777777" w:rsidR="00E101BD" w:rsidRDefault="00E101BD" w:rsidP="00E101BD">
      <w:pPr>
        <w:spacing w:after="0" w:line="240" w:lineRule="auto"/>
        <w:ind w:left="720" w:hanging="720"/>
        <w:rPr>
          <w:rFonts w:cs="Times New Roman"/>
          <w:noProof/>
        </w:rPr>
      </w:pPr>
    </w:p>
    <w:p w14:paraId="1062A205" w14:textId="77777777" w:rsidR="00E101BD" w:rsidRPr="006A5A07" w:rsidRDefault="00E101BD" w:rsidP="00E101BD">
      <w:pPr>
        <w:spacing w:after="0" w:line="240" w:lineRule="auto"/>
        <w:ind w:left="720" w:hanging="720"/>
        <w:rPr>
          <w:rFonts w:cs="Times New Roman"/>
          <w:noProof/>
        </w:rPr>
      </w:pPr>
      <w:r w:rsidRPr="006A5A07">
        <w:rPr>
          <w:rFonts w:cs="Times New Roman"/>
          <w:noProof/>
        </w:rPr>
        <w:t>[58]</w:t>
      </w:r>
      <w:r w:rsidRPr="006A5A07">
        <w:rPr>
          <w:rFonts w:cs="Times New Roman"/>
          <w:noProof/>
        </w:rPr>
        <w:tab/>
        <w:t>F. Nunes, P. A. Silva, and F. Abrantes, "Human-computer interaction and the older adult: an example using user research and personas," presented at the Proceedings of the 3rd International Conference on PErvasive Technologies Related to Assistive Environments, Samos, Greece, 2010.</w:t>
      </w:r>
    </w:p>
    <w:p w14:paraId="32EE5A08" w14:textId="77777777" w:rsidR="00E101BD" w:rsidRDefault="00E101BD" w:rsidP="00E101BD">
      <w:pPr>
        <w:spacing w:after="0" w:line="240" w:lineRule="auto"/>
        <w:ind w:left="720" w:hanging="720"/>
        <w:rPr>
          <w:rFonts w:cs="Times New Roman"/>
          <w:noProof/>
        </w:rPr>
      </w:pPr>
    </w:p>
    <w:p w14:paraId="7D00B1EE" w14:textId="77777777" w:rsidR="00E101BD" w:rsidRPr="006A5A07" w:rsidRDefault="00E101BD" w:rsidP="00E101BD">
      <w:pPr>
        <w:spacing w:after="0" w:line="240" w:lineRule="auto"/>
        <w:ind w:left="720" w:hanging="720"/>
        <w:rPr>
          <w:rFonts w:cs="Times New Roman"/>
          <w:noProof/>
        </w:rPr>
      </w:pPr>
      <w:r w:rsidRPr="006A5A07">
        <w:rPr>
          <w:rFonts w:cs="Times New Roman"/>
          <w:noProof/>
        </w:rPr>
        <w:t>[59]</w:t>
      </w:r>
      <w:r w:rsidRPr="006A5A07">
        <w:rPr>
          <w:rFonts w:cs="Times New Roman"/>
          <w:noProof/>
        </w:rPr>
        <w:tab/>
        <w:t>S. J. Czaja and C. C. Lee, "The Human-Computer Interaction Handbook," A. Sears and J. A. Jacko, Eds., 2 ed: L. Erlbaum Associates Inc., 2008, pp. 777-792.</w:t>
      </w:r>
    </w:p>
    <w:p w14:paraId="1EB6ED2D" w14:textId="77777777" w:rsidR="00E101BD" w:rsidRDefault="00E101BD" w:rsidP="00E101BD">
      <w:pPr>
        <w:spacing w:after="0" w:line="240" w:lineRule="auto"/>
        <w:ind w:left="720" w:hanging="720"/>
        <w:rPr>
          <w:rFonts w:cs="Times New Roman"/>
          <w:noProof/>
        </w:rPr>
      </w:pPr>
    </w:p>
    <w:p w14:paraId="6AB5989C" w14:textId="77777777" w:rsidR="00E101BD" w:rsidRPr="006A5A07" w:rsidRDefault="00E101BD" w:rsidP="00E101BD">
      <w:pPr>
        <w:spacing w:after="0" w:line="240" w:lineRule="auto"/>
        <w:ind w:left="720" w:hanging="720"/>
        <w:rPr>
          <w:rFonts w:cs="Times New Roman"/>
          <w:noProof/>
        </w:rPr>
      </w:pPr>
      <w:r w:rsidRPr="006A5A07">
        <w:rPr>
          <w:rFonts w:cs="Times New Roman"/>
          <w:noProof/>
        </w:rPr>
        <w:t>[60]</w:t>
      </w:r>
      <w:r w:rsidRPr="006A5A07">
        <w:rPr>
          <w:rFonts w:cs="Times New Roman"/>
          <w:noProof/>
        </w:rPr>
        <w:tab/>
      </w:r>
      <w:r w:rsidRPr="006A5A07">
        <w:rPr>
          <w:rFonts w:cs="Times New Roman"/>
          <w:i/>
          <w:noProof/>
        </w:rPr>
        <w:t>Visual Acuity</w:t>
      </w:r>
      <w:r w:rsidRPr="006A5A07">
        <w:rPr>
          <w:rFonts w:cs="Times New Roman"/>
          <w:noProof/>
        </w:rPr>
        <w:t>. Available: http://en.wikipedia.org/wiki/Visual_acuity</w:t>
      </w:r>
      <w:r>
        <w:rPr>
          <w:rFonts w:cs="Times New Roman"/>
          <w:noProof/>
        </w:rPr>
        <w:t>. Last accessed: 15/05/2012.</w:t>
      </w:r>
    </w:p>
    <w:p w14:paraId="53AC7A87" w14:textId="77777777" w:rsidR="00E101BD" w:rsidRPr="006A5A07" w:rsidRDefault="00E101BD" w:rsidP="00E101BD">
      <w:pPr>
        <w:spacing w:after="0" w:line="240" w:lineRule="auto"/>
        <w:ind w:left="720" w:hanging="720"/>
        <w:rPr>
          <w:rFonts w:cs="Times New Roman"/>
          <w:noProof/>
        </w:rPr>
      </w:pPr>
      <w:r w:rsidRPr="006A5A07">
        <w:rPr>
          <w:rFonts w:cs="Times New Roman"/>
          <w:noProof/>
        </w:rPr>
        <w:lastRenderedPageBreak/>
        <w:t>[61]</w:t>
      </w:r>
      <w:r w:rsidRPr="006A5A07">
        <w:rPr>
          <w:rFonts w:cs="Times New Roman"/>
          <w:noProof/>
        </w:rPr>
        <w:tab/>
        <w:t xml:space="preserve">M. Costabile, F. Paternò, K. Siek, Y. Rogers, and K. Connelly, "Fat Finger Worries: How Older and Younger Users Physically Interact with PDAs," in </w:t>
      </w:r>
      <w:r w:rsidRPr="006A5A07">
        <w:rPr>
          <w:rFonts w:cs="Times New Roman"/>
          <w:i/>
          <w:noProof/>
        </w:rPr>
        <w:t>Human-Computer Interaction - INTERACT 2005</w:t>
      </w:r>
      <w:r w:rsidRPr="006A5A07">
        <w:rPr>
          <w:rFonts w:cs="Times New Roman"/>
          <w:noProof/>
        </w:rPr>
        <w:t>. vol. 3585, ed: Springer Berlin / Heidelberg, 2005, pp. 267-280.</w:t>
      </w:r>
    </w:p>
    <w:p w14:paraId="1AE56F6D" w14:textId="77777777" w:rsidR="00E101BD" w:rsidRDefault="00E101BD" w:rsidP="00E101BD">
      <w:pPr>
        <w:spacing w:after="0" w:line="240" w:lineRule="auto"/>
        <w:ind w:left="720" w:hanging="720"/>
        <w:rPr>
          <w:rFonts w:cs="Times New Roman"/>
          <w:noProof/>
        </w:rPr>
      </w:pPr>
    </w:p>
    <w:p w14:paraId="6EF06F07" w14:textId="77777777" w:rsidR="00E101BD" w:rsidRPr="006A5A07" w:rsidRDefault="00E101BD" w:rsidP="00E101BD">
      <w:pPr>
        <w:spacing w:after="0" w:line="240" w:lineRule="auto"/>
        <w:ind w:left="720" w:hanging="720"/>
        <w:rPr>
          <w:rFonts w:cs="Times New Roman"/>
          <w:noProof/>
        </w:rPr>
      </w:pPr>
      <w:r w:rsidRPr="006A5A07">
        <w:rPr>
          <w:rFonts w:cs="Times New Roman"/>
          <w:noProof/>
        </w:rPr>
        <w:t>[62]</w:t>
      </w:r>
      <w:r w:rsidRPr="006A5A07">
        <w:rPr>
          <w:rFonts w:cs="Times New Roman"/>
          <w:noProof/>
        </w:rPr>
        <w:tab/>
      </w:r>
      <w:r w:rsidRPr="006A5A07">
        <w:rPr>
          <w:rFonts w:cs="Times New Roman"/>
          <w:i/>
          <w:noProof/>
        </w:rPr>
        <w:t>Peripheral Vision</w:t>
      </w:r>
      <w:r w:rsidRPr="006A5A07">
        <w:rPr>
          <w:rFonts w:cs="Times New Roman"/>
          <w:noProof/>
        </w:rPr>
        <w:t>. Available: http://en.wikipedia.org/wiki/Peripheral_vision</w:t>
      </w:r>
      <w:r>
        <w:rPr>
          <w:rFonts w:cs="Times New Roman"/>
          <w:noProof/>
        </w:rPr>
        <w:t>. Last accessed: 14/05/2012.</w:t>
      </w:r>
    </w:p>
    <w:p w14:paraId="18E055DC" w14:textId="77777777" w:rsidR="00E101BD" w:rsidRDefault="00E101BD" w:rsidP="00E101BD">
      <w:pPr>
        <w:spacing w:after="0" w:line="240" w:lineRule="auto"/>
        <w:ind w:left="720" w:hanging="720"/>
        <w:rPr>
          <w:rFonts w:cs="Times New Roman"/>
          <w:noProof/>
        </w:rPr>
      </w:pPr>
    </w:p>
    <w:p w14:paraId="714A8534" w14:textId="77777777" w:rsidR="00E101BD" w:rsidRPr="006A5A07" w:rsidRDefault="00E101BD" w:rsidP="00E101BD">
      <w:pPr>
        <w:spacing w:after="0" w:line="240" w:lineRule="auto"/>
        <w:ind w:left="720" w:hanging="720"/>
        <w:rPr>
          <w:rFonts w:cs="Times New Roman"/>
          <w:noProof/>
        </w:rPr>
      </w:pPr>
      <w:r w:rsidRPr="006A5A07">
        <w:rPr>
          <w:rFonts w:cs="Times New Roman"/>
          <w:noProof/>
        </w:rPr>
        <w:t>[63]</w:t>
      </w:r>
      <w:r w:rsidRPr="006A5A07">
        <w:rPr>
          <w:rFonts w:cs="Times New Roman"/>
          <w:noProof/>
        </w:rPr>
        <w:tab/>
        <w:t xml:space="preserve">L. J. Vorvick and F. W. Lusby. (2010). </w:t>
      </w:r>
      <w:r w:rsidRPr="006A5A07">
        <w:rPr>
          <w:rFonts w:cs="Times New Roman"/>
          <w:i/>
          <w:noProof/>
        </w:rPr>
        <w:t>Presbyopia</w:t>
      </w:r>
      <w:r w:rsidRPr="006A5A07">
        <w:rPr>
          <w:rFonts w:cs="Times New Roman"/>
          <w:noProof/>
        </w:rPr>
        <w:t>. Available: http://www.umm.edu/ency/article/001026.htm</w:t>
      </w:r>
      <w:r>
        <w:rPr>
          <w:rFonts w:cs="Times New Roman"/>
          <w:noProof/>
        </w:rPr>
        <w:t>. Last accessed: 14/05/2012.</w:t>
      </w:r>
    </w:p>
    <w:p w14:paraId="52E50324" w14:textId="77777777" w:rsidR="00E101BD" w:rsidRDefault="00E101BD" w:rsidP="00E101BD">
      <w:pPr>
        <w:spacing w:after="0" w:line="240" w:lineRule="auto"/>
        <w:ind w:left="720" w:hanging="720"/>
        <w:rPr>
          <w:rFonts w:cs="Times New Roman"/>
          <w:noProof/>
        </w:rPr>
      </w:pPr>
    </w:p>
    <w:p w14:paraId="36B6619B" w14:textId="77777777" w:rsidR="00E101BD" w:rsidRPr="006A5A07" w:rsidRDefault="00E101BD" w:rsidP="00E101BD">
      <w:pPr>
        <w:spacing w:after="0" w:line="240" w:lineRule="auto"/>
        <w:ind w:left="720" w:hanging="720"/>
        <w:rPr>
          <w:rFonts w:cs="Times New Roman"/>
          <w:noProof/>
        </w:rPr>
      </w:pPr>
      <w:r w:rsidRPr="006A5A07">
        <w:rPr>
          <w:rFonts w:cs="Times New Roman"/>
          <w:noProof/>
        </w:rPr>
        <w:t>[64]</w:t>
      </w:r>
      <w:r w:rsidRPr="006A5A07">
        <w:rPr>
          <w:rFonts w:cs="Times New Roman"/>
          <w:noProof/>
        </w:rPr>
        <w:tab/>
        <w:t xml:space="preserve">J. P. Hourcade and T. R. Berkel, "Simple pen interaction performance of young and older adults using handheld computers," </w:t>
      </w:r>
      <w:r w:rsidRPr="006A5A07">
        <w:rPr>
          <w:rFonts w:cs="Times New Roman"/>
          <w:i/>
          <w:noProof/>
        </w:rPr>
        <w:t xml:space="preserve">Interacting with Computers, </w:t>
      </w:r>
      <w:r w:rsidRPr="006A5A07">
        <w:rPr>
          <w:rFonts w:cs="Times New Roman"/>
          <w:noProof/>
        </w:rPr>
        <w:t>vol. 20, pp. 166-183, 2008.</w:t>
      </w:r>
    </w:p>
    <w:p w14:paraId="0DCB55DF" w14:textId="77777777" w:rsidR="00E101BD" w:rsidRDefault="00E101BD" w:rsidP="00E101BD">
      <w:pPr>
        <w:spacing w:after="0" w:line="240" w:lineRule="auto"/>
        <w:ind w:left="720" w:hanging="720"/>
        <w:rPr>
          <w:rFonts w:cs="Times New Roman"/>
          <w:noProof/>
        </w:rPr>
      </w:pPr>
    </w:p>
    <w:p w14:paraId="4CAA0854" w14:textId="77777777" w:rsidR="00E101BD" w:rsidRPr="006A5A07" w:rsidRDefault="00E101BD" w:rsidP="00E101BD">
      <w:pPr>
        <w:spacing w:after="0" w:line="240" w:lineRule="auto"/>
        <w:ind w:left="720" w:hanging="720"/>
        <w:rPr>
          <w:rFonts w:cs="Times New Roman"/>
          <w:noProof/>
        </w:rPr>
      </w:pPr>
      <w:r w:rsidRPr="006A5A07">
        <w:rPr>
          <w:rFonts w:cs="Times New Roman"/>
          <w:noProof/>
        </w:rPr>
        <w:t>[65]</w:t>
      </w:r>
      <w:r w:rsidRPr="006A5A07">
        <w:rPr>
          <w:rFonts w:cs="Times New Roman"/>
          <w:noProof/>
        </w:rPr>
        <w:tab/>
        <w:t>Jo</w:t>
      </w:r>
      <w:r>
        <w:rPr>
          <w:rFonts w:cs="Times New Roman"/>
          <w:noProof/>
        </w:rPr>
        <w:t>a</w:t>
      </w:r>
      <w:r w:rsidRPr="006A5A07">
        <w:rPr>
          <w:rFonts w:cs="Times New Roman"/>
          <w:noProof/>
        </w:rPr>
        <w:t>o. B. Lopes, "Designing user interfaces for severely handicapped persons," presented at the Proceedings of the 2001 EC/NSF workshop on Universal accessibility of ubiquitous computing: providing for the elderly, Alc\&amp;aacute;cer do Sal, Portugal, 2001.</w:t>
      </w:r>
    </w:p>
    <w:p w14:paraId="320E60D3" w14:textId="77777777" w:rsidR="00E101BD" w:rsidRDefault="00E101BD" w:rsidP="00E101BD">
      <w:pPr>
        <w:spacing w:after="0" w:line="240" w:lineRule="auto"/>
        <w:ind w:left="720" w:hanging="720"/>
        <w:rPr>
          <w:rFonts w:cs="Times New Roman"/>
          <w:noProof/>
        </w:rPr>
      </w:pPr>
    </w:p>
    <w:p w14:paraId="6CA53E1D" w14:textId="77777777" w:rsidR="00E101BD" w:rsidRPr="00E75294" w:rsidRDefault="00E101BD" w:rsidP="00E101BD">
      <w:pPr>
        <w:spacing w:after="0" w:line="240" w:lineRule="auto"/>
        <w:ind w:left="720" w:hanging="720"/>
        <w:rPr>
          <w:rFonts w:cs="Times New Roman"/>
          <w:noProof/>
        </w:rPr>
      </w:pPr>
      <w:r w:rsidRPr="00E75294">
        <w:rPr>
          <w:rFonts w:cs="Times New Roman"/>
          <w:noProof/>
        </w:rPr>
        <w:t xml:space="preserve"> [66]</w:t>
      </w:r>
      <w:r w:rsidRPr="00E75294">
        <w:rPr>
          <w:rFonts w:cs="Times New Roman"/>
          <w:noProof/>
        </w:rPr>
        <w:tab/>
        <w:t>J. Hoey, K. Zutis, V. Leuty, and A. Mihailidis, "A tool to promote prolonged engagement in art therapy: design and development from arts therapist requirements," presented at the Proceedings of the 12th international ACM SIGACCESS conference on Computers and accessibility, Orlando, Florida, USA, 2010.</w:t>
      </w:r>
      <w:bookmarkEnd w:id="176"/>
    </w:p>
    <w:p w14:paraId="1A4CD8F8" w14:textId="77777777" w:rsidR="00E101BD" w:rsidRDefault="00E101BD" w:rsidP="00E101BD">
      <w:pPr>
        <w:spacing w:after="0" w:line="240" w:lineRule="auto"/>
        <w:ind w:left="720" w:hanging="720"/>
        <w:rPr>
          <w:rFonts w:cs="Times New Roman"/>
          <w:noProof/>
        </w:rPr>
      </w:pPr>
      <w:bookmarkStart w:id="177" w:name="_ENREF_67"/>
    </w:p>
    <w:p w14:paraId="112C7471" w14:textId="77777777" w:rsidR="00E101BD" w:rsidRDefault="00E101BD" w:rsidP="00E101BD">
      <w:pPr>
        <w:spacing w:after="0" w:line="240" w:lineRule="auto"/>
        <w:ind w:left="720" w:hanging="720"/>
        <w:rPr>
          <w:rFonts w:cs="Times New Roman"/>
          <w:noProof/>
        </w:rPr>
      </w:pPr>
      <w:r w:rsidRPr="00E75294">
        <w:rPr>
          <w:rFonts w:cs="Times New Roman"/>
          <w:noProof/>
        </w:rPr>
        <w:t>[67]</w:t>
      </w:r>
      <w:r w:rsidRPr="00E75294">
        <w:rPr>
          <w:rFonts w:cs="Times New Roman"/>
          <w:noProof/>
        </w:rPr>
        <w:tab/>
      </w:r>
      <w:bookmarkStart w:id="178" w:name="_ENREF_68"/>
      <w:bookmarkEnd w:id="177"/>
      <w:r w:rsidRPr="006A5A07">
        <w:rPr>
          <w:rFonts w:cs="Times New Roman"/>
          <w:noProof/>
        </w:rPr>
        <w:t xml:space="preserve">B. Buxton. </w:t>
      </w:r>
      <w:r w:rsidRPr="006A5A07">
        <w:rPr>
          <w:rFonts w:cs="Times New Roman"/>
          <w:i/>
          <w:noProof/>
        </w:rPr>
        <w:t>Multi-Touch Systems that I have known and loved</w:t>
      </w:r>
      <w:r w:rsidRPr="006A5A07">
        <w:rPr>
          <w:rFonts w:cs="Times New Roman"/>
          <w:noProof/>
        </w:rPr>
        <w:t>. Available: http://www.billbuxton.com/multitouchOverview.html</w:t>
      </w:r>
      <w:r>
        <w:rPr>
          <w:rFonts w:cs="Times New Roman"/>
          <w:noProof/>
        </w:rPr>
        <w:t xml:space="preserve">. Last accessed: </w:t>
      </w:r>
      <w:r w:rsidRPr="006A5A07">
        <w:rPr>
          <w:rFonts w:cs="Times New Roman"/>
          <w:noProof/>
        </w:rPr>
        <w:t>18/05/2011.</w:t>
      </w:r>
    </w:p>
    <w:p w14:paraId="717BDE6D" w14:textId="77777777" w:rsidR="00E101BD" w:rsidRDefault="00E101BD" w:rsidP="00E101BD">
      <w:pPr>
        <w:spacing w:after="0" w:line="240" w:lineRule="auto"/>
        <w:ind w:left="720" w:hanging="720"/>
        <w:rPr>
          <w:rFonts w:cs="Times New Roman"/>
          <w:noProof/>
        </w:rPr>
      </w:pPr>
    </w:p>
    <w:p w14:paraId="3810F176" w14:textId="77777777" w:rsidR="00E101BD" w:rsidRPr="00E75294" w:rsidRDefault="00E101BD" w:rsidP="00E101BD">
      <w:pPr>
        <w:spacing w:after="0" w:line="240" w:lineRule="auto"/>
        <w:ind w:left="720" w:hanging="720"/>
        <w:rPr>
          <w:rFonts w:cs="Times New Roman"/>
          <w:noProof/>
        </w:rPr>
      </w:pPr>
      <w:r w:rsidRPr="00E75294">
        <w:rPr>
          <w:rFonts w:cs="Times New Roman"/>
          <w:noProof/>
        </w:rPr>
        <w:t>[68]</w:t>
      </w:r>
      <w:r w:rsidRPr="00E75294">
        <w:rPr>
          <w:rFonts w:cs="Times New Roman"/>
          <w:noProof/>
        </w:rPr>
        <w:tab/>
        <w:t>T. Augsten, K. Kaefer, Ren, Meusel, C. Fetzer, D. Kanitz, T. Stoff, T. Becker, C. Holz, and P. Baudisch, "Multitoe: high-precision interaction with back-projected floors based on high-resolution multi-touch input," presented at the Proceedings of the 23nd annual ACM symposium on User interface software and technology, New York, New York, USA, 2010.</w:t>
      </w:r>
      <w:bookmarkEnd w:id="178"/>
    </w:p>
    <w:p w14:paraId="7D0C0B10" w14:textId="77777777" w:rsidR="00E101BD" w:rsidRDefault="00E101BD" w:rsidP="00E101BD">
      <w:pPr>
        <w:spacing w:after="0" w:line="240" w:lineRule="auto"/>
        <w:ind w:left="720" w:hanging="720"/>
        <w:rPr>
          <w:rFonts w:cs="Times New Roman"/>
          <w:noProof/>
        </w:rPr>
      </w:pPr>
      <w:bookmarkStart w:id="179" w:name="_ENREF_69"/>
    </w:p>
    <w:p w14:paraId="521164CA" w14:textId="77777777" w:rsidR="00E101BD" w:rsidRDefault="00E101BD" w:rsidP="00E101BD">
      <w:pPr>
        <w:spacing w:after="0" w:line="240" w:lineRule="auto"/>
        <w:ind w:left="720" w:hanging="720"/>
        <w:rPr>
          <w:rFonts w:cs="Times New Roman"/>
          <w:noProof/>
        </w:rPr>
      </w:pPr>
      <w:r w:rsidRPr="00E75294">
        <w:rPr>
          <w:rFonts w:cs="Times New Roman"/>
          <w:noProof/>
        </w:rPr>
        <w:t>[69]</w:t>
      </w:r>
      <w:r w:rsidRPr="00E75294">
        <w:rPr>
          <w:rFonts w:cs="Times New Roman"/>
          <w:noProof/>
        </w:rPr>
        <w:tab/>
      </w:r>
      <w:bookmarkStart w:id="180" w:name="_ENREF_70"/>
      <w:bookmarkEnd w:id="179"/>
      <w:r w:rsidRPr="006A5A07">
        <w:rPr>
          <w:rFonts w:cs="Times New Roman"/>
          <w:noProof/>
        </w:rPr>
        <w:t xml:space="preserve">K. </w:t>
      </w:r>
      <w:r w:rsidRPr="005E3AAF">
        <w:t>Grønbæk</w:t>
      </w:r>
      <w:r w:rsidRPr="006A5A07">
        <w:rPr>
          <w:rFonts w:cs="Times New Roman"/>
          <w:noProof/>
        </w:rPr>
        <w:t>, O. S. Iversen, K. J. Kortbek, K. R. Nielsen, and L. Aagaard, "IGameFloor: a platform for co-located collaborative games," presented at the Proceedings of the international conference on Advances in computer entertainment technology, Salzburg, Austria, 2007.</w:t>
      </w:r>
    </w:p>
    <w:p w14:paraId="00547C84" w14:textId="77777777" w:rsidR="00E101BD" w:rsidRDefault="00E101BD" w:rsidP="00E101BD">
      <w:pPr>
        <w:spacing w:after="0" w:line="240" w:lineRule="auto"/>
        <w:ind w:left="720" w:hanging="720"/>
        <w:rPr>
          <w:rFonts w:cs="Times New Roman"/>
          <w:noProof/>
        </w:rPr>
      </w:pPr>
    </w:p>
    <w:p w14:paraId="44399358" w14:textId="77777777" w:rsidR="00E101BD" w:rsidRPr="006A5A07" w:rsidRDefault="00E101BD" w:rsidP="00E101BD">
      <w:pPr>
        <w:spacing w:after="0" w:line="240" w:lineRule="auto"/>
        <w:ind w:left="720" w:hanging="720"/>
        <w:rPr>
          <w:rFonts w:cs="Times New Roman"/>
          <w:noProof/>
        </w:rPr>
      </w:pPr>
      <w:r w:rsidRPr="00E75294">
        <w:rPr>
          <w:rFonts w:cs="Times New Roman"/>
          <w:noProof/>
        </w:rPr>
        <w:t>[70]</w:t>
      </w:r>
      <w:r w:rsidRPr="00E75294">
        <w:rPr>
          <w:rFonts w:cs="Times New Roman"/>
          <w:noProof/>
        </w:rPr>
        <w:tab/>
      </w:r>
      <w:bookmarkEnd w:id="180"/>
      <w:r w:rsidRPr="006A5A07">
        <w:rPr>
          <w:rFonts w:cs="Times New Roman"/>
          <w:noProof/>
        </w:rPr>
        <w:t>M</w:t>
      </w:r>
      <w:r>
        <w:rPr>
          <w:rFonts w:cs="Times New Roman"/>
          <w:noProof/>
        </w:rPr>
        <w:t>icrosoft</w:t>
      </w:r>
      <w:r w:rsidRPr="006A5A07">
        <w:rPr>
          <w:rFonts w:cs="Times New Roman"/>
          <w:noProof/>
        </w:rPr>
        <w:t xml:space="preserve"> Corp</w:t>
      </w:r>
      <w:r>
        <w:rPr>
          <w:rFonts w:cs="Times New Roman"/>
          <w:noProof/>
        </w:rPr>
        <w:t>oration</w:t>
      </w:r>
      <w:r w:rsidRPr="006A5A07">
        <w:rPr>
          <w:rFonts w:cs="Times New Roman"/>
          <w:noProof/>
        </w:rPr>
        <w:t xml:space="preserve">. </w:t>
      </w:r>
      <w:r w:rsidRPr="006A5A07">
        <w:rPr>
          <w:rFonts w:cs="Times New Roman"/>
          <w:i/>
          <w:noProof/>
        </w:rPr>
        <w:t>Microsoft Surface</w:t>
      </w:r>
      <w:r w:rsidRPr="006A5A07">
        <w:rPr>
          <w:rFonts w:cs="Times New Roman"/>
          <w:noProof/>
        </w:rPr>
        <w:t>. Available: http://www.microsoft.com/surface/</w:t>
      </w:r>
      <w:r>
        <w:rPr>
          <w:rFonts w:cs="Times New Roman"/>
          <w:noProof/>
        </w:rPr>
        <w:t>. Last accessed: 16/03/2011.</w:t>
      </w:r>
    </w:p>
    <w:p w14:paraId="6FD66412" w14:textId="77777777" w:rsidR="00E101BD" w:rsidRPr="00E75294" w:rsidRDefault="00E101BD" w:rsidP="00E101BD">
      <w:pPr>
        <w:spacing w:after="0" w:line="240" w:lineRule="auto"/>
        <w:ind w:left="720" w:hanging="720"/>
        <w:rPr>
          <w:rFonts w:cs="Times New Roman"/>
          <w:noProof/>
        </w:rPr>
      </w:pPr>
    </w:p>
    <w:p w14:paraId="0EC9EB3F" w14:textId="77777777" w:rsidR="00E101BD" w:rsidRDefault="00E101BD" w:rsidP="00E101BD">
      <w:pPr>
        <w:spacing w:after="0" w:line="240" w:lineRule="auto"/>
        <w:ind w:left="720" w:hanging="720"/>
        <w:rPr>
          <w:rFonts w:cs="Times New Roman"/>
          <w:noProof/>
        </w:rPr>
      </w:pPr>
      <w:bookmarkStart w:id="181" w:name="_ENREF_71"/>
    </w:p>
    <w:p w14:paraId="73528828" w14:textId="77777777" w:rsidR="00E101BD" w:rsidRPr="00E75294" w:rsidRDefault="00E101BD" w:rsidP="00E101BD">
      <w:pPr>
        <w:spacing w:after="0" w:line="240" w:lineRule="auto"/>
        <w:ind w:left="720" w:hanging="720"/>
        <w:rPr>
          <w:rFonts w:cs="Times New Roman"/>
          <w:noProof/>
        </w:rPr>
      </w:pPr>
      <w:r w:rsidRPr="00E75294">
        <w:rPr>
          <w:rFonts w:cs="Times New Roman"/>
          <w:noProof/>
        </w:rPr>
        <w:t>[71]</w:t>
      </w:r>
      <w:r w:rsidRPr="00E75294">
        <w:rPr>
          <w:rFonts w:cs="Times New Roman"/>
          <w:noProof/>
        </w:rPr>
        <w:tab/>
      </w:r>
      <w:bookmarkEnd w:id="181"/>
      <w:r w:rsidRPr="006A5A07">
        <w:rPr>
          <w:rFonts w:cs="Times New Roman"/>
          <w:i/>
          <w:noProof/>
        </w:rPr>
        <w:t>Perceptive Pixel</w:t>
      </w:r>
      <w:r w:rsidRPr="006A5A07">
        <w:rPr>
          <w:rFonts w:cs="Times New Roman"/>
          <w:noProof/>
        </w:rPr>
        <w:t>. Available: http://www.perceptivepixel.com/</w:t>
      </w:r>
      <w:r>
        <w:rPr>
          <w:rFonts w:cs="Times New Roman"/>
          <w:noProof/>
        </w:rPr>
        <w:t>. Last accessed: 18/05/2011.</w:t>
      </w:r>
    </w:p>
    <w:p w14:paraId="403E502E" w14:textId="77777777" w:rsidR="00E101BD" w:rsidRDefault="00E101BD" w:rsidP="00E101BD">
      <w:pPr>
        <w:spacing w:after="0" w:line="240" w:lineRule="auto"/>
        <w:ind w:left="720" w:hanging="720"/>
        <w:rPr>
          <w:rFonts w:cs="Times New Roman"/>
          <w:noProof/>
        </w:rPr>
      </w:pPr>
      <w:bookmarkStart w:id="182" w:name="_ENREF_72"/>
    </w:p>
    <w:p w14:paraId="3196D30C" w14:textId="77777777" w:rsidR="00E101BD" w:rsidRPr="00E75294" w:rsidRDefault="00E101BD" w:rsidP="00E101BD">
      <w:pPr>
        <w:spacing w:after="0" w:line="240" w:lineRule="auto"/>
        <w:ind w:left="720" w:hanging="720"/>
        <w:rPr>
          <w:rFonts w:cs="Times New Roman"/>
          <w:noProof/>
        </w:rPr>
      </w:pPr>
      <w:r w:rsidRPr="00E75294">
        <w:rPr>
          <w:rFonts w:cs="Times New Roman"/>
          <w:noProof/>
        </w:rPr>
        <w:t>[72]</w:t>
      </w:r>
      <w:r w:rsidRPr="00E75294">
        <w:rPr>
          <w:rFonts w:cs="Times New Roman"/>
          <w:noProof/>
        </w:rPr>
        <w:tab/>
      </w:r>
      <w:bookmarkEnd w:id="182"/>
      <w:r w:rsidRPr="006A5A07">
        <w:rPr>
          <w:rFonts w:cs="Times New Roman"/>
          <w:i/>
          <w:noProof/>
        </w:rPr>
        <w:t>NUI Group</w:t>
      </w:r>
      <w:r w:rsidRPr="006A5A07">
        <w:rPr>
          <w:rFonts w:cs="Times New Roman"/>
          <w:noProof/>
        </w:rPr>
        <w:t>. Available: http://nuigroup.com/</w:t>
      </w:r>
      <w:r>
        <w:rPr>
          <w:rFonts w:cs="Times New Roman"/>
          <w:noProof/>
        </w:rPr>
        <w:t>. Last accessed: 24/05/2011</w:t>
      </w:r>
      <w:r w:rsidRPr="006A5A07">
        <w:rPr>
          <w:rFonts w:cs="Times New Roman"/>
          <w:noProof/>
        </w:rPr>
        <w:t>.</w:t>
      </w:r>
    </w:p>
    <w:p w14:paraId="022B4124" w14:textId="77777777" w:rsidR="00E101BD" w:rsidRDefault="00E101BD" w:rsidP="00E101BD">
      <w:pPr>
        <w:spacing w:after="0" w:line="240" w:lineRule="auto"/>
        <w:ind w:left="720" w:hanging="720"/>
        <w:rPr>
          <w:rFonts w:cs="Times New Roman"/>
          <w:noProof/>
        </w:rPr>
      </w:pPr>
      <w:bookmarkStart w:id="183" w:name="_ENREF_73"/>
    </w:p>
    <w:p w14:paraId="506EA405" w14:textId="77777777" w:rsidR="00E101BD" w:rsidRPr="00E75294" w:rsidRDefault="00E101BD" w:rsidP="00E101BD">
      <w:pPr>
        <w:spacing w:after="0" w:line="240" w:lineRule="auto"/>
        <w:ind w:left="720" w:hanging="720"/>
        <w:rPr>
          <w:rFonts w:cs="Times New Roman"/>
          <w:noProof/>
        </w:rPr>
      </w:pPr>
      <w:r w:rsidRPr="00E75294">
        <w:rPr>
          <w:rFonts w:cs="Times New Roman"/>
          <w:noProof/>
        </w:rPr>
        <w:lastRenderedPageBreak/>
        <w:t>[73]</w:t>
      </w:r>
      <w:r w:rsidRPr="00E75294">
        <w:rPr>
          <w:rFonts w:cs="Times New Roman"/>
          <w:noProof/>
        </w:rPr>
        <w:tab/>
        <w:t>J. Y. Han, "Low-cost multi-touch sensing through frustrated total internal reflection," presented at the Proceedings of the 18th annual ACM symposium on User interface software and technology, Seattle, WA, USA, 2005.</w:t>
      </w:r>
      <w:bookmarkEnd w:id="183"/>
    </w:p>
    <w:p w14:paraId="3F973886" w14:textId="77777777" w:rsidR="00E101BD" w:rsidRDefault="00E101BD" w:rsidP="00E101BD">
      <w:pPr>
        <w:spacing w:after="0" w:line="240" w:lineRule="auto"/>
        <w:ind w:left="720" w:hanging="720"/>
        <w:rPr>
          <w:rFonts w:cs="Times New Roman"/>
          <w:noProof/>
        </w:rPr>
      </w:pPr>
      <w:bookmarkStart w:id="184" w:name="_ENREF_74"/>
    </w:p>
    <w:p w14:paraId="27603BF5" w14:textId="77777777" w:rsidR="00E101BD" w:rsidRDefault="00E101BD" w:rsidP="00E101BD">
      <w:pPr>
        <w:spacing w:after="0" w:line="240" w:lineRule="auto"/>
        <w:ind w:left="720" w:hanging="720"/>
        <w:rPr>
          <w:rFonts w:cs="Times New Roman"/>
          <w:noProof/>
        </w:rPr>
      </w:pPr>
      <w:r w:rsidRPr="00E75294">
        <w:rPr>
          <w:rFonts w:cs="Times New Roman"/>
          <w:noProof/>
        </w:rPr>
        <w:t>[74]</w:t>
      </w:r>
      <w:r w:rsidRPr="00E75294">
        <w:rPr>
          <w:rFonts w:cs="Times New Roman"/>
          <w:noProof/>
        </w:rPr>
        <w:tab/>
      </w:r>
      <w:bookmarkStart w:id="185" w:name="_ENREF_75"/>
      <w:bookmarkEnd w:id="184"/>
      <w:r w:rsidRPr="006A5A07">
        <w:rPr>
          <w:rFonts w:cs="Times New Roman"/>
          <w:noProof/>
        </w:rPr>
        <w:t xml:space="preserve">C. Freudenrich. </w:t>
      </w:r>
      <w:r w:rsidRPr="006A5A07">
        <w:rPr>
          <w:rFonts w:cs="Times New Roman"/>
          <w:i/>
          <w:noProof/>
        </w:rPr>
        <w:t>How Fibre Optics Work</w:t>
      </w:r>
      <w:r w:rsidRPr="006A5A07">
        <w:rPr>
          <w:rFonts w:cs="Times New Roman"/>
          <w:noProof/>
        </w:rPr>
        <w:t>. Available: http://communication.howstuffworks.com/fiber-optic-communications/fiber-optic6.htm</w:t>
      </w:r>
      <w:r>
        <w:rPr>
          <w:rFonts w:cs="Times New Roman"/>
          <w:noProof/>
        </w:rPr>
        <w:t>. Last accessed: 24/05/2011.</w:t>
      </w:r>
    </w:p>
    <w:p w14:paraId="31E8E039" w14:textId="77777777" w:rsidR="00E101BD" w:rsidRDefault="00E101BD" w:rsidP="00E101BD">
      <w:pPr>
        <w:spacing w:after="0" w:line="240" w:lineRule="auto"/>
        <w:ind w:left="720" w:hanging="720"/>
        <w:rPr>
          <w:rFonts w:cs="Times New Roman"/>
          <w:noProof/>
        </w:rPr>
      </w:pPr>
    </w:p>
    <w:p w14:paraId="4DEEC9B7" w14:textId="77777777" w:rsidR="00E101BD" w:rsidRPr="006A5A07" w:rsidRDefault="00E101BD" w:rsidP="00E101BD">
      <w:pPr>
        <w:spacing w:after="0" w:line="240" w:lineRule="auto"/>
        <w:ind w:left="720" w:hanging="720"/>
        <w:rPr>
          <w:rFonts w:cs="Times New Roman"/>
          <w:noProof/>
        </w:rPr>
      </w:pPr>
      <w:r w:rsidRPr="00E75294">
        <w:rPr>
          <w:rFonts w:cs="Times New Roman"/>
          <w:noProof/>
        </w:rPr>
        <w:t>[75]</w:t>
      </w:r>
      <w:r w:rsidRPr="00E75294">
        <w:rPr>
          <w:rFonts w:cs="Times New Roman"/>
          <w:noProof/>
        </w:rPr>
        <w:tab/>
      </w:r>
      <w:bookmarkEnd w:id="185"/>
      <w:r w:rsidRPr="006A5A07">
        <w:rPr>
          <w:rFonts w:cs="Times New Roman"/>
          <w:i/>
          <w:noProof/>
        </w:rPr>
        <w:t>Total Internal Reflection</w:t>
      </w:r>
      <w:r w:rsidRPr="006A5A07">
        <w:rPr>
          <w:rFonts w:cs="Times New Roman"/>
          <w:noProof/>
        </w:rPr>
        <w:t>. Available: http://en.wikipedia.org/wiki/Total_internal_reflection</w:t>
      </w:r>
      <w:r>
        <w:rPr>
          <w:rFonts w:cs="Times New Roman"/>
          <w:noProof/>
        </w:rPr>
        <w:t>. Last accessed: 03/05/2012.</w:t>
      </w:r>
    </w:p>
    <w:p w14:paraId="5CBD579B" w14:textId="77777777" w:rsidR="00E101BD" w:rsidRPr="00E75294" w:rsidRDefault="00E101BD" w:rsidP="00E101BD">
      <w:pPr>
        <w:spacing w:after="0" w:line="240" w:lineRule="auto"/>
        <w:ind w:left="720" w:hanging="720"/>
        <w:rPr>
          <w:rFonts w:cs="Times New Roman"/>
          <w:noProof/>
        </w:rPr>
      </w:pPr>
    </w:p>
    <w:p w14:paraId="66D6C540" w14:textId="77777777" w:rsidR="00E101BD" w:rsidRDefault="00E101BD" w:rsidP="00E101BD">
      <w:pPr>
        <w:spacing w:after="0" w:line="240" w:lineRule="auto"/>
        <w:ind w:left="720" w:hanging="720"/>
        <w:rPr>
          <w:rFonts w:cs="Times New Roman"/>
          <w:noProof/>
        </w:rPr>
      </w:pPr>
      <w:bookmarkStart w:id="186" w:name="_ENREF_76"/>
    </w:p>
    <w:p w14:paraId="585A1053" w14:textId="77777777" w:rsidR="00E101BD" w:rsidRPr="00E75294" w:rsidRDefault="00E101BD" w:rsidP="00E101BD">
      <w:pPr>
        <w:spacing w:after="0" w:line="240" w:lineRule="auto"/>
        <w:ind w:left="720" w:hanging="720"/>
        <w:rPr>
          <w:rFonts w:cs="Times New Roman"/>
          <w:noProof/>
        </w:rPr>
      </w:pPr>
      <w:r w:rsidRPr="00E75294">
        <w:rPr>
          <w:rFonts w:cs="Times New Roman"/>
          <w:noProof/>
        </w:rPr>
        <w:t>[76]</w:t>
      </w:r>
      <w:r w:rsidRPr="00E75294">
        <w:rPr>
          <w:rFonts w:cs="Times New Roman"/>
          <w:noProof/>
        </w:rPr>
        <w:tab/>
        <w:t xml:space="preserve">C. Moore, A. Teiche, A. Kumar Raim, C. Yanc, D. Solms, G. Çetin, J. Riggio, N. Ramseyer, P. D'Intino, L. Miller, R. Khoshabeh, R. Bedi, M. Taha Bintahir, T. Hansen, T. Roth, and S. Sandler. (2009). </w:t>
      </w:r>
      <w:r w:rsidRPr="00E75294">
        <w:rPr>
          <w:rFonts w:cs="Times New Roman"/>
          <w:i/>
          <w:noProof/>
        </w:rPr>
        <w:t>Multi-Touch Technologies (1 ed.)</w:t>
      </w:r>
      <w:r w:rsidRPr="00E75294">
        <w:rPr>
          <w:rFonts w:cs="Times New Roman"/>
          <w:noProof/>
        </w:rPr>
        <w:t>. Available: http://nuicode.com/projects/wiki-book/</w:t>
      </w:r>
      <w:bookmarkEnd w:id="186"/>
    </w:p>
    <w:p w14:paraId="12312575" w14:textId="77777777" w:rsidR="00E101BD" w:rsidRDefault="00E101BD" w:rsidP="00E101BD">
      <w:pPr>
        <w:spacing w:after="0" w:line="240" w:lineRule="auto"/>
        <w:ind w:left="720" w:hanging="720"/>
        <w:rPr>
          <w:rFonts w:cs="Times New Roman"/>
          <w:noProof/>
        </w:rPr>
      </w:pPr>
      <w:bookmarkStart w:id="187" w:name="_ENREF_77"/>
    </w:p>
    <w:p w14:paraId="0276C32A" w14:textId="77777777" w:rsidR="00E101BD" w:rsidRDefault="00E101BD" w:rsidP="00E101BD">
      <w:pPr>
        <w:spacing w:after="0" w:line="240" w:lineRule="auto"/>
        <w:ind w:left="720" w:hanging="720"/>
        <w:rPr>
          <w:rFonts w:cs="Times New Roman"/>
          <w:noProof/>
        </w:rPr>
      </w:pPr>
      <w:r w:rsidRPr="00E75294">
        <w:rPr>
          <w:rFonts w:cs="Times New Roman"/>
          <w:noProof/>
        </w:rPr>
        <w:t>[77]</w:t>
      </w:r>
      <w:r w:rsidRPr="00E75294">
        <w:rPr>
          <w:rFonts w:cs="Times New Roman"/>
          <w:noProof/>
        </w:rPr>
        <w:tab/>
        <w:t xml:space="preserve">Ahsanullah, A. K. B. Mahmood, and S. Sulaiman, "Design and implementation of multi-touch system using FTIR technique for optimization of finger touch detection," in </w:t>
      </w:r>
      <w:r w:rsidRPr="00E75294">
        <w:rPr>
          <w:rFonts w:cs="Times New Roman"/>
          <w:i/>
          <w:noProof/>
        </w:rPr>
        <w:t>Information Technology (ITSim), 2010 International Symposium in</w:t>
      </w:r>
      <w:r w:rsidRPr="00E75294">
        <w:rPr>
          <w:rFonts w:cs="Times New Roman"/>
          <w:noProof/>
        </w:rPr>
        <w:t>, 2010, pp. 1-7.</w:t>
      </w:r>
      <w:bookmarkEnd w:id="187"/>
    </w:p>
    <w:p w14:paraId="2129C494" w14:textId="77777777" w:rsidR="00E101BD" w:rsidRPr="00E75294" w:rsidRDefault="00E101BD" w:rsidP="00E101BD">
      <w:pPr>
        <w:spacing w:after="0" w:line="240" w:lineRule="auto"/>
        <w:ind w:left="720" w:hanging="720"/>
        <w:rPr>
          <w:rFonts w:cs="Times New Roman"/>
          <w:noProof/>
        </w:rPr>
      </w:pPr>
    </w:p>
    <w:p w14:paraId="5A671C96" w14:textId="77777777" w:rsidR="00E101BD" w:rsidRPr="00E75294" w:rsidRDefault="00E101BD" w:rsidP="00E101BD">
      <w:pPr>
        <w:spacing w:after="0" w:line="240" w:lineRule="auto"/>
        <w:ind w:left="720" w:hanging="720"/>
        <w:rPr>
          <w:rFonts w:cs="Times New Roman"/>
          <w:noProof/>
        </w:rPr>
      </w:pPr>
      <w:bookmarkStart w:id="188" w:name="_ENREF_78"/>
      <w:r w:rsidRPr="00E75294">
        <w:rPr>
          <w:rFonts w:cs="Times New Roman"/>
          <w:noProof/>
        </w:rPr>
        <w:t>[78]</w:t>
      </w:r>
      <w:r w:rsidRPr="00E75294">
        <w:rPr>
          <w:rFonts w:cs="Times New Roman"/>
          <w:noProof/>
        </w:rPr>
        <w:tab/>
        <w:t>F. Echtler, A. Dippon, M. T, nnis, and G. Klinker, "Inverted FTIR: easy multitouch sensing for flatscreens," presented at the Proceedings of the ACM International Conference on Interactive Tabletops and Surfaces, Banff, Alberta, Canada, 2009.</w:t>
      </w:r>
      <w:bookmarkEnd w:id="188"/>
    </w:p>
    <w:p w14:paraId="40C08786" w14:textId="77777777" w:rsidR="00E101BD" w:rsidRDefault="00E101BD" w:rsidP="00E101BD">
      <w:pPr>
        <w:spacing w:after="0" w:line="240" w:lineRule="auto"/>
        <w:ind w:left="720" w:hanging="720"/>
        <w:rPr>
          <w:rFonts w:cs="Times New Roman"/>
          <w:noProof/>
        </w:rPr>
      </w:pPr>
      <w:bookmarkStart w:id="189" w:name="_ENREF_79"/>
    </w:p>
    <w:p w14:paraId="351C0223" w14:textId="77777777" w:rsidR="00E101BD" w:rsidRPr="00E75294" w:rsidRDefault="00E101BD" w:rsidP="00E101BD">
      <w:pPr>
        <w:spacing w:after="0" w:line="240" w:lineRule="auto"/>
        <w:ind w:left="720" w:hanging="720"/>
        <w:rPr>
          <w:rFonts w:cs="Times New Roman"/>
          <w:noProof/>
        </w:rPr>
      </w:pPr>
      <w:r w:rsidRPr="00E75294">
        <w:rPr>
          <w:rFonts w:cs="Times New Roman"/>
          <w:noProof/>
        </w:rPr>
        <w:t>[79]</w:t>
      </w:r>
      <w:r w:rsidRPr="00E75294">
        <w:rPr>
          <w:rFonts w:cs="Times New Roman"/>
          <w:noProof/>
        </w:rPr>
        <w:tab/>
        <w:t xml:space="preserve">C. Rong, W. Feng, and Y. Pengfei, "A Survey on the Development of Multi-touch Technology," in </w:t>
      </w:r>
      <w:r w:rsidRPr="00E75294">
        <w:rPr>
          <w:rFonts w:cs="Times New Roman"/>
          <w:i/>
          <w:noProof/>
        </w:rPr>
        <w:t>Wearable Computing Systems (APWCS), 2010 Asia-Pacific Conference on</w:t>
      </w:r>
      <w:r w:rsidRPr="00E75294">
        <w:rPr>
          <w:rFonts w:cs="Times New Roman"/>
          <w:noProof/>
        </w:rPr>
        <w:t>, 2010, pp. 363-366.</w:t>
      </w:r>
      <w:bookmarkEnd w:id="189"/>
    </w:p>
    <w:p w14:paraId="0E8AC61E" w14:textId="77777777" w:rsidR="00E101BD" w:rsidRDefault="00E101BD" w:rsidP="00E101BD">
      <w:pPr>
        <w:spacing w:after="0" w:line="240" w:lineRule="auto"/>
        <w:ind w:left="720" w:hanging="720"/>
        <w:rPr>
          <w:rFonts w:cs="Times New Roman"/>
          <w:noProof/>
        </w:rPr>
      </w:pPr>
      <w:bookmarkStart w:id="190" w:name="_ENREF_80"/>
    </w:p>
    <w:p w14:paraId="7CDF38B9" w14:textId="77777777" w:rsidR="00E101BD" w:rsidRPr="00E75294" w:rsidRDefault="00E101BD" w:rsidP="00E101BD">
      <w:pPr>
        <w:spacing w:after="0" w:line="240" w:lineRule="auto"/>
        <w:ind w:left="720" w:hanging="720"/>
        <w:rPr>
          <w:rFonts w:cs="Times New Roman"/>
          <w:noProof/>
        </w:rPr>
      </w:pPr>
      <w:r w:rsidRPr="00E75294">
        <w:rPr>
          <w:rFonts w:cs="Times New Roman"/>
          <w:noProof/>
        </w:rPr>
        <w:t>[80]</w:t>
      </w:r>
      <w:r w:rsidRPr="00E75294">
        <w:rPr>
          <w:rFonts w:cs="Times New Roman"/>
          <w:noProof/>
        </w:rPr>
        <w:tab/>
      </w:r>
      <w:r w:rsidRPr="00E75294">
        <w:rPr>
          <w:rFonts w:cs="Times New Roman"/>
          <w:i/>
          <w:noProof/>
        </w:rPr>
        <w:t>Diffuser (optics)</w:t>
      </w:r>
      <w:r w:rsidRPr="00E75294">
        <w:rPr>
          <w:rFonts w:cs="Times New Roman"/>
          <w:noProof/>
        </w:rPr>
        <w:t>. Available: http://en.wikipedia.org/wiki/Diffuser_(optics)</w:t>
      </w:r>
      <w:bookmarkEnd w:id="190"/>
      <w:r>
        <w:rPr>
          <w:rFonts w:cs="Times New Roman"/>
          <w:noProof/>
        </w:rPr>
        <w:t>. Last accessed: 20/06/2012</w:t>
      </w:r>
      <w:r w:rsidRPr="00E75294">
        <w:rPr>
          <w:rFonts w:cs="Times New Roman"/>
          <w:noProof/>
        </w:rPr>
        <w:t>.</w:t>
      </w:r>
    </w:p>
    <w:p w14:paraId="1A900A85" w14:textId="77777777" w:rsidR="00E101BD" w:rsidRDefault="00E101BD" w:rsidP="00E101BD">
      <w:pPr>
        <w:spacing w:after="0" w:line="240" w:lineRule="auto"/>
        <w:ind w:left="720" w:hanging="720"/>
        <w:rPr>
          <w:rFonts w:cs="Times New Roman"/>
          <w:noProof/>
        </w:rPr>
      </w:pPr>
      <w:bookmarkStart w:id="191" w:name="_ENREF_81"/>
    </w:p>
    <w:bookmarkEnd w:id="191"/>
    <w:p w14:paraId="22F046CB" w14:textId="77777777" w:rsidR="00E101BD" w:rsidRPr="006A5A07" w:rsidRDefault="00E101BD" w:rsidP="00E101BD">
      <w:pPr>
        <w:spacing w:after="0" w:line="240" w:lineRule="auto"/>
        <w:ind w:left="720" w:hanging="720"/>
        <w:rPr>
          <w:rFonts w:cs="Times New Roman"/>
          <w:noProof/>
        </w:rPr>
      </w:pPr>
      <w:r w:rsidRPr="006A5A07">
        <w:rPr>
          <w:rFonts w:cs="Times New Roman"/>
          <w:noProof/>
        </w:rPr>
        <w:t>[81]</w:t>
      </w:r>
      <w:r w:rsidRPr="006A5A07">
        <w:rPr>
          <w:rFonts w:cs="Times New Roman"/>
          <w:noProof/>
        </w:rPr>
        <w:tab/>
        <w:t>M. Ringel, H. Berg, Y. Jin, and T. Winograd, "Barehands: implement-free interaction with a wall-mounted display," presented at the CHI '01 extended abstracts on Human factors in computing systems, Seattle, Washington, 2001.</w:t>
      </w:r>
    </w:p>
    <w:p w14:paraId="76D88F3E" w14:textId="77777777" w:rsidR="00E101BD" w:rsidRDefault="00E101BD" w:rsidP="00E101BD">
      <w:pPr>
        <w:spacing w:after="0" w:line="240" w:lineRule="auto"/>
        <w:ind w:left="720" w:hanging="720"/>
        <w:rPr>
          <w:rFonts w:cs="Times New Roman"/>
          <w:noProof/>
        </w:rPr>
      </w:pPr>
    </w:p>
    <w:p w14:paraId="6CFC31E2" w14:textId="77777777" w:rsidR="00E101BD" w:rsidRPr="006A5A07" w:rsidRDefault="00E101BD" w:rsidP="00E101BD">
      <w:pPr>
        <w:spacing w:after="0" w:line="240" w:lineRule="auto"/>
        <w:ind w:left="720" w:hanging="720"/>
        <w:rPr>
          <w:rFonts w:cs="Times New Roman"/>
          <w:noProof/>
        </w:rPr>
      </w:pPr>
      <w:r w:rsidRPr="006A5A07">
        <w:rPr>
          <w:rFonts w:cs="Times New Roman"/>
          <w:noProof/>
        </w:rPr>
        <w:t>[82]</w:t>
      </w:r>
      <w:r w:rsidRPr="006A5A07">
        <w:rPr>
          <w:rFonts w:cs="Times New Roman"/>
          <w:noProof/>
        </w:rPr>
        <w:tab/>
        <w:t xml:space="preserve">S. S. A. Sheikh, S. M. Hanana, Y. Al-Hosany, and B. Soudan, "Design and implementation of an FTIR camera-based multi-touch display," in </w:t>
      </w:r>
      <w:r w:rsidRPr="006A5A07">
        <w:rPr>
          <w:rFonts w:cs="Times New Roman"/>
          <w:i/>
          <w:noProof/>
        </w:rPr>
        <w:t>GCC Conference &amp; Exhibition, 2009 5th IEEE</w:t>
      </w:r>
      <w:r w:rsidRPr="006A5A07">
        <w:rPr>
          <w:rFonts w:cs="Times New Roman"/>
          <w:noProof/>
        </w:rPr>
        <w:t>, 2009, pp. 1-6.</w:t>
      </w:r>
    </w:p>
    <w:p w14:paraId="2212AEC1" w14:textId="77777777" w:rsidR="00E101BD" w:rsidRDefault="00E101BD" w:rsidP="00E101BD">
      <w:pPr>
        <w:spacing w:after="0" w:line="240" w:lineRule="auto"/>
        <w:ind w:left="720" w:hanging="720"/>
        <w:rPr>
          <w:rFonts w:cs="Times New Roman"/>
          <w:noProof/>
        </w:rPr>
      </w:pPr>
    </w:p>
    <w:p w14:paraId="41C6DB22" w14:textId="77777777" w:rsidR="00E101BD" w:rsidRPr="006A5A07" w:rsidRDefault="00E101BD" w:rsidP="00E101BD">
      <w:pPr>
        <w:spacing w:after="0" w:line="240" w:lineRule="auto"/>
        <w:ind w:left="720" w:hanging="720"/>
        <w:rPr>
          <w:rFonts w:cs="Times New Roman"/>
          <w:noProof/>
        </w:rPr>
      </w:pPr>
      <w:r w:rsidRPr="006A5A07">
        <w:rPr>
          <w:rFonts w:cs="Times New Roman"/>
          <w:noProof/>
        </w:rPr>
        <w:t>[83]</w:t>
      </w:r>
      <w:r w:rsidRPr="006A5A07">
        <w:rPr>
          <w:rFonts w:cs="Times New Roman"/>
          <w:noProof/>
        </w:rPr>
        <w:tab/>
        <w:t>P. Baudisch, T. Becker, and F. Rudeck, "Lumino: tangible blocks for tabletop computers based on glass fiber bundles," presented at the Proceedings of the 28th international conference on Human factors in computing systems, Atlanta, Georgia, USA, 2010.</w:t>
      </w:r>
    </w:p>
    <w:p w14:paraId="04D189F6" w14:textId="77777777" w:rsidR="00E101BD" w:rsidRDefault="00E101BD" w:rsidP="00E101BD">
      <w:pPr>
        <w:spacing w:after="0" w:line="240" w:lineRule="auto"/>
        <w:ind w:left="720" w:hanging="720"/>
        <w:rPr>
          <w:rFonts w:cs="Times New Roman"/>
          <w:noProof/>
        </w:rPr>
      </w:pPr>
    </w:p>
    <w:p w14:paraId="75A65757" w14:textId="77777777" w:rsidR="00E101BD" w:rsidRPr="006A5A07" w:rsidRDefault="00E101BD" w:rsidP="00E101BD">
      <w:pPr>
        <w:spacing w:after="0" w:line="240" w:lineRule="auto"/>
        <w:ind w:left="720" w:hanging="720"/>
        <w:rPr>
          <w:rFonts w:cs="Times New Roman"/>
          <w:noProof/>
        </w:rPr>
      </w:pPr>
      <w:r w:rsidRPr="006A5A07">
        <w:rPr>
          <w:rFonts w:cs="Times New Roman"/>
          <w:noProof/>
        </w:rPr>
        <w:t>[84]</w:t>
      </w:r>
      <w:r w:rsidRPr="006A5A07">
        <w:rPr>
          <w:rFonts w:cs="Times New Roman"/>
          <w:noProof/>
        </w:rPr>
        <w:tab/>
        <w:t xml:space="preserve">J. G. Sheridan, J. Tompkin, A. Maciel, and G. Roussos, "DIY design process for interactive surfaces," presented at the Proceedings of the 23rd British HCI </w:t>
      </w:r>
      <w:r w:rsidRPr="006A5A07">
        <w:rPr>
          <w:rFonts w:cs="Times New Roman"/>
          <w:noProof/>
        </w:rPr>
        <w:lastRenderedPageBreak/>
        <w:t>Group Annual Conference on People and Computers: Celebrating People and Technology, Cambridge, United Kingdom, 2009.</w:t>
      </w:r>
    </w:p>
    <w:p w14:paraId="09718E8F" w14:textId="77777777" w:rsidR="00E101BD" w:rsidRPr="006A5A07" w:rsidRDefault="00E101BD" w:rsidP="00E101BD">
      <w:pPr>
        <w:spacing w:after="0" w:line="240" w:lineRule="auto"/>
        <w:ind w:left="720" w:hanging="720"/>
        <w:rPr>
          <w:rFonts w:cs="Times New Roman"/>
          <w:noProof/>
        </w:rPr>
      </w:pPr>
      <w:r w:rsidRPr="006A5A07">
        <w:rPr>
          <w:rFonts w:cs="Times New Roman"/>
          <w:noProof/>
        </w:rPr>
        <w:t>[85]</w:t>
      </w:r>
      <w:r w:rsidRPr="006A5A07">
        <w:rPr>
          <w:rFonts w:cs="Times New Roman"/>
          <w:noProof/>
        </w:rPr>
        <w:tab/>
        <w:t>J. Schöning, P. Brandl, F. Daiber, F. Echtler, O. Hilliges, J. Hook, M. Löchtefeld, N. Motamedi, L. Muller, P. Olivier, T. Roth, and U. von Zadow, "Multi-Touch Surfaces: A Technical GuideTechnical Report TUM-I0833."</w:t>
      </w:r>
    </w:p>
    <w:p w14:paraId="6476B16E" w14:textId="77777777" w:rsidR="00E101BD" w:rsidRDefault="00E101BD" w:rsidP="00E101BD">
      <w:pPr>
        <w:spacing w:after="0" w:line="240" w:lineRule="auto"/>
        <w:ind w:left="720" w:hanging="720"/>
        <w:rPr>
          <w:rFonts w:cs="Times New Roman"/>
          <w:noProof/>
        </w:rPr>
      </w:pPr>
    </w:p>
    <w:p w14:paraId="3881AC9E" w14:textId="77777777" w:rsidR="00E101BD" w:rsidRPr="006A5A07" w:rsidRDefault="00E101BD" w:rsidP="00E101BD">
      <w:pPr>
        <w:spacing w:after="0" w:line="240" w:lineRule="auto"/>
        <w:ind w:left="720" w:hanging="720"/>
        <w:rPr>
          <w:rFonts w:cs="Times New Roman"/>
          <w:noProof/>
        </w:rPr>
      </w:pPr>
      <w:r w:rsidRPr="006A5A07">
        <w:rPr>
          <w:rFonts w:cs="Times New Roman"/>
          <w:noProof/>
        </w:rPr>
        <w:t>[86]</w:t>
      </w:r>
      <w:r w:rsidRPr="006A5A07">
        <w:rPr>
          <w:rFonts w:cs="Times New Roman"/>
          <w:noProof/>
        </w:rPr>
        <w:tab/>
      </w:r>
      <w:r w:rsidRPr="006A5A07">
        <w:rPr>
          <w:rFonts w:cs="Times New Roman"/>
          <w:i/>
          <w:noProof/>
        </w:rPr>
        <w:t>Microsoft and Samsung Unveil the Next Generation of Surface</w:t>
      </w:r>
      <w:r w:rsidRPr="006A5A07">
        <w:rPr>
          <w:rFonts w:cs="Times New Roman"/>
          <w:noProof/>
        </w:rPr>
        <w:t>. Available: http://www.microsoft.com/Presspass/press/2011/jan11/01-06MSSurfaceSamsungPR.mspx</w:t>
      </w:r>
      <w:r>
        <w:rPr>
          <w:rFonts w:cs="Times New Roman"/>
          <w:noProof/>
        </w:rPr>
        <w:t xml:space="preserve">. Last accessed: </w:t>
      </w:r>
      <w:r w:rsidRPr="006A5A07">
        <w:rPr>
          <w:rFonts w:cs="Times New Roman"/>
          <w:noProof/>
        </w:rPr>
        <w:t>23</w:t>
      </w:r>
      <w:r>
        <w:rPr>
          <w:rFonts w:cs="Times New Roman"/>
          <w:noProof/>
        </w:rPr>
        <w:t>/05/2011.</w:t>
      </w:r>
    </w:p>
    <w:p w14:paraId="61C7F333" w14:textId="77777777" w:rsidR="00E101BD" w:rsidRDefault="00E101BD" w:rsidP="00E101BD">
      <w:pPr>
        <w:spacing w:after="0" w:line="240" w:lineRule="auto"/>
        <w:ind w:left="720" w:hanging="720"/>
        <w:rPr>
          <w:rFonts w:cs="Times New Roman"/>
          <w:noProof/>
        </w:rPr>
      </w:pPr>
    </w:p>
    <w:p w14:paraId="4EC9E882" w14:textId="77777777" w:rsidR="00E101BD" w:rsidRPr="006A5A07" w:rsidRDefault="00E101BD" w:rsidP="00E101BD">
      <w:pPr>
        <w:spacing w:after="0" w:line="240" w:lineRule="auto"/>
        <w:ind w:left="720" w:hanging="720"/>
        <w:rPr>
          <w:rFonts w:cs="Times New Roman"/>
          <w:noProof/>
        </w:rPr>
      </w:pPr>
      <w:r w:rsidRPr="006A5A07">
        <w:rPr>
          <w:rFonts w:cs="Times New Roman"/>
          <w:noProof/>
        </w:rPr>
        <w:t>[87]</w:t>
      </w:r>
      <w:r w:rsidRPr="006A5A07">
        <w:rPr>
          <w:rFonts w:cs="Times New Roman"/>
          <w:noProof/>
        </w:rPr>
        <w:tab/>
      </w:r>
      <w:r w:rsidRPr="006A5A07">
        <w:rPr>
          <w:rFonts w:cs="Times New Roman"/>
          <w:i/>
          <w:noProof/>
        </w:rPr>
        <w:t>Physical Features of a Microsoft Surface Unit</w:t>
      </w:r>
      <w:r w:rsidRPr="006A5A07">
        <w:rPr>
          <w:rFonts w:cs="Times New Roman"/>
          <w:noProof/>
        </w:rPr>
        <w:t>. Available: http://technet.microsoft.com/en-us/library/ee692114(Surface.10).aspx</w:t>
      </w:r>
      <w:r>
        <w:rPr>
          <w:rFonts w:cs="Times New Roman"/>
          <w:noProof/>
        </w:rPr>
        <w:t>. Last accessed: 23/05/2011.</w:t>
      </w:r>
    </w:p>
    <w:p w14:paraId="32E99C2B" w14:textId="77777777" w:rsidR="00E101BD" w:rsidRDefault="00E101BD" w:rsidP="00E101BD">
      <w:pPr>
        <w:spacing w:after="0" w:line="240" w:lineRule="auto"/>
        <w:ind w:left="720" w:hanging="720"/>
        <w:rPr>
          <w:rFonts w:cs="Times New Roman"/>
          <w:noProof/>
        </w:rPr>
      </w:pPr>
    </w:p>
    <w:p w14:paraId="4718E866" w14:textId="77777777" w:rsidR="00E101BD" w:rsidRPr="006A5A07" w:rsidRDefault="00E101BD" w:rsidP="00E101BD">
      <w:pPr>
        <w:spacing w:after="0" w:line="240" w:lineRule="auto"/>
        <w:ind w:left="720" w:hanging="720"/>
        <w:rPr>
          <w:rFonts w:cs="Times New Roman"/>
          <w:noProof/>
        </w:rPr>
      </w:pPr>
      <w:r w:rsidRPr="006A5A07">
        <w:rPr>
          <w:rFonts w:cs="Times New Roman"/>
          <w:noProof/>
        </w:rPr>
        <w:t>[88]</w:t>
      </w:r>
      <w:r w:rsidRPr="006A5A07">
        <w:rPr>
          <w:rFonts w:cs="Times New Roman"/>
          <w:noProof/>
        </w:rPr>
        <w:tab/>
        <w:t>R. Downs. (2005</w:t>
      </w:r>
      <w:r>
        <w:rPr>
          <w:rFonts w:cs="Times New Roman"/>
          <w:noProof/>
        </w:rPr>
        <w:t>)</w:t>
      </w:r>
      <w:r w:rsidRPr="006A5A07">
        <w:rPr>
          <w:rFonts w:cs="Times New Roman"/>
          <w:noProof/>
        </w:rPr>
        <w:t>, Using resistive touch screens for human/machine interface. Available: http://www.ti.com/lit/an/slyt209a/slyt209a.pdf</w:t>
      </w:r>
    </w:p>
    <w:p w14:paraId="21987589" w14:textId="77777777" w:rsidR="00E101BD" w:rsidRDefault="00E101BD" w:rsidP="00E101BD">
      <w:pPr>
        <w:spacing w:after="0" w:line="240" w:lineRule="auto"/>
        <w:ind w:left="720" w:hanging="720"/>
        <w:rPr>
          <w:rFonts w:cs="Times New Roman"/>
          <w:noProof/>
        </w:rPr>
      </w:pPr>
    </w:p>
    <w:p w14:paraId="70E1D27F" w14:textId="77777777" w:rsidR="00E101BD" w:rsidRPr="006A5A07" w:rsidRDefault="00E101BD" w:rsidP="00E101BD">
      <w:pPr>
        <w:spacing w:after="0" w:line="240" w:lineRule="auto"/>
        <w:ind w:left="720" w:hanging="720"/>
        <w:rPr>
          <w:rFonts w:cs="Times New Roman"/>
          <w:noProof/>
        </w:rPr>
      </w:pPr>
      <w:r w:rsidRPr="006A5A07">
        <w:rPr>
          <w:rFonts w:cs="Times New Roman"/>
          <w:noProof/>
        </w:rPr>
        <w:t>[89]</w:t>
      </w:r>
      <w:r w:rsidRPr="006A5A07">
        <w:rPr>
          <w:rFonts w:cs="Times New Roman"/>
          <w:noProof/>
        </w:rPr>
        <w:tab/>
        <w:t>J. Moeller and A. Kerne, "Scanning FTIR: unobtrusive optoelectronic multi-touch sensing through waveguide transmissivity imaging," presented at the Proceedings of the fourth international conference on Tangible, embedded, and embodied interaction, Cambridge, Massachusetts, USA, 2010.</w:t>
      </w:r>
    </w:p>
    <w:p w14:paraId="22554827" w14:textId="77777777" w:rsidR="00E101BD" w:rsidRDefault="00E101BD" w:rsidP="00E101BD">
      <w:pPr>
        <w:spacing w:after="0" w:line="240" w:lineRule="auto"/>
        <w:ind w:left="720" w:hanging="720"/>
        <w:rPr>
          <w:rFonts w:cs="Times New Roman"/>
          <w:noProof/>
        </w:rPr>
      </w:pPr>
    </w:p>
    <w:p w14:paraId="3CBDB6F1" w14:textId="77777777" w:rsidR="00E101BD" w:rsidRPr="006A5A07" w:rsidRDefault="00E101BD" w:rsidP="00E101BD">
      <w:pPr>
        <w:spacing w:after="0" w:line="240" w:lineRule="auto"/>
        <w:ind w:left="720" w:hanging="720"/>
        <w:rPr>
          <w:rFonts w:cs="Times New Roman"/>
          <w:noProof/>
        </w:rPr>
      </w:pPr>
      <w:r w:rsidRPr="006A5A07">
        <w:rPr>
          <w:rFonts w:cs="Times New Roman"/>
          <w:noProof/>
        </w:rPr>
        <w:t>[90]</w:t>
      </w:r>
      <w:r w:rsidRPr="006A5A07">
        <w:rPr>
          <w:rFonts w:cs="Times New Roman"/>
          <w:noProof/>
        </w:rPr>
        <w:tab/>
        <w:t xml:space="preserve">S. Izadi, S. Hodges, A. Butler, D. West, A. Rrustemi, M. Molloy, and W. Buxton, "ThinSight: a thin form-factor interactive surface technology," </w:t>
      </w:r>
      <w:r w:rsidRPr="006A5A07">
        <w:rPr>
          <w:rFonts w:cs="Times New Roman"/>
          <w:i/>
          <w:noProof/>
        </w:rPr>
        <w:t xml:space="preserve">Commun. ACM, </w:t>
      </w:r>
      <w:r w:rsidRPr="006A5A07">
        <w:rPr>
          <w:rFonts w:cs="Times New Roman"/>
          <w:noProof/>
        </w:rPr>
        <w:t>vol. 52, pp. 90-98, 2009.</w:t>
      </w:r>
    </w:p>
    <w:p w14:paraId="55200CEC" w14:textId="77777777" w:rsidR="00E101BD" w:rsidRDefault="00E101BD" w:rsidP="00E101BD">
      <w:pPr>
        <w:spacing w:after="0" w:line="240" w:lineRule="auto"/>
        <w:ind w:left="720" w:hanging="720"/>
        <w:rPr>
          <w:rFonts w:cs="Times New Roman"/>
          <w:noProof/>
        </w:rPr>
      </w:pPr>
    </w:p>
    <w:p w14:paraId="499C9D9D" w14:textId="77777777" w:rsidR="00E101BD" w:rsidRPr="006A5A07" w:rsidRDefault="00E101BD" w:rsidP="00E101BD">
      <w:pPr>
        <w:spacing w:after="0" w:line="240" w:lineRule="auto"/>
        <w:ind w:left="720" w:hanging="720"/>
        <w:rPr>
          <w:rFonts w:cs="Times New Roman"/>
          <w:noProof/>
        </w:rPr>
      </w:pPr>
      <w:r w:rsidRPr="006A5A07">
        <w:rPr>
          <w:rFonts w:cs="Times New Roman"/>
          <w:noProof/>
        </w:rPr>
        <w:t>[91]</w:t>
      </w:r>
      <w:r w:rsidRPr="006A5A07">
        <w:rPr>
          <w:rFonts w:cs="Times New Roman"/>
          <w:noProof/>
        </w:rPr>
        <w:tab/>
        <w:t xml:space="preserve">C. Wimmer. (2011). </w:t>
      </w:r>
      <w:r w:rsidRPr="006A5A07">
        <w:rPr>
          <w:rFonts w:cs="Times New Roman"/>
          <w:i/>
          <w:noProof/>
        </w:rPr>
        <w:t>Surface 2.0</w:t>
      </w:r>
      <w:r w:rsidRPr="006A5A07">
        <w:rPr>
          <w:rFonts w:cs="Times New Roman"/>
          <w:noProof/>
        </w:rPr>
        <w:t>. Available: http://www.engadgeted.net/2011/01/12/surface-2-0/</w:t>
      </w:r>
      <w:r>
        <w:rPr>
          <w:rFonts w:cs="Times New Roman"/>
          <w:noProof/>
        </w:rPr>
        <w:t>. Last accessed: 03/05/2012</w:t>
      </w:r>
    </w:p>
    <w:p w14:paraId="18576EBF" w14:textId="77777777" w:rsidR="00E101BD" w:rsidRDefault="00E101BD" w:rsidP="00E101BD">
      <w:pPr>
        <w:spacing w:after="0" w:line="240" w:lineRule="auto"/>
        <w:ind w:left="720" w:hanging="720"/>
        <w:rPr>
          <w:rFonts w:cs="Times New Roman"/>
          <w:noProof/>
        </w:rPr>
      </w:pPr>
    </w:p>
    <w:p w14:paraId="6D405FA3" w14:textId="77777777" w:rsidR="00E101BD" w:rsidRPr="006A5A07" w:rsidRDefault="00E101BD" w:rsidP="00E101BD">
      <w:pPr>
        <w:spacing w:after="0" w:line="240" w:lineRule="auto"/>
        <w:ind w:left="720" w:hanging="720"/>
        <w:rPr>
          <w:rFonts w:cs="Times New Roman"/>
          <w:noProof/>
        </w:rPr>
      </w:pPr>
      <w:r w:rsidRPr="006A5A07">
        <w:rPr>
          <w:rFonts w:cs="Times New Roman"/>
          <w:noProof/>
        </w:rPr>
        <w:t>[92]</w:t>
      </w:r>
      <w:r w:rsidRPr="006A5A07">
        <w:rPr>
          <w:rFonts w:cs="Times New Roman"/>
          <w:noProof/>
        </w:rPr>
        <w:tab/>
        <w:t>F. Echtler, T. Pototschnig, and G. Klinker, "An LED-based multitouch sensor for LCD screens," presented at the Proceedings of the fourth international conference on Tangible, embedded, and embodied interaction, Cambridge, Massachusetts, USA, 2010.</w:t>
      </w:r>
    </w:p>
    <w:p w14:paraId="59A1F0A4" w14:textId="77777777" w:rsidR="00E101BD" w:rsidRDefault="00E101BD" w:rsidP="00E101BD">
      <w:pPr>
        <w:spacing w:after="0" w:line="240" w:lineRule="auto"/>
        <w:ind w:left="720" w:hanging="720"/>
        <w:rPr>
          <w:rFonts w:cs="Times New Roman"/>
          <w:noProof/>
        </w:rPr>
      </w:pPr>
    </w:p>
    <w:p w14:paraId="3499AA4E" w14:textId="77777777" w:rsidR="00E101BD" w:rsidRPr="006A5A07" w:rsidRDefault="00E101BD" w:rsidP="00E101BD">
      <w:pPr>
        <w:spacing w:after="0" w:line="240" w:lineRule="auto"/>
        <w:ind w:left="720" w:hanging="720"/>
        <w:rPr>
          <w:rFonts w:cs="Times New Roman"/>
          <w:noProof/>
        </w:rPr>
      </w:pPr>
      <w:r w:rsidRPr="006A5A07">
        <w:rPr>
          <w:rFonts w:cs="Times New Roman"/>
          <w:noProof/>
        </w:rPr>
        <w:t>[93]</w:t>
      </w:r>
      <w:r w:rsidRPr="006A5A07">
        <w:rPr>
          <w:rFonts w:cs="Times New Roman"/>
          <w:noProof/>
        </w:rPr>
        <w:tab/>
        <w:t>P. Dietz and D. Leigh, "DiamondTouch: a multi-user touch technology," presented at the Proceedings of the 14th annual ACM symposium on User interface software and technology, Orlando, Florida, 2001.</w:t>
      </w:r>
    </w:p>
    <w:p w14:paraId="06274D4E" w14:textId="77777777" w:rsidR="00E101BD" w:rsidRDefault="00E101BD" w:rsidP="00E101BD">
      <w:pPr>
        <w:spacing w:after="0" w:line="240" w:lineRule="auto"/>
        <w:ind w:left="720" w:hanging="720"/>
        <w:rPr>
          <w:rFonts w:cs="Times New Roman"/>
          <w:noProof/>
        </w:rPr>
      </w:pPr>
    </w:p>
    <w:p w14:paraId="2CCD4A15" w14:textId="77777777" w:rsidR="00E101BD" w:rsidRPr="006A5A07" w:rsidRDefault="00E101BD" w:rsidP="00E101BD">
      <w:pPr>
        <w:spacing w:after="0" w:line="240" w:lineRule="auto"/>
        <w:ind w:left="720" w:hanging="720"/>
        <w:rPr>
          <w:rFonts w:cs="Times New Roman"/>
          <w:noProof/>
        </w:rPr>
      </w:pPr>
      <w:r w:rsidRPr="006A5A07">
        <w:rPr>
          <w:rFonts w:cs="Times New Roman"/>
          <w:noProof/>
        </w:rPr>
        <w:t>[94]</w:t>
      </w:r>
      <w:r w:rsidRPr="006A5A07">
        <w:rPr>
          <w:rFonts w:cs="Times New Roman"/>
          <w:noProof/>
        </w:rPr>
        <w:tab/>
        <w:t xml:space="preserve">J. G. Young, M. Trudeau, D. Odell, K. Marinelli, and J. T. Dennerlein, "Touch-screen tablet user configurations and case supported tilt affect head and neck flexion angles," </w:t>
      </w:r>
      <w:r w:rsidRPr="006A5A07">
        <w:rPr>
          <w:rFonts w:cs="Times New Roman"/>
          <w:i/>
          <w:noProof/>
        </w:rPr>
        <w:t xml:space="preserve">Work: A Journal of Prevention, Assessment and Rehabilitation, </w:t>
      </w:r>
      <w:r w:rsidRPr="006A5A07">
        <w:rPr>
          <w:rFonts w:cs="Times New Roman"/>
          <w:noProof/>
        </w:rPr>
        <w:t>vol. 41, pp. 81-91, 2012.</w:t>
      </w:r>
    </w:p>
    <w:p w14:paraId="5A9FC991" w14:textId="77777777" w:rsidR="00E101BD" w:rsidRDefault="00E101BD" w:rsidP="00E101BD">
      <w:pPr>
        <w:spacing w:after="0" w:line="240" w:lineRule="auto"/>
        <w:ind w:left="720" w:hanging="720"/>
        <w:rPr>
          <w:rFonts w:cs="Times New Roman"/>
          <w:noProof/>
        </w:rPr>
      </w:pPr>
    </w:p>
    <w:p w14:paraId="3F049385" w14:textId="77777777" w:rsidR="00E101BD" w:rsidRPr="006A5A07" w:rsidRDefault="00E101BD" w:rsidP="00E101BD">
      <w:pPr>
        <w:spacing w:after="0" w:line="240" w:lineRule="auto"/>
        <w:ind w:left="720" w:hanging="720"/>
        <w:rPr>
          <w:rFonts w:cs="Times New Roman"/>
          <w:noProof/>
        </w:rPr>
      </w:pPr>
      <w:r w:rsidRPr="006A5A07">
        <w:rPr>
          <w:rFonts w:cs="Times New Roman"/>
          <w:noProof/>
        </w:rPr>
        <w:t>[95]</w:t>
      </w:r>
      <w:r w:rsidRPr="006A5A07">
        <w:rPr>
          <w:rFonts w:cs="Times New Roman"/>
          <w:noProof/>
        </w:rPr>
        <w:tab/>
      </w:r>
      <w:r w:rsidRPr="006A5A07">
        <w:rPr>
          <w:rFonts w:cs="Times New Roman"/>
          <w:i/>
          <w:noProof/>
        </w:rPr>
        <w:t>Multi-touch</w:t>
      </w:r>
      <w:r w:rsidRPr="006A5A07">
        <w:rPr>
          <w:rFonts w:cs="Times New Roman"/>
          <w:noProof/>
        </w:rPr>
        <w:t>. Available: http://en.wikipedia.org/wiki/Multi-touch</w:t>
      </w:r>
      <w:r>
        <w:rPr>
          <w:rFonts w:cs="Times New Roman"/>
          <w:noProof/>
        </w:rPr>
        <w:t>. Last accessed: 30/05/2012.</w:t>
      </w:r>
    </w:p>
    <w:p w14:paraId="2D9C38F9" w14:textId="77777777" w:rsidR="00E101BD" w:rsidRDefault="00E101BD" w:rsidP="00E101BD">
      <w:pPr>
        <w:spacing w:after="0" w:line="240" w:lineRule="auto"/>
        <w:ind w:left="720" w:hanging="720"/>
        <w:rPr>
          <w:rFonts w:cs="Times New Roman"/>
          <w:noProof/>
        </w:rPr>
      </w:pPr>
    </w:p>
    <w:p w14:paraId="5D427243" w14:textId="77777777" w:rsidR="00E101BD" w:rsidRPr="006A5A07" w:rsidRDefault="00E101BD" w:rsidP="00E101BD">
      <w:pPr>
        <w:spacing w:after="0" w:line="240" w:lineRule="auto"/>
        <w:ind w:left="720" w:hanging="720"/>
        <w:rPr>
          <w:rFonts w:cs="Times New Roman"/>
          <w:noProof/>
        </w:rPr>
      </w:pPr>
      <w:r w:rsidRPr="006A5A07">
        <w:rPr>
          <w:rFonts w:cs="Times New Roman"/>
          <w:noProof/>
        </w:rPr>
        <w:t>[96]</w:t>
      </w:r>
      <w:r w:rsidRPr="006A5A07">
        <w:rPr>
          <w:rFonts w:cs="Times New Roman"/>
          <w:noProof/>
        </w:rPr>
        <w:tab/>
        <w:t xml:space="preserve">NUIGroup. </w:t>
      </w:r>
      <w:r w:rsidRPr="006A5A07">
        <w:rPr>
          <w:rFonts w:cs="Times New Roman"/>
          <w:i/>
          <w:noProof/>
        </w:rPr>
        <w:t>Community Core Vision</w:t>
      </w:r>
      <w:r w:rsidRPr="006A5A07">
        <w:rPr>
          <w:rFonts w:cs="Times New Roman"/>
          <w:noProof/>
        </w:rPr>
        <w:t>. Available: http://ccv.nuigroup.com/</w:t>
      </w:r>
      <w:r>
        <w:rPr>
          <w:rFonts w:cs="Times New Roman"/>
          <w:noProof/>
        </w:rPr>
        <w:t>. Last accessed: 04/03/2012.</w:t>
      </w:r>
    </w:p>
    <w:p w14:paraId="59264AF5" w14:textId="77777777" w:rsidR="00E101BD" w:rsidRDefault="00E101BD" w:rsidP="00E101BD">
      <w:pPr>
        <w:spacing w:after="0" w:line="240" w:lineRule="auto"/>
        <w:ind w:left="720" w:hanging="720"/>
        <w:rPr>
          <w:rFonts w:cs="Times New Roman"/>
          <w:noProof/>
        </w:rPr>
      </w:pPr>
    </w:p>
    <w:p w14:paraId="2D1671F2" w14:textId="77777777" w:rsidR="00E101BD" w:rsidRPr="006A5A07" w:rsidRDefault="00E101BD" w:rsidP="00E101BD">
      <w:pPr>
        <w:spacing w:after="0" w:line="240" w:lineRule="auto"/>
        <w:ind w:left="720" w:hanging="720"/>
        <w:rPr>
          <w:rFonts w:cs="Times New Roman"/>
          <w:noProof/>
        </w:rPr>
      </w:pPr>
      <w:r w:rsidRPr="006A5A07">
        <w:rPr>
          <w:rFonts w:cs="Times New Roman"/>
          <w:noProof/>
        </w:rPr>
        <w:t>[97]</w:t>
      </w:r>
      <w:r w:rsidRPr="006A5A07">
        <w:rPr>
          <w:rFonts w:cs="Times New Roman"/>
          <w:noProof/>
        </w:rPr>
        <w:tab/>
        <w:t xml:space="preserve">C. Ruff. </w:t>
      </w:r>
      <w:r w:rsidRPr="006A5A07">
        <w:rPr>
          <w:rFonts w:cs="Times New Roman"/>
          <w:i/>
          <w:noProof/>
        </w:rPr>
        <w:t>MT4J</w:t>
      </w:r>
      <w:r w:rsidRPr="006A5A07">
        <w:rPr>
          <w:rFonts w:cs="Times New Roman"/>
          <w:noProof/>
        </w:rPr>
        <w:t>. Available: http://mt4j.org</w:t>
      </w:r>
      <w:r>
        <w:rPr>
          <w:rFonts w:cs="Times New Roman"/>
          <w:noProof/>
        </w:rPr>
        <w:t>. Last accessed: 16/03/2011</w:t>
      </w:r>
      <w:r w:rsidRPr="006A5A07">
        <w:rPr>
          <w:rFonts w:cs="Times New Roman"/>
          <w:noProof/>
        </w:rPr>
        <w:t>.</w:t>
      </w:r>
    </w:p>
    <w:p w14:paraId="511E1BB1" w14:textId="77777777" w:rsidR="00E101BD" w:rsidRDefault="00E101BD" w:rsidP="00E101BD">
      <w:pPr>
        <w:spacing w:after="0" w:line="240" w:lineRule="auto"/>
        <w:ind w:left="720" w:hanging="720"/>
        <w:rPr>
          <w:rFonts w:cs="Times New Roman"/>
          <w:noProof/>
        </w:rPr>
      </w:pPr>
    </w:p>
    <w:p w14:paraId="0B1939C8" w14:textId="77777777" w:rsidR="00E101BD" w:rsidRPr="006A5A07" w:rsidRDefault="00E101BD" w:rsidP="00E101BD">
      <w:pPr>
        <w:spacing w:after="0" w:line="240" w:lineRule="auto"/>
        <w:ind w:left="720" w:hanging="720"/>
        <w:rPr>
          <w:rFonts w:cs="Times New Roman"/>
          <w:noProof/>
        </w:rPr>
      </w:pPr>
      <w:r w:rsidRPr="006A5A07">
        <w:rPr>
          <w:rFonts w:cs="Times New Roman"/>
          <w:noProof/>
        </w:rPr>
        <w:t>[98]</w:t>
      </w:r>
      <w:r w:rsidRPr="006A5A07">
        <w:rPr>
          <w:rFonts w:cs="Times New Roman"/>
          <w:noProof/>
        </w:rPr>
        <w:tab/>
        <w:t xml:space="preserve">E. Catto. </w:t>
      </w:r>
      <w:r w:rsidRPr="006A5A07">
        <w:rPr>
          <w:rFonts w:cs="Times New Roman"/>
          <w:i/>
          <w:noProof/>
        </w:rPr>
        <w:t>Box2D | A 2D Physics Engine for Games</w:t>
      </w:r>
      <w:r w:rsidRPr="006A5A07">
        <w:rPr>
          <w:rFonts w:cs="Times New Roman"/>
          <w:noProof/>
        </w:rPr>
        <w:t>. Available: http://box2d.org/</w:t>
      </w:r>
      <w:r>
        <w:rPr>
          <w:rFonts w:cs="Times New Roman"/>
          <w:noProof/>
        </w:rPr>
        <w:t>. Last accessed: 29/05/2012.</w:t>
      </w:r>
    </w:p>
    <w:p w14:paraId="61CA7762" w14:textId="77777777" w:rsidR="00E101BD" w:rsidRDefault="00E101BD" w:rsidP="00E101BD">
      <w:pPr>
        <w:spacing w:line="240" w:lineRule="auto"/>
        <w:ind w:left="720" w:hanging="720"/>
        <w:rPr>
          <w:rFonts w:cs="Times New Roman"/>
          <w:noProof/>
        </w:rPr>
      </w:pPr>
    </w:p>
    <w:p w14:paraId="2F52E09D" w14:textId="77777777" w:rsidR="00E101BD" w:rsidRPr="006A5A07" w:rsidRDefault="00E101BD" w:rsidP="00E101BD">
      <w:pPr>
        <w:spacing w:line="240" w:lineRule="auto"/>
        <w:ind w:left="720" w:hanging="720"/>
        <w:rPr>
          <w:rFonts w:cs="Times New Roman"/>
          <w:noProof/>
        </w:rPr>
      </w:pPr>
      <w:r w:rsidRPr="006A5A07">
        <w:rPr>
          <w:rFonts w:cs="Times New Roman"/>
          <w:noProof/>
        </w:rPr>
        <w:t>[99]</w:t>
      </w:r>
      <w:r w:rsidRPr="006A5A07">
        <w:rPr>
          <w:rFonts w:cs="Times New Roman"/>
          <w:noProof/>
        </w:rPr>
        <w:tab/>
        <w:t xml:space="preserve">A. Parton and M. Husain, "Spatial Neglect," </w:t>
      </w:r>
      <w:r w:rsidRPr="006A5A07">
        <w:rPr>
          <w:rFonts w:cs="Times New Roman"/>
          <w:i/>
          <w:noProof/>
        </w:rPr>
        <w:t xml:space="preserve">Advances in Clinical Neuroscience and Rehabilitation, </w:t>
      </w:r>
      <w:r w:rsidRPr="006A5A07">
        <w:rPr>
          <w:rFonts w:cs="Times New Roman"/>
          <w:noProof/>
        </w:rPr>
        <w:t>vol. 4, pp. 17-18, 2004.</w:t>
      </w:r>
    </w:p>
    <w:p w14:paraId="197FC419" w14:textId="77777777" w:rsidR="00E101BD" w:rsidRDefault="00E101BD" w:rsidP="00E101BD"/>
    <w:p w14:paraId="5592BD7C" w14:textId="77777777" w:rsidR="00E101BD" w:rsidRDefault="00E101BD" w:rsidP="00E101BD"/>
    <w:p w14:paraId="797C260B" w14:textId="77777777" w:rsidR="00E101BD" w:rsidRDefault="00E101BD" w:rsidP="00E101BD"/>
    <w:p w14:paraId="2ACC78B2" w14:textId="77777777" w:rsidR="00E75294" w:rsidRPr="00E75294" w:rsidRDefault="00E75294" w:rsidP="00E101BD">
      <w:pPr>
        <w:spacing w:after="0" w:line="240" w:lineRule="auto"/>
        <w:ind w:left="720" w:hanging="720"/>
        <w:rPr>
          <w:rFonts w:cs="Times New Roman"/>
          <w:noProof/>
        </w:rPr>
      </w:pPr>
    </w:p>
    <w:p w14:paraId="013F1285" w14:textId="77777777" w:rsidR="00E75294" w:rsidRDefault="00E75294" w:rsidP="00E75294">
      <w:pPr>
        <w:spacing w:line="240" w:lineRule="auto"/>
        <w:rPr>
          <w:rFonts w:cs="Times New Roman"/>
          <w:noProof/>
        </w:rPr>
      </w:pPr>
    </w:p>
    <w:p w14:paraId="6BB6213A" w14:textId="77777777" w:rsidR="00302824" w:rsidRDefault="00DB57F7" w:rsidP="00916C17">
      <w:pPr>
        <w:sectPr w:rsidR="00302824" w:rsidSect="00A34061">
          <w:headerReference w:type="default" r:id="rId79"/>
          <w:type w:val="continuous"/>
          <w:pgSz w:w="11906" w:h="16838"/>
          <w:pgMar w:top="1440" w:right="1440" w:bottom="1440" w:left="2007" w:header="709" w:footer="709" w:gutter="0"/>
          <w:cols w:space="708"/>
          <w:docGrid w:linePitch="360"/>
        </w:sectPr>
      </w:pPr>
      <w:r>
        <w:fldChar w:fldCharType="end"/>
      </w:r>
    </w:p>
    <w:p w14:paraId="45258EA7" w14:textId="77777777" w:rsidR="008468CD" w:rsidRDefault="008468CD" w:rsidP="00916C17"/>
    <w:p w14:paraId="4CDE874A" w14:textId="77777777" w:rsidR="00302824" w:rsidRDefault="00302824">
      <w:pPr>
        <w:spacing w:line="276" w:lineRule="auto"/>
        <w:jc w:val="left"/>
        <w:sectPr w:rsidR="00302824" w:rsidSect="00302824">
          <w:footerReference w:type="default" r:id="rId80"/>
          <w:type w:val="continuous"/>
          <w:pgSz w:w="11906" w:h="16838"/>
          <w:pgMar w:top="1440" w:right="1440" w:bottom="1440" w:left="2007" w:header="709" w:footer="709" w:gutter="0"/>
          <w:pgNumType w:fmt="upperRoman" w:start="1"/>
          <w:cols w:space="708"/>
          <w:docGrid w:linePitch="360"/>
        </w:sectPr>
      </w:pPr>
      <w:bookmarkStart w:id="192" w:name="_Toc324751338"/>
    </w:p>
    <w:p w14:paraId="0FF90DEF" w14:textId="77777777" w:rsidR="006A5A07" w:rsidRDefault="006A5A07">
      <w:pPr>
        <w:spacing w:line="276" w:lineRule="auto"/>
        <w:jc w:val="left"/>
        <w:rPr>
          <w:rFonts w:asciiTheme="majorHAnsi" w:eastAsiaTheme="majorEastAsia" w:hAnsiTheme="majorHAnsi" w:cstheme="majorBidi"/>
          <w:b/>
          <w:bCs/>
          <w:color w:val="000000" w:themeColor="text1"/>
          <w:sz w:val="28"/>
          <w:szCs w:val="28"/>
        </w:rPr>
      </w:pPr>
      <w:r>
        <w:lastRenderedPageBreak/>
        <w:br w:type="page"/>
      </w:r>
    </w:p>
    <w:p w14:paraId="60983A73" w14:textId="77777777" w:rsidR="005312CB" w:rsidRPr="005C3C61" w:rsidRDefault="005312CB" w:rsidP="005312CB">
      <w:pPr>
        <w:pStyle w:val="Heading1"/>
        <w:rPr>
          <w:b w:val="0"/>
        </w:rPr>
      </w:pPr>
      <w:bookmarkStart w:id="193" w:name="_Toc327968515"/>
      <w:r>
        <w:lastRenderedPageBreak/>
        <w:t>APPENDICES</w:t>
      </w:r>
      <w:bookmarkEnd w:id="192"/>
      <w:bookmarkEnd w:id="193"/>
    </w:p>
    <w:p w14:paraId="4B07498F" w14:textId="77777777" w:rsidR="005312CB" w:rsidRPr="00C54A25" w:rsidRDefault="005312CB" w:rsidP="005312CB"/>
    <w:p w14:paraId="719DCF7C" w14:textId="77777777" w:rsidR="005312CB" w:rsidRDefault="005312CB">
      <w:pPr>
        <w:spacing w:line="276" w:lineRule="auto"/>
        <w:jc w:val="left"/>
        <w:rPr>
          <w:rFonts w:asciiTheme="majorHAnsi" w:eastAsiaTheme="majorEastAsia" w:hAnsiTheme="majorHAnsi" w:cstheme="majorBidi"/>
          <w:b/>
          <w:bCs/>
          <w:color w:val="4F81BD" w:themeColor="accent1"/>
          <w:sz w:val="26"/>
          <w:szCs w:val="26"/>
        </w:rPr>
      </w:pPr>
      <w:r>
        <w:br w:type="page"/>
      </w:r>
    </w:p>
    <w:p w14:paraId="4E2DAE66" w14:textId="77777777" w:rsidR="009956D8" w:rsidRDefault="009956D8" w:rsidP="009956D8">
      <w:pPr>
        <w:pStyle w:val="Heading2"/>
      </w:pPr>
      <w:bookmarkStart w:id="194" w:name="_Toc327968516"/>
      <w:bookmarkStart w:id="195" w:name="_Toc324751339"/>
      <w:r>
        <w:lastRenderedPageBreak/>
        <w:t>Appendix A: Presentations Associated with this Research</w:t>
      </w:r>
      <w:bookmarkEnd w:id="194"/>
    </w:p>
    <w:p w14:paraId="49885DB0" w14:textId="77777777" w:rsidR="009956D8" w:rsidRPr="00D756B6" w:rsidRDefault="009956D8" w:rsidP="009956D8"/>
    <w:p w14:paraId="0F7F1297" w14:textId="77777777" w:rsidR="009956D8" w:rsidRPr="002938DB" w:rsidRDefault="009956D8" w:rsidP="009956D8">
      <w:r>
        <w:t xml:space="preserve">The following peer reviewed abstract 'Developing a Computer-based Recreational Tool for Dementia Sufferers to Improve Quality of Life' was presented by the author at the Centre for Ageing Research and Development in Ireland (CARDI) Conference on Ageing Globally-Ageing Locally'. The Conference was held on the 2nd-3rd of November 2011, at Croke Park, Dublin. This abstract was </w:t>
      </w:r>
      <w:r w:rsidR="00D8363A">
        <w:t>o</w:t>
      </w:r>
      <w:r>
        <w:t>n page 87 of the conference proceedings.</w:t>
      </w:r>
    </w:p>
    <w:p w14:paraId="18F8E2AE" w14:textId="77777777" w:rsidR="009956D8" w:rsidRDefault="009956D8" w:rsidP="009956D8">
      <w:pPr>
        <w:spacing w:line="276" w:lineRule="auto"/>
        <w:jc w:val="left"/>
        <w:rPr>
          <w:rFonts w:asciiTheme="majorHAnsi" w:eastAsiaTheme="majorEastAsia" w:hAnsiTheme="majorHAnsi" w:cstheme="majorBidi"/>
          <w:b/>
          <w:bCs/>
          <w:color w:val="4F81BD" w:themeColor="accent1"/>
          <w:sz w:val="26"/>
          <w:szCs w:val="26"/>
        </w:rPr>
      </w:pPr>
      <w:r>
        <w:br w:type="page"/>
      </w:r>
    </w:p>
    <w:p w14:paraId="1F1CED0D" w14:textId="77777777" w:rsidR="009956D8" w:rsidRPr="00B875DD" w:rsidRDefault="009956D8" w:rsidP="009956D8">
      <w:pPr>
        <w:spacing w:line="276" w:lineRule="auto"/>
        <w:jc w:val="left"/>
        <w:rPr>
          <w:b/>
        </w:rPr>
      </w:pPr>
      <w:r w:rsidRPr="00B875DD">
        <w:rPr>
          <w:b/>
        </w:rPr>
        <w:lastRenderedPageBreak/>
        <w:t>Mr Andrew McGlynn</w:t>
      </w:r>
    </w:p>
    <w:p w14:paraId="33BEDC46" w14:textId="77777777" w:rsidR="009956D8" w:rsidRDefault="009956D8" w:rsidP="009956D8">
      <w:pPr>
        <w:spacing w:line="276" w:lineRule="auto"/>
        <w:jc w:val="left"/>
      </w:pPr>
      <w:r>
        <w:t>Department of Electronic Engineering</w:t>
      </w:r>
    </w:p>
    <w:p w14:paraId="3C152705" w14:textId="77777777" w:rsidR="009956D8" w:rsidRDefault="009956D8" w:rsidP="009956D8">
      <w:pPr>
        <w:spacing w:line="276" w:lineRule="auto"/>
        <w:jc w:val="left"/>
      </w:pPr>
      <w:r>
        <w:t>Galway-Mayo Institute of Technology, Galway Ireland</w:t>
      </w:r>
    </w:p>
    <w:p w14:paraId="1286D07F" w14:textId="77777777" w:rsidR="009956D8" w:rsidRDefault="009956D8" w:rsidP="009956D8">
      <w:pPr>
        <w:spacing w:line="276" w:lineRule="auto"/>
        <w:jc w:val="left"/>
      </w:pPr>
    </w:p>
    <w:p w14:paraId="58F95E45" w14:textId="77777777" w:rsidR="009956D8" w:rsidRPr="00B875DD" w:rsidRDefault="009956D8" w:rsidP="009956D8">
      <w:pPr>
        <w:spacing w:line="276" w:lineRule="auto"/>
        <w:jc w:val="left"/>
        <w:rPr>
          <w:b/>
        </w:rPr>
      </w:pPr>
      <w:r w:rsidRPr="00B875DD">
        <w:rPr>
          <w:b/>
        </w:rPr>
        <w:t>Mr Paul Dunne</w:t>
      </w:r>
    </w:p>
    <w:p w14:paraId="71A25781" w14:textId="77777777" w:rsidR="009956D8" w:rsidRDefault="009956D8" w:rsidP="009956D8">
      <w:pPr>
        <w:spacing w:line="276" w:lineRule="auto"/>
        <w:jc w:val="left"/>
      </w:pPr>
      <w:r>
        <w:t>Department of Electronic Engineering</w:t>
      </w:r>
    </w:p>
    <w:p w14:paraId="7C03D2EA" w14:textId="77777777" w:rsidR="009956D8" w:rsidRDefault="009956D8" w:rsidP="009956D8">
      <w:pPr>
        <w:spacing w:line="276" w:lineRule="auto"/>
        <w:jc w:val="left"/>
      </w:pPr>
      <w:r>
        <w:t>Galway-Mayo Institute of Technology, Galway Ireland</w:t>
      </w:r>
    </w:p>
    <w:p w14:paraId="39BF604E" w14:textId="77777777" w:rsidR="009956D8" w:rsidRDefault="009956D8" w:rsidP="009956D8">
      <w:pPr>
        <w:spacing w:line="276" w:lineRule="auto"/>
        <w:jc w:val="left"/>
      </w:pPr>
    </w:p>
    <w:p w14:paraId="7DDE6F91" w14:textId="77777777" w:rsidR="009956D8" w:rsidRPr="00B875DD" w:rsidRDefault="009956D8" w:rsidP="009956D8">
      <w:pPr>
        <w:spacing w:line="276" w:lineRule="auto"/>
        <w:jc w:val="left"/>
        <w:rPr>
          <w:b/>
        </w:rPr>
      </w:pPr>
      <w:r w:rsidRPr="00B875DD">
        <w:rPr>
          <w:b/>
        </w:rPr>
        <w:t>Dr Shaun O'Keeffe</w:t>
      </w:r>
    </w:p>
    <w:p w14:paraId="596B08B5" w14:textId="77777777" w:rsidR="009956D8" w:rsidRDefault="009956D8" w:rsidP="009956D8">
      <w:pPr>
        <w:spacing w:line="276" w:lineRule="auto"/>
        <w:jc w:val="left"/>
      </w:pPr>
      <w:r>
        <w:t xml:space="preserve">Irish Centre for Social Gerontology </w:t>
      </w:r>
    </w:p>
    <w:p w14:paraId="7A39EB7B" w14:textId="77777777" w:rsidR="009956D8" w:rsidRDefault="009956D8" w:rsidP="009956D8">
      <w:pPr>
        <w:spacing w:line="276" w:lineRule="auto"/>
        <w:jc w:val="left"/>
      </w:pPr>
      <w:r>
        <w:t>National University Ireland, Galway, Ireland</w:t>
      </w:r>
    </w:p>
    <w:p w14:paraId="1B0BC4D2" w14:textId="77777777" w:rsidR="009956D8" w:rsidRDefault="009956D8" w:rsidP="009956D8">
      <w:pPr>
        <w:spacing w:line="276" w:lineRule="auto"/>
        <w:jc w:val="left"/>
      </w:pPr>
    </w:p>
    <w:p w14:paraId="2D8A7EF0" w14:textId="77777777" w:rsidR="009956D8" w:rsidRDefault="009956D8" w:rsidP="009956D8">
      <w:pPr>
        <w:spacing w:line="276" w:lineRule="auto"/>
        <w:jc w:val="left"/>
        <w:rPr>
          <w:b/>
        </w:rPr>
      </w:pPr>
      <w:r>
        <w:t xml:space="preserve">Title: </w:t>
      </w:r>
      <w:r w:rsidRPr="00B875DD">
        <w:rPr>
          <w:b/>
        </w:rPr>
        <w:t>Developing a Computer-based Tool for Dementia Sufferers to Improve Quality of Life</w:t>
      </w:r>
    </w:p>
    <w:p w14:paraId="35347E14" w14:textId="77777777" w:rsidR="009956D8" w:rsidRPr="00B875DD" w:rsidRDefault="009956D8" w:rsidP="009956D8">
      <w:pPr>
        <w:spacing w:line="276" w:lineRule="auto"/>
        <w:jc w:val="left"/>
        <w:rPr>
          <w:b/>
        </w:rPr>
      </w:pPr>
    </w:p>
    <w:p w14:paraId="39D58448" w14:textId="77777777" w:rsidR="009956D8" w:rsidRDefault="009956D8" w:rsidP="009956D8">
      <w:pPr>
        <w:spacing w:line="276" w:lineRule="auto"/>
        <w:rPr>
          <w:rFonts w:asciiTheme="majorHAnsi" w:eastAsiaTheme="majorEastAsia" w:hAnsiTheme="majorHAnsi" w:cstheme="majorBidi"/>
          <w:b/>
          <w:bCs/>
          <w:color w:val="365F91" w:themeColor="accent1" w:themeShade="BF"/>
          <w:sz w:val="28"/>
          <w:szCs w:val="28"/>
        </w:rPr>
      </w:pPr>
      <w:r>
        <w:t xml:space="preserve">Dementia is a neurodegenerative disorder. Research has shown that engaging in meaningful activities can improve quality of life for dementia sufferers. The needs and capabilities of the dementia sufferer need to be closely considered when designing recreational and creative activities, particularly when they are computer-based. The design and development of a bespoke computer system with a large, intuitive, multitouch interface for people with dementia is presented. Novel computer applications are described. A variety of techniques to gather human-computer interaction metrics in a non-intrusive fashion are described. </w:t>
      </w:r>
    </w:p>
    <w:p w14:paraId="4F408EC7" w14:textId="77777777" w:rsidR="009956D8" w:rsidRPr="005312CB" w:rsidRDefault="009956D8" w:rsidP="009956D8">
      <w:pPr>
        <w:spacing w:line="276" w:lineRule="auto"/>
        <w:jc w:val="left"/>
        <w:rPr>
          <w:rFonts w:asciiTheme="majorHAnsi" w:eastAsiaTheme="majorEastAsia" w:hAnsiTheme="majorHAnsi" w:cstheme="majorBidi"/>
          <w:b/>
          <w:bCs/>
          <w:color w:val="4F81BD" w:themeColor="accent1"/>
          <w:sz w:val="26"/>
          <w:szCs w:val="26"/>
        </w:rPr>
      </w:pPr>
    </w:p>
    <w:p w14:paraId="7AB25336" w14:textId="77777777" w:rsidR="009956D8" w:rsidRDefault="009956D8" w:rsidP="005312CB">
      <w:pPr>
        <w:pStyle w:val="Heading2"/>
      </w:pPr>
    </w:p>
    <w:p w14:paraId="262F468A" w14:textId="77777777" w:rsidR="009956D8" w:rsidRDefault="009956D8">
      <w:pPr>
        <w:spacing w:line="276" w:lineRule="auto"/>
        <w:jc w:val="left"/>
        <w:rPr>
          <w:rFonts w:asciiTheme="majorHAnsi" w:eastAsiaTheme="majorEastAsia" w:hAnsiTheme="majorHAnsi" w:cstheme="majorBidi"/>
          <w:b/>
          <w:bCs/>
          <w:color w:val="000000" w:themeColor="text1"/>
          <w:sz w:val="26"/>
          <w:szCs w:val="26"/>
        </w:rPr>
      </w:pPr>
      <w:r>
        <w:br w:type="page"/>
      </w:r>
    </w:p>
    <w:p w14:paraId="7EB1E2C9" w14:textId="77777777" w:rsidR="005312CB" w:rsidRDefault="00D8363A" w:rsidP="005312CB">
      <w:pPr>
        <w:pStyle w:val="Heading2"/>
      </w:pPr>
      <w:bookmarkStart w:id="196" w:name="_Toc327968517"/>
      <w:r>
        <w:lastRenderedPageBreak/>
        <w:t>Appendix B</w:t>
      </w:r>
      <w:r w:rsidR="005312CB">
        <w:t>: Published work associated with this research</w:t>
      </w:r>
      <w:bookmarkEnd w:id="195"/>
      <w:bookmarkEnd w:id="196"/>
    </w:p>
    <w:p w14:paraId="0956443D" w14:textId="77777777" w:rsidR="0054619B" w:rsidRDefault="0054619B" w:rsidP="005312CB"/>
    <w:p w14:paraId="4D849E84" w14:textId="77777777" w:rsidR="00096B12" w:rsidRPr="002938DB" w:rsidRDefault="00096B12" w:rsidP="00096B12">
      <w:r>
        <w:t>The peer reviewed paper 'HCI for Dementia Sufferers: Developing a Large Multitouch System for Recreational Activities' was presented by the author at the fifth year of the annual Irish Human-Computer (iHCI) Conference on 'integration and practice' and 'inclusivity in design'. The Conference was held on the 8th-9th of September 2011, at the Cork Institute of technology. This paper was published on pages 42-45 of the conference proceedings.</w:t>
      </w:r>
    </w:p>
    <w:p w14:paraId="73C21D4B" w14:textId="77777777" w:rsidR="005312CB" w:rsidRDefault="005312CB" w:rsidP="005312CB">
      <w:pPr>
        <w:spacing w:line="276" w:lineRule="auto"/>
        <w:jc w:val="left"/>
      </w:pPr>
      <w:r>
        <w:br w:type="page"/>
      </w:r>
    </w:p>
    <w:p w14:paraId="78EAC34C" w14:textId="77777777" w:rsidR="005312CB" w:rsidRDefault="005312CB" w:rsidP="008251F0">
      <w:pPr>
        <w:jc w:val="center"/>
      </w:pPr>
      <w:r w:rsidRPr="00BA531E">
        <w:rPr>
          <w:noProof/>
          <w:lang w:val="en-GB" w:eastAsia="en-GB"/>
        </w:rPr>
        <w:lastRenderedPageBreak/>
        <w:drawing>
          <wp:inline distT="0" distB="0" distL="0" distR="0" wp14:anchorId="07E5D3AA" wp14:editId="16F5C720">
            <wp:extent cx="6297531" cy="8122722"/>
            <wp:effectExtent l="19050" t="0" r="8019" b="0"/>
            <wp:docPr id="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srcRect/>
                    <a:stretch>
                      <a:fillRect/>
                    </a:stretch>
                  </pic:blipFill>
                  <pic:spPr bwMode="auto">
                    <a:xfrm>
                      <a:off x="0" y="0"/>
                      <a:ext cx="6302767" cy="8129475"/>
                    </a:xfrm>
                    <a:prstGeom prst="rect">
                      <a:avLst/>
                    </a:prstGeom>
                    <a:noFill/>
                    <a:ln w="9525">
                      <a:noFill/>
                      <a:miter lim="800000"/>
                      <a:headEnd/>
                      <a:tailEnd/>
                    </a:ln>
                  </pic:spPr>
                </pic:pic>
              </a:graphicData>
            </a:graphic>
          </wp:inline>
        </w:drawing>
      </w:r>
    </w:p>
    <w:p w14:paraId="615340F4" w14:textId="77777777" w:rsidR="005312CB" w:rsidRDefault="005312CB" w:rsidP="005312CB">
      <w:pPr>
        <w:spacing w:line="276" w:lineRule="auto"/>
        <w:jc w:val="left"/>
      </w:pPr>
      <w:r>
        <w:br w:type="page"/>
      </w:r>
    </w:p>
    <w:p w14:paraId="51EFC4B4" w14:textId="77777777" w:rsidR="005312CB" w:rsidRDefault="005312CB" w:rsidP="005312CB">
      <w:r w:rsidRPr="00BA531E">
        <w:rPr>
          <w:noProof/>
          <w:lang w:val="en-GB" w:eastAsia="en-GB"/>
        </w:rPr>
        <w:lastRenderedPageBreak/>
        <w:drawing>
          <wp:inline distT="0" distB="0" distL="0" distR="0" wp14:anchorId="6DE4CA19" wp14:editId="7D2A191D">
            <wp:extent cx="5371465" cy="6949273"/>
            <wp:effectExtent l="19050" t="0" r="635"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2" cstate="print"/>
                    <a:srcRect/>
                    <a:stretch>
                      <a:fillRect/>
                    </a:stretch>
                  </pic:blipFill>
                  <pic:spPr bwMode="auto">
                    <a:xfrm>
                      <a:off x="0" y="0"/>
                      <a:ext cx="5371465" cy="6949273"/>
                    </a:xfrm>
                    <a:prstGeom prst="rect">
                      <a:avLst/>
                    </a:prstGeom>
                    <a:noFill/>
                    <a:ln w="9525">
                      <a:noFill/>
                      <a:miter lim="800000"/>
                      <a:headEnd/>
                      <a:tailEnd/>
                    </a:ln>
                  </pic:spPr>
                </pic:pic>
              </a:graphicData>
            </a:graphic>
          </wp:inline>
        </w:drawing>
      </w:r>
    </w:p>
    <w:p w14:paraId="765A1517" w14:textId="77777777" w:rsidR="005312CB" w:rsidRDefault="005312CB" w:rsidP="005312CB">
      <w:pPr>
        <w:spacing w:line="276" w:lineRule="auto"/>
        <w:jc w:val="left"/>
      </w:pPr>
      <w:r>
        <w:br w:type="page"/>
      </w:r>
    </w:p>
    <w:p w14:paraId="78E7FC2D" w14:textId="77777777" w:rsidR="005312CB" w:rsidRDefault="005312CB" w:rsidP="005312CB">
      <w:r w:rsidRPr="00BA531E">
        <w:rPr>
          <w:noProof/>
          <w:lang w:val="en-GB" w:eastAsia="en-GB"/>
        </w:rPr>
        <w:lastRenderedPageBreak/>
        <w:drawing>
          <wp:inline distT="0" distB="0" distL="0" distR="0" wp14:anchorId="53126D70" wp14:editId="04FD3DEE">
            <wp:extent cx="5371465" cy="6926065"/>
            <wp:effectExtent l="19050" t="0" r="635" b="0"/>
            <wp:docPr id="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cstate="print"/>
                    <a:srcRect/>
                    <a:stretch>
                      <a:fillRect/>
                    </a:stretch>
                  </pic:blipFill>
                  <pic:spPr bwMode="auto">
                    <a:xfrm>
                      <a:off x="0" y="0"/>
                      <a:ext cx="5371465" cy="6926065"/>
                    </a:xfrm>
                    <a:prstGeom prst="rect">
                      <a:avLst/>
                    </a:prstGeom>
                    <a:noFill/>
                    <a:ln w="9525">
                      <a:noFill/>
                      <a:miter lim="800000"/>
                      <a:headEnd/>
                      <a:tailEnd/>
                    </a:ln>
                  </pic:spPr>
                </pic:pic>
              </a:graphicData>
            </a:graphic>
          </wp:inline>
        </w:drawing>
      </w:r>
    </w:p>
    <w:p w14:paraId="76C24F0B" w14:textId="77777777" w:rsidR="005312CB" w:rsidRDefault="005312CB" w:rsidP="005312CB">
      <w:pPr>
        <w:spacing w:line="276" w:lineRule="auto"/>
        <w:jc w:val="left"/>
      </w:pPr>
      <w:r>
        <w:br w:type="page"/>
      </w:r>
    </w:p>
    <w:p w14:paraId="175F4D36" w14:textId="77777777" w:rsidR="005312CB" w:rsidRDefault="005312CB" w:rsidP="005312CB">
      <w:r w:rsidRPr="00BA531E">
        <w:rPr>
          <w:noProof/>
          <w:lang w:val="en-GB" w:eastAsia="en-GB"/>
        </w:rPr>
        <w:lastRenderedPageBreak/>
        <w:drawing>
          <wp:inline distT="0" distB="0" distL="0" distR="0" wp14:anchorId="023D7795" wp14:editId="0B213160">
            <wp:extent cx="5371465" cy="6949273"/>
            <wp:effectExtent l="19050" t="0" r="635" b="0"/>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4" cstate="print"/>
                    <a:srcRect/>
                    <a:stretch>
                      <a:fillRect/>
                    </a:stretch>
                  </pic:blipFill>
                  <pic:spPr bwMode="auto">
                    <a:xfrm>
                      <a:off x="0" y="0"/>
                      <a:ext cx="5371465" cy="6949273"/>
                    </a:xfrm>
                    <a:prstGeom prst="rect">
                      <a:avLst/>
                    </a:prstGeom>
                    <a:noFill/>
                    <a:ln w="9525">
                      <a:noFill/>
                      <a:miter lim="800000"/>
                      <a:headEnd/>
                      <a:tailEnd/>
                    </a:ln>
                  </pic:spPr>
                </pic:pic>
              </a:graphicData>
            </a:graphic>
          </wp:inline>
        </w:drawing>
      </w:r>
    </w:p>
    <w:p w14:paraId="3E21DFF7" w14:textId="77777777" w:rsidR="005312CB" w:rsidRPr="009956D8" w:rsidRDefault="005312CB" w:rsidP="005312CB">
      <w:pPr>
        <w:spacing w:line="276" w:lineRule="auto"/>
        <w:jc w:val="left"/>
      </w:pPr>
      <w:r>
        <w:br w:type="page"/>
      </w:r>
    </w:p>
    <w:p w14:paraId="3499EE48" w14:textId="77777777" w:rsidR="00614B28" w:rsidRDefault="005312CB" w:rsidP="005312CB">
      <w:pPr>
        <w:pStyle w:val="Heading2"/>
      </w:pPr>
      <w:bookmarkStart w:id="197" w:name="_Toc324751340"/>
      <w:bookmarkStart w:id="198" w:name="_Toc327968518"/>
      <w:r>
        <w:lastRenderedPageBreak/>
        <w:t xml:space="preserve">Appendix </w:t>
      </w:r>
      <w:r w:rsidR="00D756B6">
        <w:t>C</w:t>
      </w:r>
      <w:r>
        <w:t xml:space="preserve">: </w:t>
      </w:r>
      <w:bookmarkEnd w:id="197"/>
      <w:r w:rsidR="005D12D6">
        <w:t>Pilot Study Forms and Questionnaires</w:t>
      </w:r>
      <w:bookmarkEnd w:id="198"/>
    </w:p>
    <w:p w14:paraId="10571B0C" w14:textId="77777777" w:rsidR="00614B28" w:rsidRDefault="00614B28" w:rsidP="00614B28"/>
    <w:p w14:paraId="78B55B7F" w14:textId="77777777" w:rsidR="00614B28" w:rsidRPr="00614B28" w:rsidRDefault="00614B28" w:rsidP="00614B28">
      <w:r>
        <w:t xml:space="preserve">This section presents both the open-ended and close-ended questionnaires which were presented to patients after using the multi-touch system in Merlin Park Hospital, Galway, Ireland. </w:t>
      </w:r>
      <w:r w:rsidR="00652DCE">
        <w:t xml:space="preserve">Letters of invitation, consent forms and participant detail sheets are presented.  </w:t>
      </w:r>
      <w:r>
        <w:br w:type="page"/>
      </w:r>
    </w:p>
    <w:p w14:paraId="6084038E" w14:textId="77777777" w:rsidR="005312CB" w:rsidRDefault="005312CB" w:rsidP="005312CB">
      <w:pPr>
        <w:pStyle w:val="Heading2"/>
      </w:pPr>
    </w:p>
    <w:p w14:paraId="4389587F" w14:textId="77777777" w:rsidR="005312CB" w:rsidRPr="00C44941" w:rsidRDefault="005312CB" w:rsidP="005312CB">
      <w:pPr>
        <w:jc w:val="center"/>
        <w:rPr>
          <w:sz w:val="28"/>
          <w:szCs w:val="28"/>
        </w:rPr>
      </w:pPr>
      <w:r w:rsidRPr="00C44941">
        <w:rPr>
          <w:sz w:val="28"/>
          <w:szCs w:val="28"/>
        </w:rPr>
        <w:t>Assessment of Recreational Multitouch System</w:t>
      </w:r>
    </w:p>
    <w:p w14:paraId="0714C7EC" w14:textId="77777777" w:rsidR="005312CB" w:rsidRDefault="005312CB" w:rsidP="005312CB">
      <w:pPr>
        <w:jc w:val="center"/>
      </w:pPr>
    </w:p>
    <w:p w14:paraId="43465CA9" w14:textId="77777777" w:rsidR="005312CB" w:rsidRDefault="005312CB" w:rsidP="005312CB">
      <w:r>
        <w:t>Dear ____________________</w:t>
      </w:r>
    </w:p>
    <w:p w14:paraId="7D5D9482" w14:textId="77777777" w:rsidR="005312CB" w:rsidRDefault="005312CB" w:rsidP="005312CB">
      <w:pPr>
        <w:jc w:val="center"/>
      </w:pPr>
    </w:p>
    <w:p w14:paraId="0A174C9F" w14:textId="77777777" w:rsidR="005312CB" w:rsidRDefault="005312CB" w:rsidP="005312CB">
      <w:pPr>
        <w:jc w:val="center"/>
      </w:pPr>
    </w:p>
    <w:p w14:paraId="3AE319F2" w14:textId="77777777" w:rsidR="005312CB" w:rsidRDefault="005312CB" w:rsidP="005312CB">
      <w:pPr>
        <w:numPr>
          <w:ilvl w:val="0"/>
          <w:numId w:val="5"/>
        </w:numPr>
        <w:suppressAutoHyphens/>
        <w:spacing w:after="0" w:line="240" w:lineRule="auto"/>
        <w:jc w:val="left"/>
      </w:pPr>
      <w:r>
        <w:t>You have recently used our system</w:t>
      </w:r>
    </w:p>
    <w:p w14:paraId="35673CDF" w14:textId="77777777" w:rsidR="005312CB" w:rsidRDefault="005312CB" w:rsidP="005312CB">
      <w:pPr>
        <w:ind w:left="720"/>
      </w:pPr>
    </w:p>
    <w:p w14:paraId="5496F653" w14:textId="77777777" w:rsidR="005312CB" w:rsidRDefault="005312CB" w:rsidP="005312CB">
      <w:pPr>
        <w:numPr>
          <w:ilvl w:val="0"/>
          <w:numId w:val="5"/>
        </w:numPr>
        <w:suppressAutoHyphens/>
        <w:spacing w:after="0" w:line="240" w:lineRule="auto"/>
        <w:jc w:val="left"/>
      </w:pPr>
      <w:r>
        <w:t>We want to know how you found using the system</w:t>
      </w:r>
    </w:p>
    <w:p w14:paraId="3E74BAA6" w14:textId="77777777" w:rsidR="005312CB" w:rsidRDefault="005312CB" w:rsidP="005312CB"/>
    <w:p w14:paraId="1F294CBF" w14:textId="77777777" w:rsidR="005312CB" w:rsidRDefault="005312CB" w:rsidP="005312CB">
      <w:pPr>
        <w:numPr>
          <w:ilvl w:val="0"/>
          <w:numId w:val="5"/>
        </w:numPr>
        <w:suppressAutoHyphens/>
        <w:spacing w:after="0" w:line="240" w:lineRule="auto"/>
        <w:jc w:val="left"/>
      </w:pPr>
      <w:r>
        <w:t>This will help us to improve and assess the system</w:t>
      </w:r>
    </w:p>
    <w:p w14:paraId="0E71F815" w14:textId="77777777" w:rsidR="005312CB" w:rsidRDefault="005312CB" w:rsidP="005312CB"/>
    <w:p w14:paraId="4546F60D" w14:textId="77777777" w:rsidR="005312CB" w:rsidRDefault="005312CB" w:rsidP="005312CB">
      <w:pPr>
        <w:numPr>
          <w:ilvl w:val="0"/>
          <w:numId w:val="5"/>
        </w:numPr>
        <w:suppressAutoHyphens/>
        <w:spacing w:after="0" w:line="240" w:lineRule="auto"/>
        <w:jc w:val="left"/>
      </w:pPr>
      <w:r>
        <w:t>Please complete this short questionnaire and return it to the nursing staff</w:t>
      </w:r>
    </w:p>
    <w:p w14:paraId="4E5A21F2" w14:textId="77777777" w:rsidR="005312CB" w:rsidRDefault="005312CB" w:rsidP="005312CB"/>
    <w:p w14:paraId="72D516DB" w14:textId="77777777" w:rsidR="005312CB" w:rsidRDefault="005312CB" w:rsidP="005312CB">
      <w:pPr>
        <w:numPr>
          <w:ilvl w:val="0"/>
          <w:numId w:val="5"/>
        </w:numPr>
        <w:suppressAutoHyphens/>
        <w:spacing w:after="0" w:line="240" w:lineRule="auto"/>
        <w:jc w:val="left"/>
      </w:pPr>
      <w:r>
        <w:t>Your reply will be treated as confidential</w:t>
      </w:r>
    </w:p>
    <w:p w14:paraId="73DAB682" w14:textId="77777777" w:rsidR="005312CB" w:rsidRDefault="005312CB" w:rsidP="005312CB"/>
    <w:p w14:paraId="2898893F" w14:textId="77777777" w:rsidR="005312CB" w:rsidRDefault="005312CB" w:rsidP="005312CB">
      <w:pPr>
        <w:numPr>
          <w:ilvl w:val="0"/>
          <w:numId w:val="5"/>
        </w:numPr>
        <w:suppressAutoHyphens/>
        <w:spacing w:after="0" w:line="240" w:lineRule="auto"/>
        <w:jc w:val="left"/>
      </w:pPr>
      <w:r>
        <w:t>Thank you for your cooperation</w:t>
      </w:r>
    </w:p>
    <w:p w14:paraId="7ED5FEA3" w14:textId="77777777" w:rsidR="005312CB" w:rsidRDefault="005312CB" w:rsidP="005312CB"/>
    <w:p w14:paraId="7296C1BA" w14:textId="77777777" w:rsidR="005312CB" w:rsidRDefault="005312CB" w:rsidP="005312CB"/>
    <w:p w14:paraId="1C92E8FE" w14:textId="77777777" w:rsidR="005312CB" w:rsidRDefault="005312CB" w:rsidP="005312CB">
      <w:r>
        <w:t>Yours Sincerely,</w:t>
      </w:r>
    </w:p>
    <w:p w14:paraId="4B012BD1" w14:textId="77777777" w:rsidR="005312CB" w:rsidRDefault="005312CB" w:rsidP="005312CB"/>
    <w:p w14:paraId="06FADF13" w14:textId="77777777" w:rsidR="005312CB" w:rsidRDefault="005312CB" w:rsidP="005312CB">
      <w:r>
        <w:t>___________________________________</w:t>
      </w:r>
    </w:p>
    <w:p w14:paraId="614C8FD3" w14:textId="77777777" w:rsidR="005312CB" w:rsidRDefault="005312CB" w:rsidP="005312CB">
      <w:r>
        <w:t>Andrew McGlynn</w:t>
      </w:r>
    </w:p>
    <w:p w14:paraId="51368D22" w14:textId="77777777" w:rsidR="005312CB" w:rsidRPr="000375CF" w:rsidRDefault="005312CB" w:rsidP="005312CB">
      <w:r>
        <w:t>Researcher</w:t>
      </w:r>
      <w:r>
        <w:br w:type="page"/>
      </w:r>
    </w:p>
    <w:p w14:paraId="34D13861" w14:textId="77777777" w:rsidR="005312CB" w:rsidRPr="00A5354E" w:rsidRDefault="005312CB" w:rsidP="005312CB">
      <w:pPr>
        <w:rPr>
          <w:b/>
        </w:rPr>
      </w:pPr>
      <w:bookmarkStart w:id="199" w:name="_Toc317087642"/>
      <w:r w:rsidRPr="00A5354E">
        <w:rPr>
          <w:b/>
        </w:rPr>
        <w:lastRenderedPageBreak/>
        <w:t>Questionnaires</w:t>
      </w:r>
      <w:bookmarkEnd w:id="199"/>
    </w:p>
    <w:p w14:paraId="596CB1B6" w14:textId="77777777" w:rsidR="005312CB" w:rsidRDefault="005312CB" w:rsidP="005312CB">
      <w:r>
        <w:t xml:space="preserve">Name: </w:t>
      </w:r>
      <w:r>
        <w:tab/>
      </w:r>
      <w:r>
        <w:tab/>
        <w:t xml:space="preserve">__________________________________ </w:t>
      </w:r>
    </w:p>
    <w:p w14:paraId="39EA701B" w14:textId="77777777" w:rsidR="005312CB" w:rsidRDefault="005312CB" w:rsidP="005312CB"/>
    <w:p w14:paraId="71DB7F3E" w14:textId="77777777" w:rsidR="005312CB" w:rsidRDefault="005312CB" w:rsidP="005312CB">
      <w:r>
        <w:t>Location:</w:t>
      </w:r>
      <w:r>
        <w:tab/>
        <w:t>__________________________________</w:t>
      </w:r>
    </w:p>
    <w:p w14:paraId="0CAD59A6" w14:textId="77777777" w:rsidR="005312CB" w:rsidRDefault="005312CB" w:rsidP="005312CB"/>
    <w:p w14:paraId="7154ECF9" w14:textId="77777777" w:rsidR="005312CB" w:rsidRDefault="005312CB" w:rsidP="005312CB">
      <w:r>
        <w:t xml:space="preserve">Date: </w:t>
      </w:r>
      <w:r>
        <w:tab/>
      </w:r>
      <w:r>
        <w:tab/>
        <w:t>__________________________________</w:t>
      </w:r>
    </w:p>
    <w:p w14:paraId="62140B16" w14:textId="77777777" w:rsidR="005312CB" w:rsidRDefault="005312CB" w:rsidP="005312CB"/>
    <w:p w14:paraId="35FA23EF" w14:textId="77777777" w:rsidR="005312CB" w:rsidRDefault="005312CB" w:rsidP="005312CB">
      <w:r>
        <w:t>Assistance Needed:</w:t>
      </w:r>
      <w:r>
        <w:tab/>
        <w:t>Nurse/Family Member/Carer/Alone</w:t>
      </w:r>
    </w:p>
    <w:p w14:paraId="5841529A" w14:textId="77777777" w:rsidR="005312CB" w:rsidRPr="00BA531E" w:rsidRDefault="005312CB" w:rsidP="005312CB">
      <w:r>
        <w:t>Activity Used:</w:t>
      </w:r>
      <w:r>
        <w:tab/>
        <w:t>Memory Montage /Painting Application/Game/Reaction test / Therapeutic Application</w:t>
      </w:r>
    </w:p>
    <w:p w14:paraId="5D0AC26C" w14:textId="77777777" w:rsidR="005312CB" w:rsidRPr="00352C9F" w:rsidRDefault="005312CB" w:rsidP="005312CB">
      <w:pPr>
        <w:rPr>
          <w:b/>
        </w:rPr>
      </w:pPr>
      <w:r w:rsidRPr="00352C9F">
        <w:rPr>
          <w:b/>
        </w:rPr>
        <w:t>Section 1</w:t>
      </w:r>
    </w:p>
    <w:p w14:paraId="00D19955" w14:textId="77777777" w:rsidR="005312CB" w:rsidRDefault="005312CB" w:rsidP="005312CB">
      <w:pPr>
        <w:pStyle w:val="ListParagraph"/>
        <w:numPr>
          <w:ilvl w:val="0"/>
          <w:numId w:val="6"/>
        </w:numPr>
        <w:spacing w:line="276" w:lineRule="auto"/>
        <w:jc w:val="left"/>
      </w:pPr>
      <w:r>
        <w:t xml:space="preserve">Did you enjoy the session? </w:t>
      </w:r>
      <w:r w:rsidRPr="006D65CB">
        <w:rPr>
          <w:rFonts w:ascii="Aparajita" w:hAnsi="Aparajita" w:cs="Aparajita"/>
          <w:i/>
        </w:rPr>
        <w:t>(Tick box)</w:t>
      </w:r>
    </w:p>
    <w:p w14:paraId="03F3FB2B" w14:textId="77777777" w:rsidR="005312CB" w:rsidRDefault="005D40AA" w:rsidP="005312CB">
      <w:pPr>
        <w:pStyle w:val="ListParagraph"/>
        <w:ind w:left="750"/>
      </w:pPr>
      <w:r>
        <w:rPr>
          <w:noProof/>
          <w:lang w:eastAsia="en-IE"/>
        </w:rPr>
        <w:pict w14:anchorId="136FE3BB">
          <v:shape id="_x0000_s1053" type="#_x0000_t202" style="position:absolute;left:0;text-align:left;margin-left:87.65pt;margin-top:4.3pt;width:93.1pt;height:26.25pt;z-index:251649024" stroked="f">
            <v:fill opacity="0"/>
            <v:textbox style="mso-next-textbox:#_x0000_s1053">
              <w:txbxContent>
                <w:p w14:paraId="39B104F0" w14:textId="77777777" w:rsidR="00C7615C" w:rsidRDefault="00C7615C" w:rsidP="005312CB">
                  <w:r>
                    <w:t xml:space="preserve">Don't know  </w:t>
                  </w:r>
                  <w:r>
                    <w:rPr>
                      <w:noProof/>
                      <w:lang w:val="en-GB" w:eastAsia="en-GB"/>
                    </w:rPr>
                    <w:drawing>
                      <wp:inline distT="0" distB="0" distL="0" distR="0" wp14:anchorId="1E6603BC" wp14:editId="4AAA17BE">
                        <wp:extent cx="161925" cy="16192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Pr>
          <w:noProof/>
          <w:lang w:eastAsia="en-IE"/>
        </w:rPr>
        <w:pict w14:anchorId="46803BB7">
          <v:shape id="_x0000_s1044" type="#_x0000_t202" style="position:absolute;left:0;text-align:left;margin-left:206.35pt;margin-top:4.3pt;width:111pt;height:26.25pt;z-index:251650048" stroked="f">
            <v:fill opacity="0"/>
            <v:textbox style="mso-next-textbox:#_x0000_s1044">
              <w:txbxContent>
                <w:p w14:paraId="2F561688" w14:textId="77777777" w:rsidR="00C7615C" w:rsidRDefault="00C7615C" w:rsidP="005312CB">
                  <w:r>
                    <w:t xml:space="preserve">No  </w:t>
                  </w:r>
                  <w:r>
                    <w:rPr>
                      <w:noProof/>
                      <w:lang w:val="en-GB" w:eastAsia="en-GB"/>
                    </w:rPr>
                    <w:drawing>
                      <wp:inline distT="0" distB="0" distL="0" distR="0" wp14:anchorId="7A5DA2B2" wp14:editId="75377C39">
                        <wp:extent cx="161925" cy="161925"/>
                        <wp:effectExtent l="19050" t="0" r="9525" b="0"/>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Pr>
          <w:noProof/>
          <w:lang w:eastAsia="en-IE"/>
        </w:rPr>
        <w:pict w14:anchorId="407FAE50">
          <v:shape id="_x0000_s1043" type="#_x0000_t202" style="position:absolute;left:0;text-align:left;margin-left:11.25pt;margin-top:4.3pt;width:60pt;height:26.25pt;z-index:251651072" stroked="f">
            <v:fill opacity="0"/>
            <v:textbox style="mso-next-textbox:#_x0000_s1043">
              <w:txbxContent>
                <w:p w14:paraId="05B4CF1A" w14:textId="77777777" w:rsidR="00C7615C" w:rsidRDefault="00C7615C" w:rsidP="005312CB">
                  <w:r>
                    <w:t xml:space="preserve">Yes  </w:t>
                  </w:r>
                  <w:r>
                    <w:rPr>
                      <w:noProof/>
                      <w:lang w:val="en-GB" w:eastAsia="en-GB"/>
                    </w:rPr>
                    <w:drawing>
                      <wp:inline distT="0" distB="0" distL="0" distR="0" wp14:anchorId="6CA596C2" wp14:editId="27957AA7">
                        <wp:extent cx="161925" cy="161925"/>
                        <wp:effectExtent l="19050" t="0" r="952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p>
    <w:p w14:paraId="41F75752" w14:textId="77777777" w:rsidR="005312CB" w:rsidRDefault="005312CB" w:rsidP="005312CB">
      <w:pPr>
        <w:pStyle w:val="ListParagraph"/>
        <w:ind w:left="750"/>
      </w:pPr>
    </w:p>
    <w:p w14:paraId="48DDBAB1" w14:textId="77777777" w:rsidR="005312CB" w:rsidRDefault="005312CB" w:rsidP="005312CB">
      <w:pPr>
        <w:pStyle w:val="ListParagraph"/>
        <w:ind w:left="750"/>
      </w:pPr>
      <w:r>
        <w:tab/>
      </w:r>
    </w:p>
    <w:p w14:paraId="7D4FE0FA" w14:textId="77777777" w:rsidR="005312CB" w:rsidRDefault="005312CB" w:rsidP="005312CB">
      <w:pPr>
        <w:pStyle w:val="ListParagraph"/>
        <w:numPr>
          <w:ilvl w:val="0"/>
          <w:numId w:val="6"/>
        </w:numPr>
        <w:spacing w:line="276" w:lineRule="auto"/>
        <w:jc w:val="left"/>
      </w:pPr>
      <w:r>
        <w:t>Would you use the activity again?</w:t>
      </w:r>
    </w:p>
    <w:p w14:paraId="7C76DE5D" w14:textId="77777777" w:rsidR="005312CB" w:rsidRDefault="005D40AA" w:rsidP="005312CB">
      <w:pPr>
        <w:pStyle w:val="ListParagraph"/>
        <w:ind w:left="750"/>
      </w:pPr>
      <w:r>
        <w:rPr>
          <w:noProof/>
          <w:lang w:eastAsia="en-IE"/>
        </w:rPr>
        <w:pict w14:anchorId="7D4F1883">
          <v:shape id="_x0000_s1045" type="#_x0000_t202" style="position:absolute;left:0;text-align:left;margin-left:121.4pt;margin-top:10.25pt;width:60pt;height:26.25pt;z-index:251652096" stroked="f">
            <v:fill opacity="0"/>
            <v:textbox style="mso-next-textbox:#_x0000_s1045">
              <w:txbxContent>
                <w:p w14:paraId="4CEA8CED" w14:textId="77777777" w:rsidR="00C7615C" w:rsidRDefault="00C7615C" w:rsidP="005312CB">
                  <w:r>
                    <w:t xml:space="preserve">No  </w:t>
                  </w:r>
                  <w:r>
                    <w:rPr>
                      <w:noProof/>
                      <w:lang w:val="en-GB" w:eastAsia="en-GB"/>
                    </w:rPr>
                    <w:drawing>
                      <wp:inline distT="0" distB="0" distL="0" distR="0" wp14:anchorId="2C8F1AFB" wp14:editId="090ADF83">
                        <wp:extent cx="161925" cy="161925"/>
                        <wp:effectExtent l="19050" t="0" r="9525" b="0"/>
                        <wp:docPr id="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Pr>
          <w:noProof/>
          <w:lang w:eastAsia="en-IE"/>
        </w:rPr>
        <w:pict w14:anchorId="5E6C578B">
          <v:shape id="_x0000_s1048" type="#_x0000_t202" style="position:absolute;left:0;text-align:left;margin-left:9.75pt;margin-top:10.25pt;width:60pt;height:26.25pt;z-index:251653120" stroked="f">
            <v:fill opacity="0"/>
            <v:textbox style="mso-next-textbox:#_x0000_s1048">
              <w:txbxContent>
                <w:p w14:paraId="2D08A75C" w14:textId="77777777" w:rsidR="00C7615C" w:rsidRDefault="00C7615C" w:rsidP="005312CB">
                  <w:r>
                    <w:t xml:space="preserve">Yes  </w:t>
                  </w:r>
                  <w:r>
                    <w:rPr>
                      <w:noProof/>
                      <w:lang w:val="en-GB" w:eastAsia="en-GB"/>
                    </w:rPr>
                    <w:drawing>
                      <wp:inline distT="0" distB="0" distL="0" distR="0" wp14:anchorId="012D4D48" wp14:editId="41FA6879">
                        <wp:extent cx="161925" cy="161925"/>
                        <wp:effectExtent l="19050" t="0" r="9525" b="0"/>
                        <wp:docPr id="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p>
    <w:p w14:paraId="773D8640" w14:textId="77777777" w:rsidR="005312CB" w:rsidRDefault="005312CB" w:rsidP="005312CB">
      <w:pPr>
        <w:pStyle w:val="ListParagraph"/>
        <w:ind w:left="750"/>
      </w:pPr>
    </w:p>
    <w:p w14:paraId="0E5437D2" w14:textId="77777777" w:rsidR="005312CB" w:rsidRDefault="005312CB" w:rsidP="005312CB">
      <w:pPr>
        <w:pStyle w:val="ListParagraph"/>
        <w:ind w:left="750"/>
      </w:pPr>
    </w:p>
    <w:p w14:paraId="4FEE1C6D" w14:textId="77777777" w:rsidR="005312CB" w:rsidRDefault="005312CB" w:rsidP="005312CB">
      <w:pPr>
        <w:pStyle w:val="ListParagraph"/>
        <w:numPr>
          <w:ilvl w:val="0"/>
          <w:numId w:val="6"/>
        </w:numPr>
        <w:spacing w:line="276" w:lineRule="auto"/>
        <w:jc w:val="left"/>
      </w:pPr>
      <w:r>
        <w:t>Would you use the system for a longer period of time (if available)?</w:t>
      </w:r>
    </w:p>
    <w:p w14:paraId="7CC550B8" w14:textId="77777777" w:rsidR="005312CB" w:rsidRDefault="005D40AA" w:rsidP="005312CB">
      <w:pPr>
        <w:pStyle w:val="ListParagraph"/>
        <w:ind w:left="750"/>
      </w:pPr>
      <w:r>
        <w:rPr>
          <w:noProof/>
          <w:lang w:eastAsia="en-IE"/>
        </w:rPr>
        <w:pict w14:anchorId="7D67565F">
          <v:shape id="_x0000_s1052" type="#_x0000_t202" style="position:absolute;left:0;text-align:left;margin-left:121.5pt;margin-top:9.25pt;width:60pt;height:26.25pt;z-index:251654144" stroked="f">
            <v:fill opacity="0"/>
            <v:textbox style="mso-next-textbox:#_x0000_s1052">
              <w:txbxContent>
                <w:p w14:paraId="3C016092" w14:textId="77777777" w:rsidR="00C7615C" w:rsidRDefault="00C7615C" w:rsidP="005312CB">
                  <w:r>
                    <w:t xml:space="preserve">No  </w:t>
                  </w:r>
                  <w:r>
                    <w:rPr>
                      <w:noProof/>
                      <w:lang w:val="en-GB" w:eastAsia="en-GB"/>
                    </w:rPr>
                    <w:drawing>
                      <wp:inline distT="0" distB="0" distL="0" distR="0" wp14:anchorId="3E86AEF8" wp14:editId="4FF32A32">
                        <wp:extent cx="161925" cy="161925"/>
                        <wp:effectExtent l="19050" t="0" r="9525" b="0"/>
                        <wp:docPr id="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Pr>
          <w:noProof/>
          <w:lang w:eastAsia="en-IE"/>
        </w:rPr>
        <w:pict w14:anchorId="0069636A">
          <v:shape id="_x0000_s1051" type="#_x0000_t202" style="position:absolute;left:0;text-align:left;margin-left:11.25pt;margin-top:9.25pt;width:60pt;height:26.25pt;z-index:251655168" stroked="f">
            <v:fill opacity="0"/>
            <v:textbox style="mso-next-textbox:#_x0000_s1051">
              <w:txbxContent>
                <w:p w14:paraId="5D6851E9" w14:textId="77777777" w:rsidR="00C7615C" w:rsidRDefault="00C7615C" w:rsidP="005312CB">
                  <w:r>
                    <w:t xml:space="preserve">Yes  </w:t>
                  </w:r>
                  <w:r>
                    <w:rPr>
                      <w:noProof/>
                      <w:lang w:val="en-GB" w:eastAsia="en-GB"/>
                    </w:rPr>
                    <w:drawing>
                      <wp:inline distT="0" distB="0" distL="0" distR="0" wp14:anchorId="3EA6B2A8" wp14:editId="1C209F7D">
                        <wp:extent cx="161925" cy="161925"/>
                        <wp:effectExtent l="19050" t="0" r="9525" b="0"/>
                        <wp:docPr id="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p>
    <w:p w14:paraId="38B69BDB" w14:textId="77777777" w:rsidR="005312CB" w:rsidRDefault="005312CB" w:rsidP="005312CB">
      <w:pPr>
        <w:pStyle w:val="ListParagraph"/>
        <w:ind w:left="750"/>
      </w:pPr>
    </w:p>
    <w:p w14:paraId="5085E185" w14:textId="77777777" w:rsidR="005312CB" w:rsidRDefault="005312CB" w:rsidP="005312CB">
      <w:pPr>
        <w:pStyle w:val="ListParagraph"/>
        <w:ind w:left="750"/>
      </w:pPr>
      <w:r>
        <w:t xml:space="preserve"> </w:t>
      </w:r>
    </w:p>
    <w:p w14:paraId="3B2997AA" w14:textId="77777777" w:rsidR="005312CB" w:rsidRDefault="005312CB" w:rsidP="005312CB">
      <w:pPr>
        <w:pStyle w:val="ListParagraph"/>
        <w:numPr>
          <w:ilvl w:val="0"/>
          <w:numId w:val="6"/>
        </w:numPr>
        <w:spacing w:line="276" w:lineRule="auto"/>
        <w:jc w:val="left"/>
      </w:pPr>
      <w:r>
        <w:t>Did you need help with this activity?</w:t>
      </w:r>
    </w:p>
    <w:p w14:paraId="45AC2142" w14:textId="77777777" w:rsidR="005312CB" w:rsidRDefault="005D40AA" w:rsidP="005312CB">
      <w:pPr>
        <w:pStyle w:val="ListParagraph"/>
        <w:ind w:left="750"/>
      </w:pPr>
      <w:r>
        <w:rPr>
          <w:noProof/>
          <w:lang w:eastAsia="en-IE"/>
        </w:rPr>
        <w:pict w14:anchorId="6617985F">
          <v:shape id="_x0000_s1046" type="#_x0000_t202" style="position:absolute;left:0;text-align:left;margin-left:121.5pt;margin-top:9.7pt;width:60pt;height:26.25pt;z-index:251656192" stroked="f">
            <v:fill opacity="0"/>
            <v:textbox style="mso-next-textbox:#_x0000_s1046">
              <w:txbxContent>
                <w:p w14:paraId="602E86B6" w14:textId="77777777" w:rsidR="00C7615C" w:rsidRDefault="00C7615C" w:rsidP="005312CB">
                  <w:r>
                    <w:t xml:space="preserve">No  </w:t>
                  </w:r>
                  <w:r>
                    <w:rPr>
                      <w:noProof/>
                      <w:lang w:val="en-GB" w:eastAsia="en-GB"/>
                    </w:rPr>
                    <w:drawing>
                      <wp:inline distT="0" distB="0" distL="0" distR="0" wp14:anchorId="2A934AB0" wp14:editId="6FA51854">
                        <wp:extent cx="161925" cy="161925"/>
                        <wp:effectExtent l="19050" t="0" r="9525" b="0"/>
                        <wp:docPr id="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6"/>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Pr>
          <w:noProof/>
          <w:lang w:eastAsia="en-IE"/>
        </w:rPr>
        <w:pict w14:anchorId="323D5D90">
          <v:shape id="_x0000_s1049" type="#_x0000_t202" style="position:absolute;left:0;text-align:left;margin-left:10.5pt;margin-top:9.7pt;width:60pt;height:26.25pt;z-index:251657216" stroked="f">
            <v:fill opacity="0"/>
            <v:textbox style="mso-next-textbox:#_x0000_s1049">
              <w:txbxContent>
                <w:p w14:paraId="484F1996" w14:textId="77777777" w:rsidR="00C7615C" w:rsidRDefault="00C7615C" w:rsidP="005312CB">
                  <w:r>
                    <w:t xml:space="preserve">Yes  </w:t>
                  </w:r>
                  <w:r>
                    <w:rPr>
                      <w:noProof/>
                      <w:lang w:val="en-GB" w:eastAsia="en-GB"/>
                    </w:rPr>
                    <w:drawing>
                      <wp:inline distT="0" distB="0" distL="0" distR="0" wp14:anchorId="2BA338EA" wp14:editId="2FCB4027">
                        <wp:extent cx="161925" cy="161925"/>
                        <wp:effectExtent l="19050" t="0" r="9525" b="0"/>
                        <wp:docPr id="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p>
    <w:p w14:paraId="7784CC45" w14:textId="77777777" w:rsidR="005312CB" w:rsidRDefault="005312CB" w:rsidP="005312CB">
      <w:pPr>
        <w:pStyle w:val="ListParagraph"/>
        <w:ind w:left="750"/>
      </w:pPr>
    </w:p>
    <w:p w14:paraId="3C9D7777" w14:textId="77777777" w:rsidR="005312CB" w:rsidRDefault="005312CB" w:rsidP="005312CB">
      <w:pPr>
        <w:pStyle w:val="ListParagraph"/>
        <w:ind w:left="750"/>
      </w:pPr>
    </w:p>
    <w:p w14:paraId="7FFCE891" w14:textId="77777777" w:rsidR="005312CB" w:rsidRDefault="005312CB" w:rsidP="005312CB">
      <w:pPr>
        <w:pStyle w:val="ListParagraph"/>
        <w:numPr>
          <w:ilvl w:val="0"/>
          <w:numId w:val="6"/>
        </w:numPr>
        <w:spacing w:line="276" w:lineRule="auto"/>
        <w:jc w:val="left"/>
      </w:pPr>
      <w:r>
        <w:t>Was this activity easy to use?</w:t>
      </w:r>
    </w:p>
    <w:p w14:paraId="247308CD" w14:textId="77777777" w:rsidR="005312CB" w:rsidRDefault="005D40AA" w:rsidP="005312CB">
      <w:r>
        <w:rPr>
          <w:noProof/>
          <w:lang w:val="en-GB" w:eastAsia="en-IE"/>
        </w:rPr>
        <w:pict w14:anchorId="773B387F">
          <v:shape id="_x0000_s1047" type="#_x0000_t202" style="position:absolute;left:0;text-align:left;margin-left:120.75pt;margin-top:6.55pt;width:60pt;height:26.25pt;z-index:251658240" stroked="f">
            <v:fill opacity="0"/>
            <v:textbox style="mso-next-textbox:#_x0000_s1047">
              <w:txbxContent>
                <w:p w14:paraId="062AC83F" w14:textId="77777777" w:rsidR="00C7615C" w:rsidRDefault="00C7615C" w:rsidP="005312CB">
                  <w:r>
                    <w:t xml:space="preserve">No  </w:t>
                  </w:r>
                  <w:r>
                    <w:rPr>
                      <w:noProof/>
                      <w:lang w:val="en-GB" w:eastAsia="en-GB"/>
                    </w:rPr>
                    <w:drawing>
                      <wp:inline distT="0" distB="0" distL="0" distR="0" wp14:anchorId="2368D529" wp14:editId="07C65A31">
                        <wp:extent cx="161925" cy="161925"/>
                        <wp:effectExtent l="19050" t="0" r="9525" b="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Pr>
          <w:noProof/>
          <w:lang w:val="en-GB" w:eastAsia="en-IE"/>
        </w:rPr>
        <w:pict w14:anchorId="35F36283">
          <v:shape id="_x0000_s1050" type="#_x0000_t202" style="position:absolute;left:0;text-align:left;margin-left:10.5pt;margin-top:6.55pt;width:60pt;height:26.25pt;z-index:251659264" stroked="f">
            <v:fill opacity="0"/>
            <v:textbox style="mso-next-textbox:#_x0000_s1050">
              <w:txbxContent>
                <w:p w14:paraId="61BF91D1" w14:textId="77777777" w:rsidR="00C7615C" w:rsidRDefault="00C7615C" w:rsidP="005312CB">
                  <w:r>
                    <w:t xml:space="preserve">Yes  </w:t>
                  </w:r>
                  <w:r>
                    <w:rPr>
                      <w:noProof/>
                      <w:lang w:val="en-GB" w:eastAsia="en-GB"/>
                    </w:rPr>
                    <w:drawing>
                      <wp:inline distT="0" distB="0" distL="0" distR="0" wp14:anchorId="5F7ECA8A" wp14:editId="1E2CE794">
                        <wp:extent cx="161925" cy="161925"/>
                        <wp:effectExtent l="19050" t="0" r="9525" b="0"/>
                        <wp:docPr id="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p>
    <w:p w14:paraId="6C255957" w14:textId="77777777" w:rsidR="005312CB" w:rsidRPr="00352C9F" w:rsidRDefault="005312CB" w:rsidP="005312CB">
      <w:pPr>
        <w:spacing w:line="276" w:lineRule="auto"/>
        <w:jc w:val="left"/>
        <w:rPr>
          <w:b/>
        </w:rPr>
      </w:pPr>
      <w:r>
        <w:rPr>
          <w:b/>
        </w:rPr>
        <w:lastRenderedPageBreak/>
        <w:t>Section 2</w:t>
      </w:r>
    </w:p>
    <w:p w14:paraId="6FE159A3" w14:textId="77777777" w:rsidR="005312CB" w:rsidRDefault="005312CB" w:rsidP="005312CB">
      <w:pPr>
        <w:ind w:left="1110"/>
      </w:pPr>
    </w:p>
    <w:p w14:paraId="3338A5F2" w14:textId="77777777" w:rsidR="005312CB" w:rsidRDefault="005312CB" w:rsidP="005312CB">
      <w:pPr>
        <w:numPr>
          <w:ilvl w:val="0"/>
          <w:numId w:val="7"/>
        </w:numPr>
        <w:suppressAutoHyphens/>
        <w:spacing w:after="0" w:line="240" w:lineRule="auto"/>
      </w:pPr>
      <w:r>
        <w:t>How would you change the system?</w:t>
      </w:r>
    </w:p>
    <w:p w14:paraId="1F4305C4" w14:textId="77777777" w:rsidR="005312CB" w:rsidRDefault="005312CB" w:rsidP="005312CB"/>
    <w:p w14:paraId="6940E34D" w14:textId="77777777" w:rsidR="005312CB" w:rsidRDefault="005312CB" w:rsidP="005312CB">
      <w:r>
        <w:t>_____________________________________________________________________</w:t>
      </w:r>
    </w:p>
    <w:p w14:paraId="795CFC87" w14:textId="77777777" w:rsidR="005312CB" w:rsidRDefault="005312CB" w:rsidP="005312CB"/>
    <w:p w14:paraId="7F50B509" w14:textId="77777777" w:rsidR="005312CB" w:rsidRDefault="005312CB" w:rsidP="005312CB">
      <w:pPr>
        <w:numPr>
          <w:ilvl w:val="0"/>
          <w:numId w:val="7"/>
        </w:numPr>
        <w:suppressAutoHyphens/>
        <w:spacing w:after="0" w:line="240" w:lineRule="auto"/>
      </w:pPr>
      <w:r>
        <w:t>What did you like about using the system?</w:t>
      </w:r>
    </w:p>
    <w:p w14:paraId="563E0CFC" w14:textId="77777777" w:rsidR="005312CB" w:rsidRDefault="005312CB" w:rsidP="005312CB"/>
    <w:p w14:paraId="2584FCFC" w14:textId="77777777" w:rsidR="005312CB" w:rsidRDefault="005312CB" w:rsidP="005312CB">
      <w:r>
        <w:t>_____________________________________________________________________</w:t>
      </w:r>
    </w:p>
    <w:p w14:paraId="79EA166D" w14:textId="77777777" w:rsidR="005312CB" w:rsidRDefault="005312CB" w:rsidP="005312CB"/>
    <w:p w14:paraId="246B4D5C" w14:textId="77777777" w:rsidR="005312CB" w:rsidRDefault="005312CB" w:rsidP="005312CB">
      <w:pPr>
        <w:numPr>
          <w:ilvl w:val="0"/>
          <w:numId w:val="7"/>
        </w:numPr>
        <w:suppressAutoHyphens/>
        <w:spacing w:after="0" w:line="240" w:lineRule="auto"/>
      </w:pPr>
      <w:r>
        <w:t>What did you dislike about using the system?</w:t>
      </w:r>
    </w:p>
    <w:p w14:paraId="43837C57" w14:textId="77777777" w:rsidR="005312CB" w:rsidRDefault="005312CB" w:rsidP="005312CB"/>
    <w:p w14:paraId="2645FF1B" w14:textId="77777777" w:rsidR="005312CB" w:rsidRDefault="005312CB" w:rsidP="005312CB">
      <w:r>
        <w:t>_____________________________________________________________________</w:t>
      </w:r>
    </w:p>
    <w:p w14:paraId="66587F0E" w14:textId="77777777" w:rsidR="005312CB" w:rsidRDefault="005312CB" w:rsidP="005312CB"/>
    <w:p w14:paraId="6C0F2A87" w14:textId="77777777" w:rsidR="005312CB" w:rsidRDefault="005312CB" w:rsidP="005312CB">
      <w:pPr>
        <w:numPr>
          <w:ilvl w:val="0"/>
          <w:numId w:val="7"/>
        </w:numPr>
        <w:suppressAutoHyphens/>
        <w:spacing w:after="0" w:line="240" w:lineRule="auto"/>
      </w:pPr>
      <w:r>
        <w:t>What was fun about using the system?</w:t>
      </w:r>
    </w:p>
    <w:p w14:paraId="1CDF7335" w14:textId="77777777" w:rsidR="005312CB" w:rsidRDefault="005312CB" w:rsidP="005312CB"/>
    <w:p w14:paraId="43537CF7" w14:textId="77777777" w:rsidR="005312CB" w:rsidRDefault="005312CB" w:rsidP="005312CB">
      <w:r>
        <w:t>_____________________________________________________________________</w:t>
      </w:r>
    </w:p>
    <w:p w14:paraId="74EDD8DC" w14:textId="77777777" w:rsidR="005312CB" w:rsidRDefault="005312CB" w:rsidP="005312CB"/>
    <w:p w14:paraId="63A5548C" w14:textId="77777777" w:rsidR="005312CB" w:rsidRDefault="005312CB" w:rsidP="005312CB">
      <w:pPr>
        <w:numPr>
          <w:ilvl w:val="0"/>
          <w:numId w:val="7"/>
        </w:numPr>
        <w:suppressAutoHyphens/>
        <w:spacing w:after="0" w:line="240" w:lineRule="auto"/>
      </w:pPr>
      <w:r>
        <w:t>What was difficult about using the system?</w:t>
      </w:r>
    </w:p>
    <w:p w14:paraId="58A97CF6" w14:textId="77777777" w:rsidR="005312CB" w:rsidRDefault="005312CB" w:rsidP="005312CB"/>
    <w:p w14:paraId="792BDE1A" w14:textId="77777777" w:rsidR="005312CB" w:rsidRDefault="005312CB" w:rsidP="005312CB">
      <w:r>
        <w:t>___________________________________</w:t>
      </w:r>
    </w:p>
    <w:p w14:paraId="22F48B80" w14:textId="77777777" w:rsidR="005312CB" w:rsidRDefault="005312CB" w:rsidP="005312CB">
      <w:pPr>
        <w:spacing w:line="276" w:lineRule="auto"/>
        <w:jc w:val="left"/>
      </w:pPr>
      <w:r>
        <w:br w:type="page"/>
      </w:r>
    </w:p>
    <w:p w14:paraId="1A987150" w14:textId="77777777" w:rsidR="005312CB" w:rsidRPr="00A5354E" w:rsidRDefault="005312CB" w:rsidP="005312CB">
      <w:pPr>
        <w:rPr>
          <w:b/>
        </w:rPr>
      </w:pPr>
      <w:bookmarkStart w:id="200" w:name="_Toc317087643"/>
      <w:r w:rsidRPr="00A5354E">
        <w:rPr>
          <w:b/>
        </w:rPr>
        <w:lastRenderedPageBreak/>
        <w:t>Consent Forms</w:t>
      </w:r>
      <w:bookmarkEnd w:id="200"/>
    </w:p>
    <w:p w14:paraId="653FCC4C" w14:textId="77777777" w:rsidR="005312CB" w:rsidRDefault="005312CB" w:rsidP="005312CB">
      <w:pPr>
        <w:pStyle w:val="BodyText2"/>
        <w:spacing w:line="360" w:lineRule="auto"/>
        <w:jc w:val="center"/>
        <w:rPr>
          <w:rFonts w:ascii="Garamond" w:hAnsi="Garamond"/>
          <w:b/>
          <w:u w:val="single"/>
        </w:rPr>
      </w:pPr>
      <w:r>
        <w:rPr>
          <w:rFonts w:ascii="Garamond" w:hAnsi="Garamond"/>
          <w:b/>
          <w:u w:val="single"/>
        </w:rPr>
        <w:t>Consent Form</w:t>
      </w:r>
    </w:p>
    <w:p w14:paraId="5B8D6F53" w14:textId="77777777" w:rsidR="005312CB" w:rsidRDefault="005312CB" w:rsidP="005312CB">
      <w:pPr>
        <w:pStyle w:val="BodyText2"/>
        <w:jc w:val="center"/>
        <w:rPr>
          <w:rFonts w:ascii="Garamond" w:hAnsi="Garamond"/>
          <w:b/>
          <w:bCs/>
          <w:i/>
          <w:iCs/>
        </w:rPr>
      </w:pPr>
    </w:p>
    <w:p w14:paraId="5BF4BCAF" w14:textId="77777777" w:rsidR="005312CB" w:rsidRDefault="005312CB" w:rsidP="005312CB">
      <w:pPr>
        <w:pStyle w:val="BodyText2"/>
        <w:rPr>
          <w:rFonts w:ascii="Garamond" w:hAnsi="Garamond"/>
        </w:rPr>
      </w:pPr>
    </w:p>
    <w:p w14:paraId="56F7773D" w14:textId="77777777" w:rsidR="005312CB" w:rsidRPr="006E2867" w:rsidRDefault="005312CB" w:rsidP="005312CB">
      <w:pPr>
        <w:rPr>
          <w:rFonts w:ascii="Garamond" w:hAnsi="Garamond"/>
          <w:b/>
          <w:i/>
          <w:sz w:val="32"/>
          <w:szCs w:val="32"/>
        </w:rPr>
      </w:pPr>
      <w:bookmarkStart w:id="201" w:name="_Toc317087644"/>
      <w:r w:rsidRPr="006E2867">
        <w:rPr>
          <w:rFonts w:ascii="Garamond" w:hAnsi="Garamond"/>
          <w:b/>
          <w:i/>
          <w:sz w:val="32"/>
          <w:szCs w:val="32"/>
        </w:rPr>
        <w:t>Re: Enabling Creativity in Dementia Suffers Using Novel  Human-Computer Interaction Mechanisms</w:t>
      </w:r>
      <w:bookmarkEnd w:id="201"/>
    </w:p>
    <w:p w14:paraId="6EA64E0D" w14:textId="77777777" w:rsidR="005312CB" w:rsidRDefault="005312CB" w:rsidP="005312CB">
      <w:pPr>
        <w:pStyle w:val="BodyText2"/>
        <w:rPr>
          <w:rFonts w:ascii="Garamond" w:hAnsi="Garamond"/>
          <w:b/>
          <w:i/>
          <w:sz w:val="28"/>
          <w:szCs w:val="28"/>
        </w:rPr>
      </w:pPr>
    </w:p>
    <w:p w14:paraId="7D0D4254" w14:textId="77777777" w:rsidR="005312CB" w:rsidRDefault="005312CB" w:rsidP="005312CB">
      <w:pPr>
        <w:pStyle w:val="BodyText2"/>
        <w:rPr>
          <w:rFonts w:ascii="Garamond" w:hAnsi="Garamond"/>
          <w:i/>
        </w:rPr>
      </w:pPr>
    </w:p>
    <w:p w14:paraId="00B6893B" w14:textId="77777777" w:rsidR="005312CB" w:rsidRDefault="005312CB" w:rsidP="005312CB">
      <w:pPr>
        <w:pStyle w:val="BodyText2"/>
        <w:rPr>
          <w:rFonts w:ascii="Garamond" w:hAnsi="Garamond"/>
        </w:rPr>
      </w:pPr>
      <w:r>
        <w:rPr>
          <w:rFonts w:ascii="Garamond" w:hAnsi="Garamond"/>
        </w:rPr>
        <w:t xml:space="preserve">Please complete this form and return it, along with the Participant Questionnaire, using the stamped addressed envelope provided. </w:t>
      </w:r>
    </w:p>
    <w:p w14:paraId="75BB4185" w14:textId="77777777" w:rsidR="005312CB" w:rsidRDefault="005312CB" w:rsidP="005312CB">
      <w:pPr>
        <w:pStyle w:val="BodyText2"/>
        <w:rPr>
          <w:rFonts w:ascii="Garamond" w:hAnsi="Garamond"/>
        </w:rPr>
      </w:pPr>
    </w:p>
    <w:p w14:paraId="2BCD8826" w14:textId="77777777" w:rsidR="005312CB" w:rsidRDefault="005312CB" w:rsidP="005312CB">
      <w:pPr>
        <w:pStyle w:val="BodyText2"/>
        <w:numPr>
          <w:ilvl w:val="0"/>
          <w:numId w:val="8"/>
        </w:numPr>
        <w:rPr>
          <w:rFonts w:ascii="Garamond" w:hAnsi="Garamond"/>
        </w:rPr>
      </w:pPr>
      <w:r>
        <w:rPr>
          <w:rFonts w:ascii="Garamond" w:hAnsi="Garamond"/>
        </w:rPr>
        <w:t>I have read the information letter pertaining to this study and I understand what this study is about.</w:t>
      </w:r>
    </w:p>
    <w:p w14:paraId="06ECF05A" w14:textId="77777777" w:rsidR="005312CB" w:rsidRDefault="005312CB" w:rsidP="005312CB">
      <w:pPr>
        <w:pStyle w:val="BodyText2"/>
        <w:rPr>
          <w:rFonts w:ascii="Garamond" w:hAnsi="Garamond"/>
        </w:rPr>
      </w:pPr>
    </w:p>
    <w:p w14:paraId="4ACD584E" w14:textId="77777777" w:rsidR="005312CB" w:rsidRDefault="005312CB" w:rsidP="005312CB">
      <w:pPr>
        <w:pStyle w:val="BodyText2"/>
        <w:numPr>
          <w:ilvl w:val="0"/>
          <w:numId w:val="8"/>
        </w:numPr>
        <w:rPr>
          <w:rFonts w:ascii="Garamond" w:hAnsi="Garamond"/>
        </w:rPr>
      </w:pPr>
      <w:r>
        <w:rPr>
          <w:rFonts w:ascii="Garamond" w:hAnsi="Garamond"/>
        </w:rPr>
        <w:t>I am aware that my participation in this study is both voluntary and anonymous.</w:t>
      </w:r>
    </w:p>
    <w:p w14:paraId="42C1773C" w14:textId="77777777" w:rsidR="005312CB" w:rsidRDefault="005312CB" w:rsidP="005312CB">
      <w:pPr>
        <w:pStyle w:val="BodyText2"/>
      </w:pPr>
    </w:p>
    <w:p w14:paraId="13081CE7" w14:textId="77777777" w:rsidR="005312CB" w:rsidRDefault="005312CB" w:rsidP="005312CB">
      <w:pPr>
        <w:pStyle w:val="BodyText2"/>
        <w:numPr>
          <w:ilvl w:val="0"/>
          <w:numId w:val="8"/>
        </w:numPr>
        <w:rPr>
          <w:rFonts w:ascii="Garamond" w:hAnsi="Garamond"/>
        </w:rPr>
      </w:pPr>
      <w:r>
        <w:rPr>
          <w:rFonts w:ascii="Garamond" w:hAnsi="Garamond"/>
        </w:rPr>
        <w:t>I agree to participate in this study.</w:t>
      </w:r>
    </w:p>
    <w:p w14:paraId="3949972B" w14:textId="77777777" w:rsidR="005312CB" w:rsidRDefault="005312CB" w:rsidP="005312CB">
      <w:pPr>
        <w:pStyle w:val="BodyText2"/>
      </w:pPr>
    </w:p>
    <w:p w14:paraId="573930E0" w14:textId="77777777" w:rsidR="005312CB" w:rsidRDefault="005312CB" w:rsidP="005312CB">
      <w:pPr>
        <w:pStyle w:val="BodyText2"/>
        <w:numPr>
          <w:ilvl w:val="0"/>
          <w:numId w:val="8"/>
        </w:numPr>
        <w:rPr>
          <w:rFonts w:ascii="Garamond" w:hAnsi="Garamond"/>
        </w:rPr>
      </w:pPr>
      <w:r>
        <w:rPr>
          <w:rFonts w:ascii="Garamond" w:hAnsi="Garamond"/>
        </w:rPr>
        <w:t>I am aware that interactions with the system will be recorded.</w:t>
      </w:r>
    </w:p>
    <w:p w14:paraId="4814DC90" w14:textId="77777777" w:rsidR="005312CB" w:rsidRDefault="005312CB" w:rsidP="005312CB">
      <w:pPr>
        <w:pStyle w:val="BodyText2"/>
        <w:rPr>
          <w:rFonts w:ascii="Garamond" w:hAnsi="Garamond"/>
        </w:rPr>
      </w:pPr>
    </w:p>
    <w:p w14:paraId="635E5C53" w14:textId="77777777" w:rsidR="00C607C3" w:rsidRDefault="005312CB" w:rsidP="00C607C3">
      <w:pPr>
        <w:pStyle w:val="BodyText2"/>
        <w:numPr>
          <w:ilvl w:val="0"/>
          <w:numId w:val="8"/>
        </w:numPr>
        <w:rPr>
          <w:rFonts w:ascii="Garamond" w:hAnsi="Garamond"/>
          <w:color w:val="000000"/>
        </w:rPr>
      </w:pPr>
      <w:r>
        <w:rPr>
          <w:rFonts w:ascii="Garamond" w:hAnsi="Garamond"/>
          <w:color w:val="000000"/>
        </w:rPr>
        <w:t>I am aware that the research team will anonymise</w:t>
      </w:r>
      <w:r w:rsidRPr="00A21DE3">
        <w:rPr>
          <w:rFonts w:ascii="Garamond" w:hAnsi="Garamond"/>
          <w:color w:val="000000"/>
        </w:rPr>
        <w:t xml:space="preserve"> the</w:t>
      </w:r>
      <w:r>
        <w:rPr>
          <w:rFonts w:ascii="Garamond" w:hAnsi="Garamond"/>
          <w:color w:val="000000"/>
        </w:rPr>
        <w:t xml:space="preserve"> results.</w:t>
      </w:r>
    </w:p>
    <w:p w14:paraId="3608B817" w14:textId="77777777" w:rsidR="00C607C3" w:rsidRDefault="00C607C3" w:rsidP="00C607C3">
      <w:pPr>
        <w:pStyle w:val="BodyText2"/>
        <w:rPr>
          <w:rFonts w:ascii="Garamond" w:hAnsi="Garamond"/>
          <w:color w:val="000000"/>
        </w:rPr>
      </w:pPr>
    </w:p>
    <w:p w14:paraId="078B1F54" w14:textId="77777777" w:rsidR="005312CB" w:rsidRPr="00C607C3" w:rsidRDefault="005312CB" w:rsidP="005312CB">
      <w:pPr>
        <w:pStyle w:val="ListParagraph"/>
        <w:numPr>
          <w:ilvl w:val="0"/>
          <w:numId w:val="44"/>
        </w:numPr>
        <w:rPr>
          <w:color w:val="000000"/>
        </w:rPr>
      </w:pPr>
      <w:r w:rsidRPr="00C607C3">
        <w:t xml:space="preserve">I agree to share my system interaction results with the research team </w:t>
      </w:r>
    </w:p>
    <w:p w14:paraId="7F3D8C3D" w14:textId="77777777" w:rsidR="005312CB" w:rsidRPr="00572CE7" w:rsidRDefault="005312CB" w:rsidP="005312CB">
      <w:pPr>
        <w:pStyle w:val="BodyText2"/>
        <w:numPr>
          <w:ilvl w:val="0"/>
          <w:numId w:val="8"/>
        </w:numPr>
        <w:rPr>
          <w:rFonts w:ascii="Garamond" w:hAnsi="Garamond"/>
        </w:rPr>
      </w:pPr>
      <w:r w:rsidRPr="00572CE7">
        <w:rPr>
          <w:rFonts w:ascii="Garamond" w:hAnsi="Garamond"/>
        </w:rPr>
        <w:t>I am aware that my photograph will be taken when I am  using the system</w:t>
      </w:r>
    </w:p>
    <w:p w14:paraId="7739FF3C" w14:textId="77777777" w:rsidR="005312CB" w:rsidRDefault="005312CB" w:rsidP="005312CB">
      <w:pPr>
        <w:pStyle w:val="BodyText2"/>
        <w:rPr>
          <w:rFonts w:ascii="Garamond" w:hAnsi="Garamond"/>
        </w:rPr>
      </w:pPr>
      <w:r>
        <w:rPr>
          <w:rFonts w:ascii="Garamond" w:hAnsi="Garamond"/>
        </w:rPr>
        <w:t xml:space="preserve">  </w:t>
      </w:r>
    </w:p>
    <w:p w14:paraId="0701A367" w14:textId="77777777" w:rsidR="005312CB" w:rsidRDefault="005312CB" w:rsidP="005312CB">
      <w:pPr>
        <w:pStyle w:val="BodyText2"/>
        <w:ind w:left="720"/>
        <w:rPr>
          <w:rFonts w:ascii="Garamond" w:hAnsi="Garamond"/>
        </w:rPr>
      </w:pPr>
    </w:p>
    <w:p w14:paraId="64E64A9B" w14:textId="77777777" w:rsidR="005312CB" w:rsidRDefault="005312CB" w:rsidP="005312CB">
      <w:pPr>
        <w:pStyle w:val="BodyText2"/>
        <w:rPr>
          <w:rFonts w:ascii="Garamond" w:hAnsi="Garamond"/>
        </w:rPr>
      </w:pPr>
    </w:p>
    <w:p w14:paraId="71C9123E" w14:textId="77777777" w:rsidR="005312CB" w:rsidRDefault="005312CB" w:rsidP="005312CB">
      <w:pPr>
        <w:pStyle w:val="BodyText2"/>
        <w:rPr>
          <w:rFonts w:ascii="Garamond" w:hAnsi="Garamond"/>
        </w:rPr>
      </w:pPr>
    </w:p>
    <w:p w14:paraId="49CDD0FB" w14:textId="77777777" w:rsidR="005312CB" w:rsidRDefault="005312CB" w:rsidP="005312CB">
      <w:pPr>
        <w:pStyle w:val="BodyText2"/>
        <w:rPr>
          <w:rFonts w:ascii="Garamond" w:hAnsi="Garamond"/>
        </w:rPr>
      </w:pPr>
    </w:p>
    <w:p w14:paraId="77D6FBC8" w14:textId="77777777" w:rsidR="005312CB" w:rsidRDefault="005312CB" w:rsidP="005312CB">
      <w:pPr>
        <w:pStyle w:val="BodyText2"/>
        <w:rPr>
          <w:rFonts w:ascii="Garamond" w:hAnsi="Garamond"/>
        </w:rPr>
      </w:pPr>
      <w:r>
        <w:rPr>
          <w:rFonts w:ascii="Garamond" w:hAnsi="Garamond"/>
        </w:rPr>
        <w:t xml:space="preserve"> </w:t>
      </w:r>
    </w:p>
    <w:p w14:paraId="0D861641" w14:textId="77777777" w:rsidR="005312CB" w:rsidRDefault="005312CB" w:rsidP="005312CB">
      <w:pPr>
        <w:pStyle w:val="BodyText2"/>
        <w:rPr>
          <w:rFonts w:ascii="Garamond" w:hAnsi="Garamond"/>
        </w:rPr>
      </w:pPr>
      <w:r>
        <w:rPr>
          <w:rFonts w:ascii="Garamond" w:hAnsi="Garamond"/>
        </w:rPr>
        <w:t xml:space="preserve">_____________________________  ____________________________  </w:t>
      </w:r>
    </w:p>
    <w:p w14:paraId="6C1072FC" w14:textId="77777777" w:rsidR="005312CB" w:rsidRDefault="005312CB" w:rsidP="005312CB">
      <w:pPr>
        <w:pStyle w:val="BodyText2"/>
        <w:rPr>
          <w:rFonts w:ascii="Garamond" w:hAnsi="Garamond"/>
        </w:rPr>
      </w:pPr>
      <w:r>
        <w:rPr>
          <w:rFonts w:ascii="Garamond" w:hAnsi="Garamond"/>
        </w:rPr>
        <w:t>Name (please print)</w:t>
      </w:r>
      <w:r>
        <w:rPr>
          <w:rFonts w:ascii="Garamond" w:hAnsi="Garamond"/>
        </w:rPr>
        <w:tab/>
      </w:r>
      <w:r>
        <w:rPr>
          <w:rFonts w:ascii="Garamond" w:hAnsi="Garamond"/>
        </w:rPr>
        <w:tab/>
      </w:r>
      <w:r>
        <w:rPr>
          <w:rFonts w:ascii="Garamond" w:hAnsi="Garamond"/>
        </w:rPr>
        <w:tab/>
        <w:t xml:space="preserve">Signature </w:t>
      </w:r>
      <w:r>
        <w:rPr>
          <w:rFonts w:ascii="Garamond" w:hAnsi="Garamond"/>
        </w:rPr>
        <w:tab/>
      </w:r>
      <w:r>
        <w:rPr>
          <w:rFonts w:ascii="Garamond" w:hAnsi="Garamond"/>
        </w:rPr>
        <w:tab/>
      </w:r>
      <w:r>
        <w:rPr>
          <w:rFonts w:ascii="Garamond" w:hAnsi="Garamond"/>
        </w:rPr>
        <w:tab/>
      </w:r>
      <w:r>
        <w:rPr>
          <w:rFonts w:ascii="Garamond" w:hAnsi="Garamond"/>
        </w:rPr>
        <w:tab/>
        <w:t>Date</w:t>
      </w:r>
    </w:p>
    <w:p w14:paraId="4E18104D" w14:textId="77777777" w:rsidR="005312CB" w:rsidRDefault="005312CB" w:rsidP="005312CB">
      <w:pPr>
        <w:pStyle w:val="BodyText2"/>
        <w:rPr>
          <w:rFonts w:ascii="Garamond" w:hAnsi="Garamond"/>
        </w:rPr>
      </w:pPr>
    </w:p>
    <w:p w14:paraId="0C364366" w14:textId="77777777" w:rsidR="005312CB" w:rsidRDefault="005312CB" w:rsidP="005312CB">
      <w:pPr>
        <w:pStyle w:val="BodyText2"/>
        <w:rPr>
          <w:rFonts w:ascii="Garamond" w:hAnsi="Garamond"/>
        </w:rPr>
      </w:pPr>
      <w:r>
        <w:rPr>
          <w:rFonts w:ascii="Garamond" w:hAnsi="Garamond"/>
        </w:rPr>
        <w:t xml:space="preserve">_____________________________  ____________________________  </w:t>
      </w:r>
    </w:p>
    <w:p w14:paraId="18C46956" w14:textId="77777777" w:rsidR="005312CB" w:rsidRDefault="005312CB" w:rsidP="005312CB">
      <w:pPr>
        <w:pStyle w:val="BodyText2"/>
        <w:rPr>
          <w:rFonts w:ascii="Garamond" w:hAnsi="Garamond"/>
        </w:rPr>
      </w:pPr>
      <w:r>
        <w:rPr>
          <w:rFonts w:ascii="Garamond" w:hAnsi="Garamond"/>
        </w:rPr>
        <w:t>Researcher’s Name</w:t>
      </w:r>
      <w:r>
        <w:rPr>
          <w:rFonts w:ascii="Garamond" w:hAnsi="Garamond"/>
        </w:rPr>
        <w:tab/>
      </w:r>
      <w:r>
        <w:rPr>
          <w:rFonts w:ascii="Garamond" w:hAnsi="Garamond"/>
        </w:rPr>
        <w:tab/>
      </w:r>
      <w:r>
        <w:rPr>
          <w:rFonts w:ascii="Garamond" w:hAnsi="Garamond"/>
        </w:rPr>
        <w:tab/>
        <w:t xml:space="preserve">Signature </w:t>
      </w:r>
      <w:r>
        <w:rPr>
          <w:rFonts w:ascii="Garamond" w:hAnsi="Garamond"/>
        </w:rPr>
        <w:tab/>
      </w:r>
      <w:r>
        <w:rPr>
          <w:rFonts w:ascii="Garamond" w:hAnsi="Garamond"/>
        </w:rPr>
        <w:tab/>
      </w:r>
      <w:r>
        <w:rPr>
          <w:rFonts w:ascii="Garamond" w:hAnsi="Garamond"/>
        </w:rPr>
        <w:tab/>
      </w:r>
      <w:r>
        <w:rPr>
          <w:rFonts w:ascii="Garamond" w:hAnsi="Garamond"/>
        </w:rPr>
        <w:tab/>
        <w:t>Date</w:t>
      </w:r>
    </w:p>
    <w:p w14:paraId="4209D472" w14:textId="77777777" w:rsidR="005312CB" w:rsidRDefault="005312CB" w:rsidP="005312CB">
      <w:pPr>
        <w:pStyle w:val="BodyText2"/>
        <w:spacing w:line="360" w:lineRule="auto"/>
        <w:jc w:val="center"/>
        <w:rPr>
          <w:rFonts w:ascii="Garamond" w:hAnsi="Garamond"/>
        </w:rPr>
      </w:pPr>
    </w:p>
    <w:p w14:paraId="0E27E8D7" w14:textId="77777777" w:rsidR="005312CB" w:rsidRDefault="005312CB" w:rsidP="005312CB">
      <w:pPr>
        <w:spacing w:line="276" w:lineRule="auto"/>
        <w:jc w:val="left"/>
      </w:pPr>
      <w:r>
        <w:br w:type="page"/>
      </w:r>
    </w:p>
    <w:p w14:paraId="2C1C4843" w14:textId="77777777" w:rsidR="005312CB" w:rsidRDefault="005312CB" w:rsidP="005312CB">
      <w:pPr>
        <w:pStyle w:val="BodyText2"/>
        <w:pageBreakBefore/>
        <w:jc w:val="center"/>
        <w:rPr>
          <w:b/>
        </w:rPr>
      </w:pPr>
      <w:r>
        <w:rPr>
          <w:b/>
        </w:rPr>
        <w:lastRenderedPageBreak/>
        <w:t>Letters and Consent Form</w:t>
      </w:r>
    </w:p>
    <w:p w14:paraId="540D091B" w14:textId="77777777" w:rsidR="005312CB" w:rsidRDefault="005312CB" w:rsidP="005312CB">
      <w:pPr>
        <w:pStyle w:val="BodyText2"/>
        <w:spacing w:line="360" w:lineRule="auto"/>
        <w:rPr>
          <w:b/>
        </w:rPr>
      </w:pPr>
    </w:p>
    <w:p w14:paraId="132337B0" w14:textId="77777777" w:rsidR="005312CB" w:rsidRDefault="005312CB" w:rsidP="005312CB">
      <w:pPr>
        <w:pStyle w:val="BodyText2"/>
        <w:spacing w:line="360" w:lineRule="auto"/>
        <w:jc w:val="center"/>
        <w:rPr>
          <w:rFonts w:ascii="Garamond" w:hAnsi="Garamond"/>
          <w:b/>
          <w:u w:val="single"/>
        </w:rPr>
      </w:pPr>
      <w:r>
        <w:rPr>
          <w:rFonts w:ascii="Garamond" w:hAnsi="Garamond"/>
          <w:b/>
          <w:u w:val="single"/>
        </w:rPr>
        <w:t>PARTICIPANT  INVITATION AND INFORMATION LEAFLET</w:t>
      </w:r>
      <w:r>
        <w:rPr>
          <w:rFonts w:ascii="Garamond" w:hAnsi="Garamond"/>
          <w:b/>
          <w:u w:val="single"/>
        </w:rPr>
        <w:br/>
      </w:r>
    </w:p>
    <w:p w14:paraId="491C1D79" w14:textId="77777777" w:rsidR="005312CB" w:rsidRPr="00100252" w:rsidRDefault="005312CB" w:rsidP="005312CB">
      <w:pPr>
        <w:pStyle w:val="BodyText2"/>
        <w:spacing w:line="360" w:lineRule="auto"/>
        <w:rPr>
          <w:rFonts w:ascii="Garamond" w:hAnsi="Garamond" w:cs="Tahoma"/>
          <w:color w:val="FF0000"/>
        </w:rPr>
      </w:pPr>
      <w:r w:rsidRPr="00BD446E">
        <w:rPr>
          <w:rFonts w:ascii="Garamond" w:hAnsi="Garamond" w:cs="Tahoma"/>
        </w:rPr>
        <w:t xml:space="preserve">My name is Andrew McGlynn and I am from the Department of Electronic Engineering in the Galway-Mayo Institute of Technology. Thank you for reading this leaflet; this leaflet outlines a pilot study which will be taking place as part of a research project. For this research project, </w:t>
      </w:r>
      <w:r>
        <w:rPr>
          <w:rFonts w:ascii="Garamond" w:hAnsi="Garamond" w:cs="Tahoma"/>
        </w:rPr>
        <w:t>I will be</w:t>
      </w:r>
      <w:r w:rsidRPr="00BD446E">
        <w:rPr>
          <w:rFonts w:ascii="Garamond" w:hAnsi="Garamond" w:cs="Tahoma"/>
        </w:rPr>
        <w:t xml:space="preserve"> collaborating in conjunction with Mr. Shaun O'Keeffe in the design, development and testing of a novel computer system designed for people suffering with dementia. W</w:t>
      </w:r>
      <w:r>
        <w:rPr>
          <w:rFonts w:ascii="Garamond" w:hAnsi="Garamond" w:cs="Tahoma"/>
        </w:rPr>
        <w:t xml:space="preserve">e would like to invite you to take part in this study but before agreeing to do so it is important that you understand what your role will be and that any concerns you may have are addressed. </w:t>
      </w:r>
    </w:p>
    <w:p w14:paraId="56A3902F" w14:textId="77777777" w:rsidR="005312CB" w:rsidRDefault="005312CB" w:rsidP="005312CB">
      <w:pPr>
        <w:pStyle w:val="BodyText2"/>
        <w:spacing w:line="360" w:lineRule="auto"/>
        <w:rPr>
          <w:rFonts w:ascii="Garamond" w:hAnsi="Garamond" w:cs="Tahoma"/>
        </w:rPr>
      </w:pPr>
    </w:p>
    <w:p w14:paraId="5BDF441F" w14:textId="77777777" w:rsidR="005312CB" w:rsidRDefault="005312CB" w:rsidP="005312CB">
      <w:pPr>
        <w:pStyle w:val="BodyText2"/>
        <w:spacing w:line="360" w:lineRule="auto"/>
        <w:rPr>
          <w:rFonts w:ascii="Garamond" w:hAnsi="Garamond" w:cs="Tahoma"/>
          <w:b/>
        </w:rPr>
      </w:pPr>
      <w:r>
        <w:rPr>
          <w:rFonts w:ascii="Garamond" w:hAnsi="Garamond" w:cs="Tahoma"/>
          <w:b/>
        </w:rPr>
        <w:t>Background</w:t>
      </w:r>
    </w:p>
    <w:p w14:paraId="1F454C6E" w14:textId="77777777" w:rsidR="005312CB" w:rsidRPr="00A816F0" w:rsidRDefault="005312CB" w:rsidP="005312CB">
      <w:pPr>
        <w:pStyle w:val="BodyText2"/>
        <w:spacing w:line="360" w:lineRule="auto"/>
        <w:rPr>
          <w:rFonts w:ascii="Garamond" w:hAnsi="Garamond" w:cs="Tahoma"/>
          <w:b/>
        </w:rPr>
      </w:pPr>
      <w:r w:rsidRPr="00A816F0">
        <w:rPr>
          <w:rFonts w:ascii="Garamond" w:hAnsi="Garamond"/>
        </w:rPr>
        <w:t xml:space="preserve">Research has shown that participation in meaningful activities can improve quality of life. Dementia patients who are also diagnosed with depression have a 90% positive increase in mood when engaging with meaningful activities. However recreational activities for people with dementia are limited especially in a hospital/nursing home setting. This can often lead to agitation or depression with the dementia sufferers. </w:t>
      </w:r>
    </w:p>
    <w:p w14:paraId="4091D268" w14:textId="77777777" w:rsidR="005312CB" w:rsidRDefault="005312CB" w:rsidP="005312CB">
      <w:pPr>
        <w:pStyle w:val="BodyText2"/>
        <w:spacing w:line="360" w:lineRule="auto"/>
        <w:rPr>
          <w:rFonts w:ascii="Garamond" w:hAnsi="Garamond" w:cs="Tahoma"/>
        </w:rPr>
      </w:pPr>
    </w:p>
    <w:p w14:paraId="3541AD55" w14:textId="77777777" w:rsidR="005312CB" w:rsidRDefault="005312CB" w:rsidP="005312CB">
      <w:pPr>
        <w:pStyle w:val="BodyText2"/>
        <w:spacing w:line="360" w:lineRule="auto"/>
        <w:jc w:val="left"/>
        <w:rPr>
          <w:rFonts w:ascii="Garamond" w:hAnsi="Garamond" w:cs="Tahoma"/>
        </w:rPr>
      </w:pPr>
      <w:r>
        <w:rPr>
          <w:rFonts w:ascii="Garamond" w:hAnsi="Garamond"/>
          <w:b/>
        </w:rPr>
        <w:t>What is the study about?</w:t>
      </w:r>
      <w:r>
        <w:rPr>
          <w:rFonts w:ascii="Garamond" w:hAnsi="Garamond"/>
          <w:b/>
        </w:rPr>
        <w:br/>
      </w:r>
      <w:r w:rsidRPr="00BD446E">
        <w:rPr>
          <w:rFonts w:ascii="Garamond" w:hAnsi="Garamond" w:cs="Tahoma"/>
        </w:rPr>
        <w:t>This study is</w:t>
      </w:r>
      <w:r>
        <w:rPr>
          <w:rFonts w:ascii="Garamond" w:hAnsi="Garamond" w:cs="Tahoma"/>
        </w:rPr>
        <w:t xml:space="preserve"> attempting to see if a </w:t>
      </w:r>
      <w:r w:rsidRPr="00BD446E">
        <w:rPr>
          <w:rFonts w:ascii="Garamond" w:hAnsi="Garamond" w:cs="Tahoma"/>
        </w:rPr>
        <w:t xml:space="preserve">computer </w:t>
      </w:r>
      <w:r>
        <w:rPr>
          <w:rFonts w:ascii="Garamond" w:hAnsi="Garamond" w:cs="Tahoma"/>
        </w:rPr>
        <w:t xml:space="preserve">based system could provide people with dementia a means to enjoy novel </w:t>
      </w:r>
      <w:r w:rsidRPr="00BD446E">
        <w:rPr>
          <w:rFonts w:ascii="Garamond" w:hAnsi="Garamond" w:cs="Tahoma"/>
        </w:rPr>
        <w:t xml:space="preserve">recreational activities. </w:t>
      </w:r>
    </w:p>
    <w:p w14:paraId="33A36FA5" w14:textId="77777777" w:rsidR="005312CB" w:rsidRDefault="005312CB" w:rsidP="005312CB">
      <w:pPr>
        <w:pStyle w:val="BodyText2"/>
        <w:spacing w:line="360" w:lineRule="auto"/>
        <w:jc w:val="left"/>
        <w:rPr>
          <w:rFonts w:ascii="Garamond" w:hAnsi="Garamond" w:cs="Tahoma"/>
        </w:rPr>
      </w:pPr>
    </w:p>
    <w:p w14:paraId="1FFED7A6" w14:textId="77777777" w:rsidR="005312CB" w:rsidRDefault="005312CB" w:rsidP="005312CB">
      <w:pPr>
        <w:pStyle w:val="BodyText2"/>
        <w:spacing w:line="360" w:lineRule="auto"/>
        <w:jc w:val="left"/>
        <w:rPr>
          <w:rFonts w:ascii="Garamond" w:hAnsi="Garamond" w:cs="Tahoma"/>
        </w:rPr>
      </w:pPr>
      <w:r w:rsidRPr="00BD446E">
        <w:rPr>
          <w:rFonts w:ascii="Garamond" w:hAnsi="Garamond" w:cs="Tahoma"/>
        </w:rPr>
        <w:t>Participant</w:t>
      </w:r>
      <w:r>
        <w:rPr>
          <w:rFonts w:ascii="Garamond" w:hAnsi="Garamond" w:cs="Tahoma"/>
        </w:rPr>
        <w:t xml:space="preserve">s in this study will use </w:t>
      </w:r>
      <w:r w:rsidRPr="00BD446E">
        <w:rPr>
          <w:rFonts w:ascii="Garamond" w:hAnsi="Garamond" w:cs="Tahoma"/>
        </w:rPr>
        <w:t xml:space="preserve">a number of </w:t>
      </w:r>
      <w:r>
        <w:rPr>
          <w:rFonts w:ascii="Garamond" w:hAnsi="Garamond" w:cs="Tahoma"/>
        </w:rPr>
        <w:t xml:space="preserve">the systems </w:t>
      </w:r>
      <w:r w:rsidRPr="00BD446E">
        <w:rPr>
          <w:rFonts w:ascii="Garamond" w:hAnsi="Garamond" w:cs="Tahoma"/>
        </w:rPr>
        <w:t>recreational/leisure activities</w:t>
      </w:r>
      <w:r>
        <w:rPr>
          <w:rFonts w:ascii="Garamond" w:hAnsi="Garamond" w:cs="Tahoma"/>
        </w:rPr>
        <w:t xml:space="preserve">. </w:t>
      </w:r>
      <w:r w:rsidRPr="00BD446E">
        <w:rPr>
          <w:rFonts w:ascii="Garamond" w:hAnsi="Garamond" w:cs="Tahoma"/>
        </w:rPr>
        <w:t xml:space="preserve">  </w:t>
      </w:r>
    </w:p>
    <w:p w14:paraId="0EA3B275" w14:textId="77777777" w:rsidR="005312CB" w:rsidRDefault="005312CB" w:rsidP="005312CB">
      <w:pPr>
        <w:pStyle w:val="BodyText2"/>
        <w:spacing w:line="360" w:lineRule="auto"/>
        <w:jc w:val="left"/>
        <w:rPr>
          <w:rFonts w:ascii="Garamond" w:hAnsi="Garamond" w:cs="Tahoma"/>
        </w:rPr>
      </w:pPr>
      <w:r>
        <w:rPr>
          <w:rFonts w:ascii="Garamond" w:hAnsi="Garamond" w:cs="Tahoma"/>
        </w:rPr>
        <w:t>The study will be measuring;</w:t>
      </w:r>
    </w:p>
    <w:p w14:paraId="3901D9FE" w14:textId="77777777" w:rsidR="005312CB" w:rsidRDefault="005312CB" w:rsidP="005312CB">
      <w:pPr>
        <w:pStyle w:val="BodyText2"/>
        <w:numPr>
          <w:ilvl w:val="0"/>
          <w:numId w:val="9"/>
        </w:numPr>
        <w:spacing w:line="360" w:lineRule="auto"/>
        <w:jc w:val="left"/>
        <w:rPr>
          <w:rFonts w:ascii="Garamond" w:hAnsi="Garamond" w:cs="Tahoma"/>
        </w:rPr>
      </w:pPr>
      <w:r>
        <w:rPr>
          <w:rFonts w:ascii="Garamond" w:hAnsi="Garamond" w:cs="Tahoma"/>
        </w:rPr>
        <w:t xml:space="preserve">the user’s sense of </w:t>
      </w:r>
      <w:r w:rsidRPr="00BD446E">
        <w:rPr>
          <w:rFonts w:ascii="Garamond" w:hAnsi="Garamond" w:cs="Tahoma"/>
        </w:rPr>
        <w:t>enjoyment</w:t>
      </w:r>
    </w:p>
    <w:p w14:paraId="1714B48D" w14:textId="77777777" w:rsidR="005312CB" w:rsidRDefault="005312CB" w:rsidP="005312CB">
      <w:pPr>
        <w:pStyle w:val="BodyText2"/>
        <w:numPr>
          <w:ilvl w:val="0"/>
          <w:numId w:val="9"/>
        </w:numPr>
        <w:spacing w:line="360" w:lineRule="auto"/>
        <w:jc w:val="left"/>
        <w:rPr>
          <w:rFonts w:ascii="Garamond" w:hAnsi="Garamond" w:cs="Tahoma"/>
        </w:rPr>
      </w:pPr>
      <w:r>
        <w:rPr>
          <w:rFonts w:ascii="Garamond" w:hAnsi="Garamond" w:cs="Tahoma"/>
        </w:rPr>
        <w:t xml:space="preserve">their engagement with the system </w:t>
      </w:r>
    </w:p>
    <w:p w14:paraId="105F3F72" w14:textId="77777777" w:rsidR="005312CB" w:rsidRDefault="005312CB" w:rsidP="005312CB">
      <w:pPr>
        <w:pStyle w:val="BodyText2"/>
        <w:numPr>
          <w:ilvl w:val="0"/>
          <w:numId w:val="9"/>
        </w:numPr>
        <w:spacing w:line="360" w:lineRule="auto"/>
        <w:jc w:val="left"/>
        <w:rPr>
          <w:rFonts w:ascii="Garamond" w:hAnsi="Garamond" w:cs="Tahoma"/>
        </w:rPr>
      </w:pPr>
      <w:r>
        <w:rPr>
          <w:rFonts w:ascii="Garamond" w:hAnsi="Garamond" w:cs="Tahoma"/>
        </w:rPr>
        <w:t xml:space="preserve">their sense of ease while </w:t>
      </w:r>
      <w:r w:rsidRPr="00BD446E">
        <w:rPr>
          <w:rFonts w:ascii="Garamond" w:hAnsi="Garamond" w:cs="Tahoma"/>
        </w:rPr>
        <w:t>using the system</w:t>
      </w:r>
    </w:p>
    <w:p w14:paraId="3111B110" w14:textId="77777777" w:rsidR="005312CB" w:rsidRPr="00BD446E" w:rsidRDefault="005312CB" w:rsidP="005312CB">
      <w:pPr>
        <w:pStyle w:val="BodyText2"/>
        <w:spacing w:line="360" w:lineRule="auto"/>
        <w:jc w:val="left"/>
        <w:rPr>
          <w:rFonts w:ascii="Garamond" w:hAnsi="Garamond" w:cs="Tahoma"/>
        </w:rPr>
      </w:pPr>
      <w:r>
        <w:rPr>
          <w:rFonts w:ascii="Garamond" w:hAnsi="Garamond" w:cs="Tahoma"/>
        </w:rPr>
        <w:br/>
        <w:t xml:space="preserve">We will be attempting to see if there is an </w:t>
      </w:r>
      <w:r w:rsidRPr="00BD446E">
        <w:rPr>
          <w:rFonts w:ascii="Garamond" w:hAnsi="Garamond" w:cs="Tahoma"/>
        </w:rPr>
        <w:t xml:space="preserve">improvement in </w:t>
      </w:r>
      <w:r>
        <w:rPr>
          <w:rFonts w:ascii="Garamond" w:hAnsi="Garamond" w:cs="Tahoma"/>
        </w:rPr>
        <w:t>the user’s mood and</w:t>
      </w:r>
      <w:r w:rsidRPr="00BD446E">
        <w:rPr>
          <w:rFonts w:ascii="Garamond" w:hAnsi="Garamond" w:cs="Tahoma"/>
        </w:rPr>
        <w:t xml:space="preserve"> reduction in </w:t>
      </w:r>
      <w:r>
        <w:rPr>
          <w:rFonts w:ascii="Garamond" w:hAnsi="Garamond" w:cs="Tahoma"/>
        </w:rPr>
        <w:t xml:space="preserve">their </w:t>
      </w:r>
      <w:r w:rsidRPr="00BD446E">
        <w:rPr>
          <w:rFonts w:ascii="Garamond" w:hAnsi="Garamond" w:cs="Tahoma"/>
        </w:rPr>
        <w:t>anxiety</w:t>
      </w:r>
      <w:r>
        <w:rPr>
          <w:rFonts w:ascii="Garamond" w:hAnsi="Garamond" w:cs="Tahoma"/>
        </w:rPr>
        <w:t xml:space="preserve"> having used the system.  The participant</w:t>
      </w:r>
      <w:r w:rsidRPr="00BD446E">
        <w:rPr>
          <w:rFonts w:ascii="Garamond" w:hAnsi="Garamond" w:cs="Tahoma"/>
        </w:rPr>
        <w:t xml:space="preserve"> is expected to have little or no previous computer skills. </w:t>
      </w:r>
    </w:p>
    <w:p w14:paraId="0EC27294" w14:textId="77777777" w:rsidR="00DA020F" w:rsidRDefault="00DA020F" w:rsidP="005312CB">
      <w:pPr>
        <w:pStyle w:val="BodyText2"/>
        <w:spacing w:line="360" w:lineRule="auto"/>
        <w:rPr>
          <w:rFonts w:ascii="Garamond" w:hAnsi="Garamond"/>
          <w:b/>
        </w:rPr>
      </w:pPr>
    </w:p>
    <w:p w14:paraId="54B26158" w14:textId="77777777" w:rsidR="005312CB" w:rsidRPr="00BD446E" w:rsidRDefault="005312CB" w:rsidP="005312CB">
      <w:pPr>
        <w:pStyle w:val="BodyText2"/>
        <w:spacing w:line="360" w:lineRule="auto"/>
        <w:rPr>
          <w:rFonts w:ascii="Garamond" w:hAnsi="Garamond"/>
          <w:b/>
        </w:rPr>
      </w:pPr>
      <w:r>
        <w:rPr>
          <w:rFonts w:ascii="Garamond" w:hAnsi="Garamond"/>
          <w:b/>
        </w:rPr>
        <w:lastRenderedPageBreak/>
        <w:t>What will your role be?</w:t>
      </w:r>
    </w:p>
    <w:p w14:paraId="5A4D550B" w14:textId="77777777" w:rsidR="005312CB" w:rsidRPr="00BD446E" w:rsidRDefault="005312CB" w:rsidP="005312CB">
      <w:pPr>
        <w:pStyle w:val="BodyText2"/>
        <w:spacing w:line="360" w:lineRule="auto"/>
        <w:jc w:val="left"/>
        <w:rPr>
          <w:rFonts w:ascii="Garamond" w:hAnsi="Garamond" w:cs="Tahoma"/>
        </w:rPr>
      </w:pPr>
      <w:r w:rsidRPr="00BD446E">
        <w:rPr>
          <w:rFonts w:ascii="Garamond" w:hAnsi="Garamond" w:cs="Tahoma"/>
        </w:rPr>
        <w:t>Your role will be to interact with the system as a recreational resource.</w:t>
      </w:r>
    </w:p>
    <w:p w14:paraId="63C46C4C" w14:textId="77777777" w:rsidR="005312CB" w:rsidRDefault="005312CB" w:rsidP="005312CB">
      <w:pPr>
        <w:pStyle w:val="BodyText2"/>
        <w:spacing w:line="360" w:lineRule="auto"/>
        <w:rPr>
          <w:rFonts w:ascii="Garamond" w:hAnsi="Garamond"/>
          <w:color w:val="0070C0"/>
        </w:rPr>
      </w:pPr>
    </w:p>
    <w:p w14:paraId="017B8FA2" w14:textId="77777777" w:rsidR="005312CB" w:rsidRDefault="005312CB" w:rsidP="005312CB">
      <w:pPr>
        <w:pStyle w:val="BodyText2"/>
        <w:spacing w:line="360" w:lineRule="auto"/>
        <w:jc w:val="left"/>
        <w:rPr>
          <w:rFonts w:ascii="Garamond" w:hAnsi="Garamond"/>
          <w:b/>
        </w:rPr>
      </w:pPr>
      <w:r>
        <w:rPr>
          <w:rFonts w:ascii="Garamond" w:hAnsi="Garamond"/>
          <w:b/>
        </w:rPr>
        <w:t>Will I be identified in the study?</w:t>
      </w:r>
    </w:p>
    <w:p w14:paraId="7C41DC2A" w14:textId="77777777" w:rsidR="005312CB" w:rsidRPr="00F91FB3" w:rsidRDefault="005312CB" w:rsidP="005312CB">
      <w:pPr>
        <w:pStyle w:val="BodyText2"/>
        <w:spacing w:line="360" w:lineRule="auto"/>
      </w:pPr>
      <w:r w:rsidRPr="00F91FB3">
        <w:t>The system will ta</w:t>
      </w:r>
      <w:r>
        <w:t>ke your photograph</w:t>
      </w:r>
      <w:r w:rsidRPr="00F91FB3">
        <w:t xml:space="preserve">. This photograph is used to differentiate people in the study. Once the identification has taken place, the photograph will be destroyed and your participation in the study will be anonymous. </w:t>
      </w:r>
    </w:p>
    <w:p w14:paraId="05A83ECF" w14:textId="77777777" w:rsidR="005312CB" w:rsidRDefault="005312CB" w:rsidP="005312CB">
      <w:pPr>
        <w:pStyle w:val="BodyText2"/>
        <w:spacing w:line="360" w:lineRule="auto"/>
        <w:rPr>
          <w:rFonts w:ascii="Garamond" w:hAnsi="Garamond"/>
        </w:rPr>
      </w:pPr>
    </w:p>
    <w:p w14:paraId="227E3A7B" w14:textId="77777777" w:rsidR="005312CB" w:rsidRDefault="005312CB" w:rsidP="005312CB">
      <w:pPr>
        <w:pStyle w:val="BodyText2"/>
        <w:spacing w:line="360" w:lineRule="auto"/>
        <w:rPr>
          <w:rFonts w:ascii="Garamond" w:hAnsi="Garamond"/>
          <w:b/>
        </w:rPr>
      </w:pPr>
      <w:r>
        <w:rPr>
          <w:rFonts w:ascii="Garamond" w:hAnsi="Garamond"/>
          <w:b/>
        </w:rPr>
        <w:t>Study findings</w:t>
      </w:r>
    </w:p>
    <w:p w14:paraId="5F964BC3" w14:textId="77777777" w:rsidR="005312CB" w:rsidRPr="00F91FB3" w:rsidRDefault="005312CB" w:rsidP="005312CB">
      <w:pPr>
        <w:pStyle w:val="BodyText2"/>
        <w:spacing w:line="360" w:lineRule="auto"/>
        <w:rPr>
          <w:rFonts w:ascii="Garamond" w:hAnsi="Garamond"/>
        </w:rPr>
      </w:pPr>
      <w:r w:rsidRPr="00F91FB3">
        <w:rPr>
          <w:rFonts w:ascii="Garamond" w:hAnsi="Garamond"/>
        </w:rPr>
        <w:t>The data collected in this pilot study will be used i</w:t>
      </w:r>
      <w:r>
        <w:rPr>
          <w:rFonts w:ascii="Garamond" w:hAnsi="Garamond"/>
        </w:rPr>
        <w:t>n writing academic papers</w:t>
      </w:r>
      <w:r w:rsidRPr="00F91FB3">
        <w:rPr>
          <w:rFonts w:ascii="Garamond" w:hAnsi="Garamond"/>
        </w:rPr>
        <w:t>. Nobody will be identifiable using this data.</w:t>
      </w:r>
    </w:p>
    <w:p w14:paraId="23E551D5" w14:textId="77777777" w:rsidR="005312CB" w:rsidRPr="00A21DE3" w:rsidRDefault="005312CB" w:rsidP="005312CB">
      <w:pPr>
        <w:pStyle w:val="BodyText2"/>
        <w:spacing w:line="360" w:lineRule="auto"/>
        <w:rPr>
          <w:rFonts w:ascii="Garamond" w:hAnsi="Garamond"/>
          <w:color w:val="FF0000"/>
        </w:rPr>
      </w:pPr>
    </w:p>
    <w:p w14:paraId="2F8111A0" w14:textId="77777777" w:rsidR="005312CB" w:rsidRDefault="005312CB" w:rsidP="005312CB">
      <w:pPr>
        <w:pStyle w:val="BodyText2"/>
        <w:spacing w:line="360" w:lineRule="auto"/>
        <w:rPr>
          <w:rFonts w:ascii="Garamond" w:hAnsi="Garamond"/>
          <w:b/>
        </w:rPr>
      </w:pPr>
      <w:r>
        <w:rPr>
          <w:rFonts w:ascii="Garamond" w:hAnsi="Garamond"/>
          <w:b/>
        </w:rPr>
        <w:t>Do I have to take part?</w:t>
      </w:r>
    </w:p>
    <w:p w14:paraId="058DF847" w14:textId="77777777" w:rsidR="005312CB" w:rsidRPr="00F91FB3" w:rsidRDefault="005312CB" w:rsidP="005312CB">
      <w:pPr>
        <w:pStyle w:val="BodyText2"/>
        <w:spacing w:line="360" w:lineRule="auto"/>
        <w:rPr>
          <w:rFonts w:ascii="Garamond" w:hAnsi="Garamond"/>
        </w:rPr>
      </w:pPr>
      <w:r w:rsidRPr="00F91FB3">
        <w:rPr>
          <w:rFonts w:ascii="Garamond" w:hAnsi="Garamond"/>
        </w:rPr>
        <w:t>Your participation in this research is completely voluntary. If wish to withdraw from the study, you may do so at any time.</w:t>
      </w:r>
    </w:p>
    <w:p w14:paraId="327A6468" w14:textId="77777777" w:rsidR="005312CB" w:rsidRDefault="005312CB" w:rsidP="005312CB">
      <w:pPr>
        <w:pStyle w:val="BodyText2"/>
        <w:spacing w:line="360" w:lineRule="auto"/>
        <w:rPr>
          <w:rFonts w:ascii="Garamond" w:hAnsi="Garamond"/>
        </w:rPr>
      </w:pPr>
    </w:p>
    <w:p w14:paraId="1C6AAE7E" w14:textId="77777777" w:rsidR="005312CB" w:rsidRDefault="005312CB" w:rsidP="005312CB">
      <w:pPr>
        <w:pStyle w:val="BodyText2"/>
        <w:spacing w:line="360" w:lineRule="auto"/>
        <w:rPr>
          <w:rFonts w:ascii="Garamond" w:hAnsi="Garamond"/>
          <w:b/>
        </w:rPr>
      </w:pPr>
      <w:r>
        <w:rPr>
          <w:rFonts w:ascii="Garamond" w:hAnsi="Garamond"/>
          <w:b/>
        </w:rPr>
        <w:t>If I have other questions?</w:t>
      </w:r>
    </w:p>
    <w:p w14:paraId="43B4E0E7" w14:textId="77777777" w:rsidR="005312CB" w:rsidRPr="00F91FB3" w:rsidRDefault="005312CB" w:rsidP="005312CB">
      <w:pPr>
        <w:pStyle w:val="BodyText2"/>
        <w:spacing w:line="360" w:lineRule="auto"/>
        <w:rPr>
          <w:rFonts w:ascii="Garamond" w:hAnsi="Garamond"/>
        </w:rPr>
      </w:pPr>
      <w:r w:rsidRPr="00F91FB3">
        <w:rPr>
          <w:rFonts w:ascii="Garamond" w:hAnsi="Garamond"/>
        </w:rPr>
        <w:t>Please feel free to contact me should you have any other questions or concerns before signing the consent form. My phone number is 087-7424330 and my email address is G00173551@</w:t>
      </w:r>
      <w:r>
        <w:rPr>
          <w:rFonts w:ascii="Garamond" w:hAnsi="Garamond"/>
        </w:rPr>
        <w:t>postgrad.</w:t>
      </w:r>
      <w:r w:rsidRPr="00F91FB3">
        <w:rPr>
          <w:rFonts w:ascii="Garamond" w:hAnsi="Garamond"/>
        </w:rPr>
        <w:t>gmit.ie</w:t>
      </w:r>
    </w:p>
    <w:p w14:paraId="0D24E28D" w14:textId="77777777" w:rsidR="005312CB" w:rsidRDefault="005312CB" w:rsidP="005312CB">
      <w:pPr>
        <w:pStyle w:val="BodyText2"/>
        <w:spacing w:line="360" w:lineRule="auto"/>
      </w:pPr>
    </w:p>
    <w:p w14:paraId="5B13EC86" w14:textId="77777777" w:rsidR="005312CB" w:rsidRDefault="005312CB" w:rsidP="005312CB">
      <w:pPr>
        <w:pStyle w:val="BodyText2"/>
        <w:spacing w:line="360" w:lineRule="auto"/>
        <w:rPr>
          <w:rFonts w:ascii="Garamond" w:hAnsi="Garamond"/>
        </w:rPr>
      </w:pPr>
      <w:r>
        <w:rPr>
          <w:rFonts w:ascii="Garamond" w:hAnsi="Garamond"/>
        </w:rPr>
        <w:t>If you decide to take part in this research please sign the consent form.</w:t>
      </w:r>
    </w:p>
    <w:p w14:paraId="2665BE74" w14:textId="77777777" w:rsidR="005312CB" w:rsidRDefault="005312CB" w:rsidP="005312CB">
      <w:pPr>
        <w:pStyle w:val="BodyText2"/>
        <w:spacing w:line="360" w:lineRule="auto"/>
        <w:rPr>
          <w:rFonts w:ascii="Garamond" w:hAnsi="Garamond"/>
        </w:rPr>
      </w:pPr>
    </w:p>
    <w:p w14:paraId="28481F97" w14:textId="77777777" w:rsidR="005312CB" w:rsidRDefault="005312CB" w:rsidP="005312CB">
      <w:pPr>
        <w:pStyle w:val="BodyText2"/>
        <w:spacing w:line="360" w:lineRule="auto"/>
        <w:rPr>
          <w:rFonts w:ascii="Garamond" w:hAnsi="Garamond"/>
        </w:rPr>
      </w:pPr>
      <w:r>
        <w:rPr>
          <w:rFonts w:ascii="Garamond" w:hAnsi="Garamond"/>
        </w:rPr>
        <w:t>_______________________________________</w:t>
      </w:r>
    </w:p>
    <w:p w14:paraId="71F0A737" w14:textId="77777777" w:rsidR="005312CB" w:rsidRDefault="005312CB" w:rsidP="005312CB">
      <w:pPr>
        <w:pStyle w:val="BodyText2"/>
        <w:spacing w:line="360" w:lineRule="auto"/>
        <w:rPr>
          <w:rFonts w:ascii="Garamond" w:hAnsi="Garamond"/>
        </w:rPr>
      </w:pPr>
      <w:r>
        <w:rPr>
          <w:rFonts w:ascii="Garamond" w:hAnsi="Garamond"/>
        </w:rPr>
        <w:t>Andrew McGlynn</w:t>
      </w:r>
    </w:p>
    <w:p w14:paraId="384BCE22" w14:textId="77777777" w:rsidR="005312CB" w:rsidRDefault="005312CB" w:rsidP="005312CB">
      <w:pPr>
        <w:pStyle w:val="BodyText2"/>
        <w:spacing w:line="360" w:lineRule="auto"/>
        <w:rPr>
          <w:rFonts w:ascii="Garamond" w:hAnsi="Garamond"/>
        </w:rPr>
      </w:pPr>
      <w:r>
        <w:rPr>
          <w:rFonts w:ascii="Garamond" w:hAnsi="Garamond"/>
        </w:rPr>
        <w:t>Dept. of Electronic Engineering,</w:t>
      </w:r>
    </w:p>
    <w:p w14:paraId="4F2FD095" w14:textId="77777777" w:rsidR="005312CB" w:rsidRDefault="005312CB" w:rsidP="005312CB">
      <w:pPr>
        <w:pStyle w:val="BodyText2"/>
        <w:spacing w:line="360" w:lineRule="auto"/>
        <w:rPr>
          <w:rFonts w:ascii="Garamond" w:hAnsi="Garamond"/>
        </w:rPr>
      </w:pPr>
      <w:r>
        <w:rPr>
          <w:rFonts w:ascii="Garamond" w:hAnsi="Garamond"/>
        </w:rPr>
        <w:t>Galway-Mayo Institute of Technology,</w:t>
      </w:r>
    </w:p>
    <w:p w14:paraId="7861C2FC" w14:textId="77777777" w:rsidR="005312CB" w:rsidRDefault="005312CB" w:rsidP="005312CB">
      <w:pPr>
        <w:pStyle w:val="BodyText2"/>
        <w:spacing w:line="360" w:lineRule="auto"/>
        <w:rPr>
          <w:rFonts w:ascii="Garamond" w:hAnsi="Garamond"/>
        </w:rPr>
      </w:pPr>
      <w:r>
        <w:rPr>
          <w:rFonts w:ascii="Garamond" w:hAnsi="Garamond"/>
        </w:rPr>
        <w:t>Dublin Road,</w:t>
      </w:r>
    </w:p>
    <w:p w14:paraId="59823C19" w14:textId="77777777" w:rsidR="005312CB" w:rsidRDefault="005312CB" w:rsidP="005312CB">
      <w:pPr>
        <w:pStyle w:val="BodyText2"/>
        <w:spacing w:line="360" w:lineRule="auto"/>
        <w:rPr>
          <w:rFonts w:ascii="Garamond" w:hAnsi="Garamond"/>
        </w:rPr>
      </w:pPr>
      <w:r>
        <w:rPr>
          <w:rFonts w:ascii="Garamond" w:hAnsi="Garamond"/>
        </w:rPr>
        <w:t>Galway.</w:t>
      </w:r>
    </w:p>
    <w:p w14:paraId="74488357" w14:textId="77777777" w:rsidR="005312CB" w:rsidRDefault="005312CB" w:rsidP="005312CB">
      <w:pPr>
        <w:pStyle w:val="BodyText2"/>
        <w:spacing w:line="360" w:lineRule="auto"/>
        <w:rPr>
          <w:rFonts w:ascii="Garamond" w:hAnsi="Garamond"/>
        </w:rPr>
      </w:pPr>
    </w:p>
    <w:p w14:paraId="1CE38EE7" w14:textId="77777777" w:rsidR="005312CB" w:rsidRPr="00F91FB3" w:rsidRDefault="005312CB" w:rsidP="005312CB">
      <w:pPr>
        <w:pStyle w:val="BodyText2"/>
        <w:tabs>
          <w:tab w:val="left" w:pos="5745"/>
        </w:tabs>
        <w:spacing w:line="360" w:lineRule="auto"/>
        <w:rPr>
          <w:rFonts w:ascii="Garamond" w:hAnsi="Garamond"/>
        </w:rPr>
      </w:pPr>
      <w:r w:rsidRPr="00F91FB3">
        <w:rPr>
          <w:rFonts w:ascii="Garamond" w:hAnsi="Garamond"/>
        </w:rPr>
        <w:t>References</w:t>
      </w:r>
      <w:r w:rsidRPr="00F91FB3">
        <w:rPr>
          <w:rFonts w:ascii="Garamond" w:hAnsi="Garamond"/>
        </w:rPr>
        <w:tab/>
      </w:r>
    </w:p>
    <w:p w14:paraId="60EDF5C7" w14:textId="77777777" w:rsidR="005312CB" w:rsidRDefault="005312CB" w:rsidP="00DA020F">
      <w:pPr>
        <w:rPr>
          <w:rFonts w:ascii="Garamond" w:hAnsi="Garamond"/>
        </w:rPr>
      </w:pPr>
      <w:r w:rsidRPr="00F91FB3">
        <w:rPr>
          <w:noProof/>
          <w:szCs w:val="18"/>
        </w:rPr>
        <w:t>P. Riley</w:t>
      </w:r>
      <w:r w:rsidRPr="00F91FB3">
        <w:rPr>
          <w:i/>
          <w:noProof/>
          <w:szCs w:val="18"/>
        </w:rPr>
        <w:t>, et al.</w:t>
      </w:r>
      <w:r w:rsidRPr="00F91FB3">
        <w:rPr>
          <w:noProof/>
          <w:szCs w:val="18"/>
        </w:rPr>
        <w:t xml:space="preserve">, "An interactive tool to promote musical creativity in people with dementia," </w:t>
      </w:r>
      <w:r w:rsidRPr="00F91FB3">
        <w:rPr>
          <w:i/>
          <w:noProof/>
          <w:szCs w:val="18"/>
        </w:rPr>
        <w:t xml:space="preserve">Computers in Human Behavior, </w:t>
      </w:r>
      <w:r w:rsidRPr="00F91FB3">
        <w:rPr>
          <w:noProof/>
          <w:szCs w:val="18"/>
        </w:rPr>
        <w:t>vol. 25, pp. 599-608, 2009.</w:t>
      </w:r>
    </w:p>
    <w:p w14:paraId="23FAC689" w14:textId="77777777" w:rsidR="005312CB" w:rsidRDefault="005312CB" w:rsidP="005312CB">
      <w:pPr>
        <w:spacing w:line="276" w:lineRule="auto"/>
        <w:jc w:val="left"/>
      </w:pPr>
      <w:r>
        <w:br w:type="page"/>
      </w:r>
    </w:p>
    <w:p w14:paraId="669F372E" w14:textId="77777777" w:rsidR="005312CB" w:rsidRPr="00B64D53" w:rsidRDefault="005312CB" w:rsidP="005312CB">
      <w:pPr>
        <w:spacing w:line="276" w:lineRule="auto"/>
        <w:jc w:val="center"/>
        <w:rPr>
          <w:rFonts w:ascii="Garamond" w:hAnsi="Garamond"/>
          <w:b/>
          <w:u w:val="single"/>
        </w:rPr>
      </w:pPr>
      <w:r w:rsidRPr="00B64D53">
        <w:rPr>
          <w:rFonts w:ascii="Garamond" w:hAnsi="Garamond"/>
          <w:b/>
          <w:u w:val="single"/>
        </w:rPr>
        <w:lastRenderedPageBreak/>
        <w:t>Letter of Invitation</w:t>
      </w:r>
    </w:p>
    <w:p w14:paraId="0514CF82" w14:textId="77777777" w:rsidR="005312CB" w:rsidRPr="009E050C" w:rsidRDefault="005312CB" w:rsidP="005312CB">
      <w:pPr>
        <w:spacing w:line="276" w:lineRule="auto"/>
        <w:rPr>
          <w:rFonts w:ascii="Garamond" w:hAnsi="Garamond"/>
        </w:rPr>
      </w:pPr>
    </w:p>
    <w:p w14:paraId="0A696201" w14:textId="77777777" w:rsidR="005312CB" w:rsidRPr="009E050C" w:rsidRDefault="005312CB" w:rsidP="005312CB">
      <w:pPr>
        <w:spacing w:line="276" w:lineRule="auto"/>
        <w:rPr>
          <w:rFonts w:ascii="Garamond" w:hAnsi="Garamond"/>
        </w:rPr>
      </w:pPr>
      <w:r w:rsidRPr="009E050C">
        <w:rPr>
          <w:rFonts w:ascii="Garamond" w:hAnsi="Garamond"/>
        </w:rPr>
        <w:t xml:space="preserve">Dear </w:t>
      </w:r>
      <w:r w:rsidRPr="009E050C">
        <w:rPr>
          <w:rFonts w:ascii="Garamond" w:hAnsi="Garamond"/>
        </w:rPr>
        <w:tab/>
        <w:t>________________________,</w:t>
      </w:r>
    </w:p>
    <w:p w14:paraId="07E1878D" w14:textId="77777777" w:rsidR="005312CB" w:rsidRPr="009E050C" w:rsidRDefault="005312CB" w:rsidP="005312CB">
      <w:pPr>
        <w:spacing w:line="276" w:lineRule="auto"/>
        <w:rPr>
          <w:rFonts w:ascii="Garamond" w:hAnsi="Garamond"/>
        </w:rPr>
      </w:pPr>
    </w:p>
    <w:p w14:paraId="7219CEC3" w14:textId="77777777" w:rsidR="005312CB" w:rsidRPr="009E050C" w:rsidRDefault="005312CB" w:rsidP="005312CB">
      <w:pPr>
        <w:spacing w:line="276" w:lineRule="auto"/>
        <w:rPr>
          <w:rFonts w:ascii="Garamond" w:hAnsi="Garamond"/>
        </w:rPr>
      </w:pPr>
      <w:r w:rsidRPr="009E050C">
        <w:rPr>
          <w:rFonts w:ascii="Garamond" w:hAnsi="Garamond"/>
        </w:rPr>
        <w:t xml:space="preserve">My name is Andrew McGlynn and I am </w:t>
      </w:r>
      <w:r>
        <w:rPr>
          <w:rFonts w:ascii="Garamond" w:hAnsi="Garamond"/>
        </w:rPr>
        <w:t>in</w:t>
      </w:r>
      <w:r w:rsidRPr="009E050C">
        <w:rPr>
          <w:rFonts w:ascii="Garamond" w:hAnsi="Garamond"/>
        </w:rPr>
        <w:t xml:space="preserve"> the Department of Electronic Engineering in the Galway-Mayo Institute of Technology.  I am completing a Master</w:t>
      </w:r>
      <w:r>
        <w:rPr>
          <w:rFonts w:ascii="Garamond" w:hAnsi="Garamond"/>
        </w:rPr>
        <w:t>’</w:t>
      </w:r>
      <w:r w:rsidRPr="009E050C">
        <w:rPr>
          <w:rFonts w:ascii="Garamond" w:hAnsi="Garamond"/>
        </w:rPr>
        <w:t>s Degree in Computer and Electronic Engineering. I am building a</w:t>
      </w:r>
      <w:r>
        <w:rPr>
          <w:rFonts w:ascii="Garamond" w:hAnsi="Garamond"/>
        </w:rPr>
        <w:t xml:space="preserve"> computer based</w:t>
      </w:r>
      <w:r w:rsidRPr="009E050C">
        <w:rPr>
          <w:rFonts w:ascii="Garamond" w:hAnsi="Garamond"/>
        </w:rPr>
        <w:t xml:space="preserve"> recreational system for dementia suffers.  I am trying to show that dementia suffers can use, enjoy and benefit from using this system.</w:t>
      </w:r>
      <w:r>
        <w:rPr>
          <w:rFonts w:ascii="Garamond" w:hAnsi="Garamond"/>
        </w:rPr>
        <w:t xml:space="preserve"> I am collaborating with Mr. Shaun O’Keeffe, Merlin Park, on this project.</w:t>
      </w:r>
    </w:p>
    <w:p w14:paraId="631E04ED" w14:textId="77777777" w:rsidR="005312CB" w:rsidRDefault="005312CB" w:rsidP="005312CB">
      <w:pPr>
        <w:spacing w:line="276" w:lineRule="auto"/>
        <w:rPr>
          <w:rFonts w:ascii="Garamond" w:hAnsi="Garamond"/>
        </w:rPr>
      </w:pPr>
      <w:r w:rsidRPr="009E050C">
        <w:rPr>
          <w:rFonts w:ascii="Garamond" w:hAnsi="Garamond"/>
        </w:rPr>
        <w:t xml:space="preserve">Currently we are recruiting dementia patients for a pilot study which will take place in Merlin Park Hospital. I intend to gather data from </w:t>
      </w:r>
      <w:r>
        <w:rPr>
          <w:rFonts w:ascii="Garamond" w:hAnsi="Garamond"/>
        </w:rPr>
        <w:t xml:space="preserve">patient’s </w:t>
      </w:r>
      <w:r w:rsidRPr="009E050C">
        <w:rPr>
          <w:rFonts w:ascii="Garamond" w:hAnsi="Garamond"/>
        </w:rPr>
        <w:t>interactions with the system</w:t>
      </w:r>
      <w:r>
        <w:rPr>
          <w:rFonts w:ascii="Garamond" w:hAnsi="Garamond"/>
        </w:rPr>
        <w:t>. This type of data includes</w:t>
      </w:r>
      <w:r w:rsidRPr="009E050C">
        <w:rPr>
          <w:rFonts w:ascii="Garamond" w:hAnsi="Garamond"/>
        </w:rPr>
        <w:t xml:space="preserve"> duration of use</w:t>
      </w:r>
      <w:r>
        <w:rPr>
          <w:rFonts w:ascii="Garamond" w:hAnsi="Garamond"/>
        </w:rPr>
        <w:t xml:space="preserve">, recreational activities used and </w:t>
      </w:r>
      <w:r w:rsidRPr="009E050C">
        <w:rPr>
          <w:rFonts w:ascii="Garamond" w:hAnsi="Garamond"/>
        </w:rPr>
        <w:t xml:space="preserve">frequency of use. </w:t>
      </w:r>
    </w:p>
    <w:p w14:paraId="11AFDC21" w14:textId="77777777" w:rsidR="005312CB" w:rsidRPr="00572CE7" w:rsidRDefault="005312CB" w:rsidP="005312CB">
      <w:pPr>
        <w:spacing w:line="276" w:lineRule="auto"/>
        <w:rPr>
          <w:rFonts w:ascii="Garamond" w:hAnsi="Garamond"/>
        </w:rPr>
      </w:pPr>
      <w:r w:rsidRPr="00572CE7">
        <w:rPr>
          <w:rFonts w:ascii="Garamond" w:hAnsi="Garamond"/>
        </w:rPr>
        <w:t>The system will take your photograph</w:t>
      </w:r>
      <w:r>
        <w:rPr>
          <w:rFonts w:ascii="Garamond" w:hAnsi="Garamond"/>
        </w:rPr>
        <w:t>. The photograph allows me to identify who is using the system</w:t>
      </w:r>
      <w:r w:rsidRPr="00572CE7">
        <w:rPr>
          <w:rFonts w:ascii="Garamond" w:hAnsi="Garamond"/>
        </w:rPr>
        <w:t>. This photograph</w:t>
      </w:r>
      <w:r>
        <w:rPr>
          <w:rFonts w:ascii="Garamond" w:hAnsi="Garamond"/>
        </w:rPr>
        <w:t xml:space="preserve"> allows me to identify you as “Patient A” or “Patient B”. Once the </w:t>
      </w:r>
      <w:r w:rsidRPr="00572CE7">
        <w:rPr>
          <w:rFonts w:ascii="Garamond" w:hAnsi="Garamond"/>
        </w:rPr>
        <w:t>identification</w:t>
      </w:r>
      <w:r>
        <w:rPr>
          <w:rFonts w:ascii="Garamond" w:hAnsi="Garamond"/>
        </w:rPr>
        <w:t xml:space="preserve"> has taken place the photograph </w:t>
      </w:r>
      <w:r w:rsidRPr="00572CE7">
        <w:rPr>
          <w:rFonts w:ascii="Garamond" w:hAnsi="Garamond"/>
        </w:rPr>
        <w:t xml:space="preserve">will be destroyed and your role in this pilot study will be </w:t>
      </w:r>
      <w:r>
        <w:rPr>
          <w:rFonts w:ascii="Garamond" w:hAnsi="Garamond"/>
        </w:rPr>
        <w:t xml:space="preserve">completely </w:t>
      </w:r>
      <w:r w:rsidRPr="00572CE7">
        <w:rPr>
          <w:rFonts w:ascii="Garamond" w:hAnsi="Garamond"/>
        </w:rPr>
        <w:t>anonymous.</w:t>
      </w:r>
    </w:p>
    <w:p w14:paraId="229CA446" w14:textId="77777777" w:rsidR="005312CB" w:rsidRPr="009E050C" w:rsidRDefault="005312CB" w:rsidP="005312CB">
      <w:pPr>
        <w:spacing w:line="276" w:lineRule="auto"/>
        <w:rPr>
          <w:rFonts w:ascii="Garamond" w:hAnsi="Garamond"/>
        </w:rPr>
      </w:pPr>
      <w:r w:rsidRPr="009E050C">
        <w:rPr>
          <w:rFonts w:ascii="Garamond" w:hAnsi="Garamond"/>
        </w:rPr>
        <w:t xml:space="preserve">I also intend to get feedback </w:t>
      </w:r>
      <w:r>
        <w:rPr>
          <w:rFonts w:ascii="Garamond" w:hAnsi="Garamond"/>
        </w:rPr>
        <w:t xml:space="preserve">from the users of the system through </w:t>
      </w:r>
      <w:r w:rsidRPr="009E050C">
        <w:rPr>
          <w:rFonts w:ascii="Garamond" w:hAnsi="Garamond"/>
        </w:rPr>
        <w:t>interviews and questionnaires</w:t>
      </w:r>
      <w:r>
        <w:rPr>
          <w:rFonts w:ascii="Garamond" w:hAnsi="Garamond"/>
        </w:rPr>
        <w:t>. This will help to identify if the system is easy of use, if it is enjoyable to use</w:t>
      </w:r>
      <w:r w:rsidRPr="009E050C">
        <w:rPr>
          <w:rFonts w:ascii="Garamond" w:hAnsi="Garamond"/>
        </w:rPr>
        <w:t xml:space="preserve">, </w:t>
      </w:r>
      <w:r>
        <w:rPr>
          <w:rFonts w:ascii="Garamond" w:hAnsi="Garamond"/>
        </w:rPr>
        <w:t xml:space="preserve">if there are any </w:t>
      </w:r>
      <w:r w:rsidRPr="009E050C">
        <w:rPr>
          <w:rFonts w:ascii="Garamond" w:hAnsi="Garamond"/>
        </w:rPr>
        <w:t xml:space="preserve">difficulties etc. </w:t>
      </w:r>
      <w:r>
        <w:rPr>
          <w:rFonts w:ascii="Garamond" w:hAnsi="Garamond"/>
        </w:rPr>
        <w:t xml:space="preserve">I am most </w:t>
      </w:r>
      <w:r w:rsidRPr="009E050C">
        <w:rPr>
          <w:rFonts w:ascii="Garamond" w:hAnsi="Garamond"/>
        </w:rPr>
        <w:t xml:space="preserve">interested in your enjoyment of the system and </w:t>
      </w:r>
      <w:r>
        <w:rPr>
          <w:rFonts w:ascii="Garamond" w:hAnsi="Garamond"/>
        </w:rPr>
        <w:t>your</w:t>
      </w:r>
      <w:r w:rsidRPr="009E050C">
        <w:rPr>
          <w:rFonts w:ascii="Garamond" w:hAnsi="Garamond"/>
        </w:rPr>
        <w:t xml:space="preserve"> ease of using the system.</w:t>
      </w:r>
    </w:p>
    <w:p w14:paraId="6E56D370" w14:textId="77777777" w:rsidR="005312CB" w:rsidRPr="009E050C" w:rsidRDefault="005312CB" w:rsidP="005312CB">
      <w:pPr>
        <w:spacing w:line="276" w:lineRule="auto"/>
        <w:rPr>
          <w:rFonts w:ascii="Garamond" w:hAnsi="Garamond"/>
        </w:rPr>
      </w:pPr>
      <w:r w:rsidRPr="009E050C">
        <w:rPr>
          <w:rFonts w:ascii="Garamond" w:hAnsi="Garamond"/>
        </w:rPr>
        <w:t xml:space="preserve">I would like to invite you to participate in this study. Your participation is completely voluntary. Should you wish to withdraw, you may do so at any time. </w:t>
      </w:r>
    </w:p>
    <w:p w14:paraId="13FA70DE" w14:textId="77777777" w:rsidR="005312CB" w:rsidRPr="009E050C" w:rsidRDefault="005312CB" w:rsidP="005312CB">
      <w:pPr>
        <w:spacing w:line="276" w:lineRule="auto"/>
        <w:rPr>
          <w:rFonts w:ascii="Garamond" w:hAnsi="Garamond"/>
        </w:rPr>
      </w:pPr>
      <w:r w:rsidRPr="009E050C">
        <w:rPr>
          <w:rFonts w:ascii="Garamond" w:hAnsi="Garamond"/>
        </w:rPr>
        <w:t xml:space="preserve">Further information on the study and your potential role is included in the accompanying information sheet. </w:t>
      </w:r>
    </w:p>
    <w:p w14:paraId="09C8ADD3" w14:textId="77777777" w:rsidR="005312CB" w:rsidRDefault="005312CB" w:rsidP="005312CB">
      <w:pPr>
        <w:spacing w:line="276" w:lineRule="auto"/>
        <w:rPr>
          <w:rFonts w:ascii="Garamond" w:hAnsi="Garamond"/>
        </w:rPr>
      </w:pPr>
      <w:r w:rsidRPr="009E050C">
        <w:rPr>
          <w:rFonts w:ascii="Garamond" w:hAnsi="Garamond"/>
        </w:rPr>
        <w:t>Thank you.</w:t>
      </w:r>
    </w:p>
    <w:p w14:paraId="72C11B77" w14:textId="77777777" w:rsidR="005312CB" w:rsidRPr="009E050C" w:rsidRDefault="005312CB" w:rsidP="005312CB">
      <w:pPr>
        <w:spacing w:line="276" w:lineRule="auto"/>
        <w:rPr>
          <w:rFonts w:ascii="Garamond" w:hAnsi="Garamond"/>
        </w:rPr>
      </w:pPr>
    </w:p>
    <w:p w14:paraId="75479DB0" w14:textId="77777777" w:rsidR="005312CB" w:rsidRPr="009E050C" w:rsidRDefault="005312CB" w:rsidP="005312CB">
      <w:pPr>
        <w:spacing w:line="276" w:lineRule="auto"/>
        <w:rPr>
          <w:rFonts w:ascii="Garamond" w:hAnsi="Garamond"/>
        </w:rPr>
      </w:pPr>
      <w:r w:rsidRPr="009E050C">
        <w:rPr>
          <w:rFonts w:ascii="Garamond" w:hAnsi="Garamond"/>
        </w:rPr>
        <w:t>Yours sincerely,</w:t>
      </w:r>
    </w:p>
    <w:p w14:paraId="577953B6" w14:textId="77777777" w:rsidR="005312CB" w:rsidRPr="009E050C" w:rsidRDefault="005312CB" w:rsidP="005312CB">
      <w:pPr>
        <w:spacing w:line="276" w:lineRule="auto"/>
        <w:rPr>
          <w:rFonts w:ascii="Garamond" w:hAnsi="Garamond"/>
        </w:rPr>
      </w:pPr>
      <w:r w:rsidRPr="009E050C">
        <w:rPr>
          <w:rFonts w:ascii="Garamond" w:hAnsi="Garamond"/>
        </w:rPr>
        <w:t>_________________________________________</w:t>
      </w:r>
    </w:p>
    <w:p w14:paraId="648D40CF" w14:textId="77777777" w:rsidR="005312CB" w:rsidRPr="009E050C" w:rsidRDefault="005312CB" w:rsidP="005312CB">
      <w:pPr>
        <w:pStyle w:val="NoSpacing"/>
      </w:pPr>
      <w:r w:rsidRPr="009E050C">
        <w:t>Mr. Andrew McGlynn, B. Eng.</w:t>
      </w:r>
    </w:p>
    <w:p w14:paraId="19FC4148" w14:textId="77777777" w:rsidR="005312CB" w:rsidRPr="009E050C" w:rsidRDefault="005312CB" w:rsidP="005312CB">
      <w:pPr>
        <w:pStyle w:val="NoSpacing"/>
      </w:pPr>
      <w:r w:rsidRPr="009E050C">
        <w:t>Dept. Electronic Engineering,</w:t>
      </w:r>
    </w:p>
    <w:p w14:paraId="7D613933" w14:textId="77777777" w:rsidR="005312CB" w:rsidRPr="009E050C" w:rsidRDefault="005312CB" w:rsidP="005312CB">
      <w:pPr>
        <w:pStyle w:val="NoSpacing"/>
      </w:pPr>
      <w:r w:rsidRPr="009E050C">
        <w:t>Galway-Mayo Institute of Technology,</w:t>
      </w:r>
    </w:p>
    <w:p w14:paraId="15DC55C3" w14:textId="77777777" w:rsidR="005312CB" w:rsidRPr="009E050C" w:rsidRDefault="005312CB" w:rsidP="005312CB">
      <w:pPr>
        <w:pStyle w:val="NoSpacing"/>
      </w:pPr>
      <w:r w:rsidRPr="009E050C">
        <w:t>Dublin Road,</w:t>
      </w:r>
    </w:p>
    <w:p w14:paraId="40D2D39C" w14:textId="77777777" w:rsidR="005312CB" w:rsidRDefault="005312CB" w:rsidP="005312CB">
      <w:pPr>
        <w:pStyle w:val="NoSpacing"/>
      </w:pPr>
      <w:r w:rsidRPr="009E050C">
        <w:t>Galway.</w:t>
      </w:r>
    </w:p>
    <w:p w14:paraId="730CE33B" w14:textId="77777777" w:rsidR="005312CB" w:rsidRPr="00572CE7" w:rsidRDefault="005312CB" w:rsidP="005312CB">
      <w:pPr>
        <w:jc w:val="center"/>
        <w:rPr>
          <w:rFonts w:ascii="Garamond" w:hAnsi="Garamond"/>
          <w:b/>
          <w:u w:val="single"/>
        </w:rPr>
      </w:pPr>
      <w:r>
        <w:rPr>
          <w:rFonts w:ascii="Garamond" w:hAnsi="Garamond"/>
        </w:rPr>
        <w:br w:type="page"/>
      </w:r>
      <w:r w:rsidRPr="00572CE7">
        <w:rPr>
          <w:rFonts w:ascii="Garamond" w:hAnsi="Garamond"/>
          <w:b/>
          <w:u w:val="single"/>
        </w:rPr>
        <w:lastRenderedPageBreak/>
        <w:t>Letter to next of kin</w:t>
      </w:r>
    </w:p>
    <w:p w14:paraId="50764D49" w14:textId="77777777" w:rsidR="005312CB" w:rsidRPr="00572CE7" w:rsidRDefault="005312CB" w:rsidP="005312CB">
      <w:pPr>
        <w:rPr>
          <w:rFonts w:ascii="Garamond" w:hAnsi="Garamond"/>
        </w:rPr>
      </w:pPr>
      <w:r w:rsidRPr="00572CE7">
        <w:rPr>
          <w:rFonts w:ascii="Garamond" w:hAnsi="Garamond"/>
        </w:rPr>
        <w:t>Dear  _________________</w:t>
      </w:r>
    </w:p>
    <w:p w14:paraId="657FD74A" w14:textId="77777777" w:rsidR="005312CB" w:rsidRPr="00572CE7" w:rsidRDefault="005312CB" w:rsidP="005312CB">
      <w:pPr>
        <w:spacing w:line="276" w:lineRule="auto"/>
        <w:rPr>
          <w:rFonts w:ascii="Garamond" w:hAnsi="Garamond"/>
        </w:rPr>
      </w:pPr>
      <w:r w:rsidRPr="00572CE7">
        <w:rPr>
          <w:rFonts w:ascii="Garamond" w:hAnsi="Garamond"/>
        </w:rPr>
        <w:t>My name is Andrew McGlynn and I am part of the Department of Electronic Engineering in Galway-Mayo Institute of Technology. Currently we are recruiting for a pilot study. In this study, we wish to assess if novel computer systems with intuitive interfaces are suitable for people suffering with dementia</w:t>
      </w:r>
      <w:r>
        <w:rPr>
          <w:rFonts w:ascii="Garamond" w:hAnsi="Garamond"/>
        </w:rPr>
        <w:t>.</w:t>
      </w:r>
      <w:r w:rsidRPr="00572CE7">
        <w:rPr>
          <w:rFonts w:ascii="Garamond" w:hAnsi="Garamond"/>
        </w:rPr>
        <w:t xml:space="preserve"> For this study, a novel computer</w:t>
      </w:r>
      <w:r>
        <w:rPr>
          <w:rFonts w:ascii="Garamond" w:hAnsi="Garamond"/>
        </w:rPr>
        <w:t xml:space="preserve"> based</w:t>
      </w:r>
      <w:r w:rsidRPr="00572CE7">
        <w:rPr>
          <w:rFonts w:ascii="Garamond" w:hAnsi="Garamond"/>
        </w:rPr>
        <w:t xml:space="preserve"> system with recreational/leisure activities will be provided. </w:t>
      </w:r>
    </w:p>
    <w:p w14:paraId="74730FB1" w14:textId="77777777" w:rsidR="005312CB" w:rsidRPr="00572CE7" w:rsidRDefault="005312CB" w:rsidP="005312CB">
      <w:pPr>
        <w:spacing w:line="276" w:lineRule="auto"/>
        <w:rPr>
          <w:rFonts w:ascii="Garamond" w:hAnsi="Garamond"/>
        </w:rPr>
      </w:pPr>
      <w:r w:rsidRPr="00572CE7">
        <w:rPr>
          <w:rFonts w:ascii="Garamond" w:hAnsi="Garamond"/>
        </w:rPr>
        <w:t>While the system is operating, it collects information from the user discretely as they interact with it. The information collected will consist of duration of interaction, frequency of use and the system facilities used. A photograph of the user is taken by the system when they first interact with it. Any photos taken by the system will be destroyed once manual identification has taken place. Any information which will be collected by the system will be encrypted for maximum security. The research team members are the only people who may access this information. There are no hazards when using this system.</w:t>
      </w:r>
    </w:p>
    <w:p w14:paraId="7D2DE305" w14:textId="77777777" w:rsidR="005312CB" w:rsidRPr="00572CE7" w:rsidRDefault="005312CB" w:rsidP="005312CB">
      <w:pPr>
        <w:spacing w:line="276" w:lineRule="auto"/>
        <w:rPr>
          <w:rFonts w:ascii="Garamond" w:hAnsi="Garamond"/>
        </w:rPr>
      </w:pPr>
      <w:r w:rsidRPr="00572CE7">
        <w:rPr>
          <w:rFonts w:ascii="Garamond" w:hAnsi="Garamond"/>
        </w:rPr>
        <w:t>We would like to invite __________</w:t>
      </w:r>
      <w:r>
        <w:rPr>
          <w:rFonts w:ascii="Garamond" w:hAnsi="Garamond"/>
        </w:rPr>
        <w:t>____</w:t>
      </w:r>
      <w:r w:rsidRPr="00572CE7">
        <w:rPr>
          <w:rFonts w:ascii="Garamond" w:hAnsi="Garamond"/>
        </w:rPr>
        <w:t xml:space="preserve"> to participate in this pilot study. _____________</w:t>
      </w:r>
      <w:r>
        <w:rPr>
          <w:rFonts w:ascii="Garamond" w:hAnsi="Garamond"/>
        </w:rPr>
        <w:t>____</w:t>
      </w:r>
      <w:r w:rsidRPr="00572CE7">
        <w:rPr>
          <w:rFonts w:ascii="Garamond" w:hAnsi="Garamond"/>
        </w:rPr>
        <w:t xml:space="preserve">'s participation in this study is completely voluntary. If _____________ wishes to withdraw from this study, he/she may do so at anytime. </w:t>
      </w:r>
    </w:p>
    <w:p w14:paraId="646B4268" w14:textId="77777777" w:rsidR="005312CB" w:rsidRPr="00572CE7" w:rsidRDefault="005312CB" w:rsidP="005312CB">
      <w:pPr>
        <w:spacing w:line="276" w:lineRule="auto"/>
        <w:rPr>
          <w:rFonts w:ascii="Garamond" w:hAnsi="Garamond"/>
        </w:rPr>
      </w:pPr>
      <w:r w:rsidRPr="00572CE7">
        <w:rPr>
          <w:rFonts w:ascii="Garamond" w:hAnsi="Garamond"/>
        </w:rPr>
        <w:t>Further information on the study and ________________'s potential role is included in the accompanying information sheet.</w:t>
      </w:r>
    </w:p>
    <w:p w14:paraId="01DF78E9" w14:textId="77777777" w:rsidR="005312CB" w:rsidRDefault="005312CB" w:rsidP="005312CB">
      <w:pPr>
        <w:spacing w:line="276" w:lineRule="auto"/>
        <w:rPr>
          <w:rFonts w:ascii="Garamond" w:hAnsi="Garamond"/>
        </w:rPr>
      </w:pPr>
    </w:p>
    <w:p w14:paraId="752E300C" w14:textId="77777777" w:rsidR="005312CB" w:rsidRPr="00572CE7" w:rsidRDefault="005312CB" w:rsidP="005312CB">
      <w:pPr>
        <w:spacing w:line="276" w:lineRule="auto"/>
        <w:rPr>
          <w:rFonts w:ascii="Garamond" w:hAnsi="Garamond"/>
        </w:rPr>
      </w:pPr>
      <w:r w:rsidRPr="00572CE7">
        <w:rPr>
          <w:rFonts w:ascii="Garamond" w:hAnsi="Garamond"/>
        </w:rPr>
        <w:t>Thank you.</w:t>
      </w:r>
    </w:p>
    <w:p w14:paraId="07F63F6A" w14:textId="77777777" w:rsidR="005312CB" w:rsidRPr="00572CE7" w:rsidRDefault="005312CB" w:rsidP="005312CB">
      <w:pPr>
        <w:spacing w:line="276" w:lineRule="auto"/>
        <w:rPr>
          <w:rFonts w:ascii="Garamond" w:hAnsi="Garamond"/>
          <w:sz w:val="16"/>
          <w:szCs w:val="16"/>
        </w:rPr>
      </w:pPr>
      <w:r w:rsidRPr="00572CE7">
        <w:rPr>
          <w:rFonts w:ascii="Garamond" w:hAnsi="Garamond"/>
        </w:rPr>
        <w:t>Yours sincerely,</w:t>
      </w:r>
    </w:p>
    <w:p w14:paraId="0CEB8414" w14:textId="77777777" w:rsidR="005312CB" w:rsidRPr="00572CE7" w:rsidRDefault="005312CB" w:rsidP="005312CB">
      <w:pPr>
        <w:spacing w:line="276" w:lineRule="auto"/>
        <w:rPr>
          <w:rFonts w:ascii="Garamond" w:hAnsi="Garamond"/>
          <w:sz w:val="16"/>
          <w:szCs w:val="16"/>
        </w:rPr>
      </w:pPr>
    </w:p>
    <w:p w14:paraId="42369A14" w14:textId="77777777" w:rsidR="005312CB" w:rsidRPr="00572CE7" w:rsidRDefault="005312CB" w:rsidP="005312CB">
      <w:pPr>
        <w:spacing w:line="276" w:lineRule="auto"/>
        <w:rPr>
          <w:rFonts w:ascii="Garamond" w:hAnsi="Garamond"/>
        </w:rPr>
      </w:pPr>
      <w:r w:rsidRPr="00572CE7">
        <w:rPr>
          <w:rFonts w:ascii="Garamond" w:hAnsi="Garamond"/>
        </w:rPr>
        <w:t>_____________________________________</w:t>
      </w:r>
    </w:p>
    <w:p w14:paraId="43C1CE8D" w14:textId="77777777" w:rsidR="005312CB" w:rsidRPr="00572CE7" w:rsidRDefault="005312CB" w:rsidP="005312CB">
      <w:pPr>
        <w:spacing w:line="276" w:lineRule="auto"/>
        <w:rPr>
          <w:rFonts w:ascii="Garamond" w:hAnsi="Garamond"/>
        </w:rPr>
      </w:pPr>
      <w:r w:rsidRPr="00572CE7">
        <w:rPr>
          <w:rFonts w:ascii="Garamond" w:hAnsi="Garamond"/>
        </w:rPr>
        <w:t>Mr. Andrew McGlynn, B. Eng.</w:t>
      </w:r>
    </w:p>
    <w:p w14:paraId="7D1DD687" w14:textId="77777777" w:rsidR="005312CB" w:rsidRPr="00572CE7" w:rsidRDefault="005312CB" w:rsidP="005312CB">
      <w:pPr>
        <w:spacing w:line="276" w:lineRule="auto"/>
        <w:rPr>
          <w:rFonts w:ascii="Garamond" w:hAnsi="Garamond"/>
        </w:rPr>
      </w:pPr>
      <w:r w:rsidRPr="00572CE7">
        <w:rPr>
          <w:rFonts w:ascii="Garamond" w:hAnsi="Garamond"/>
        </w:rPr>
        <w:t>Dept. Electronic Engineering,</w:t>
      </w:r>
    </w:p>
    <w:p w14:paraId="7CBBFB0A" w14:textId="77777777" w:rsidR="005312CB" w:rsidRPr="00572CE7" w:rsidRDefault="005312CB" w:rsidP="005312CB">
      <w:pPr>
        <w:spacing w:line="276" w:lineRule="auto"/>
        <w:rPr>
          <w:rFonts w:ascii="Garamond" w:hAnsi="Garamond"/>
        </w:rPr>
      </w:pPr>
      <w:r w:rsidRPr="00572CE7">
        <w:rPr>
          <w:rFonts w:ascii="Garamond" w:hAnsi="Garamond"/>
        </w:rPr>
        <w:t>Galway-Mayo Institute of Technology,</w:t>
      </w:r>
    </w:p>
    <w:p w14:paraId="529AB487" w14:textId="77777777" w:rsidR="005312CB" w:rsidRPr="00572CE7" w:rsidRDefault="005312CB" w:rsidP="005312CB">
      <w:pPr>
        <w:spacing w:line="276" w:lineRule="auto"/>
        <w:rPr>
          <w:rFonts w:ascii="Garamond" w:hAnsi="Garamond"/>
        </w:rPr>
      </w:pPr>
      <w:r w:rsidRPr="00572CE7">
        <w:rPr>
          <w:rFonts w:ascii="Garamond" w:hAnsi="Garamond"/>
        </w:rPr>
        <w:t>Dublin Road,</w:t>
      </w:r>
    </w:p>
    <w:p w14:paraId="140C8FAA" w14:textId="77777777" w:rsidR="005312CB" w:rsidRPr="00572CE7" w:rsidRDefault="005312CB" w:rsidP="005312CB">
      <w:pPr>
        <w:rPr>
          <w:rFonts w:ascii="Garamond" w:hAnsi="Garamond"/>
          <w:sz w:val="16"/>
          <w:szCs w:val="16"/>
        </w:rPr>
      </w:pPr>
      <w:r w:rsidRPr="00572CE7">
        <w:rPr>
          <w:rFonts w:ascii="Garamond" w:hAnsi="Garamond"/>
        </w:rPr>
        <w:t>Galway.</w:t>
      </w:r>
    </w:p>
    <w:p w14:paraId="40F02075" w14:textId="77777777" w:rsidR="005312CB" w:rsidRDefault="005312CB" w:rsidP="005312CB">
      <w:pPr>
        <w:spacing w:line="276" w:lineRule="auto"/>
        <w:rPr>
          <w:rFonts w:ascii="Garamond" w:hAnsi="Garamond"/>
          <w:color w:val="FF0000"/>
        </w:rPr>
      </w:pPr>
    </w:p>
    <w:p w14:paraId="571A0F14" w14:textId="77777777" w:rsidR="005312CB" w:rsidRPr="00CC3E3C" w:rsidRDefault="005312CB" w:rsidP="005312CB">
      <w:pPr>
        <w:spacing w:line="276" w:lineRule="auto"/>
        <w:rPr>
          <w:rFonts w:ascii="Garamond" w:hAnsi="Garamond"/>
          <w:color w:val="FF0000"/>
        </w:rPr>
      </w:pPr>
    </w:p>
    <w:p w14:paraId="1DC165A8" w14:textId="77777777" w:rsidR="005312CB" w:rsidRDefault="005312CB" w:rsidP="005312CB">
      <w:pPr>
        <w:spacing w:line="276" w:lineRule="auto"/>
        <w:jc w:val="left"/>
      </w:pPr>
      <w:r>
        <w:br w:type="page"/>
      </w:r>
    </w:p>
    <w:p w14:paraId="1F65AD62" w14:textId="77777777" w:rsidR="005312CB" w:rsidRDefault="005312CB" w:rsidP="005312CB">
      <w:pPr>
        <w:pStyle w:val="BodyText2"/>
        <w:spacing w:line="360" w:lineRule="auto"/>
        <w:jc w:val="center"/>
        <w:rPr>
          <w:rFonts w:ascii="Garamond" w:hAnsi="Garamond"/>
          <w:b/>
          <w:u w:val="single"/>
        </w:rPr>
      </w:pPr>
      <w:r>
        <w:rPr>
          <w:rFonts w:ascii="Garamond" w:hAnsi="Garamond"/>
          <w:b/>
          <w:u w:val="single"/>
        </w:rPr>
        <w:lastRenderedPageBreak/>
        <w:t>Consent Form</w:t>
      </w:r>
    </w:p>
    <w:p w14:paraId="1AB949CB" w14:textId="77777777" w:rsidR="005312CB" w:rsidRDefault="005312CB" w:rsidP="005312CB">
      <w:pPr>
        <w:pStyle w:val="BodyText2"/>
        <w:jc w:val="center"/>
        <w:rPr>
          <w:rFonts w:ascii="Garamond" w:hAnsi="Garamond"/>
          <w:b/>
          <w:bCs/>
          <w:i/>
          <w:iCs/>
        </w:rPr>
      </w:pPr>
    </w:p>
    <w:p w14:paraId="5150A545" w14:textId="77777777" w:rsidR="005312CB" w:rsidRDefault="005312CB" w:rsidP="005312CB">
      <w:pPr>
        <w:pStyle w:val="BodyText2"/>
        <w:rPr>
          <w:rFonts w:ascii="Garamond" w:hAnsi="Garamond"/>
        </w:rPr>
      </w:pPr>
    </w:p>
    <w:p w14:paraId="1DE12E92" w14:textId="77777777" w:rsidR="005312CB" w:rsidRPr="006E2867" w:rsidRDefault="005312CB" w:rsidP="005312CB">
      <w:pPr>
        <w:rPr>
          <w:rFonts w:ascii="Garamond" w:hAnsi="Garamond"/>
          <w:b/>
          <w:i/>
          <w:sz w:val="32"/>
          <w:szCs w:val="32"/>
        </w:rPr>
      </w:pPr>
      <w:bookmarkStart w:id="202" w:name="_Toc317087645"/>
      <w:r w:rsidRPr="006E2867">
        <w:rPr>
          <w:rFonts w:ascii="Garamond" w:hAnsi="Garamond"/>
          <w:b/>
          <w:i/>
          <w:sz w:val="32"/>
          <w:szCs w:val="32"/>
        </w:rPr>
        <w:t>Re: Enabling Creativity in Dementia Suffers Using Novel  Human-Computer Interaction Mechanisms</w:t>
      </w:r>
      <w:bookmarkEnd w:id="202"/>
    </w:p>
    <w:p w14:paraId="62C45D18" w14:textId="77777777" w:rsidR="005312CB" w:rsidRDefault="005312CB" w:rsidP="005312CB">
      <w:pPr>
        <w:pStyle w:val="BodyText2"/>
        <w:rPr>
          <w:rFonts w:ascii="Garamond" w:hAnsi="Garamond"/>
          <w:b/>
          <w:i/>
          <w:sz w:val="28"/>
          <w:szCs w:val="28"/>
        </w:rPr>
      </w:pPr>
    </w:p>
    <w:p w14:paraId="22345B8E" w14:textId="77777777" w:rsidR="005312CB" w:rsidRDefault="005312CB" w:rsidP="005312CB">
      <w:pPr>
        <w:pStyle w:val="BodyText2"/>
        <w:rPr>
          <w:rFonts w:ascii="Garamond" w:hAnsi="Garamond"/>
          <w:i/>
        </w:rPr>
      </w:pPr>
    </w:p>
    <w:p w14:paraId="4DA91766" w14:textId="77777777" w:rsidR="005312CB" w:rsidRDefault="005312CB" w:rsidP="005312CB">
      <w:pPr>
        <w:pStyle w:val="BodyText2"/>
        <w:rPr>
          <w:rFonts w:ascii="Garamond" w:hAnsi="Garamond"/>
        </w:rPr>
      </w:pPr>
      <w:r>
        <w:rPr>
          <w:rFonts w:ascii="Garamond" w:hAnsi="Garamond"/>
        </w:rPr>
        <w:t xml:space="preserve">Please complete this form and return it, along with the Participant Questionnaire, using the stamped addressed envelope provided. </w:t>
      </w:r>
    </w:p>
    <w:p w14:paraId="6AF38276" w14:textId="77777777" w:rsidR="005312CB" w:rsidRDefault="005312CB" w:rsidP="005312CB">
      <w:pPr>
        <w:pStyle w:val="BodyText2"/>
        <w:rPr>
          <w:rFonts w:ascii="Garamond" w:hAnsi="Garamond"/>
        </w:rPr>
      </w:pPr>
    </w:p>
    <w:p w14:paraId="1AE0E3FA" w14:textId="77777777" w:rsidR="005312CB" w:rsidRDefault="005312CB" w:rsidP="005312CB">
      <w:pPr>
        <w:pStyle w:val="BodyText2"/>
        <w:numPr>
          <w:ilvl w:val="0"/>
          <w:numId w:val="8"/>
        </w:numPr>
        <w:rPr>
          <w:rFonts w:ascii="Garamond" w:hAnsi="Garamond"/>
        </w:rPr>
      </w:pPr>
      <w:r>
        <w:rPr>
          <w:rFonts w:ascii="Garamond" w:hAnsi="Garamond"/>
        </w:rPr>
        <w:t>I have read the information letter pertaining to this study and I understand what this study is about.</w:t>
      </w:r>
    </w:p>
    <w:p w14:paraId="4096B215" w14:textId="77777777" w:rsidR="005312CB" w:rsidRDefault="005312CB" w:rsidP="005312CB">
      <w:pPr>
        <w:pStyle w:val="BodyText2"/>
        <w:rPr>
          <w:rFonts w:ascii="Garamond" w:hAnsi="Garamond"/>
        </w:rPr>
      </w:pPr>
    </w:p>
    <w:p w14:paraId="703A954F" w14:textId="77777777" w:rsidR="005312CB" w:rsidRDefault="005312CB" w:rsidP="005312CB">
      <w:pPr>
        <w:pStyle w:val="BodyText2"/>
        <w:numPr>
          <w:ilvl w:val="0"/>
          <w:numId w:val="8"/>
        </w:numPr>
        <w:rPr>
          <w:rFonts w:ascii="Garamond" w:hAnsi="Garamond"/>
        </w:rPr>
      </w:pPr>
      <w:r>
        <w:rPr>
          <w:rFonts w:ascii="Garamond" w:hAnsi="Garamond"/>
        </w:rPr>
        <w:t>I am aware that my participation in this study is both voluntary and anonymous.</w:t>
      </w:r>
    </w:p>
    <w:p w14:paraId="127EF50F" w14:textId="77777777" w:rsidR="005312CB" w:rsidRDefault="005312CB" w:rsidP="005312CB">
      <w:pPr>
        <w:pStyle w:val="BodyText2"/>
      </w:pPr>
    </w:p>
    <w:p w14:paraId="2B8BEF95" w14:textId="77777777" w:rsidR="005312CB" w:rsidRDefault="005312CB" w:rsidP="005312CB">
      <w:pPr>
        <w:pStyle w:val="BodyText2"/>
        <w:numPr>
          <w:ilvl w:val="0"/>
          <w:numId w:val="8"/>
        </w:numPr>
        <w:rPr>
          <w:rFonts w:ascii="Garamond" w:hAnsi="Garamond"/>
        </w:rPr>
      </w:pPr>
      <w:r>
        <w:rPr>
          <w:rFonts w:ascii="Garamond" w:hAnsi="Garamond"/>
        </w:rPr>
        <w:t>I agree to participate in this study.</w:t>
      </w:r>
    </w:p>
    <w:p w14:paraId="3272E446" w14:textId="77777777" w:rsidR="005312CB" w:rsidRDefault="005312CB" w:rsidP="005312CB">
      <w:pPr>
        <w:pStyle w:val="BodyText2"/>
      </w:pPr>
    </w:p>
    <w:p w14:paraId="7CAC0D4B" w14:textId="77777777" w:rsidR="005312CB" w:rsidRDefault="005312CB" w:rsidP="005312CB">
      <w:pPr>
        <w:pStyle w:val="BodyText2"/>
        <w:numPr>
          <w:ilvl w:val="0"/>
          <w:numId w:val="8"/>
        </w:numPr>
        <w:rPr>
          <w:rFonts w:ascii="Garamond" w:hAnsi="Garamond"/>
        </w:rPr>
      </w:pPr>
      <w:r>
        <w:rPr>
          <w:rFonts w:ascii="Garamond" w:hAnsi="Garamond"/>
        </w:rPr>
        <w:t>I am aware that interactions with the system will be recorded.</w:t>
      </w:r>
    </w:p>
    <w:p w14:paraId="6F86FB77" w14:textId="77777777" w:rsidR="005312CB" w:rsidRDefault="005312CB" w:rsidP="005312CB">
      <w:pPr>
        <w:pStyle w:val="BodyText2"/>
        <w:rPr>
          <w:rFonts w:ascii="Garamond" w:hAnsi="Garamond"/>
        </w:rPr>
      </w:pPr>
    </w:p>
    <w:p w14:paraId="286A02F0" w14:textId="77777777" w:rsidR="005312CB" w:rsidRDefault="005312CB" w:rsidP="005312CB">
      <w:pPr>
        <w:pStyle w:val="BodyText2"/>
        <w:numPr>
          <w:ilvl w:val="0"/>
          <w:numId w:val="8"/>
        </w:numPr>
        <w:rPr>
          <w:rFonts w:ascii="Garamond" w:hAnsi="Garamond"/>
          <w:color w:val="000000"/>
        </w:rPr>
      </w:pPr>
      <w:r>
        <w:rPr>
          <w:rFonts w:ascii="Garamond" w:hAnsi="Garamond"/>
          <w:color w:val="000000"/>
        </w:rPr>
        <w:t>I am aware that the research team will anonymise</w:t>
      </w:r>
      <w:r w:rsidRPr="00A21DE3">
        <w:rPr>
          <w:rFonts w:ascii="Garamond" w:hAnsi="Garamond"/>
          <w:color w:val="000000"/>
        </w:rPr>
        <w:t xml:space="preserve"> the</w:t>
      </w:r>
      <w:r>
        <w:rPr>
          <w:rFonts w:ascii="Garamond" w:hAnsi="Garamond"/>
          <w:color w:val="000000"/>
        </w:rPr>
        <w:t xml:space="preserve"> results.</w:t>
      </w:r>
    </w:p>
    <w:p w14:paraId="05FF6AA9" w14:textId="77777777" w:rsidR="00EC0782" w:rsidRPr="00EC0782" w:rsidRDefault="00EC0782" w:rsidP="00EC0782">
      <w:pPr>
        <w:pStyle w:val="BodyText2"/>
        <w:ind w:left="720"/>
        <w:rPr>
          <w:rFonts w:ascii="Garamond" w:hAnsi="Garamond"/>
          <w:color w:val="000000"/>
        </w:rPr>
      </w:pPr>
    </w:p>
    <w:p w14:paraId="32AB9516" w14:textId="77777777" w:rsidR="005312CB" w:rsidRDefault="005312CB" w:rsidP="005312CB">
      <w:pPr>
        <w:pStyle w:val="BodyText2"/>
        <w:numPr>
          <w:ilvl w:val="0"/>
          <w:numId w:val="8"/>
        </w:numPr>
        <w:rPr>
          <w:rFonts w:ascii="Garamond" w:hAnsi="Garamond"/>
        </w:rPr>
      </w:pPr>
      <w:r>
        <w:rPr>
          <w:rFonts w:ascii="Garamond" w:hAnsi="Garamond"/>
        </w:rPr>
        <w:t xml:space="preserve">I agree to share my system interaction results with the research team </w:t>
      </w:r>
    </w:p>
    <w:p w14:paraId="7B832F9A" w14:textId="77777777" w:rsidR="005312CB" w:rsidRDefault="005312CB" w:rsidP="005312CB">
      <w:pPr>
        <w:pStyle w:val="BodyText2"/>
        <w:ind w:left="720"/>
        <w:rPr>
          <w:rFonts w:ascii="Garamond" w:hAnsi="Garamond"/>
        </w:rPr>
      </w:pPr>
    </w:p>
    <w:p w14:paraId="72C61324" w14:textId="77777777" w:rsidR="005312CB" w:rsidRPr="00572CE7" w:rsidRDefault="005312CB" w:rsidP="005312CB">
      <w:pPr>
        <w:pStyle w:val="BodyText2"/>
        <w:numPr>
          <w:ilvl w:val="0"/>
          <w:numId w:val="8"/>
        </w:numPr>
        <w:rPr>
          <w:rFonts w:ascii="Garamond" w:hAnsi="Garamond"/>
        </w:rPr>
      </w:pPr>
      <w:r w:rsidRPr="00572CE7">
        <w:rPr>
          <w:rFonts w:ascii="Garamond" w:hAnsi="Garamond"/>
        </w:rPr>
        <w:t>I am aware that my photograph will be taken when I am  using the system</w:t>
      </w:r>
    </w:p>
    <w:p w14:paraId="33D93102" w14:textId="77777777" w:rsidR="005312CB" w:rsidRDefault="005312CB" w:rsidP="005312CB">
      <w:pPr>
        <w:pStyle w:val="BodyText2"/>
        <w:rPr>
          <w:rFonts w:ascii="Garamond" w:hAnsi="Garamond"/>
        </w:rPr>
      </w:pPr>
      <w:r>
        <w:rPr>
          <w:rFonts w:ascii="Garamond" w:hAnsi="Garamond"/>
        </w:rPr>
        <w:t xml:space="preserve">  </w:t>
      </w:r>
    </w:p>
    <w:p w14:paraId="2E39E6FB" w14:textId="77777777" w:rsidR="005312CB" w:rsidRDefault="005312CB" w:rsidP="005312CB">
      <w:pPr>
        <w:pStyle w:val="BodyText2"/>
        <w:ind w:left="720"/>
        <w:rPr>
          <w:rFonts w:ascii="Garamond" w:hAnsi="Garamond"/>
        </w:rPr>
      </w:pPr>
    </w:p>
    <w:p w14:paraId="7E5EE912" w14:textId="77777777" w:rsidR="005312CB" w:rsidRDefault="005312CB" w:rsidP="005312CB">
      <w:pPr>
        <w:pStyle w:val="BodyText2"/>
        <w:rPr>
          <w:rFonts w:ascii="Garamond" w:hAnsi="Garamond"/>
        </w:rPr>
      </w:pPr>
    </w:p>
    <w:p w14:paraId="1A205918" w14:textId="77777777" w:rsidR="005312CB" w:rsidRDefault="005312CB" w:rsidP="005312CB">
      <w:pPr>
        <w:pStyle w:val="BodyText2"/>
        <w:rPr>
          <w:rFonts w:ascii="Garamond" w:hAnsi="Garamond"/>
        </w:rPr>
      </w:pPr>
    </w:p>
    <w:p w14:paraId="6606A371" w14:textId="77777777" w:rsidR="005312CB" w:rsidRDefault="005312CB" w:rsidP="005312CB">
      <w:pPr>
        <w:pStyle w:val="BodyText2"/>
        <w:rPr>
          <w:rFonts w:ascii="Garamond" w:hAnsi="Garamond"/>
        </w:rPr>
      </w:pPr>
    </w:p>
    <w:p w14:paraId="27B908F5" w14:textId="77777777" w:rsidR="005312CB" w:rsidRDefault="005312CB" w:rsidP="005312CB">
      <w:pPr>
        <w:pStyle w:val="BodyText2"/>
        <w:rPr>
          <w:rFonts w:ascii="Garamond" w:hAnsi="Garamond"/>
        </w:rPr>
      </w:pPr>
      <w:r>
        <w:rPr>
          <w:rFonts w:ascii="Garamond" w:hAnsi="Garamond"/>
        </w:rPr>
        <w:t xml:space="preserve"> </w:t>
      </w:r>
    </w:p>
    <w:p w14:paraId="00996FDB" w14:textId="77777777" w:rsidR="005312CB" w:rsidRDefault="005312CB" w:rsidP="005312CB">
      <w:pPr>
        <w:pStyle w:val="BodyText2"/>
        <w:rPr>
          <w:rFonts w:ascii="Garamond" w:hAnsi="Garamond"/>
        </w:rPr>
      </w:pPr>
      <w:r>
        <w:rPr>
          <w:rFonts w:ascii="Garamond" w:hAnsi="Garamond"/>
        </w:rPr>
        <w:t xml:space="preserve">_____________________________  ____________________________  </w:t>
      </w:r>
    </w:p>
    <w:p w14:paraId="1964D7AA" w14:textId="77777777" w:rsidR="005312CB" w:rsidRDefault="005312CB" w:rsidP="005312CB">
      <w:pPr>
        <w:pStyle w:val="BodyText2"/>
        <w:rPr>
          <w:rFonts w:ascii="Garamond" w:hAnsi="Garamond"/>
        </w:rPr>
      </w:pPr>
      <w:r>
        <w:rPr>
          <w:rFonts w:ascii="Garamond" w:hAnsi="Garamond"/>
        </w:rPr>
        <w:t>Name (please print)</w:t>
      </w:r>
      <w:r>
        <w:rPr>
          <w:rFonts w:ascii="Garamond" w:hAnsi="Garamond"/>
        </w:rPr>
        <w:tab/>
      </w:r>
      <w:r>
        <w:rPr>
          <w:rFonts w:ascii="Garamond" w:hAnsi="Garamond"/>
        </w:rPr>
        <w:tab/>
      </w:r>
      <w:r>
        <w:rPr>
          <w:rFonts w:ascii="Garamond" w:hAnsi="Garamond"/>
        </w:rPr>
        <w:tab/>
        <w:t xml:space="preserve">Signature </w:t>
      </w:r>
      <w:r>
        <w:rPr>
          <w:rFonts w:ascii="Garamond" w:hAnsi="Garamond"/>
        </w:rPr>
        <w:tab/>
      </w:r>
      <w:r>
        <w:rPr>
          <w:rFonts w:ascii="Garamond" w:hAnsi="Garamond"/>
        </w:rPr>
        <w:tab/>
      </w:r>
      <w:r>
        <w:rPr>
          <w:rFonts w:ascii="Garamond" w:hAnsi="Garamond"/>
        </w:rPr>
        <w:tab/>
      </w:r>
      <w:r>
        <w:rPr>
          <w:rFonts w:ascii="Garamond" w:hAnsi="Garamond"/>
        </w:rPr>
        <w:tab/>
        <w:t>Date</w:t>
      </w:r>
    </w:p>
    <w:p w14:paraId="4CB24397" w14:textId="77777777" w:rsidR="005312CB" w:rsidRDefault="005312CB" w:rsidP="005312CB">
      <w:pPr>
        <w:pStyle w:val="BodyText2"/>
        <w:rPr>
          <w:rFonts w:ascii="Garamond" w:hAnsi="Garamond"/>
        </w:rPr>
      </w:pPr>
    </w:p>
    <w:p w14:paraId="6DD7CAFC" w14:textId="77777777" w:rsidR="005312CB" w:rsidRDefault="005312CB" w:rsidP="005312CB">
      <w:pPr>
        <w:pStyle w:val="BodyText2"/>
        <w:rPr>
          <w:rFonts w:ascii="Garamond" w:hAnsi="Garamond"/>
        </w:rPr>
      </w:pPr>
      <w:r>
        <w:rPr>
          <w:rFonts w:ascii="Garamond" w:hAnsi="Garamond"/>
        </w:rPr>
        <w:t xml:space="preserve">_____________________________  ____________________________  </w:t>
      </w:r>
    </w:p>
    <w:p w14:paraId="0A9326E0" w14:textId="77777777" w:rsidR="005312CB" w:rsidRDefault="005312CB" w:rsidP="005312CB">
      <w:pPr>
        <w:pStyle w:val="BodyText2"/>
        <w:rPr>
          <w:rFonts w:ascii="Garamond" w:hAnsi="Garamond"/>
        </w:rPr>
      </w:pPr>
      <w:r>
        <w:rPr>
          <w:rFonts w:ascii="Garamond" w:hAnsi="Garamond"/>
        </w:rPr>
        <w:t>Researcher’s Name</w:t>
      </w:r>
      <w:r>
        <w:rPr>
          <w:rFonts w:ascii="Garamond" w:hAnsi="Garamond"/>
        </w:rPr>
        <w:tab/>
      </w:r>
      <w:r>
        <w:rPr>
          <w:rFonts w:ascii="Garamond" w:hAnsi="Garamond"/>
        </w:rPr>
        <w:tab/>
      </w:r>
      <w:r>
        <w:rPr>
          <w:rFonts w:ascii="Garamond" w:hAnsi="Garamond"/>
        </w:rPr>
        <w:tab/>
        <w:t xml:space="preserve">Signature </w:t>
      </w:r>
      <w:r>
        <w:rPr>
          <w:rFonts w:ascii="Garamond" w:hAnsi="Garamond"/>
        </w:rPr>
        <w:tab/>
      </w:r>
      <w:r>
        <w:rPr>
          <w:rFonts w:ascii="Garamond" w:hAnsi="Garamond"/>
        </w:rPr>
        <w:tab/>
      </w:r>
      <w:r>
        <w:rPr>
          <w:rFonts w:ascii="Garamond" w:hAnsi="Garamond"/>
        </w:rPr>
        <w:tab/>
      </w:r>
      <w:r>
        <w:rPr>
          <w:rFonts w:ascii="Garamond" w:hAnsi="Garamond"/>
        </w:rPr>
        <w:tab/>
        <w:t>Date</w:t>
      </w:r>
    </w:p>
    <w:p w14:paraId="4A4726A2" w14:textId="77777777" w:rsidR="005312CB" w:rsidRDefault="005312CB" w:rsidP="005312CB">
      <w:pPr>
        <w:pStyle w:val="BodyText2"/>
        <w:spacing w:line="360" w:lineRule="auto"/>
        <w:jc w:val="center"/>
        <w:rPr>
          <w:rFonts w:ascii="Garamond" w:hAnsi="Garamond"/>
        </w:rPr>
      </w:pPr>
    </w:p>
    <w:p w14:paraId="26A1E4BA" w14:textId="77777777" w:rsidR="005312CB" w:rsidRDefault="005312CB" w:rsidP="005312CB">
      <w:pPr>
        <w:pStyle w:val="BodyText2"/>
        <w:spacing w:line="360" w:lineRule="auto"/>
        <w:jc w:val="center"/>
        <w:rPr>
          <w:rFonts w:ascii="Garamond" w:hAnsi="Garamond"/>
          <w:color w:val="003366"/>
          <w:sz w:val="15"/>
          <w:szCs w:val="15"/>
        </w:rPr>
      </w:pPr>
    </w:p>
    <w:p w14:paraId="2BD07F2D" w14:textId="77777777" w:rsidR="005312CB" w:rsidRDefault="005312CB" w:rsidP="005312CB">
      <w:pPr>
        <w:spacing w:line="276" w:lineRule="auto"/>
        <w:jc w:val="left"/>
      </w:pPr>
      <w:r>
        <w:br w:type="page"/>
      </w:r>
    </w:p>
    <w:p w14:paraId="78AB9F63" w14:textId="77777777" w:rsidR="005312CB" w:rsidRDefault="005312CB" w:rsidP="005312CB">
      <w:pPr>
        <w:pStyle w:val="BodyText2"/>
        <w:pageBreakBefore/>
        <w:spacing w:line="360" w:lineRule="auto"/>
        <w:jc w:val="center"/>
        <w:rPr>
          <w:rFonts w:ascii="Garamond" w:hAnsi="Garamond"/>
          <w:color w:val="003366"/>
          <w:sz w:val="15"/>
          <w:szCs w:val="15"/>
        </w:rPr>
      </w:pPr>
    </w:p>
    <w:p w14:paraId="6B0E8216" w14:textId="77777777" w:rsidR="005312CB" w:rsidRDefault="005312CB" w:rsidP="005312CB">
      <w:pPr>
        <w:pStyle w:val="BodyText2"/>
        <w:spacing w:line="360" w:lineRule="auto"/>
        <w:jc w:val="center"/>
        <w:rPr>
          <w:rFonts w:ascii="Garamond" w:hAnsi="Garamond"/>
          <w:b/>
          <w:sz w:val="28"/>
          <w:szCs w:val="28"/>
        </w:rPr>
      </w:pPr>
      <w:r>
        <w:rPr>
          <w:rFonts w:ascii="Garamond" w:hAnsi="Garamond"/>
          <w:b/>
          <w:sz w:val="28"/>
          <w:szCs w:val="28"/>
        </w:rPr>
        <w:t>Participant Details</w:t>
      </w:r>
    </w:p>
    <w:tbl>
      <w:tblPr>
        <w:tblW w:w="0" w:type="auto"/>
        <w:tblInd w:w="-632" w:type="dxa"/>
        <w:tblLayout w:type="fixed"/>
        <w:tblLook w:val="0000" w:firstRow="0" w:lastRow="0" w:firstColumn="0" w:lastColumn="0" w:noHBand="0" w:noVBand="0"/>
      </w:tblPr>
      <w:tblGrid>
        <w:gridCol w:w="848"/>
        <w:gridCol w:w="8416"/>
      </w:tblGrid>
      <w:tr w:rsidR="005312CB" w14:paraId="0E19D827" w14:textId="77777777" w:rsidTr="00603FF5">
        <w:trPr>
          <w:trHeight w:val="1492"/>
        </w:trPr>
        <w:tc>
          <w:tcPr>
            <w:tcW w:w="848" w:type="dxa"/>
            <w:tcBorders>
              <w:top w:val="single" w:sz="4" w:space="0" w:color="000000"/>
              <w:left w:val="single" w:sz="4" w:space="0" w:color="000000"/>
              <w:bottom w:val="single" w:sz="4" w:space="0" w:color="000000"/>
            </w:tcBorders>
            <w:shd w:val="clear" w:color="auto" w:fill="auto"/>
          </w:tcPr>
          <w:p w14:paraId="26A18034" w14:textId="77777777"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14:paraId="1CC00842" w14:textId="77777777" w:rsidR="005312CB" w:rsidRDefault="005312CB" w:rsidP="00603FF5">
            <w:pPr>
              <w:pStyle w:val="BodyText2"/>
              <w:snapToGrid w:val="0"/>
              <w:spacing w:line="360" w:lineRule="auto"/>
              <w:rPr>
                <w:rFonts w:ascii="Garamond" w:hAnsi="Garamond"/>
                <w:b/>
              </w:rPr>
            </w:pPr>
            <w:r>
              <w:rPr>
                <w:rFonts w:ascii="Garamond" w:hAnsi="Garamond"/>
                <w:b/>
              </w:rPr>
              <w:t xml:space="preserve">Please clearly print your name here </w:t>
            </w:r>
          </w:p>
          <w:p w14:paraId="0E099CC1" w14:textId="77777777" w:rsidR="005312CB" w:rsidRDefault="005312CB" w:rsidP="00603FF5">
            <w:pPr>
              <w:pStyle w:val="BodyText2"/>
              <w:spacing w:line="360" w:lineRule="auto"/>
              <w:rPr>
                <w:rFonts w:ascii="Garamond" w:hAnsi="Garamond"/>
                <w:b/>
              </w:rPr>
            </w:pPr>
            <w:r>
              <w:rPr>
                <w:rFonts w:ascii="Garamond" w:hAnsi="Garamond"/>
                <w:b/>
              </w:rPr>
              <w:t xml:space="preserve">Name  </w:t>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t>______________________________________________________________</w:t>
            </w:r>
          </w:p>
          <w:p w14:paraId="21CF4440" w14:textId="77777777" w:rsidR="005312CB" w:rsidRDefault="005312CB" w:rsidP="00603FF5">
            <w:pPr>
              <w:pStyle w:val="BodyText2"/>
              <w:spacing w:line="360" w:lineRule="auto"/>
              <w:rPr>
                <w:rFonts w:ascii="Garamond" w:hAnsi="Garamond"/>
                <w:b/>
              </w:rPr>
            </w:pPr>
          </w:p>
          <w:p w14:paraId="2779FE34" w14:textId="77777777" w:rsidR="005312CB" w:rsidRDefault="005312CB" w:rsidP="00603FF5">
            <w:pPr>
              <w:pStyle w:val="BodyText2"/>
              <w:spacing w:line="360" w:lineRule="auto"/>
              <w:rPr>
                <w:rFonts w:ascii="Garamond" w:hAnsi="Garamond"/>
                <w:b/>
              </w:rPr>
            </w:pPr>
            <w:r>
              <w:rPr>
                <w:rFonts w:ascii="Garamond" w:hAnsi="Garamond"/>
                <w:b/>
              </w:rPr>
              <w:t xml:space="preserve">Middle Initial:  </w:t>
            </w:r>
          </w:p>
        </w:tc>
      </w:tr>
      <w:tr w:rsidR="005312CB" w14:paraId="664436F7" w14:textId="77777777" w:rsidTr="00603FF5">
        <w:trPr>
          <w:trHeight w:val="1054"/>
        </w:trPr>
        <w:tc>
          <w:tcPr>
            <w:tcW w:w="848" w:type="dxa"/>
            <w:tcBorders>
              <w:top w:val="single" w:sz="4" w:space="0" w:color="000000"/>
              <w:left w:val="single" w:sz="4" w:space="0" w:color="000000"/>
              <w:bottom w:val="single" w:sz="4" w:space="0" w:color="000000"/>
            </w:tcBorders>
            <w:shd w:val="clear" w:color="auto" w:fill="auto"/>
          </w:tcPr>
          <w:p w14:paraId="1085F9AE" w14:textId="77777777"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14:paraId="7EC853CF" w14:textId="77777777" w:rsidR="005312CB" w:rsidRDefault="005312CB" w:rsidP="00603FF5">
            <w:pPr>
              <w:pStyle w:val="BodyText2"/>
              <w:snapToGrid w:val="0"/>
              <w:spacing w:line="360" w:lineRule="auto"/>
              <w:rPr>
                <w:rFonts w:ascii="Garamond" w:hAnsi="Garamond"/>
                <w:b/>
              </w:rPr>
            </w:pPr>
            <w:r>
              <w:rPr>
                <w:rFonts w:ascii="Garamond" w:hAnsi="Garamond"/>
                <w:b/>
              </w:rPr>
              <w:t>Date of birth   dd/mm/yyyy</w:t>
            </w:r>
          </w:p>
        </w:tc>
      </w:tr>
      <w:tr w:rsidR="005312CB" w14:paraId="0875B5D8" w14:textId="77777777" w:rsidTr="00603FF5">
        <w:trPr>
          <w:trHeight w:val="3188"/>
        </w:trPr>
        <w:tc>
          <w:tcPr>
            <w:tcW w:w="848" w:type="dxa"/>
            <w:tcBorders>
              <w:top w:val="single" w:sz="4" w:space="0" w:color="000000"/>
              <w:left w:val="single" w:sz="4" w:space="0" w:color="000000"/>
              <w:bottom w:val="single" w:sz="4" w:space="0" w:color="000000"/>
            </w:tcBorders>
            <w:shd w:val="clear" w:color="auto" w:fill="auto"/>
          </w:tcPr>
          <w:p w14:paraId="61FD8ADA" w14:textId="77777777"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14:paraId="56C4C754" w14:textId="77777777" w:rsidR="005312CB" w:rsidRDefault="005312CB" w:rsidP="00603FF5">
            <w:pPr>
              <w:pStyle w:val="BodyText2"/>
              <w:snapToGrid w:val="0"/>
              <w:spacing w:line="360" w:lineRule="auto"/>
              <w:rPr>
                <w:rFonts w:ascii="Garamond" w:hAnsi="Garamond"/>
                <w:b/>
              </w:rPr>
            </w:pPr>
            <w:r>
              <w:rPr>
                <w:rFonts w:ascii="Garamond" w:hAnsi="Garamond"/>
                <w:b/>
              </w:rPr>
              <w:t xml:space="preserve"> Contact Phone Numbers </w:t>
            </w:r>
          </w:p>
          <w:p w14:paraId="561FBE33" w14:textId="77777777" w:rsidR="005312CB" w:rsidRDefault="005312CB" w:rsidP="00603FF5">
            <w:pPr>
              <w:pStyle w:val="BodyText2"/>
              <w:spacing w:line="360" w:lineRule="auto"/>
              <w:rPr>
                <w:rFonts w:ascii="Garamond" w:hAnsi="Garamond"/>
                <w:b/>
              </w:rPr>
            </w:pPr>
            <w:r>
              <w:rPr>
                <w:rFonts w:ascii="Garamond" w:hAnsi="Garamond"/>
                <w:b/>
              </w:rPr>
              <w:t>Work ___________________________________________________________</w:t>
            </w:r>
          </w:p>
          <w:p w14:paraId="1AD09ED2" w14:textId="77777777" w:rsidR="005312CB" w:rsidRDefault="005312CB" w:rsidP="00603FF5">
            <w:pPr>
              <w:pStyle w:val="BodyText2"/>
              <w:spacing w:line="360" w:lineRule="auto"/>
              <w:rPr>
                <w:rFonts w:ascii="Garamond" w:hAnsi="Garamond"/>
                <w:b/>
              </w:rPr>
            </w:pPr>
          </w:p>
          <w:p w14:paraId="50698E2B" w14:textId="77777777" w:rsidR="005312CB" w:rsidRDefault="005312CB" w:rsidP="00603FF5">
            <w:pPr>
              <w:pStyle w:val="BodyText2"/>
              <w:spacing w:line="360" w:lineRule="auto"/>
              <w:rPr>
                <w:rFonts w:ascii="Garamond" w:hAnsi="Garamond"/>
                <w:b/>
              </w:rPr>
            </w:pPr>
            <w:r>
              <w:rPr>
                <w:rFonts w:ascii="Garamond" w:hAnsi="Garamond"/>
                <w:b/>
              </w:rPr>
              <w:t>Mobile __________________________________________________________</w:t>
            </w:r>
          </w:p>
          <w:p w14:paraId="7C7FE414" w14:textId="77777777" w:rsidR="005312CB" w:rsidRDefault="005312CB" w:rsidP="00603FF5">
            <w:pPr>
              <w:pStyle w:val="BodyText2"/>
              <w:spacing w:line="360" w:lineRule="auto"/>
              <w:rPr>
                <w:rFonts w:ascii="Garamond" w:hAnsi="Garamond"/>
                <w:b/>
              </w:rPr>
            </w:pPr>
          </w:p>
          <w:p w14:paraId="515DD903" w14:textId="77777777" w:rsidR="005312CB" w:rsidRDefault="005312CB" w:rsidP="00603FF5">
            <w:pPr>
              <w:pStyle w:val="BodyText2"/>
              <w:spacing w:line="360" w:lineRule="auto"/>
              <w:rPr>
                <w:rFonts w:ascii="Garamond" w:hAnsi="Garamond"/>
                <w:b/>
              </w:rPr>
            </w:pPr>
            <w:r>
              <w:rPr>
                <w:rFonts w:ascii="Garamond" w:hAnsi="Garamond"/>
                <w:b/>
              </w:rPr>
              <w:t>Please indicate if there is a time of day when you would prefer to be contacted</w:t>
            </w:r>
          </w:p>
          <w:p w14:paraId="185B2AC6" w14:textId="77777777" w:rsidR="005312CB" w:rsidRDefault="005312CB" w:rsidP="00603FF5">
            <w:pPr>
              <w:pStyle w:val="BodyText2"/>
              <w:spacing w:line="360" w:lineRule="auto"/>
              <w:rPr>
                <w:rFonts w:ascii="Garamond" w:hAnsi="Garamond"/>
                <w:b/>
              </w:rPr>
            </w:pPr>
            <w:r>
              <w:rPr>
                <w:rFonts w:ascii="Garamond" w:hAnsi="Garamond"/>
                <w:b/>
              </w:rPr>
              <w:t>_________________________________________________________________</w:t>
            </w:r>
          </w:p>
          <w:p w14:paraId="7C84A9DE" w14:textId="77777777" w:rsidR="005312CB" w:rsidRDefault="005312CB" w:rsidP="00603FF5">
            <w:pPr>
              <w:pStyle w:val="BodyText2"/>
              <w:spacing w:line="360" w:lineRule="auto"/>
              <w:rPr>
                <w:rFonts w:ascii="Garamond" w:hAnsi="Garamond"/>
                <w:b/>
              </w:rPr>
            </w:pPr>
          </w:p>
        </w:tc>
      </w:tr>
      <w:tr w:rsidR="005312CB" w14:paraId="1FCD9AEB" w14:textId="77777777" w:rsidTr="00603FF5">
        <w:trPr>
          <w:trHeight w:val="1203"/>
        </w:trPr>
        <w:tc>
          <w:tcPr>
            <w:tcW w:w="848" w:type="dxa"/>
            <w:tcBorders>
              <w:top w:val="single" w:sz="4" w:space="0" w:color="000000"/>
              <w:left w:val="single" w:sz="4" w:space="0" w:color="000000"/>
              <w:bottom w:val="single" w:sz="4" w:space="0" w:color="000000"/>
            </w:tcBorders>
            <w:shd w:val="clear" w:color="auto" w:fill="auto"/>
          </w:tcPr>
          <w:p w14:paraId="26CDCD40" w14:textId="77777777"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14:paraId="4047E96A" w14:textId="77777777" w:rsidR="005312CB" w:rsidRDefault="005312CB" w:rsidP="00603FF5">
            <w:pPr>
              <w:pStyle w:val="BodyText2"/>
              <w:snapToGrid w:val="0"/>
              <w:spacing w:line="360" w:lineRule="auto"/>
              <w:rPr>
                <w:rFonts w:ascii="Garamond" w:hAnsi="Garamond"/>
                <w:b/>
              </w:rPr>
            </w:pPr>
            <w:r>
              <w:rPr>
                <w:rFonts w:ascii="Garamond" w:hAnsi="Garamond"/>
                <w:b/>
              </w:rPr>
              <w:t xml:space="preserve">Email address </w:t>
            </w:r>
          </w:p>
          <w:p w14:paraId="21D26732" w14:textId="77777777" w:rsidR="005312CB" w:rsidRDefault="005312CB" w:rsidP="00603FF5">
            <w:pPr>
              <w:pStyle w:val="BodyText2"/>
              <w:spacing w:line="360" w:lineRule="auto"/>
              <w:rPr>
                <w:rFonts w:ascii="Garamond" w:hAnsi="Garamond"/>
                <w:b/>
              </w:rPr>
            </w:pPr>
            <w:r>
              <w:rPr>
                <w:rFonts w:ascii="Garamond" w:hAnsi="Garamond"/>
                <w:b/>
              </w:rPr>
              <w:t>____________________________________________________________________</w:t>
            </w:r>
          </w:p>
        </w:tc>
      </w:tr>
      <w:tr w:rsidR="005312CB" w14:paraId="7F43D319" w14:textId="77777777" w:rsidTr="00603FF5">
        <w:trPr>
          <w:trHeight w:val="1988"/>
        </w:trPr>
        <w:tc>
          <w:tcPr>
            <w:tcW w:w="848" w:type="dxa"/>
            <w:tcBorders>
              <w:top w:val="single" w:sz="4" w:space="0" w:color="000000"/>
              <w:left w:val="single" w:sz="4" w:space="0" w:color="000000"/>
              <w:bottom w:val="single" w:sz="4" w:space="0" w:color="000000"/>
            </w:tcBorders>
            <w:shd w:val="clear" w:color="auto" w:fill="auto"/>
          </w:tcPr>
          <w:p w14:paraId="2DBCF43A" w14:textId="77777777"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14:paraId="44F21A27" w14:textId="77777777" w:rsidR="005312CB" w:rsidRDefault="005312CB" w:rsidP="00603FF5">
            <w:pPr>
              <w:pStyle w:val="BodyText2"/>
              <w:snapToGrid w:val="0"/>
              <w:spacing w:line="360" w:lineRule="auto"/>
              <w:rPr>
                <w:rFonts w:ascii="Garamond" w:hAnsi="Garamond"/>
                <w:b/>
              </w:rPr>
            </w:pPr>
            <w:r>
              <w:rPr>
                <w:rFonts w:ascii="Garamond" w:hAnsi="Garamond"/>
                <w:b/>
              </w:rPr>
              <w:t xml:space="preserve"> Home Postal address </w:t>
            </w:r>
          </w:p>
          <w:p w14:paraId="16E23624" w14:textId="77777777" w:rsidR="005312CB" w:rsidRDefault="005312CB" w:rsidP="00603FF5">
            <w:pPr>
              <w:pStyle w:val="BodyText2"/>
              <w:spacing w:line="360" w:lineRule="auto"/>
              <w:rPr>
                <w:rFonts w:ascii="Garamond" w:hAnsi="Garamond"/>
                <w:b/>
              </w:rPr>
            </w:pPr>
          </w:p>
        </w:tc>
      </w:tr>
      <w:tr w:rsidR="005312CB" w14:paraId="79766C1A" w14:textId="77777777" w:rsidTr="00603FF5">
        <w:trPr>
          <w:trHeight w:val="1208"/>
        </w:trPr>
        <w:tc>
          <w:tcPr>
            <w:tcW w:w="848" w:type="dxa"/>
            <w:tcBorders>
              <w:top w:val="single" w:sz="4" w:space="0" w:color="000000"/>
              <w:left w:val="single" w:sz="4" w:space="0" w:color="000000"/>
              <w:bottom w:val="single" w:sz="4" w:space="0" w:color="000000"/>
            </w:tcBorders>
            <w:shd w:val="clear" w:color="auto" w:fill="auto"/>
          </w:tcPr>
          <w:p w14:paraId="680665FC" w14:textId="77777777"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14:paraId="588350C8" w14:textId="77777777" w:rsidR="005312CB" w:rsidRDefault="005312CB" w:rsidP="00603FF5">
            <w:pPr>
              <w:pStyle w:val="BodyText2"/>
              <w:snapToGrid w:val="0"/>
              <w:spacing w:line="360" w:lineRule="auto"/>
              <w:rPr>
                <w:b/>
              </w:rPr>
            </w:pPr>
            <w:r>
              <w:rPr>
                <w:b/>
              </w:rPr>
              <w:t xml:space="preserve">Gender- Please tick the appropriate box </w:t>
            </w:r>
          </w:p>
          <w:p w14:paraId="40BEF980" w14:textId="77777777" w:rsidR="005312CB" w:rsidRDefault="005312CB" w:rsidP="00603FF5">
            <w:pPr>
              <w:pStyle w:val="BodyText2"/>
              <w:spacing w:line="360" w:lineRule="auto"/>
              <w:rPr>
                <w:b/>
                <w:sz w:val="40"/>
                <w:szCs w:val="40"/>
              </w:rPr>
            </w:pPr>
            <w:r>
              <w:rPr>
                <w:b/>
              </w:rPr>
              <w:t xml:space="preserve">Female           </w:t>
            </w:r>
            <w:r>
              <w:rPr>
                <w:b/>
                <w:sz w:val="40"/>
                <w:szCs w:val="40"/>
              </w:rPr>
              <w:t xml:space="preserve"> </w:t>
            </w:r>
            <w:r>
              <w:rPr>
                <w:b/>
              </w:rPr>
              <w:t xml:space="preserve">                                                      Male    </w:t>
            </w:r>
            <w:r>
              <w:rPr>
                <w:b/>
                <w:sz w:val="40"/>
                <w:szCs w:val="40"/>
              </w:rPr>
              <w:t></w:t>
            </w:r>
          </w:p>
        </w:tc>
      </w:tr>
    </w:tbl>
    <w:p w14:paraId="4F1E2206" w14:textId="77777777" w:rsidR="005312CB" w:rsidRDefault="005312CB" w:rsidP="005312CB">
      <w:pPr>
        <w:pStyle w:val="BodyText2"/>
        <w:spacing w:line="360" w:lineRule="auto"/>
        <w:jc w:val="left"/>
      </w:pPr>
    </w:p>
    <w:p w14:paraId="520C0E54" w14:textId="77777777" w:rsidR="00876061" w:rsidRDefault="005312CB" w:rsidP="005312CB">
      <w:pPr>
        <w:pStyle w:val="BodyText2"/>
        <w:spacing w:line="360" w:lineRule="auto"/>
        <w:jc w:val="left"/>
        <w:rPr>
          <w:rFonts w:ascii="Garamond" w:hAnsi="Garamond"/>
        </w:rPr>
      </w:pPr>
      <w:r>
        <w:rPr>
          <w:rFonts w:ascii="Garamond" w:hAnsi="Garamond"/>
          <w:b/>
          <w:sz w:val="32"/>
          <w:szCs w:val="32"/>
        </w:rPr>
        <w:t>Signature of participant:</w:t>
      </w:r>
      <w:r>
        <w:rPr>
          <w:rFonts w:ascii="Garamond" w:hAnsi="Garamond"/>
        </w:rPr>
        <w:t xml:space="preserve">  </w:t>
      </w:r>
    </w:p>
    <w:p w14:paraId="338E97AA" w14:textId="77777777" w:rsidR="00876061" w:rsidRDefault="00876061" w:rsidP="005312CB">
      <w:pPr>
        <w:pStyle w:val="BodyText2"/>
        <w:spacing w:line="360" w:lineRule="auto"/>
        <w:jc w:val="left"/>
        <w:rPr>
          <w:rFonts w:ascii="Garamond" w:hAnsi="Garamond"/>
        </w:rPr>
      </w:pPr>
    </w:p>
    <w:p w14:paraId="005D24DC" w14:textId="77777777" w:rsidR="005312CB" w:rsidRDefault="005312CB" w:rsidP="005312CB">
      <w:pPr>
        <w:pStyle w:val="BodyText2"/>
        <w:spacing w:line="360" w:lineRule="auto"/>
        <w:jc w:val="left"/>
        <w:rPr>
          <w:rFonts w:ascii="Garamond" w:hAnsi="Garamond"/>
        </w:rPr>
      </w:pPr>
      <w:r>
        <w:rPr>
          <w:rFonts w:ascii="Garamond" w:hAnsi="Garamond"/>
        </w:rPr>
        <w:t>_____________________________________________________________________</w:t>
      </w:r>
    </w:p>
    <w:p w14:paraId="105BC612" w14:textId="77777777" w:rsidR="005312CB" w:rsidRDefault="005312CB" w:rsidP="005312CB">
      <w:pPr>
        <w:pStyle w:val="BodyText2"/>
        <w:spacing w:line="360" w:lineRule="auto"/>
        <w:jc w:val="left"/>
        <w:rPr>
          <w:rFonts w:ascii="Garamond" w:hAnsi="Garamond"/>
        </w:rPr>
      </w:pPr>
    </w:p>
    <w:p w14:paraId="2BCA5238" w14:textId="77777777" w:rsidR="005312CB" w:rsidRPr="00C54A25" w:rsidRDefault="0098226C" w:rsidP="0098226C">
      <w:pPr>
        <w:spacing w:line="276" w:lineRule="auto"/>
        <w:jc w:val="left"/>
      </w:pPr>
      <w:r>
        <w:br w:type="page"/>
      </w:r>
    </w:p>
    <w:p w14:paraId="0BC1009A" w14:textId="77777777" w:rsidR="005312CB" w:rsidRDefault="00D756B6" w:rsidP="005312CB">
      <w:pPr>
        <w:pStyle w:val="Heading2"/>
      </w:pPr>
      <w:bookmarkStart w:id="203" w:name="_Toc324751341"/>
      <w:bookmarkStart w:id="204" w:name="_Toc327968519"/>
      <w:r>
        <w:lastRenderedPageBreak/>
        <w:t>Appendix D</w:t>
      </w:r>
      <w:r w:rsidR="005312CB">
        <w:t>: Multi-touch Hardware Development</w:t>
      </w:r>
      <w:bookmarkEnd w:id="203"/>
      <w:bookmarkEnd w:id="204"/>
    </w:p>
    <w:p w14:paraId="0640B9DD" w14:textId="77777777" w:rsidR="0098226C" w:rsidRDefault="0098226C" w:rsidP="00897F18">
      <w:pPr>
        <w:pStyle w:val="Heading3"/>
      </w:pPr>
      <w:bookmarkStart w:id="205" w:name="_Toc324751342"/>
    </w:p>
    <w:p w14:paraId="7C270350" w14:textId="77777777" w:rsidR="0098226C" w:rsidRDefault="00E1225E" w:rsidP="0098226C">
      <w:pPr>
        <w:rPr>
          <w:rFonts w:asciiTheme="majorHAnsi" w:eastAsiaTheme="majorEastAsia" w:hAnsiTheme="majorHAnsi" w:cstheme="majorBidi"/>
          <w:color w:val="000000" w:themeColor="text1"/>
        </w:rPr>
      </w:pPr>
      <w:r>
        <w:t xml:space="preserve">An in-depth explanation of the design and development of the multi-touch hardware solution used in the research is described. </w:t>
      </w:r>
      <w:r w:rsidR="0009286D">
        <w:t xml:space="preserve">Comparisons of two multi-touch sensing technologies is presented and the tests which were conducted within the construction period. </w:t>
      </w:r>
      <w:r w:rsidR="0098226C">
        <w:br w:type="page"/>
      </w:r>
    </w:p>
    <w:bookmarkEnd w:id="205"/>
    <w:p w14:paraId="7FB6FE75" w14:textId="77777777" w:rsidR="00A05C40" w:rsidRPr="009756BB" w:rsidRDefault="009756BB" w:rsidP="005312CB">
      <w:pPr>
        <w:rPr>
          <w:rStyle w:val="Strong"/>
        </w:rPr>
      </w:pPr>
      <w:r w:rsidRPr="009756BB">
        <w:rPr>
          <w:rStyle w:val="Strong"/>
        </w:rPr>
        <w:lastRenderedPageBreak/>
        <w:t>MTmini</w:t>
      </w:r>
    </w:p>
    <w:p w14:paraId="2A4CCC03" w14:textId="77777777" w:rsidR="005312CB" w:rsidRDefault="005312CB" w:rsidP="005312CB">
      <w:r>
        <w:t>As a starting point to construct</w:t>
      </w:r>
      <w:r w:rsidR="00977792">
        <w:t>ing</w:t>
      </w:r>
      <w:r>
        <w:t xml:space="preserve"> a multi</w:t>
      </w:r>
      <w:r w:rsidR="00DB1430">
        <w:t>-</w:t>
      </w:r>
      <w:r>
        <w:t>touch table, a Multi</w:t>
      </w:r>
      <w:r w:rsidR="00DB1430">
        <w:t>-</w:t>
      </w:r>
      <w:r>
        <w:t xml:space="preserve">touch Mini (MTmini) was created. MTmini is an inexpensive multi-touch pad which was first developed by Seth </w:t>
      </w:r>
      <w:r w:rsidR="004C2092">
        <w:t>Sandler</w:t>
      </w:r>
      <w:r w:rsidR="004C2092">
        <w:rPr>
          <w:rStyle w:val="FootnoteReference"/>
        </w:rPr>
        <w:footnoteReference w:id="1"/>
      </w:r>
      <w:r>
        <w:t>.</w:t>
      </w:r>
      <w:r w:rsidR="004C2092">
        <w:t xml:space="preserve"> </w:t>
      </w:r>
      <w:r>
        <w:t xml:space="preserve">MTmini was designed to </w:t>
      </w:r>
      <w:r w:rsidR="0093685D">
        <w:t xml:space="preserve">test </w:t>
      </w:r>
      <w:r>
        <w:t xml:space="preserve">the various software components used in </w:t>
      </w:r>
      <w:r w:rsidR="0093685D">
        <w:t xml:space="preserve">a fully functional </w:t>
      </w:r>
      <w:r>
        <w:t>camera-based multi</w:t>
      </w:r>
      <w:r w:rsidR="0093685D">
        <w:t>-</w:t>
      </w:r>
      <w:r>
        <w:t xml:space="preserve">touch </w:t>
      </w:r>
      <w:r w:rsidR="0093685D">
        <w:t>pad</w:t>
      </w:r>
      <w:r>
        <w:t xml:space="preserve">. The system consists of inexpensive hardware components which include: a sheet of plastic or glass, a sheet of paper, an empty cardboard box, a computer and a webcam. </w:t>
      </w:r>
      <w:r w:rsidR="00C20113">
        <w:t xml:space="preserve">The glass and paper make up the touch surface of the MTmini. Paper is fixed on top of the glass using tape. </w:t>
      </w:r>
      <w:r>
        <w:t xml:space="preserve">The system uses </w:t>
      </w:r>
      <w:r w:rsidR="0093685D">
        <w:t>diffuse illumination to detect multi-touch interactions.</w:t>
      </w:r>
      <w:r>
        <w:t xml:space="preserve"> </w:t>
      </w:r>
      <w:r w:rsidR="0093685D">
        <w:t xml:space="preserve">Diffuse illumination touch sensing </w:t>
      </w:r>
      <w:r>
        <w:t xml:space="preserve">commonly uses </w:t>
      </w:r>
      <w:r w:rsidR="0093685D">
        <w:t xml:space="preserve">an </w:t>
      </w:r>
      <w:r>
        <w:t>IR light</w:t>
      </w:r>
      <w:r w:rsidR="0093685D">
        <w:t xml:space="preserve"> source positioned behind a touch surface</w:t>
      </w:r>
      <w:r>
        <w:t>; however this design uses ambient light from the surrounding environment</w:t>
      </w:r>
      <w:r w:rsidR="00C65541">
        <w:t xml:space="preserve"> to illuminate the touch surface</w:t>
      </w:r>
      <w:r>
        <w:t xml:space="preserve">. </w:t>
      </w:r>
      <w:r w:rsidR="00CB14FD">
        <w:t>A webcam, positioned underneath the touch surface is used to s</w:t>
      </w:r>
      <w:r>
        <w:t>ens</w:t>
      </w:r>
      <w:r w:rsidR="00CB14FD">
        <w:t>e in</w:t>
      </w:r>
      <w:r w:rsidR="009B5BED">
        <w:t>teractions</w:t>
      </w:r>
      <w:r w:rsidR="00CB14FD">
        <w:t>; this is presented in Figure 1(a).</w:t>
      </w:r>
      <w:r w:rsidR="009B5BED">
        <w:t xml:space="preserve"> </w:t>
      </w:r>
      <w:r w:rsidR="00CB14FD">
        <w:t>This is achieved by detecting shadows which are present on the touch surface.</w:t>
      </w:r>
      <w:r>
        <w:t xml:space="preserve"> </w:t>
      </w:r>
      <w:r w:rsidR="00C20113">
        <w:t xml:space="preserve">A cardboard box is then used to support the </w:t>
      </w:r>
      <w:r w:rsidR="00D05100">
        <w:t>touch surface</w:t>
      </w:r>
      <w:r w:rsidR="00CB14FD">
        <w:t>; this is shown in Figure 1(b)</w:t>
      </w:r>
      <w:r w:rsidR="00D05100">
        <w:t>.</w:t>
      </w:r>
    </w:p>
    <w:tbl>
      <w:tblPr>
        <w:tblW w:w="0" w:type="auto"/>
        <w:jc w:val="center"/>
        <w:tblLook w:val="04A0" w:firstRow="1" w:lastRow="0" w:firstColumn="1" w:lastColumn="0" w:noHBand="0" w:noVBand="1"/>
      </w:tblPr>
      <w:tblGrid>
        <w:gridCol w:w="4323"/>
        <w:gridCol w:w="4352"/>
      </w:tblGrid>
      <w:tr w:rsidR="005312CB" w14:paraId="3A89B8D9" w14:textId="77777777" w:rsidTr="00603FF5">
        <w:trPr>
          <w:jc w:val="center"/>
        </w:trPr>
        <w:tc>
          <w:tcPr>
            <w:tcW w:w="4621" w:type="dxa"/>
          </w:tcPr>
          <w:p w14:paraId="5F3B4C28" w14:textId="77777777" w:rsidR="005312CB" w:rsidRDefault="005312CB" w:rsidP="00603FF5">
            <w:pPr>
              <w:keepNext/>
              <w:jc w:val="center"/>
            </w:pPr>
            <w:r>
              <w:rPr>
                <w:noProof/>
                <w:lang w:val="en-GB" w:eastAsia="en-GB"/>
              </w:rPr>
              <w:drawing>
                <wp:inline distT="0" distB="0" distL="0" distR="0" wp14:anchorId="55171787" wp14:editId="71EE6B02">
                  <wp:extent cx="2582715" cy="1935678"/>
                  <wp:effectExtent l="19050" t="0" r="8085" b="0"/>
                  <wp:docPr id="1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7" cstate="print"/>
                          <a:srcRect/>
                          <a:stretch>
                            <a:fillRect/>
                          </a:stretch>
                        </pic:blipFill>
                        <pic:spPr bwMode="auto">
                          <a:xfrm>
                            <a:off x="0" y="0"/>
                            <a:ext cx="2582764" cy="1935715"/>
                          </a:xfrm>
                          <a:prstGeom prst="rect">
                            <a:avLst/>
                          </a:prstGeom>
                          <a:noFill/>
                          <a:ln w="9525">
                            <a:noFill/>
                            <a:miter lim="800000"/>
                            <a:headEnd/>
                            <a:tailEnd/>
                          </a:ln>
                        </pic:spPr>
                      </pic:pic>
                    </a:graphicData>
                  </a:graphic>
                </wp:inline>
              </w:drawing>
            </w:r>
          </w:p>
          <w:p w14:paraId="00E575CC" w14:textId="77777777" w:rsidR="005312CB" w:rsidRDefault="005312CB" w:rsidP="00603FF5">
            <w:pPr>
              <w:jc w:val="center"/>
            </w:pPr>
            <w:r>
              <w:t xml:space="preserve"> (a) MTmini camera</w:t>
            </w:r>
          </w:p>
        </w:tc>
        <w:tc>
          <w:tcPr>
            <w:tcW w:w="4621" w:type="dxa"/>
          </w:tcPr>
          <w:p w14:paraId="7DE4CFB9" w14:textId="77777777" w:rsidR="005312CB" w:rsidRDefault="005312CB" w:rsidP="00603FF5">
            <w:pPr>
              <w:jc w:val="center"/>
            </w:pPr>
            <w:r>
              <w:rPr>
                <w:noProof/>
                <w:lang w:val="en-GB" w:eastAsia="en-GB"/>
              </w:rPr>
              <w:drawing>
                <wp:inline distT="0" distB="0" distL="0" distR="0" wp14:anchorId="628C2B2E" wp14:editId="36615C80">
                  <wp:extent cx="2600960" cy="1935480"/>
                  <wp:effectExtent l="19050" t="0" r="8890" b="0"/>
                  <wp:docPr id="1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8" cstate="print"/>
                          <a:srcRect/>
                          <a:stretch>
                            <a:fillRect/>
                          </a:stretch>
                        </pic:blipFill>
                        <pic:spPr bwMode="auto">
                          <a:xfrm>
                            <a:off x="0" y="0"/>
                            <a:ext cx="2600960" cy="1935480"/>
                          </a:xfrm>
                          <a:prstGeom prst="rect">
                            <a:avLst/>
                          </a:prstGeom>
                          <a:noFill/>
                          <a:ln w="9525">
                            <a:noFill/>
                            <a:miter lim="800000"/>
                            <a:headEnd/>
                            <a:tailEnd/>
                          </a:ln>
                        </pic:spPr>
                      </pic:pic>
                    </a:graphicData>
                  </a:graphic>
                </wp:inline>
              </w:drawing>
            </w:r>
          </w:p>
          <w:p w14:paraId="4E01EA63" w14:textId="77777777" w:rsidR="005312CB" w:rsidRDefault="005312CB" w:rsidP="00603FF5">
            <w:pPr>
              <w:jc w:val="center"/>
            </w:pPr>
            <w:r>
              <w:t>(b) MTmini</w:t>
            </w:r>
          </w:p>
        </w:tc>
      </w:tr>
    </w:tbl>
    <w:p w14:paraId="5085315A" w14:textId="77777777" w:rsidR="00F24604" w:rsidRPr="00F24604" w:rsidRDefault="00F24604" w:rsidP="00F24604">
      <w:pPr>
        <w:pStyle w:val="Caption"/>
        <w:jc w:val="center"/>
      </w:pPr>
      <w:bookmarkStart w:id="206" w:name="_Toc319524536"/>
      <w:bookmarkStart w:id="207" w:name="_Toc327168866"/>
      <w:r>
        <w:t>Figure 1: MTmini</w:t>
      </w:r>
    </w:p>
    <w:bookmarkEnd w:id="206"/>
    <w:bookmarkEnd w:id="207"/>
    <w:p w14:paraId="20C31F57" w14:textId="77777777" w:rsidR="005312CB" w:rsidRDefault="005312CB" w:rsidP="0098226C">
      <w:pPr>
        <w:rPr>
          <w:b/>
        </w:rPr>
      </w:pPr>
      <w:r>
        <w:t>MTmini is simply an interaction mechanism and does not provide any visual feedback to the user</w:t>
      </w:r>
      <w:r w:rsidR="00D05100">
        <w:t xml:space="preserve">, but it provides a valuable aid to in understanding camera-based multi-touch systems. </w:t>
      </w:r>
      <w:r>
        <w:rPr>
          <w:b/>
        </w:rPr>
        <w:br w:type="page"/>
      </w:r>
    </w:p>
    <w:p w14:paraId="789617AE" w14:textId="77777777" w:rsidR="00A05C40" w:rsidRPr="00FB2826" w:rsidRDefault="005312CB" w:rsidP="005312CB">
      <w:pPr>
        <w:rPr>
          <w:b/>
          <w:bCs/>
        </w:rPr>
      </w:pPr>
      <w:bookmarkStart w:id="208" w:name="_Toc324751343"/>
      <w:r w:rsidRPr="001C5FF2">
        <w:rPr>
          <w:rStyle w:val="Strong"/>
        </w:rPr>
        <w:lastRenderedPageBreak/>
        <w:t>FTIR Prototype</w:t>
      </w:r>
      <w:bookmarkEnd w:id="208"/>
    </w:p>
    <w:p w14:paraId="31176E90" w14:textId="77777777" w:rsidR="00FB2826" w:rsidRPr="00124117" w:rsidRDefault="006D5B30" w:rsidP="005312CB">
      <w:r>
        <w:t xml:space="preserve">After the successful implementation of the MTmini system, </w:t>
      </w:r>
      <w:r w:rsidR="005312CB">
        <w:t xml:space="preserve">a miniature FTIR system was created to test the fundamentals of the FTIR phenomenon. </w:t>
      </w:r>
      <w:r>
        <w:t>T</w:t>
      </w:r>
      <w:r w:rsidR="005312CB">
        <w:t xml:space="preserve">he Siemens SFH 485 P </w:t>
      </w:r>
      <w:r w:rsidR="00124117">
        <w:t xml:space="preserve">is an </w:t>
      </w:r>
      <w:r w:rsidR="005312CB">
        <w:t xml:space="preserve">infrared emitter </w:t>
      </w:r>
      <w:r w:rsidR="004A1FC8">
        <w:t xml:space="preserve">and was assessed </w:t>
      </w:r>
      <w:r>
        <w:t xml:space="preserve">as </w:t>
      </w:r>
      <w:r w:rsidR="00E15305">
        <w:t>a</w:t>
      </w:r>
      <w:r>
        <w:t xml:space="preserve"> suitable IR emitter </w:t>
      </w:r>
      <w:r w:rsidR="005312CB">
        <w:t xml:space="preserve">for </w:t>
      </w:r>
      <w:r>
        <w:t xml:space="preserve">an </w:t>
      </w:r>
      <w:r w:rsidR="005312CB">
        <w:t>FTIR setup</w:t>
      </w:r>
      <w:r w:rsidR="00E15305">
        <w:t>.</w:t>
      </w:r>
      <w:r w:rsidR="005312CB">
        <w:t xml:space="preserve"> The SFH 485 P datasheet states that the applications of this IR emitter include fibre optic transmission. Fibre optic technologies rely on the TIR phenomenon; this </w:t>
      </w:r>
      <w:r w:rsidR="00E15305">
        <w:t xml:space="preserve">suggests that this IR emitter </w:t>
      </w:r>
      <w:r w:rsidR="005312CB">
        <w:t>would</w:t>
      </w:r>
      <w:r w:rsidR="00E15305">
        <w:t xml:space="preserve"> also</w:t>
      </w:r>
      <w:r w:rsidR="005312CB">
        <w:t xml:space="preserve"> be suitable for an FTIR system. </w:t>
      </w:r>
    </w:p>
    <w:p w14:paraId="6AF969FE" w14:textId="77777777" w:rsidR="00F24604" w:rsidRDefault="001B1823" w:rsidP="005312CB">
      <w:r>
        <w:t xml:space="preserve">An infrared camera was required to detect interactions with the touch surface. </w:t>
      </w:r>
      <w:r w:rsidR="00057728">
        <w:t>For a responsive multi-touch system, the camera needed to operate at high frame rates. However, IR</w:t>
      </w:r>
      <w:r w:rsidR="00FB2826">
        <w:t xml:space="preserve"> cameras</w:t>
      </w:r>
      <w:r w:rsidR="00432DF3">
        <w:t xml:space="preserve"> which operate at </w:t>
      </w:r>
      <w:r w:rsidR="00FB2826">
        <w:t>high frame rates can be expensive</w:t>
      </w:r>
      <w:r w:rsidR="00057728">
        <w:t>.</w:t>
      </w:r>
      <w:r w:rsidR="00FB2826">
        <w:t xml:space="preserve"> After reviewing several cameras, the PlayStation 3 Eye (PS3 Eye) camera was </w:t>
      </w:r>
      <w:r w:rsidR="00A4557D">
        <w:t>chosen as the most</w:t>
      </w:r>
      <w:r w:rsidR="00FB2826">
        <w:t xml:space="preserve"> suitable camera</w:t>
      </w:r>
      <w:r w:rsidR="00A4557D">
        <w:t>.</w:t>
      </w:r>
      <w:r w:rsidR="00FB2826">
        <w:t xml:space="preserve"> </w:t>
      </w:r>
      <w:r w:rsidR="00A4557D">
        <w:t xml:space="preserve">The disadvantage of using this camera is that it </w:t>
      </w:r>
      <w:r w:rsidR="00057728">
        <w:t xml:space="preserve">contains an IR blocking filter. </w:t>
      </w:r>
      <w:r w:rsidR="00432DF3">
        <w:t>However, t</w:t>
      </w:r>
      <w:r w:rsidR="00057728">
        <w:t>he camera can be</w:t>
      </w:r>
      <w:r w:rsidR="00A4557D">
        <w:t xml:space="preserve"> easily modified to act as an infrared sensing</w:t>
      </w:r>
      <w:r w:rsidR="00057728">
        <w:t xml:space="preserve"> camera</w:t>
      </w:r>
      <w:r w:rsidR="00217E98">
        <w:t>; the steps involved in modifying the PS3 Eye camera are presented in Appendix D</w:t>
      </w:r>
      <w:r w:rsidR="00057728">
        <w:t xml:space="preserve">.  </w:t>
      </w:r>
    </w:p>
    <w:p w14:paraId="7D6433C0" w14:textId="77777777" w:rsidR="00B01D52" w:rsidRDefault="00F24604" w:rsidP="005312CB">
      <w:r>
        <w:t>After obtaining the IR emitters and IR camera, i</w:t>
      </w:r>
      <w:r w:rsidR="00432DF3">
        <w:t>t was possible to test the FTIR</w:t>
      </w:r>
      <w:r>
        <w:t xml:space="preserve"> effect.</w:t>
      </w:r>
      <w:r w:rsidR="00432DF3">
        <w:t xml:space="preserve"> The initial test involved </w:t>
      </w:r>
      <w:r w:rsidR="00855743">
        <w:t xml:space="preserve">shining a row of IR emitters into the edge of </w:t>
      </w:r>
      <w:r>
        <w:t>a</w:t>
      </w:r>
      <w:r w:rsidR="00855743">
        <w:t xml:space="preserve"> polycarbonate</w:t>
      </w:r>
      <w:r>
        <w:t xml:space="preserve"> sheet</w:t>
      </w:r>
      <w:r w:rsidR="00855743">
        <w:t xml:space="preserve">. The results from this test are shown in Figure </w:t>
      </w:r>
      <w:r w:rsidR="00065830">
        <w:t>2</w:t>
      </w:r>
      <w:r w:rsidR="00855743">
        <w:t>.</w:t>
      </w:r>
      <w:r w:rsidR="00E20C24">
        <w:t xml:space="preserve"> When</w:t>
      </w:r>
      <w:r w:rsidR="00B01D52">
        <w:t xml:space="preserve"> </w:t>
      </w:r>
      <w:r w:rsidR="00855743">
        <w:t xml:space="preserve">finger tips </w:t>
      </w:r>
      <w:r w:rsidR="00B01D52">
        <w:t xml:space="preserve">would come into contact with the screen, blobs of </w:t>
      </w:r>
      <w:r w:rsidR="00065830">
        <w:t xml:space="preserve">IR </w:t>
      </w:r>
      <w:r w:rsidR="00B01D52">
        <w:t xml:space="preserve">light would be produced on the touch surface. </w:t>
      </w:r>
    </w:p>
    <w:p w14:paraId="08223DF8" w14:textId="77777777" w:rsidR="005312CB" w:rsidRDefault="005312CB" w:rsidP="005312CB">
      <w:pPr>
        <w:keepNext/>
        <w:jc w:val="center"/>
      </w:pPr>
      <w:r w:rsidRPr="00864516">
        <w:rPr>
          <w:noProof/>
          <w:lang w:val="en-GB" w:eastAsia="en-GB"/>
        </w:rPr>
        <w:drawing>
          <wp:inline distT="0" distB="0" distL="0" distR="0" wp14:anchorId="50267DB4" wp14:editId="6FB14F1C">
            <wp:extent cx="2300596" cy="1616567"/>
            <wp:effectExtent l="19050" t="0" r="4454" b="0"/>
            <wp:docPr id="121" name="Picture 17" descr="ft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tir"/>
                    <pic:cNvPicPr>
                      <a:picLocks noChangeAspect="1" noChangeArrowheads="1"/>
                    </pic:cNvPicPr>
                  </pic:nvPicPr>
                  <pic:blipFill>
                    <a:blip r:embed="rId89" cstate="print"/>
                    <a:srcRect/>
                    <a:stretch>
                      <a:fillRect/>
                    </a:stretch>
                  </pic:blipFill>
                  <pic:spPr bwMode="auto">
                    <a:xfrm>
                      <a:off x="0" y="0"/>
                      <a:ext cx="2306066" cy="1620411"/>
                    </a:xfrm>
                    <a:prstGeom prst="rect">
                      <a:avLst/>
                    </a:prstGeom>
                    <a:noFill/>
                    <a:ln w="9525">
                      <a:noFill/>
                      <a:miter lim="800000"/>
                      <a:headEnd/>
                      <a:tailEnd/>
                    </a:ln>
                  </pic:spPr>
                </pic:pic>
              </a:graphicData>
            </a:graphic>
          </wp:inline>
        </w:drawing>
      </w:r>
    </w:p>
    <w:p w14:paraId="24B01841" w14:textId="77777777" w:rsidR="00B01D52" w:rsidRDefault="005312CB" w:rsidP="000451D5">
      <w:pPr>
        <w:pStyle w:val="Caption"/>
        <w:jc w:val="center"/>
      </w:pPr>
      <w:bookmarkStart w:id="209" w:name="_Toc319524545"/>
      <w:bookmarkStart w:id="210" w:name="_Toc326744898"/>
      <w:r>
        <w:t>Figure</w:t>
      </w:r>
      <w:r w:rsidR="00065830">
        <w:t xml:space="preserve"> 2</w:t>
      </w:r>
      <w:r>
        <w:t>: FTIR Effect</w:t>
      </w:r>
      <w:bookmarkEnd w:id="209"/>
      <w:bookmarkEnd w:id="210"/>
    </w:p>
    <w:p w14:paraId="129F4231" w14:textId="77777777" w:rsidR="005312CB" w:rsidRDefault="00B01D52" w:rsidP="000451D5">
      <w:r>
        <w:t>After triggering the FTIR effect, a small scale FTIR prototype screen was developed using the polycarbonate sheet,</w:t>
      </w:r>
      <w:r w:rsidR="00065830">
        <w:t xml:space="preserve"> IR emitters,</w:t>
      </w:r>
      <w:r>
        <w:t xml:space="preserve"> </w:t>
      </w:r>
      <w:r w:rsidR="00065830">
        <w:t xml:space="preserve">IR </w:t>
      </w:r>
      <w:r>
        <w:t>camera, digital projector and computer</w:t>
      </w:r>
      <w:r w:rsidR="00065830">
        <w:t>; this is presented in Figure 3</w:t>
      </w:r>
      <w:r>
        <w:t xml:space="preserve">. </w:t>
      </w:r>
      <w:r w:rsidR="00065830">
        <w:t xml:space="preserve">IR emitters were positioned at the edge of the polycarbonate sheet, as before. </w:t>
      </w:r>
      <w:r>
        <w:t xml:space="preserve">Tracing paper was fixed to the </w:t>
      </w:r>
      <w:r w:rsidR="00065830">
        <w:t>polycarbonate to act as the</w:t>
      </w:r>
      <w:r>
        <w:t xml:space="preserve"> projection surface.</w:t>
      </w:r>
      <w:r w:rsidR="00065830">
        <w:t xml:space="preserve"> The projector was directed at the tracing paper, providing visual </w:t>
      </w:r>
      <w:r w:rsidR="00065830">
        <w:lastRenderedPageBreak/>
        <w:t xml:space="preserve">feedback to the user. </w:t>
      </w:r>
      <w:r w:rsidR="004C7B44">
        <w:t xml:space="preserve">The camera was then used to track interactions with the screen. </w:t>
      </w:r>
      <w:r w:rsidR="005312CB">
        <w:t xml:space="preserve">This test </w:t>
      </w:r>
      <w:r w:rsidR="004A1FC8">
        <w:t>showed potential as</w:t>
      </w:r>
      <w:r w:rsidR="005312CB">
        <w:t xml:space="preserve"> a fully functional FTIR system. </w:t>
      </w:r>
    </w:p>
    <w:p w14:paraId="02BB1DB5" w14:textId="77777777" w:rsidR="005312CB" w:rsidRDefault="005D40AA" w:rsidP="005312CB">
      <w:pPr>
        <w:keepNext/>
        <w:jc w:val="center"/>
      </w:pPr>
      <w:r>
        <w:rPr>
          <w:noProof/>
          <w:lang w:eastAsia="en-IE"/>
        </w:rPr>
        <w:pict w14:anchorId="0034D485">
          <v:shape id="_x0000_s1078" type="#_x0000_t202" style="position:absolute;left:0;text-align:left;margin-left:.05pt;margin-top:113.45pt;width:99.7pt;height:50.5pt;z-index:251674624" strokecolor="#1f497d [3215]" strokeweight="1.5pt">
            <v:textbox style="mso-next-textbox:#_x0000_s1078">
              <w:txbxContent>
                <w:p w14:paraId="66E513AA" w14:textId="77777777" w:rsidR="00C7615C" w:rsidRDefault="00C7615C" w:rsidP="000451D5">
                  <w:pPr>
                    <w:pStyle w:val="NoSpacing"/>
                  </w:pPr>
                  <w:r>
                    <w:t>Touch Surface</w:t>
                  </w:r>
                </w:p>
                <w:p w14:paraId="7D3048D4" w14:textId="77777777" w:rsidR="00C7615C" w:rsidRDefault="00C7615C" w:rsidP="000451D5">
                  <w:pPr>
                    <w:pStyle w:val="NoSpacing"/>
                    <w:jc w:val="left"/>
                  </w:pPr>
                  <w:r>
                    <w:t>(Polycarbonate &amp; Tracing Paper)</w:t>
                  </w:r>
                </w:p>
              </w:txbxContent>
            </v:textbox>
          </v:shape>
        </w:pict>
      </w:r>
      <w:r>
        <w:rPr>
          <w:noProof/>
          <w:lang w:eastAsia="en-IE"/>
        </w:rPr>
        <w:pict w14:anchorId="05C9A2CD">
          <v:shape id="_x0000_s1081" type="#_x0000_t32" style="position:absolute;left:0;text-align:left;margin-left:99.75pt;margin-top:138.85pt;width:42.2pt;height:.05pt;z-index:251677696" o:connectortype="straight" strokecolor="#1f497d [3215]" strokeweight="1.5pt"/>
        </w:pict>
      </w:r>
      <w:r>
        <w:rPr>
          <w:noProof/>
          <w:lang w:eastAsia="en-IE"/>
        </w:rPr>
        <w:pict w14:anchorId="23773398">
          <v:shape id="_x0000_s1077" type="#_x0000_t202" style="position:absolute;left:0;text-align:left;margin-left:350.05pt;margin-top:96pt;width:87.2pt;height:26.1pt;z-index:251673600" strokecolor="#f79646 [3209]" strokeweight="1.5pt">
            <v:textbox style="mso-next-textbox:#_x0000_s1077">
              <w:txbxContent>
                <w:p w14:paraId="495F1B3A" w14:textId="77777777" w:rsidR="00C7615C" w:rsidRDefault="00C7615C" w:rsidP="000451D5">
                  <w:pPr>
                    <w:pStyle w:val="NoSpacing"/>
                  </w:pPr>
                  <w:r>
                    <w:t>IR Emitters</w:t>
                  </w:r>
                </w:p>
              </w:txbxContent>
            </v:textbox>
          </v:shape>
        </w:pict>
      </w:r>
      <w:r>
        <w:rPr>
          <w:noProof/>
          <w:lang w:eastAsia="en-IE"/>
        </w:rPr>
        <w:pict w14:anchorId="2F031B02">
          <v:shape id="_x0000_s1080" type="#_x0000_t32" style="position:absolute;left:0;text-align:left;margin-left:311.1pt;margin-top:109.7pt;width:38.55pt;height:0;z-index:251676672" o:connectortype="straight" strokecolor="#f79646 [3209]" strokeweight="1.5pt"/>
        </w:pict>
      </w:r>
      <w:r>
        <w:rPr>
          <w:noProof/>
          <w:lang w:eastAsia="en-IE"/>
        </w:rPr>
        <w:pict w14:anchorId="252FE5A5">
          <v:rect id="_x0000_s1073" style="position:absolute;left:0;text-align:left;margin-left:158.55pt;margin-top:94.7pt;width:152.55pt;height:26.45pt;z-index:251669504" strokecolor="#f79646 [3209]" strokeweight="1.5pt">
            <v:fill opacity="0"/>
          </v:rect>
        </w:pict>
      </w:r>
      <w:r>
        <w:rPr>
          <w:noProof/>
          <w:lang w:eastAsia="en-IE"/>
        </w:rPr>
        <w:pict w14:anchorId="3989B8D5">
          <v:shape id="_x0000_s1076" type="#_x0000_t202" style="position:absolute;left:0;text-align:left;margin-left:349.65pt;margin-top:6.9pt;width:87.2pt;height:26.1pt;z-index:251672576" strokecolor="#92d050" strokeweight="1.5pt">
            <v:textbox style="mso-next-textbox:#_x0000_s1076">
              <w:txbxContent>
                <w:p w14:paraId="1F478CB8" w14:textId="77777777" w:rsidR="00C7615C" w:rsidRDefault="00C7615C" w:rsidP="000451D5">
                  <w:pPr>
                    <w:pStyle w:val="NoSpacing"/>
                  </w:pPr>
                  <w:r>
                    <w:t>Projector</w:t>
                  </w:r>
                </w:p>
              </w:txbxContent>
            </v:textbox>
          </v:shape>
        </w:pict>
      </w:r>
      <w:r>
        <w:rPr>
          <w:noProof/>
          <w:lang w:eastAsia="en-IE"/>
        </w:rPr>
        <w:pict w14:anchorId="738482F4">
          <v:shape id="_x0000_s1079" type="#_x0000_t32" style="position:absolute;left:0;text-align:left;margin-left:263.85pt;margin-top:20.1pt;width:85.4pt;height:0;z-index:251675648" o:connectortype="straight" strokecolor="#92d050" strokeweight="1.5pt"/>
        </w:pict>
      </w:r>
      <w:r>
        <w:rPr>
          <w:noProof/>
          <w:lang w:eastAsia="en-IE"/>
        </w:rPr>
        <w:pict w14:anchorId="3DA0BC62">
          <v:rect id="_x0000_s1072" style="position:absolute;left:0;text-align:left;margin-left:177.35pt;margin-top:.45pt;width:86.5pt;height:45.55pt;z-index:251668480" strokecolor="#92d050" strokeweight="1.5pt">
            <v:fill opacity="0"/>
          </v:rect>
        </w:pict>
      </w:r>
      <w:r>
        <w:rPr>
          <w:noProof/>
          <w:lang w:eastAsia="en-IE"/>
        </w:rPr>
        <w:pict w14:anchorId="5A67CB40">
          <v:shape id="_x0000_s1075" type="#_x0000_t202" style="position:absolute;left:0;text-align:left;margin-left:3.2pt;margin-top:55.7pt;width:87.2pt;height:26.1pt;z-index:251671552" strokecolor="red" strokeweight="1.5pt">
            <v:textbox style="mso-next-textbox:#_x0000_s1075">
              <w:txbxContent>
                <w:p w14:paraId="4C08AE89" w14:textId="77777777" w:rsidR="00C7615C" w:rsidRDefault="00C7615C" w:rsidP="000451D5">
                  <w:pPr>
                    <w:pStyle w:val="NoSpacing"/>
                  </w:pPr>
                  <w:r>
                    <w:t>IR Camera</w:t>
                  </w:r>
                </w:p>
              </w:txbxContent>
            </v:textbox>
          </v:shape>
        </w:pict>
      </w:r>
      <w:r>
        <w:rPr>
          <w:noProof/>
          <w:lang w:eastAsia="en-IE"/>
        </w:rPr>
        <w:pict w14:anchorId="5AED334F">
          <v:shape id="_x0000_s1074" type="#_x0000_t32" style="position:absolute;left:0;text-align:left;margin-left:90.4pt;margin-top:67.8pt;width:60.95pt;height:.05pt;z-index:251670528" o:connectortype="straight" strokecolor="red" strokeweight="1.5pt"/>
        </w:pict>
      </w:r>
      <w:r>
        <w:rPr>
          <w:noProof/>
          <w:lang w:eastAsia="en-IE"/>
        </w:rPr>
        <w:pict w14:anchorId="58D64E77">
          <v:rect id="_x0000_s1071" style="position:absolute;left:0;text-align:left;margin-left:151.35pt;margin-top:47.9pt;width:52.05pt;height:43.95pt;z-index:251667456" strokecolor="red" strokeweight="1.5pt">
            <v:fill opacity="0"/>
          </v:rect>
        </w:pict>
      </w:r>
      <w:r w:rsidR="005312CB">
        <w:rPr>
          <w:noProof/>
          <w:lang w:val="en-GB" w:eastAsia="en-GB"/>
        </w:rPr>
        <w:drawing>
          <wp:inline distT="0" distB="0" distL="0" distR="0" wp14:anchorId="308D133B" wp14:editId="2F279CC5">
            <wp:extent cx="2534145" cy="1886091"/>
            <wp:effectExtent l="19050" t="0" r="0" b="0"/>
            <wp:docPr id="6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0" cstate="print"/>
                    <a:srcRect/>
                    <a:stretch>
                      <a:fillRect/>
                    </a:stretch>
                  </pic:blipFill>
                  <pic:spPr bwMode="auto">
                    <a:xfrm>
                      <a:off x="0" y="0"/>
                      <a:ext cx="2542091" cy="1892005"/>
                    </a:xfrm>
                    <a:prstGeom prst="rect">
                      <a:avLst/>
                    </a:prstGeom>
                    <a:noFill/>
                    <a:ln w="9525">
                      <a:noFill/>
                      <a:miter lim="800000"/>
                      <a:headEnd/>
                      <a:tailEnd/>
                    </a:ln>
                  </pic:spPr>
                </pic:pic>
              </a:graphicData>
            </a:graphic>
          </wp:inline>
        </w:drawing>
      </w:r>
    </w:p>
    <w:p w14:paraId="5F6F5C4E" w14:textId="77777777" w:rsidR="00065830" w:rsidRDefault="00065830" w:rsidP="005312CB">
      <w:pPr>
        <w:pStyle w:val="Caption"/>
        <w:jc w:val="center"/>
      </w:pPr>
      <w:bookmarkStart w:id="211" w:name="_Toc319524546"/>
      <w:bookmarkStart w:id="212" w:name="_Toc326744899"/>
      <w:bookmarkStart w:id="213" w:name="_Toc327168868"/>
      <w:r>
        <w:t>Figure 3: FTIR Prototype</w:t>
      </w:r>
    </w:p>
    <w:bookmarkEnd w:id="211"/>
    <w:bookmarkEnd w:id="212"/>
    <w:bookmarkEnd w:id="213"/>
    <w:p w14:paraId="4E34F4FA" w14:textId="77777777" w:rsidR="005312CB" w:rsidRPr="005750CD" w:rsidRDefault="005312CB" w:rsidP="005312CB">
      <w:pPr>
        <w:spacing w:line="276" w:lineRule="auto"/>
        <w:jc w:val="left"/>
        <w:rPr>
          <w:rFonts w:asciiTheme="majorHAnsi" w:eastAsiaTheme="majorEastAsia" w:hAnsiTheme="majorHAnsi" w:cstheme="majorBidi"/>
          <w:b/>
          <w:bCs/>
          <w:i/>
          <w:iCs/>
          <w:color w:val="000000" w:themeColor="text1"/>
        </w:rPr>
      </w:pPr>
    </w:p>
    <w:p w14:paraId="60A70717" w14:textId="77777777" w:rsidR="00DB1430" w:rsidRPr="002C26A1" w:rsidRDefault="002C26A1" w:rsidP="005312CB">
      <w:pPr>
        <w:rPr>
          <w:b/>
          <w:bCs/>
        </w:rPr>
      </w:pPr>
      <w:bookmarkStart w:id="214" w:name="_Toc317087609"/>
      <w:bookmarkStart w:id="215" w:name="_Toc324751345"/>
      <w:r>
        <w:rPr>
          <w:rStyle w:val="Strong"/>
        </w:rPr>
        <w:t xml:space="preserve">Large Scale </w:t>
      </w:r>
      <w:r w:rsidR="005312CB" w:rsidRPr="009756BB">
        <w:rPr>
          <w:rStyle w:val="Strong"/>
        </w:rPr>
        <w:t>FTIR Prototype</w:t>
      </w:r>
      <w:bookmarkEnd w:id="214"/>
      <w:bookmarkEnd w:id="215"/>
    </w:p>
    <w:p w14:paraId="02C7E942" w14:textId="77777777" w:rsidR="005312CB" w:rsidRDefault="005312CB" w:rsidP="005312CB">
      <w:r>
        <w:t>A large multi</w:t>
      </w:r>
      <w:r w:rsidR="00056A0A">
        <w:t>-</w:t>
      </w:r>
      <w:r>
        <w:t xml:space="preserve">touch screen was </w:t>
      </w:r>
      <w:r w:rsidR="00DB1430">
        <w:t xml:space="preserve">constructed with </w:t>
      </w:r>
      <w:r>
        <w:t>a piece of polycarbonate</w:t>
      </w:r>
      <w:r w:rsidR="00E20C24">
        <w:t>. The dimensions were</w:t>
      </w:r>
      <w:r>
        <w:t xml:space="preserve"> 1200mm x 900mm</w:t>
      </w:r>
      <w:r w:rsidR="00E20C24">
        <w:t xml:space="preserve">, giving an </w:t>
      </w:r>
      <w:r>
        <w:t xml:space="preserve">aspect ratio of 4:3. Polycarbonate was chosen because it is </w:t>
      </w:r>
      <w:r w:rsidR="00977792">
        <w:t>does</w:t>
      </w:r>
      <w:r>
        <w:t xml:space="preserve"> not to scratch easily</w:t>
      </w:r>
      <w:r w:rsidR="00977792">
        <w:t>,</w:t>
      </w:r>
      <w:r>
        <w:t xml:space="preserve"> in comparison to other plastic materials. </w:t>
      </w:r>
    </w:p>
    <w:p w14:paraId="4A4C2BAB" w14:textId="77777777" w:rsidR="005312CB" w:rsidRDefault="005312CB" w:rsidP="005312CB">
      <w:r>
        <w:t xml:space="preserve">A </w:t>
      </w:r>
      <w:r w:rsidR="009C7821">
        <w:t xml:space="preserve">wooden </w:t>
      </w:r>
      <w:r>
        <w:t xml:space="preserve">frame was </w:t>
      </w:r>
      <w:r w:rsidR="002C26A1">
        <w:t>built</w:t>
      </w:r>
      <w:r>
        <w:t xml:space="preserve"> to hold and support the polycarbonate screen</w:t>
      </w:r>
      <w:r w:rsidR="00056A0A">
        <w:t xml:space="preserve">; </w:t>
      </w:r>
      <w:r w:rsidR="004A1FC8">
        <w:t xml:space="preserve">the wooden frame is </w:t>
      </w:r>
      <w:r w:rsidR="00056A0A">
        <w:t>shown in Figure 4</w:t>
      </w:r>
      <w:r w:rsidR="009C7821">
        <w:t xml:space="preserve">. The frame was </w:t>
      </w:r>
      <w:r w:rsidR="00376435">
        <w:t>later</w:t>
      </w:r>
      <w:r w:rsidR="009C7821">
        <w:t xml:space="preserve"> </w:t>
      </w:r>
      <w:r w:rsidR="004A1FC8">
        <w:t>"</w:t>
      </w:r>
      <w:r w:rsidR="009C7821">
        <w:t>boxed off</w:t>
      </w:r>
      <w:r w:rsidR="004A1FC8">
        <w:t>"</w:t>
      </w:r>
      <w:r w:rsidR="009C7821">
        <w:t xml:space="preserve"> </w:t>
      </w:r>
      <w:r>
        <w:t xml:space="preserve">to hide the </w:t>
      </w:r>
      <w:r w:rsidR="002C26A1">
        <w:t>inner workings of the multi-touch system from the user</w:t>
      </w:r>
      <w:r>
        <w:t xml:space="preserve">. </w:t>
      </w:r>
    </w:p>
    <w:p w14:paraId="67341CC8" w14:textId="77777777" w:rsidR="005312CB" w:rsidRDefault="005312CB" w:rsidP="005312CB">
      <w:pPr>
        <w:keepNext/>
        <w:jc w:val="center"/>
      </w:pPr>
      <w:r>
        <w:rPr>
          <w:noProof/>
          <w:lang w:val="en-GB" w:eastAsia="en-GB"/>
        </w:rPr>
        <w:drawing>
          <wp:inline distT="0" distB="0" distL="0" distR="0" wp14:anchorId="1DB5FF58" wp14:editId="6A119B46">
            <wp:extent cx="1960038" cy="1416121"/>
            <wp:effectExtent l="19050" t="0" r="2112" b="0"/>
            <wp:docPr id="122"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1" cstate="print"/>
                    <a:srcRect/>
                    <a:stretch>
                      <a:fillRect/>
                    </a:stretch>
                  </pic:blipFill>
                  <pic:spPr bwMode="auto">
                    <a:xfrm>
                      <a:off x="0" y="0"/>
                      <a:ext cx="1957738" cy="1414459"/>
                    </a:xfrm>
                    <a:prstGeom prst="rect">
                      <a:avLst/>
                    </a:prstGeom>
                    <a:noFill/>
                    <a:ln w="9525">
                      <a:noFill/>
                      <a:miter lim="800000"/>
                      <a:headEnd/>
                      <a:tailEnd/>
                    </a:ln>
                  </pic:spPr>
                </pic:pic>
              </a:graphicData>
            </a:graphic>
          </wp:inline>
        </w:drawing>
      </w:r>
    </w:p>
    <w:p w14:paraId="55411772" w14:textId="77777777" w:rsidR="005312CB" w:rsidRPr="000451D5" w:rsidRDefault="005312CB" w:rsidP="000451D5">
      <w:pPr>
        <w:pStyle w:val="Caption"/>
        <w:jc w:val="center"/>
      </w:pPr>
      <w:bookmarkStart w:id="216" w:name="_Toc319524547"/>
      <w:r>
        <w:t xml:space="preserve">Figure </w:t>
      </w:r>
      <w:r w:rsidR="00056A0A">
        <w:t>4</w:t>
      </w:r>
      <w:r>
        <w:t>: Touch-screen Frame</w:t>
      </w:r>
      <w:bookmarkEnd w:id="216"/>
    </w:p>
    <w:p w14:paraId="3D2D54BE" w14:textId="77777777" w:rsidR="005312CB" w:rsidRPr="0098197F" w:rsidRDefault="00353478" w:rsidP="00353478">
      <w:r>
        <w:t>Mount</w:t>
      </w:r>
      <w:r w:rsidR="001A7041">
        <w:t xml:space="preserve">ing </w:t>
      </w:r>
      <w:r>
        <w:t xml:space="preserve">the IR emitters </w:t>
      </w:r>
      <w:r w:rsidR="004A1FC8">
        <w:t>around</w:t>
      </w:r>
      <w:r>
        <w:t xml:space="preserve"> the edge of the polycarbonate was </w:t>
      </w:r>
      <w:r w:rsidR="004A1FC8">
        <w:t xml:space="preserve">accomplished </w:t>
      </w:r>
      <w:r w:rsidR="00977792">
        <w:t>with a</w:t>
      </w:r>
      <w:r w:rsidR="004A1FC8">
        <w:t>n</w:t>
      </w:r>
      <w:r w:rsidR="005312CB">
        <w:t xml:space="preserve"> aluminium L-Frame</w:t>
      </w:r>
      <w:r w:rsidR="00731C7B">
        <w:t>. S</w:t>
      </w:r>
      <w:r w:rsidR="004A1FC8">
        <w:t>everal holes were drilled into this frame</w:t>
      </w:r>
      <w:r w:rsidR="00731C7B">
        <w:t xml:space="preserve"> to hold the </w:t>
      </w:r>
      <w:r>
        <w:t>IR emitters</w:t>
      </w:r>
      <w:r w:rsidR="00731C7B">
        <w:t xml:space="preserve"> in place</w:t>
      </w:r>
      <w:r>
        <w:t xml:space="preserve">. </w:t>
      </w:r>
      <w:r w:rsidR="001A7041">
        <w:t>The emitters were spaced approximately 25mm apart, provid</w:t>
      </w:r>
      <w:r w:rsidR="00731C7B">
        <w:t xml:space="preserve">ing </w:t>
      </w:r>
      <w:r w:rsidR="001A7041">
        <w:t>enough IR light</w:t>
      </w:r>
      <w:r w:rsidR="00731C7B">
        <w:t xml:space="preserve"> to trigger noticeable blobs of IR light. The aluminium L-Frame is </w:t>
      </w:r>
      <w:r w:rsidR="00F45DCA">
        <w:t>shown in Figure 5</w:t>
      </w:r>
      <w:r w:rsidR="001A7041">
        <w:t>.</w:t>
      </w:r>
      <w:r w:rsidR="0098197F" w:rsidRPr="0098197F">
        <w:t xml:space="preserve"> </w:t>
      </w:r>
    </w:p>
    <w:p w14:paraId="0F18DF2F" w14:textId="77777777" w:rsidR="005312CB" w:rsidRDefault="005312CB" w:rsidP="005312CB">
      <w:pPr>
        <w:keepNext/>
        <w:jc w:val="center"/>
      </w:pPr>
      <w:r w:rsidRPr="003619FC">
        <w:rPr>
          <w:noProof/>
          <w:lang w:val="en-GB" w:eastAsia="en-GB"/>
        </w:rPr>
        <w:lastRenderedPageBreak/>
        <w:drawing>
          <wp:inline distT="0" distB="0" distL="0" distR="0" wp14:anchorId="407EB122" wp14:editId="575E43FC">
            <wp:extent cx="2392045" cy="850900"/>
            <wp:effectExtent l="19050" t="0" r="8255" b="0"/>
            <wp:docPr id="10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2" cstate="print"/>
                    <a:srcRect/>
                    <a:stretch>
                      <a:fillRect/>
                    </a:stretch>
                  </pic:blipFill>
                  <pic:spPr bwMode="auto">
                    <a:xfrm>
                      <a:off x="0" y="0"/>
                      <a:ext cx="2392045" cy="850900"/>
                    </a:xfrm>
                    <a:prstGeom prst="rect">
                      <a:avLst/>
                    </a:prstGeom>
                    <a:noFill/>
                    <a:ln w="9525">
                      <a:noFill/>
                      <a:miter lim="800000"/>
                      <a:headEnd/>
                      <a:tailEnd/>
                    </a:ln>
                  </pic:spPr>
                </pic:pic>
              </a:graphicData>
            </a:graphic>
          </wp:inline>
        </w:drawing>
      </w:r>
    </w:p>
    <w:p w14:paraId="4836BF9A" w14:textId="77777777" w:rsidR="005312CB" w:rsidRDefault="005312CB" w:rsidP="0029022F">
      <w:pPr>
        <w:pStyle w:val="Caption"/>
        <w:jc w:val="center"/>
      </w:pPr>
      <w:bookmarkStart w:id="217" w:name="_Toc319524548"/>
      <w:bookmarkStart w:id="218" w:name="_Toc327168869"/>
      <w:r>
        <w:t xml:space="preserve">Figure </w:t>
      </w:r>
      <w:r w:rsidR="00F45DCA">
        <w:t>5</w:t>
      </w:r>
      <w:r w:rsidR="00DB57F7">
        <w:fldChar w:fldCharType="begin"/>
      </w:r>
      <w:r w:rsidR="00AE7BD5">
        <w:instrText xml:space="preserve"> SEQ Figure \* ARABIC </w:instrText>
      </w:r>
      <w:r w:rsidR="00DB57F7">
        <w:fldChar w:fldCharType="separate"/>
      </w:r>
      <w:r w:rsidR="00724B15">
        <w:rPr>
          <w:noProof/>
        </w:rPr>
        <w:t>14</w:t>
      </w:r>
      <w:r w:rsidR="00DB57F7">
        <w:rPr>
          <w:noProof/>
        </w:rPr>
        <w:fldChar w:fldCharType="end"/>
      </w:r>
      <w:r w:rsidR="004A1FC8">
        <w:t>:</w:t>
      </w:r>
      <w:r>
        <w:t xml:space="preserve"> Aluminium L-Frame</w:t>
      </w:r>
      <w:bookmarkEnd w:id="217"/>
      <w:bookmarkEnd w:id="218"/>
    </w:p>
    <w:p w14:paraId="77615341" w14:textId="77777777" w:rsidR="00F45DCA" w:rsidRDefault="00F45DCA" w:rsidP="00F45DCA">
      <w:r>
        <w:t xml:space="preserve">168 IR emitters </w:t>
      </w:r>
      <w:r w:rsidR="004A1FC8">
        <w:t xml:space="preserve">were </w:t>
      </w:r>
      <w:r>
        <w:t xml:space="preserve">used in the large scale prototype. Aluminium L-Frames were positioned at each edge of the FTIR system. The </w:t>
      </w:r>
      <w:r w:rsidR="00BF5013">
        <w:t>large scale FTIR</w:t>
      </w:r>
      <w:r>
        <w:t xml:space="preserve"> touch surface can be seen in Figure 6. </w:t>
      </w:r>
    </w:p>
    <w:p w14:paraId="6BC3DC6C" w14:textId="77777777" w:rsidR="00F45DCA" w:rsidRDefault="00F45DCA" w:rsidP="00F45DCA">
      <w:pPr>
        <w:jc w:val="center"/>
      </w:pPr>
      <w:r w:rsidRPr="00F45DCA">
        <w:rPr>
          <w:noProof/>
          <w:lang w:val="en-GB" w:eastAsia="en-GB"/>
        </w:rPr>
        <w:drawing>
          <wp:inline distT="0" distB="0" distL="0" distR="0" wp14:anchorId="56630432" wp14:editId="2FA4D05A">
            <wp:extent cx="3106922" cy="1640541"/>
            <wp:effectExtent l="19050" t="0" r="0" b="0"/>
            <wp:docPr id="103" name="Picture 11" descr="https://sites.google.com/site/gmitresearch/_/rsrc/1302647816086/home/ftirLEDs.jpg?height=211&amp;width=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sites.google.com/site/gmitresearch/_/rsrc/1302647816086/home/ftirLEDs.jpg?height=211&amp;width=400"/>
                    <pic:cNvPicPr>
                      <a:picLocks noChangeAspect="1" noChangeArrowheads="1"/>
                    </pic:cNvPicPr>
                  </pic:nvPicPr>
                  <pic:blipFill>
                    <a:blip r:embed="rId93" cstate="print"/>
                    <a:srcRect/>
                    <a:stretch>
                      <a:fillRect/>
                    </a:stretch>
                  </pic:blipFill>
                  <pic:spPr bwMode="auto">
                    <a:xfrm>
                      <a:off x="0" y="0"/>
                      <a:ext cx="3116000" cy="1645334"/>
                    </a:xfrm>
                    <a:prstGeom prst="rect">
                      <a:avLst/>
                    </a:prstGeom>
                    <a:noFill/>
                    <a:ln w="9525">
                      <a:noFill/>
                      <a:miter lim="800000"/>
                      <a:headEnd/>
                      <a:tailEnd/>
                    </a:ln>
                  </pic:spPr>
                </pic:pic>
              </a:graphicData>
            </a:graphic>
          </wp:inline>
        </w:drawing>
      </w:r>
    </w:p>
    <w:p w14:paraId="53EC0628" w14:textId="77777777" w:rsidR="00F45DCA" w:rsidRPr="00F45DCA" w:rsidRDefault="00F45DCA" w:rsidP="00BF5013">
      <w:pPr>
        <w:pStyle w:val="Caption"/>
        <w:jc w:val="center"/>
      </w:pPr>
      <w:r>
        <w:t xml:space="preserve">Figure 6: </w:t>
      </w:r>
      <w:r w:rsidR="00BF5013">
        <w:t>Large Scale</w:t>
      </w:r>
      <w:r>
        <w:t xml:space="preserve"> FTIR </w:t>
      </w:r>
      <w:r w:rsidR="00BF5013">
        <w:t>T</w:t>
      </w:r>
      <w:r>
        <w:t xml:space="preserve">ouch </w:t>
      </w:r>
      <w:r w:rsidR="00BF5013">
        <w:t>S</w:t>
      </w:r>
      <w:r>
        <w:t>urface</w:t>
      </w:r>
    </w:p>
    <w:p w14:paraId="20B50E2A" w14:textId="77777777" w:rsidR="004A1FC8" w:rsidRDefault="0098197F" w:rsidP="005312CB">
      <w:r w:rsidRPr="0098197F">
        <w:t xml:space="preserve">Displaying visual feedback </w:t>
      </w:r>
      <w:r w:rsidR="004A1FC8">
        <w:t>on the underside of the polycarbonate surface was accomplished with</w:t>
      </w:r>
      <w:r w:rsidRPr="0098197F">
        <w:t xml:space="preserve"> a digital projector</w:t>
      </w:r>
      <w:r w:rsidR="004A1FC8">
        <w:t>. P</w:t>
      </w:r>
      <w:r w:rsidR="00BF5013">
        <w:t>rojection material</w:t>
      </w:r>
      <w:r w:rsidR="004A1FC8">
        <w:t xml:space="preserve"> was also affixed to the upper side of the polycarbonate</w:t>
      </w:r>
      <w:r w:rsidRPr="0098197F">
        <w:t>.</w:t>
      </w:r>
      <w:r w:rsidR="005312CB" w:rsidRPr="0098197F">
        <w:t xml:space="preserve"> </w:t>
      </w:r>
    </w:p>
    <w:p w14:paraId="5CED2EBB" w14:textId="77777777" w:rsidR="005312CB" w:rsidRDefault="005312CB" w:rsidP="005312CB">
      <w:r w:rsidRPr="0098197F">
        <w:t xml:space="preserve">There are several factors to consider when developing a system with digital projectors; </w:t>
      </w:r>
      <w:r w:rsidR="00BE1133">
        <w:t>Appendix E describes the factors involved in choosing a projector and projection material</w:t>
      </w:r>
      <w:r w:rsidRPr="0098197F">
        <w:t>.</w:t>
      </w:r>
    </w:p>
    <w:p w14:paraId="1226B519" w14:textId="77777777" w:rsidR="0029022F" w:rsidRPr="00A45275" w:rsidRDefault="0029022F" w:rsidP="005312CB"/>
    <w:p w14:paraId="71FE288A" w14:textId="77777777" w:rsidR="00F10211" w:rsidRPr="007C5A68" w:rsidRDefault="00F10211" w:rsidP="005312CB">
      <w:pPr>
        <w:spacing w:line="276" w:lineRule="auto"/>
        <w:jc w:val="left"/>
        <w:rPr>
          <w:b/>
        </w:rPr>
      </w:pPr>
      <w:r w:rsidRPr="007C5A68">
        <w:rPr>
          <w:b/>
        </w:rPr>
        <w:t>Projector Selection</w:t>
      </w:r>
    </w:p>
    <w:p w14:paraId="3E6639A2" w14:textId="77777777" w:rsidR="005312CB" w:rsidRPr="00E103A5" w:rsidRDefault="007C5A68" w:rsidP="00F10211">
      <w:pPr>
        <w:rPr>
          <w:highlight w:val="yellow"/>
        </w:rPr>
      </w:pPr>
      <w:r w:rsidRPr="007C5A68">
        <w:t>Initial projector tests were conducted with the</w:t>
      </w:r>
      <w:r w:rsidR="005312CB" w:rsidRPr="007C5A68">
        <w:t xml:space="preserve"> InFocus LP640 digital projector</w:t>
      </w:r>
      <w:r w:rsidRPr="007C5A68">
        <w:t>.</w:t>
      </w:r>
      <w:r w:rsidR="005312CB" w:rsidRPr="007C5A68">
        <w:t xml:space="preserve"> This projector supports both 16:9 and 4:3 aspect ratios. The contrast ratio of the projector is 400:1. It has a throw distance from 1.6:1 up to 1.9:1. This projector operates in two modes of brightness</w:t>
      </w:r>
      <w:r w:rsidRPr="007C5A68">
        <w:t xml:space="preserve">, </w:t>
      </w:r>
      <w:r w:rsidR="005312CB" w:rsidRPr="007C5A68">
        <w:t>"High Bright" mode and "ECO" mode. High Bright mode has a brightness of 2200 ANSI Lumens; the brightness of ECO is not specified. The projector is compatible with VGA, SVGA, XGA, SXGA, SXGA+ but has a native resolution of XGA.</w:t>
      </w:r>
    </w:p>
    <w:p w14:paraId="72BDCD4C" w14:textId="77777777" w:rsidR="005312CB" w:rsidRPr="00E103A5" w:rsidRDefault="005312CB" w:rsidP="005312CB">
      <w:pPr>
        <w:rPr>
          <w:highlight w:val="yellow"/>
        </w:rPr>
      </w:pPr>
      <w:r w:rsidRPr="007C5A68">
        <w:lastRenderedPageBreak/>
        <w:t>The InFocus is compatible with a throw distance of 1.6:1 - 1.9:1. With a screen of width 1200mm, the projector need</w:t>
      </w:r>
      <w:r w:rsidR="007C5A68" w:rsidRPr="007C5A68">
        <w:t>ed</w:t>
      </w:r>
      <w:r w:rsidRPr="007C5A68">
        <w:t xml:space="preserve"> to be positioned between 1920 mm - 2280mm from the projection screen. This was tested by using a mirror to reflect the projected image</w:t>
      </w:r>
      <w:r w:rsidR="004A1FC8">
        <w:t xml:space="preserve"> on</w:t>
      </w:r>
      <w:r w:rsidRPr="007C5A68">
        <w:t xml:space="preserve"> to the projection screen</w:t>
      </w:r>
      <w:r w:rsidR="004A1FC8">
        <w:t>. T</w:t>
      </w:r>
      <w:r w:rsidR="007C5A68" w:rsidRPr="007C5A68">
        <w:t>he results from this test</w:t>
      </w:r>
      <w:r w:rsidRPr="007C5A68">
        <w:t xml:space="preserve"> can be seen in Figure </w:t>
      </w:r>
      <w:r w:rsidR="007C5A68" w:rsidRPr="007C5A68">
        <w:t>7</w:t>
      </w:r>
      <w:r w:rsidRPr="007C5A68">
        <w:t>.</w:t>
      </w:r>
      <w:r w:rsidRPr="00E103A5">
        <w:rPr>
          <w:highlight w:val="yellow"/>
        </w:rPr>
        <w:t xml:space="preserve"> </w:t>
      </w:r>
      <w:r w:rsidRPr="007C5A68">
        <w:t xml:space="preserve">Although it is possible to successfully project the image to the screen, </w:t>
      </w:r>
      <w:r w:rsidR="007C5A68" w:rsidRPr="007C5A68">
        <w:t>an</w:t>
      </w:r>
      <w:r w:rsidRPr="007C5A68">
        <w:t xml:space="preserve"> extremely large throw distance </w:t>
      </w:r>
      <w:r w:rsidR="007C5A68" w:rsidRPr="007C5A68">
        <w:t xml:space="preserve">was required </w:t>
      </w:r>
      <w:r w:rsidRPr="007C5A68">
        <w:t>for this projector</w:t>
      </w:r>
      <w:r w:rsidR="007C5A68" w:rsidRPr="007C5A68">
        <w:t>.</w:t>
      </w:r>
      <w:r w:rsidR="007C5A68" w:rsidRPr="00C949C5">
        <w:t xml:space="preserve"> This</w:t>
      </w:r>
      <w:r w:rsidRPr="00C949C5">
        <w:t xml:space="preserve"> m</w:t>
      </w:r>
      <w:r w:rsidR="00C949C5" w:rsidRPr="00C949C5">
        <w:t xml:space="preserve">ade it impractical to be used for the </w:t>
      </w:r>
      <w:r w:rsidR="007C5A68" w:rsidRPr="00C949C5">
        <w:t xml:space="preserve">FTIR </w:t>
      </w:r>
      <w:r w:rsidRPr="00C949C5">
        <w:t xml:space="preserve">system. </w:t>
      </w:r>
      <w:r w:rsidR="00C949C5" w:rsidRPr="00C949C5">
        <w:t>A</w:t>
      </w:r>
      <w:r w:rsidR="00C949C5">
        <w:t>nother</w:t>
      </w:r>
      <w:r w:rsidRPr="00C949C5">
        <w:t xml:space="preserve"> projector was chosen for th</w:t>
      </w:r>
      <w:r w:rsidR="00C949C5">
        <w:t>e FTIR</w:t>
      </w:r>
      <w:r w:rsidRPr="00C949C5">
        <w:t xml:space="preserve"> system. </w:t>
      </w:r>
      <w:r w:rsidR="004A1FC8">
        <w:t>A projector was required that had</w:t>
      </w:r>
      <w:r w:rsidR="00C949C5" w:rsidRPr="00C949C5">
        <w:t xml:space="preserve"> a</w:t>
      </w:r>
      <w:r w:rsidRPr="00C949C5">
        <w:t xml:space="preserve"> </w:t>
      </w:r>
      <w:r w:rsidR="00C949C5">
        <w:t xml:space="preserve">relatively </w:t>
      </w:r>
      <w:r w:rsidRPr="00C949C5">
        <w:t xml:space="preserve">short throw distance.  </w:t>
      </w:r>
    </w:p>
    <w:p w14:paraId="7679C774" w14:textId="77777777" w:rsidR="005312CB" w:rsidRPr="00C949C5" w:rsidRDefault="005312CB" w:rsidP="005312CB">
      <w:pPr>
        <w:keepNext/>
        <w:jc w:val="center"/>
      </w:pPr>
      <w:r w:rsidRPr="00C949C5">
        <w:rPr>
          <w:noProof/>
          <w:lang w:val="en-GB" w:eastAsia="en-GB"/>
        </w:rPr>
        <w:drawing>
          <wp:inline distT="0" distB="0" distL="0" distR="0" wp14:anchorId="60D9CC88" wp14:editId="1E887452">
            <wp:extent cx="3583305" cy="1754505"/>
            <wp:effectExtent l="19050" t="0" r="0" b="0"/>
            <wp:docPr id="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cstate="print"/>
                    <a:srcRect/>
                    <a:stretch>
                      <a:fillRect/>
                    </a:stretch>
                  </pic:blipFill>
                  <pic:spPr bwMode="auto">
                    <a:xfrm>
                      <a:off x="0" y="0"/>
                      <a:ext cx="3583305" cy="1754505"/>
                    </a:xfrm>
                    <a:prstGeom prst="rect">
                      <a:avLst/>
                    </a:prstGeom>
                    <a:noFill/>
                    <a:ln w="9525">
                      <a:noFill/>
                      <a:miter lim="800000"/>
                      <a:headEnd/>
                      <a:tailEnd/>
                    </a:ln>
                  </pic:spPr>
                </pic:pic>
              </a:graphicData>
            </a:graphic>
          </wp:inline>
        </w:drawing>
      </w:r>
    </w:p>
    <w:p w14:paraId="38E5AE3E" w14:textId="77777777" w:rsidR="00F10211" w:rsidRPr="00C949C5" w:rsidRDefault="005312CB" w:rsidP="000451D5">
      <w:pPr>
        <w:pStyle w:val="Caption"/>
        <w:jc w:val="center"/>
      </w:pPr>
      <w:bookmarkStart w:id="219" w:name="_Toc319524554"/>
      <w:bookmarkStart w:id="220" w:name="_Toc327168872"/>
      <w:r w:rsidRPr="00C949C5">
        <w:t xml:space="preserve">Figure </w:t>
      </w:r>
      <w:r w:rsidR="00DB57F7" w:rsidRPr="00C949C5">
        <w:fldChar w:fldCharType="begin"/>
      </w:r>
      <w:r w:rsidR="00614E6C" w:rsidRPr="00C949C5">
        <w:instrText xml:space="preserve"> SEQ Figure \* ARABIC </w:instrText>
      </w:r>
      <w:r w:rsidR="00DB57F7" w:rsidRPr="00C949C5">
        <w:fldChar w:fldCharType="separate"/>
      </w:r>
      <w:r w:rsidR="00724B15">
        <w:rPr>
          <w:noProof/>
        </w:rPr>
        <w:t>15</w:t>
      </w:r>
      <w:r w:rsidR="00DB57F7" w:rsidRPr="00C949C5">
        <w:fldChar w:fldCharType="end"/>
      </w:r>
      <w:r w:rsidR="007C5A68" w:rsidRPr="00C949C5">
        <w:t>7:</w:t>
      </w:r>
      <w:r w:rsidRPr="00C949C5">
        <w:t xml:space="preserve"> Using a mirror</w:t>
      </w:r>
      <w:bookmarkEnd w:id="219"/>
      <w:r w:rsidR="00915D0E" w:rsidRPr="00C949C5">
        <w:t xml:space="preserve"> with the InFocus LP640 digital projector</w:t>
      </w:r>
      <w:bookmarkEnd w:id="220"/>
    </w:p>
    <w:p w14:paraId="5E5A5929" w14:textId="77777777" w:rsidR="00F10211" w:rsidRPr="00C949C5" w:rsidRDefault="005312CB" w:rsidP="000451D5">
      <w:r w:rsidRPr="00C949C5">
        <w:t xml:space="preserve">The Hitachi ED-A220NM ultimate short throw projector was chosen as a suitable projector for this system. It has a throw ratio of approximately 0.35:1, which gives a throw distance of 420mm; this is sufficient for </w:t>
      </w:r>
      <w:r w:rsidR="00C949C5" w:rsidRPr="00C949C5">
        <w:t>the FTIR</w:t>
      </w:r>
      <w:r w:rsidRPr="00C949C5">
        <w:t xml:space="preserve"> system. The projector has two modes of brightness, Normal mode (1500 ANSI Lumens) and Bright mode (2200 ANSI Lumens). The native resolution of the projector is XGA and has a contrast ratio of 2000:1. </w:t>
      </w:r>
    </w:p>
    <w:p w14:paraId="4B1B7587" w14:textId="77777777" w:rsidR="005312CB" w:rsidRPr="00C949C5" w:rsidRDefault="005312CB" w:rsidP="005312CB">
      <w:pPr>
        <w:pStyle w:val="Heading4"/>
      </w:pPr>
      <w:r w:rsidRPr="00C949C5">
        <w:t xml:space="preserve">Comparison of Compliant Surface Overlay Materials </w:t>
      </w:r>
    </w:p>
    <w:p w14:paraId="77788AA4" w14:textId="77777777" w:rsidR="004A1FC8" w:rsidRDefault="002051EB" w:rsidP="005312CB">
      <w:r>
        <w:t xml:space="preserve">The purpose of </w:t>
      </w:r>
      <w:r w:rsidR="004A1FC8">
        <w:t>a</w:t>
      </w:r>
      <w:r>
        <w:t xml:space="preserve"> compliant surface is to mimic the properties of greasy skin. D</w:t>
      </w:r>
      <w:r w:rsidRPr="00F12EFA">
        <w:t>ry skin generates a weaker blob of infrared light than greasy or wet fingertips.</w:t>
      </w:r>
      <w:r>
        <w:t xml:space="preserve"> </w:t>
      </w:r>
      <w:r w:rsidR="005312CB" w:rsidRPr="00C949C5">
        <w:t xml:space="preserve">Rosco Dark Grey rear projection material was </w:t>
      </w:r>
      <w:r w:rsidR="00C0408D" w:rsidRPr="00C949C5">
        <w:t xml:space="preserve">chosen </w:t>
      </w:r>
      <w:r w:rsidR="005312CB" w:rsidRPr="00C949C5">
        <w:t xml:space="preserve">as </w:t>
      </w:r>
      <w:r w:rsidR="004A1FC8">
        <w:t>the</w:t>
      </w:r>
      <w:r w:rsidR="005312CB" w:rsidRPr="00C949C5">
        <w:t xml:space="preserve"> projection screen and </w:t>
      </w:r>
      <w:r w:rsidR="004A1FC8">
        <w:t xml:space="preserve">it was </w:t>
      </w:r>
      <w:r w:rsidR="005312CB" w:rsidRPr="00C949C5">
        <w:t>a</w:t>
      </w:r>
      <w:r w:rsidR="00C0408D" w:rsidRPr="00C949C5">
        <w:t>lso</w:t>
      </w:r>
      <w:r w:rsidR="005312CB" w:rsidRPr="00C949C5">
        <w:t xml:space="preserve"> </w:t>
      </w:r>
      <w:r w:rsidR="004A1FC8">
        <w:t xml:space="preserve">chosen as </w:t>
      </w:r>
      <w:r w:rsidR="005312CB" w:rsidRPr="00C949C5">
        <w:t xml:space="preserve">the compliant surface overlay. </w:t>
      </w:r>
    </w:p>
    <w:p w14:paraId="666BA42C" w14:textId="77777777" w:rsidR="005312CB" w:rsidRPr="00C949C5" w:rsidRDefault="005312CB" w:rsidP="005312CB">
      <w:r w:rsidRPr="00C949C5">
        <w:t xml:space="preserve">Although the screen gave </w:t>
      </w:r>
      <w:r w:rsidR="00915D0E" w:rsidRPr="00C949C5">
        <w:t xml:space="preserve">reasonable </w:t>
      </w:r>
      <w:r w:rsidRPr="00C949C5">
        <w:t xml:space="preserve">results for projection, it provided poor results when it was tested as a compliant surface overlay. The Rosco projection material did not trigger the FTIR effect </w:t>
      </w:r>
      <w:r w:rsidR="00C949C5" w:rsidRPr="00C949C5">
        <w:t>with</w:t>
      </w:r>
      <w:r w:rsidRPr="00C949C5">
        <w:t xml:space="preserve"> "zero force"</w:t>
      </w:r>
      <w:r w:rsidR="00C949C5" w:rsidRPr="00C949C5">
        <w:t>. I</w:t>
      </w:r>
      <w:r w:rsidRPr="00C949C5">
        <w:t xml:space="preserve">t required excessive pressure to trigger the FTIR effect. Due to the poor of the sensitivity of the Rosco material, a silicone layer </w:t>
      </w:r>
      <w:r w:rsidR="00362225" w:rsidRPr="00C949C5">
        <w:t xml:space="preserve">was created </w:t>
      </w:r>
      <w:r w:rsidRPr="00C949C5">
        <w:t>as a compliant surface overlay.</w:t>
      </w:r>
      <w:r w:rsidR="002051EB">
        <w:t xml:space="preserve"> </w:t>
      </w:r>
    </w:p>
    <w:p w14:paraId="4A8609B8" w14:textId="77777777" w:rsidR="005312CB" w:rsidRPr="00C949C5" w:rsidRDefault="005312CB" w:rsidP="00BD13F4">
      <w:r w:rsidRPr="00C949C5">
        <w:lastRenderedPageBreak/>
        <w:t>Dean Segovis</w:t>
      </w:r>
      <w:r w:rsidR="004A1FC8">
        <w:t xml:space="preserve"> has</w:t>
      </w:r>
      <w:r w:rsidRPr="00C949C5">
        <w:t xml:space="preserve"> documented his approach to applying a silicone based compliant surface onto projection </w:t>
      </w:r>
      <w:r w:rsidR="00CF656F" w:rsidRPr="00C949C5">
        <w:t>material</w:t>
      </w:r>
      <w:r w:rsidR="00CF656F" w:rsidRPr="00C949C5">
        <w:rPr>
          <w:rStyle w:val="FootnoteReference"/>
        </w:rPr>
        <w:footnoteReference w:id="2"/>
      </w:r>
      <w:r w:rsidRPr="00C949C5">
        <w:t xml:space="preserve">. This approach requires </w:t>
      </w:r>
      <w:r w:rsidR="0082254D" w:rsidRPr="00C949C5">
        <w:t>thinning</w:t>
      </w:r>
      <w:r w:rsidR="0025285A">
        <w:t xml:space="preserve"> a</w:t>
      </w:r>
      <w:r w:rsidR="0082254D" w:rsidRPr="00C949C5">
        <w:t xml:space="preserve"> </w:t>
      </w:r>
      <w:r w:rsidRPr="00C949C5">
        <w:t xml:space="preserve">silicone </w:t>
      </w:r>
      <w:r w:rsidR="0025285A">
        <w:t xml:space="preserve">sealant </w:t>
      </w:r>
      <w:r w:rsidRPr="00C949C5">
        <w:t xml:space="preserve">by diluting it with a solvent, Xylene. The diluted solution is </w:t>
      </w:r>
      <w:r w:rsidR="00C949C5" w:rsidRPr="00C949C5">
        <w:t>then</w:t>
      </w:r>
      <w:r w:rsidRPr="00C949C5">
        <w:t xml:space="preserve"> rolled on to </w:t>
      </w:r>
      <w:r w:rsidR="00C949C5" w:rsidRPr="00C949C5">
        <w:t>the</w:t>
      </w:r>
      <w:r w:rsidRPr="00C949C5">
        <w:t xml:space="preserve"> projection </w:t>
      </w:r>
      <w:r w:rsidR="00C949C5" w:rsidRPr="00C949C5">
        <w:t xml:space="preserve">material </w:t>
      </w:r>
      <w:r w:rsidRPr="00C949C5">
        <w:t>using a foam rubber paint roller, creating a fine silicone layer</w:t>
      </w:r>
      <w:r w:rsidR="00C949C5" w:rsidRPr="00C949C5">
        <w:t>.</w:t>
      </w:r>
      <w:r w:rsidRPr="00C949C5">
        <w:t xml:space="preserve"> The texture of the foam roller produce</w:t>
      </w:r>
      <w:r w:rsidR="00C949C5" w:rsidRPr="00C949C5">
        <w:t>s</w:t>
      </w:r>
      <w:r w:rsidRPr="00C949C5">
        <w:t xml:space="preserve"> tiny bumps</w:t>
      </w:r>
      <w:r w:rsidR="00BD13F4" w:rsidRPr="00C949C5">
        <w:t xml:space="preserve"> over the material</w:t>
      </w:r>
      <w:r w:rsidRPr="00C949C5">
        <w:t>. This method was thoroughly tested on the</w:t>
      </w:r>
      <w:r w:rsidR="00C949C5" w:rsidRPr="00C949C5">
        <w:t xml:space="preserve"> large scale </w:t>
      </w:r>
      <w:r w:rsidRPr="00C949C5">
        <w:t>FTIR system. Many different compliant layers were created by changing the ratio of Xylene to Silicone</w:t>
      </w:r>
      <w:r w:rsidR="00C949C5">
        <w:t xml:space="preserve"> and using various numbers of silicone layers</w:t>
      </w:r>
      <w:r w:rsidRPr="00C949C5">
        <w:t>.</w:t>
      </w:r>
      <w:r w:rsidR="00C949C5">
        <w:t xml:space="preserve"> </w:t>
      </w:r>
      <w:r w:rsidR="00C949C5" w:rsidRPr="00C949C5">
        <w:t>T</w:t>
      </w:r>
      <w:r w:rsidRPr="00C949C5">
        <w:t>hese tests gave undesirable results due to the excessive force needed to trigger the FTIR effect. Although excessive force was</w:t>
      </w:r>
      <w:r w:rsidR="00F03DB5">
        <w:t xml:space="preserve"> still</w:t>
      </w:r>
      <w:r w:rsidRPr="00C949C5">
        <w:t xml:space="preserve"> needed to trigger the FTIR effect, there was less force needed to trigger the FTIR effect</w:t>
      </w:r>
      <w:r w:rsidR="00F03DB5">
        <w:t xml:space="preserve"> (in comparison to having no</w:t>
      </w:r>
      <w:r w:rsidR="00BD13F4" w:rsidRPr="00C949C5">
        <w:t xml:space="preserve"> compliant surface</w:t>
      </w:r>
      <w:r w:rsidR="00F03DB5">
        <w:t>)</w:t>
      </w:r>
      <w:r w:rsidRPr="00C949C5">
        <w:t>.</w:t>
      </w:r>
      <w:r w:rsidR="00BD13F4" w:rsidRPr="00C949C5">
        <w:t xml:space="preserve"> </w:t>
      </w:r>
      <w:r w:rsidRPr="00C949C5">
        <w:t xml:space="preserve"> </w:t>
      </w:r>
    </w:p>
    <w:p w14:paraId="132FBA9A" w14:textId="77777777" w:rsidR="005312CB" w:rsidRPr="00E103A5" w:rsidRDefault="00BE014B" w:rsidP="005312CB">
      <w:pPr>
        <w:rPr>
          <w:highlight w:val="yellow"/>
        </w:rPr>
      </w:pPr>
      <w:r w:rsidRPr="00C949C5">
        <w:t xml:space="preserve">Further tests were conducted to improve the responsiveness of the compliant surface. </w:t>
      </w:r>
      <w:r w:rsidR="00BD13F4" w:rsidRPr="00C949C5">
        <w:t>S</w:t>
      </w:r>
      <w:r w:rsidR="005312CB" w:rsidRPr="00C949C5">
        <w:t xml:space="preserve">ilicone </w:t>
      </w:r>
      <w:r w:rsidR="00BD13F4" w:rsidRPr="00C949C5">
        <w:t xml:space="preserve">was </w:t>
      </w:r>
      <w:r w:rsidRPr="00C949C5">
        <w:t xml:space="preserve">rolled onto the </w:t>
      </w:r>
      <w:r w:rsidR="00BD13F4" w:rsidRPr="00C949C5">
        <w:t>projection surface without being thinned</w:t>
      </w:r>
      <w:r w:rsidR="005312CB" w:rsidRPr="00C949C5">
        <w:t xml:space="preserve">. This test proved to give an unpleasant tactile feeling in comparison to the textured silicone. </w:t>
      </w:r>
      <w:r w:rsidRPr="00C949C5">
        <w:t>It also</w:t>
      </w:r>
      <w:r w:rsidR="005312CB" w:rsidRPr="00C949C5">
        <w:t xml:space="preserve"> gave the similar results to the thinned silicone method, requiring excessive force to trigger the FTIR effect. </w:t>
      </w:r>
      <w:r w:rsidR="00F25BBD">
        <w:t>This excessive force needed to interact with the surface would potentially lead to fatigue in the user's hands.</w:t>
      </w:r>
    </w:p>
    <w:p w14:paraId="291668DC" w14:textId="77777777" w:rsidR="005312CB" w:rsidRPr="0025285A" w:rsidRDefault="005312CB" w:rsidP="005312CB">
      <w:r w:rsidRPr="0025285A">
        <w:t xml:space="preserve">At this stage </w:t>
      </w:r>
      <w:r w:rsidR="00C949C5" w:rsidRPr="0025285A">
        <w:t>of</w:t>
      </w:r>
      <w:r w:rsidRPr="0025285A">
        <w:t xml:space="preserve"> the testing process, the silicone sealant product itself was replaced by aquarium grade silicone</w:t>
      </w:r>
      <w:r w:rsidR="00122968" w:rsidRPr="0025285A">
        <w:t xml:space="preserve">, containing </w:t>
      </w:r>
      <w:r w:rsidRPr="0025285A">
        <w:t xml:space="preserve">100% pure silicone. </w:t>
      </w:r>
      <w:r w:rsidR="00C949C5" w:rsidRPr="0025285A">
        <w:t xml:space="preserve">Similar tests were conducted </w:t>
      </w:r>
      <w:r w:rsidR="00030272" w:rsidRPr="0025285A">
        <w:t>with this product.</w:t>
      </w:r>
      <w:r w:rsidRPr="0025285A">
        <w:t xml:space="preserve"> There was not a noticeable difference between the aquarium grade silicone and the silicone sealant. </w:t>
      </w:r>
    </w:p>
    <w:p w14:paraId="5BC17B44" w14:textId="77777777" w:rsidR="005312CB" w:rsidRPr="00E103A5" w:rsidRDefault="005312CB" w:rsidP="005312CB">
      <w:pPr>
        <w:rPr>
          <w:highlight w:val="yellow"/>
        </w:rPr>
      </w:pPr>
      <w:r w:rsidRPr="00687AD2">
        <w:t xml:space="preserve">After many </w:t>
      </w:r>
      <w:r w:rsidR="0025285A" w:rsidRPr="00687AD2">
        <w:t xml:space="preserve">unsuccessful </w:t>
      </w:r>
      <w:r w:rsidRPr="00687AD2">
        <w:t xml:space="preserve">tests with silicone </w:t>
      </w:r>
      <w:r w:rsidR="0025285A" w:rsidRPr="00687AD2">
        <w:t>products</w:t>
      </w:r>
      <w:r w:rsidRPr="00687AD2">
        <w:t xml:space="preserve">, it was decided that another compliant surface overlay would </w:t>
      </w:r>
      <w:r w:rsidR="00F03DB5">
        <w:t>be required</w:t>
      </w:r>
      <w:r w:rsidRPr="00687AD2">
        <w:t>. An online</w:t>
      </w:r>
      <w:r w:rsidRPr="0025285A">
        <w:t xml:space="preserve"> resource</w:t>
      </w:r>
      <w:r w:rsidR="0025285A" w:rsidRPr="0025285A">
        <w:rPr>
          <w:rStyle w:val="FootnoteReference"/>
        </w:rPr>
        <w:footnoteReference w:id="3"/>
      </w:r>
      <w:r w:rsidRPr="0025285A">
        <w:t xml:space="preserve"> suggested a </w:t>
      </w:r>
      <w:r w:rsidR="0025285A">
        <w:t>product,</w:t>
      </w:r>
      <w:r w:rsidRPr="0025285A">
        <w:t xml:space="preserve"> "Fluid Film" acts </w:t>
      </w:r>
      <w:r w:rsidR="00030272" w:rsidRPr="0025285A">
        <w:t xml:space="preserve">well </w:t>
      </w:r>
      <w:r w:rsidRPr="0025285A">
        <w:t xml:space="preserve">as a suitable compliant surface. This product comes in an aerosol which can be sprayed directly onto a polycarbonate surface.  Fluid Film can then be smoothed out by rubbing it into the polycarbonate. The </w:t>
      </w:r>
      <w:r w:rsidRPr="00DB1E74">
        <w:t>produc</w:t>
      </w:r>
      <w:r w:rsidR="0025285A" w:rsidRPr="00DB1E74">
        <w:t>t produces</w:t>
      </w:r>
      <w:r w:rsidRPr="00DB1E74">
        <w:t xml:space="preserve"> a non-greasy layer which acts as a compliant surface. The </w:t>
      </w:r>
      <w:r w:rsidR="00DB1E74" w:rsidRPr="00DB1E74">
        <w:t>product</w:t>
      </w:r>
      <w:r w:rsidRPr="00DB1E74">
        <w:t xml:space="preserve"> lubricates the user's fingers when they come into </w:t>
      </w:r>
      <w:r w:rsidR="0025285A" w:rsidRPr="00DB1E74">
        <w:t>c</w:t>
      </w:r>
      <w:r w:rsidR="00DB1E74" w:rsidRPr="00DB1E74">
        <w:t xml:space="preserve">ontact with the screen, generating </w:t>
      </w:r>
      <w:r w:rsidR="00DB1E74">
        <w:t>IR</w:t>
      </w:r>
      <w:r w:rsidR="00DB1E74" w:rsidRPr="00DB1E74">
        <w:t xml:space="preserve"> </w:t>
      </w:r>
      <w:r w:rsidR="00DB1E74" w:rsidRPr="00B94C78">
        <w:t>blobs.</w:t>
      </w:r>
      <w:r w:rsidRPr="00B94C78">
        <w:t xml:space="preserve"> The projection material </w:t>
      </w:r>
      <w:r w:rsidR="00030272" w:rsidRPr="00B94C78">
        <w:t>was</w:t>
      </w:r>
      <w:r w:rsidRPr="00B94C78">
        <w:t xml:space="preserve"> applied below the polycarbonate sheet. </w:t>
      </w:r>
      <w:r w:rsidR="00B94C78" w:rsidRPr="00B94C78">
        <w:t>Some</w:t>
      </w:r>
      <w:r w:rsidRPr="00B94C78">
        <w:t xml:space="preserve"> projection materials are unusable for </w:t>
      </w:r>
      <w:r w:rsidRPr="00B94C78">
        <w:lastRenderedPageBreak/>
        <w:t xml:space="preserve">this type of set up. </w:t>
      </w:r>
      <w:r w:rsidR="00DB1E74" w:rsidRPr="00B94C78">
        <w:t xml:space="preserve">The </w:t>
      </w:r>
      <w:r w:rsidRPr="00B94C78">
        <w:t>Rosco projection material</w:t>
      </w:r>
      <w:r w:rsidRPr="00DB1E74">
        <w:t xml:space="preserve"> absorbs too much of the IR light for it to be used as a suitable projection material. </w:t>
      </w:r>
    </w:p>
    <w:p w14:paraId="28A2B426" w14:textId="77777777" w:rsidR="005312CB" w:rsidRPr="00E103A5" w:rsidRDefault="005312CB" w:rsidP="005312CB">
      <w:pPr>
        <w:rPr>
          <w:highlight w:val="yellow"/>
        </w:rPr>
      </w:pPr>
      <w:r w:rsidRPr="00DB1E74">
        <w:t>Although Fluid Film work</w:t>
      </w:r>
      <w:r w:rsidR="007365F9" w:rsidRPr="00DB1E74">
        <w:t>ed</w:t>
      </w:r>
      <w:r w:rsidRPr="00DB1E74">
        <w:t xml:space="preserve"> well as a compliant surface, </w:t>
      </w:r>
      <w:r w:rsidR="00DB1E74" w:rsidRPr="00DB1E74">
        <w:t xml:space="preserve">it </w:t>
      </w:r>
      <w:r w:rsidRPr="00DB1E74">
        <w:t>deteriorate</w:t>
      </w:r>
      <w:r w:rsidR="00C75E69">
        <w:t>d</w:t>
      </w:r>
      <w:r w:rsidRPr="00DB1E74">
        <w:t xml:space="preserve"> over time and need</w:t>
      </w:r>
      <w:r w:rsidR="00C75E69">
        <w:t>ed</w:t>
      </w:r>
      <w:r w:rsidRPr="00DB1E74">
        <w:t xml:space="preserve"> to be reapplied to the polycarbonate surface. When the compliant surface starts to deteriorate, the screen bec</w:t>
      </w:r>
      <w:r w:rsidR="00DB1E74" w:rsidRPr="00DB1E74">
        <w:t>omes less responsive</w:t>
      </w:r>
      <w:r w:rsidR="00DB1E74">
        <w:t xml:space="preserve">, making </w:t>
      </w:r>
      <w:r w:rsidR="00DB1E74" w:rsidRPr="00DB1E74">
        <w:t xml:space="preserve">it </w:t>
      </w:r>
      <w:r w:rsidRPr="00DB1E74">
        <w:t>undesirable for a compliant layer on most FTIR systems</w:t>
      </w:r>
      <w:r w:rsidR="00DB1E74">
        <w:t>.</w:t>
      </w:r>
    </w:p>
    <w:p w14:paraId="04E5E47C" w14:textId="77777777" w:rsidR="005312CB" w:rsidRDefault="005312CB" w:rsidP="00264E42">
      <w:r w:rsidRPr="00DB1E74">
        <w:t xml:space="preserve">After researching and testing various materials as compliant surfaces, it was clear that the compliant layer determines the overall sensitivity and usability of an FTIR </w:t>
      </w:r>
      <w:r w:rsidRPr="00264E42">
        <w:t>multitouch system</w:t>
      </w:r>
      <w:r w:rsidR="00264E42" w:rsidRPr="00264E42">
        <w:t>.</w:t>
      </w:r>
      <w:r w:rsidRPr="00264E42">
        <w:t xml:space="preserve"> Due to the complex nature of constructing </w:t>
      </w:r>
      <w:r w:rsidR="00264E42" w:rsidRPr="00264E42">
        <w:t>a responsive</w:t>
      </w:r>
      <w:r w:rsidRPr="00264E42">
        <w:t xml:space="preserve"> compliant surface, it was decided to </w:t>
      </w:r>
      <w:r w:rsidR="00264E42" w:rsidRPr="00264E42">
        <w:t>abandon the FTIR sensing method and use a different</w:t>
      </w:r>
      <w:r w:rsidR="007365F9" w:rsidRPr="00264E42">
        <w:t xml:space="preserve"> </w:t>
      </w:r>
      <w:r w:rsidRPr="00264E42">
        <w:t>sensing technique</w:t>
      </w:r>
      <w:r w:rsidR="00264E42" w:rsidRPr="00264E42">
        <w:t>. The d</w:t>
      </w:r>
      <w:r w:rsidRPr="00264E42">
        <w:t>iffuse illumination sensing technique</w:t>
      </w:r>
      <w:r w:rsidR="00264E42" w:rsidRPr="00264E42">
        <w:t xml:space="preserve"> was chosen as a suitable alternative</w:t>
      </w:r>
      <w:r w:rsidRPr="00264E42">
        <w:t>.</w:t>
      </w:r>
      <w:r w:rsidR="00245EA4" w:rsidRPr="00264E42">
        <w:t xml:space="preserve"> </w:t>
      </w:r>
    </w:p>
    <w:p w14:paraId="027B11E3" w14:textId="77777777" w:rsidR="00027592" w:rsidRDefault="00027592" w:rsidP="00027592">
      <w:pPr>
        <w:spacing w:line="276" w:lineRule="auto"/>
        <w:jc w:val="left"/>
        <w:rPr>
          <w:rStyle w:val="Strong"/>
        </w:rPr>
      </w:pPr>
      <w:bookmarkStart w:id="221" w:name="_Toc324751347"/>
    </w:p>
    <w:p w14:paraId="4669E4B7" w14:textId="77777777" w:rsidR="00DB1E74" w:rsidRDefault="00DB1E74">
      <w:pPr>
        <w:spacing w:line="276" w:lineRule="auto"/>
        <w:jc w:val="left"/>
        <w:rPr>
          <w:rStyle w:val="Strong"/>
        </w:rPr>
      </w:pPr>
      <w:r>
        <w:rPr>
          <w:rStyle w:val="Strong"/>
        </w:rPr>
        <w:br w:type="page"/>
      </w:r>
    </w:p>
    <w:p w14:paraId="6778239C" w14:textId="77777777" w:rsidR="005312CB" w:rsidRPr="00BE1133" w:rsidRDefault="005312CB" w:rsidP="00027592">
      <w:pPr>
        <w:spacing w:line="276" w:lineRule="auto"/>
        <w:jc w:val="left"/>
        <w:rPr>
          <w:rStyle w:val="Strong"/>
        </w:rPr>
      </w:pPr>
      <w:r w:rsidRPr="00BE1133">
        <w:rPr>
          <w:rStyle w:val="Strong"/>
        </w:rPr>
        <w:lastRenderedPageBreak/>
        <w:t>Diffuse Illumination Prototype</w:t>
      </w:r>
      <w:bookmarkEnd w:id="221"/>
    </w:p>
    <w:p w14:paraId="06FB146E" w14:textId="77777777" w:rsidR="005312CB" w:rsidRPr="00DB1E74" w:rsidRDefault="00FE1DA0" w:rsidP="005312CB">
      <w:pPr>
        <w:rPr>
          <w:highlight w:val="yellow"/>
        </w:rPr>
      </w:pPr>
      <w:r w:rsidRPr="00BE1133">
        <w:t>A s</w:t>
      </w:r>
      <w:r w:rsidR="005312CB" w:rsidRPr="00BE1133">
        <w:t xml:space="preserve">mall scale </w:t>
      </w:r>
      <w:r w:rsidRPr="00BE1133">
        <w:t xml:space="preserve">diffuse illumination </w:t>
      </w:r>
      <w:r w:rsidR="005312CB" w:rsidRPr="00BE1133">
        <w:t>prototype was constructed</w:t>
      </w:r>
      <w:r w:rsidRPr="00BE1133">
        <w:t xml:space="preserve"> to test the properties </w:t>
      </w:r>
      <w:r w:rsidR="00C3361B" w:rsidRPr="00BE1133">
        <w:t xml:space="preserve">and responsiveness </w:t>
      </w:r>
      <w:r w:rsidRPr="00BE1133">
        <w:t xml:space="preserve">of </w:t>
      </w:r>
      <w:r w:rsidR="00C3361B" w:rsidRPr="00BE1133">
        <w:t xml:space="preserve">a </w:t>
      </w:r>
      <w:r w:rsidRPr="00BE1133">
        <w:t xml:space="preserve">diffuse illumination touch </w:t>
      </w:r>
      <w:r w:rsidR="00C3361B" w:rsidRPr="00BE1133">
        <w:t>screen</w:t>
      </w:r>
      <w:r w:rsidR="005312CB" w:rsidRPr="00BE1133">
        <w:t xml:space="preserve">. The prototype consisted of a cardboard box with an infrared camera placed inside it. Eight IR LEDs were placed </w:t>
      </w:r>
      <w:r w:rsidR="00C75E69">
        <w:t>on the floor of</w:t>
      </w:r>
      <w:r w:rsidR="005312CB" w:rsidRPr="00BE1133">
        <w:t xml:space="preserve"> the box and were </w:t>
      </w:r>
      <w:r w:rsidR="00BE1133" w:rsidRPr="00BE1133">
        <w:t xml:space="preserve">directed </w:t>
      </w:r>
      <w:r w:rsidR="005312CB" w:rsidRPr="00BE1133">
        <w:t xml:space="preserve">upwards at the screen. Resting on top of the box was </w:t>
      </w:r>
      <w:r w:rsidR="005E5979" w:rsidRPr="00BE1133">
        <w:t>a sheet of polycarbonate</w:t>
      </w:r>
      <w:r w:rsidR="005312CB" w:rsidRPr="00BE1133">
        <w:t xml:space="preserve"> and Rosco projection material was placed directly on top of the polycarbonate; this is shown in Figure </w:t>
      </w:r>
      <w:r w:rsidR="00BE1133">
        <w:t>8</w:t>
      </w:r>
      <w:r w:rsidR="005312CB" w:rsidRPr="00BE1133">
        <w:t>. Th</w:t>
      </w:r>
      <w:r w:rsidR="00BF1AB9" w:rsidRPr="00BE1133">
        <w:t>e</w:t>
      </w:r>
      <w:r w:rsidR="005312CB" w:rsidRPr="00BE1133">
        <w:t xml:space="preserve"> prototype</w:t>
      </w:r>
      <w:r w:rsidR="00BF1AB9" w:rsidRPr="00BE1133">
        <w:t>'s touch sensing was tested but it was unsuccessful due to the Rosco projection material absorbing too much</w:t>
      </w:r>
      <w:r w:rsidR="00C75E69">
        <w:t xml:space="preserve"> of the</w:t>
      </w:r>
      <w:r w:rsidR="00BF1AB9" w:rsidRPr="00BE1133">
        <w:t xml:space="preserve"> IR light.</w:t>
      </w:r>
      <w:r w:rsidR="005312CB" w:rsidRPr="00BE1133">
        <w:t xml:space="preserve"> </w:t>
      </w:r>
      <w:r w:rsidR="00BF1AB9" w:rsidRPr="00BE1133">
        <w:t xml:space="preserve">Diffuse illumination touch screens require </w:t>
      </w:r>
      <w:r w:rsidR="00BF1AB9" w:rsidRPr="00A239C8">
        <w:t>projection screen to be</w:t>
      </w:r>
      <w:r w:rsidR="005312CB" w:rsidRPr="00A239C8">
        <w:t xml:space="preserve"> transparent enough to allow </w:t>
      </w:r>
      <w:r w:rsidR="00BE1133" w:rsidRPr="00A239C8">
        <w:t xml:space="preserve">some </w:t>
      </w:r>
      <w:r w:rsidR="005312CB" w:rsidRPr="00A239C8">
        <w:t xml:space="preserve">infrared light </w:t>
      </w:r>
      <w:r w:rsidR="00BE1133" w:rsidRPr="00A239C8">
        <w:t xml:space="preserve">to pass </w:t>
      </w:r>
      <w:r w:rsidR="005312CB" w:rsidRPr="00A239C8">
        <w:t>through the material</w:t>
      </w:r>
      <w:r w:rsidR="00BF1AB9" w:rsidRPr="00A239C8">
        <w:t xml:space="preserve">. The </w:t>
      </w:r>
      <w:r w:rsidR="00A239C8" w:rsidRPr="00A239C8">
        <w:t xml:space="preserve">projection </w:t>
      </w:r>
      <w:r w:rsidR="00BF1AB9" w:rsidRPr="00A239C8">
        <w:t xml:space="preserve">material </w:t>
      </w:r>
      <w:r w:rsidR="005312CB" w:rsidRPr="00A239C8">
        <w:t xml:space="preserve">must </w:t>
      </w:r>
      <w:r w:rsidR="00BF1AB9" w:rsidRPr="00A239C8">
        <w:t xml:space="preserve">also </w:t>
      </w:r>
      <w:r w:rsidR="005312CB" w:rsidRPr="00A239C8">
        <w:t>be opaque enough to provide a clear, projected image. Tracing paper was used as a substitute projection material</w:t>
      </w:r>
      <w:r w:rsidR="00705F73" w:rsidRPr="00DB1E74">
        <w:rPr>
          <w:highlight w:val="yellow"/>
        </w:rPr>
        <w:t xml:space="preserve"> </w:t>
      </w:r>
    </w:p>
    <w:p w14:paraId="694B83FE" w14:textId="77777777" w:rsidR="005312CB" w:rsidRPr="00BE1133" w:rsidRDefault="005312CB" w:rsidP="005312CB">
      <w:pPr>
        <w:keepNext/>
        <w:jc w:val="center"/>
      </w:pPr>
      <w:r w:rsidRPr="00BE1133">
        <w:rPr>
          <w:noProof/>
          <w:lang w:val="en-GB" w:eastAsia="en-GB"/>
        </w:rPr>
        <w:drawing>
          <wp:inline distT="0" distB="0" distL="0" distR="0" wp14:anchorId="73E32B61" wp14:editId="6D040DEA">
            <wp:extent cx="2203155" cy="1400182"/>
            <wp:effectExtent l="19050" t="0" r="6645" b="0"/>
            <wp:docPr id="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srcRect/>
                    <a:stretch>
                      <a:fillRect/>
                    </a:stretch>
                  </pic:blipFill>
                  <pic:spPr bwMode="auto">
                    <a:xfrm>
                      <a:off x="0" y="0"/>
                      <a:ext cx="2203275" cy="1400258"/>
                    </a:xfrm>
                    <a:prstGeom prst="rect">
                      <a:avLst/>
                    </a:prstGeom>
                    <a:noFill/>
                    <a:ln w="9525">
                      <a:noFill/>
                      <a:miter lim="800000"/>
                      <a:headEnd/>
                      <a:tailEnd/>
                    </a:ln>
                  </pic:spPr>
                </pic:pic>
              </a:graphicData>
            </a:graphic>
          </wp:inline>
        </w:drawing>
      </w:r>
    </w:p>
    <w:p w14:paraId="1113A4C8" w14:textId="77777777" w:rsidR="005312CB" w:rsidRPr="00BE1133" w:rsidRDefault="005312CB" w:rsidP="00027592">
      <w:pPr>
        <w:pStyle w:val="Caption"/>
        <w:jc w:val="center"/>
      </w:pPr>
      <w:bookmarkStart w:id="222" w:name="_Toc319524559"/>
      <w:r w:rsidRPr="00BE1133">
        <w:t>Figure</w:t>
      </w:r>
      <w:r w:rsidR="00BE1133" w:rsidRPr="00BE1133">
        <w:t xml:space="preserve"> 8:</w:t>
      </w:r>
      <w:r w:rsidRPr="00BE1133">
        <w:t xml:space="preserve"> Prototype DI</w:t>
      </w:r>
      <w:bookmarkEnd w:id="222"/>
      <w:r w:rsidR="009D61B0">
        <w:t xml:space="preserve"> System</w:t>
      </w:r>
    </w:p>
    <w:p w14:paraId="39A549A6" w14:textId="77777777" w:rsidR="00BA53EC" w:rsidRPr="00A239C8" w:rsidRDefault="005312CB" w:rsidP="005312CB">
      <w:r w:rsidRPr="00A239C8">
        <w:t xml:space="preserve">The most significant improvement with this sensing technique was that touch events could be triggered by zero force. After the success of the initial diffuse illumination prototype, </w:t>
      </w:r>
      <w:r w:rsidR="00BA53EC" w:rsidRPr="00A239C8">
        <w:t xml:space="preserve">the wooden frame used in the FTIR prototype was </w:t>
      </w:r>
      <w:r w:rsidR="007B66DE" w:rsidRPr="00A239C8">
        <w:t>modified</w:t>
      </w:r>
      <w:r w:rsidR="00BA53EC" w:rsidRPr="00A239C8">
        <w:t xml:space="preserve"> to support diffuse illumination touch sensing. </w:t>
      </w:r>
    </w:p>
    <w:p w14:paraId="1507399A" w14:textId="77777777" w:rsidR="005312CB" w:rsidRDefault="007B66DE" w:rsidP="005312CB">
      <w:r w:rsidRPr="00A239C8">
        <w:t xml:space="preserve">IR </w:t>
      </w:r>
      <w:r w:rsidR="005312CB" w:rsidRPr="00A239C8">
        <w:t xml:space="preserve">spotlights </w:t>
      </w:r>
      <w:r w:rsidRPr="00A239C8">
        <w:t xml:space="preserve">were </w:t>
      </w:r>
      <w:r w:rsidR="00A239C8" w:rsidRPr="00A239C8">
        <w:t xml:space="preserve">developed by </w:t>
      </w:r>
      <w:r w:rsidRPr="00A239C8">
        <w:t xml:space="preserve">created a bank of IR emitters. The spotlights were </w:t>
      </w:r>
      <w:r w:rsidR="005312CB" w:rsidRPr="00A239C8">
        <w:t>strategically positioned and aimed at different parts of the screen to achieve even illumination and even touch sensing</w:t>
      </w:r>
      <w:r w:rsidR="00312A69">
        <w:t>; this is presented in Figure 9</w:t>
      </w:r>
      <w:r w:rsidR="005312CB" w:rsidRPr="00A239C8">
        <w:t xml:space="preserve">. </w:t>
      </w:r>
      <w:r w:rsidRPr="00A239C8">
        <w:t>T</w:t>
      </w:r>
      <w:r w:rsidR="005312CB" w:rsidRPr="00A239C8">
        <w:t xml:space="preserve">he software was </w:t>
      </w:r>
      <w:r w:rsidRPr="00A239C8">
        <w:t xml:space="preserve">then </w:t>
      </w:r>
      <w:r w:rsidR="005312CB" w:rsidRPr="00A239C8">
        <w:t xml:space="preserve">adjusted </w:t>
      </w:r>
      <w:r w:rsidRPr="00A239C8">
        <w:t xml:space="preserve">and recalibrated </w:t>
      </w:r>
      <w:r w:rsidR="005312CB" w:rsidRPr="00A239C8">
        <w:t>for optimal touch detection</w:t>
      </w:r>
      <w:r w:rsidR="00312A69">
        <w:t>.</w:t>
      </w:r>
      <w:r w:rsidR="005312CB" w:rsidRPr="00A239C8">
        <w:t xml:space="preserve"> </w:t>
      </w:r>
    </w:p>
    <w:p w14:paraId="513989AF" w14:textId="77777777" w:rsidR="009D61B0" w:rsidRDefault="00312A69" w:rsidP="009D61B0">
      <w:pPr>
        <w:jc w:val="center"/>
      </w:pPr>
      <w:r>
        <w:rPr>
          <w:noProof/>
          <w:lang w:val="en-GB" w:eastAsia="en-GB"/>
        </w:rPr>
        <w:lastRenderedPageBreak/>
        <w:drawing>
          <wp:inline distT="0" distB="0" distL="0" distR="0" wp14:anchorId="4F96B694" wp14:editId="63E72D3F">
            <wp:extent cx="2936801" cy="2343605"/>
            <wp:effectExtent l="19050" t="0" r="0" b="0"/>
            <wp:docPr id="9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6" cstate="print"/>
                    <a:srcRect/>
                    <a:stretch>
                      <a:fillRect/>
                    </a:stretch>
                  </pic:blipFill>
                  <pic:spPr bwMode="auto">
                    <a:xfrm>
                      <a:off x="0" y="0"/>
                      <a:ext cx="2939181" cy="2345505"/>
                    </a:xfrm>
                    <a:prstGeom prst="rect">
                      <a:avLst/>
                    </a:prstGeom>
                    <a:noFill/>
                    <a:ln w="9525">
                      <a:noFill/>
                      <a:miter lim="800000"/>
                      <a:headEnd/>
                      <a:tailEnd/>
                    </a:ln>
                  </pic:spPr>
                </pic:pic>
              </a:graphicData>
            </a:graphic>
          </wp:inline>
        </w:drawing>
      </w:r>
    </w:p>
    <w:p w14:paraId="2763D604" w14:textId="77777777" w:rsidR="00312A69" w:rsidRPr="00A239C8" w:rsidRDefault="00312A69" w:rsidP="00312A69">
      <w:pPr>
        <w:pStyle w:val="Caption"/>
        <w:jc w:val="center"/>
      </w:pPr>
      <w:r>
        <w:t>Figure 9: IR Spotlight Placement</w:t>
      </w:r>
    </w:p>
    <w:p w14:paraId="3C163052" w14:textId="77777777" w:rsidR="005312CB" w:rsidRPr="00DB1E74" w:rsidRDefault="00A239C8" w:rsidP="005312CB">
      <w:pPr>
        <w:rPr>
          <w:noProof/>
          <w:highlight w:val="yellow"/>
          <w:lang w:eastAsia="en-IE"/>
        </w:rPr>
      </w:pPr>
      <w:r w:rsidRPr="009107F2">
        <w:t xml:space="preserve">Tracing paper was used for projection material. </w:t>
      </w:r>
      <w:r w:rsidR="005312CB" w:rsidRPr="009107F2">
        <w:t>Fixing the tracing paper to the screen was done with double sided tape. This solution was satisfactory for short periods of time. The sheet would need to be reapplied every day before use</w:t>
      </w:r>
      <w:r w:rsidR="009107F2">
        <w:t xml:space="preserve">, </w:t>
      </w:r>
      <w:r w:rsidR="005312CB" w:rsidRPr="009107F2">
        <w:t xml:space="preserve">due to </w:t>
      </w:r>
      <w:r w:rsidR="009107F2" w:rsidRPr="009107F2">
        <w:t xml:space="preserve">it </w:t>
      </w:r>
      <w:r w:rsidR="005312CB" w:rsidRPr="009107F2">
        <w:t>sag</w:t>
      </w:r>
      <w:r w:rsidR="009107F2" w:rsidRPr="009107F2">
        <w:t>ging</w:t>
      </w:r>
      <w:r w:rsidR="005312CB" w:rsidRPr="009107F2">
        <w:t xml:space="preserve"> in the centre</w:t>
      </w:r>
      <w:r w:rsidR="009107F2" w:rsidRPr="009107F2">
        <w:t>.</w:t>
      </w:r>
      <w:r w:rsidR="005312CB" w:rsidRPr="009107F2">
        <w:t xml:space="preserve"> The sagging of the tracing paper gave undesirable results; it caused the projected image to distort</w:t>
      </w:r>
      <w:r w:rsidR="009107F2">
        <w:t>. The sagging also affected th</w:t>
      </w:r>
      <w:r w:rsidR="009107F2" w:rsidRPr="009107F2">
        <w:t xml:space="preserve">e </w:t>
      </w:r>
      <w:r w:rsidR="005312CB" w:rsidRPr="009107F2">
        <w:t>sensitivity of the touch sensing, causing poor touch recognition.</w:t>
      </w:r>
      <w:r w:rsidR="005312CB" w:rsidRPr="009107F2">
        <w:rPr>
          <w:noProof/>
          <w:lang w:eastAsia="en-IE"/>
        </w:rPr>
        <w:t xml:space="preserve"> </w:t>
      </w:r>
    </w:p>
    <w:p w14:paraId="3A487D9A" w14:textId="77777777" w:rsidR="005312CB" w:rsidRPr="009107F2" w:rsidRDefault="009107F2" w:rsidP="005312CB">
      <w:pPr>
        <w:rPr>
          <w:noProof/>
          <w:lang w:eastAsia="en-IE"/>
        </w:rPr>
      </w:pPr>
      <w:r w:rsidRPr="009107F2">
        <w:rPr>
          <w:noProof/>
          <w:lang w:eastAsia="en-IE"/>
        </w:rPr>
        <w:t>Glass Static</w:t>
      </w:r>
      <w:r>
        <w:rPr>
          <w:noProof/>
          <w:lang w:eastAsia="en-IE"/>
        </w:rPr>
        <w:t>, a product</w:t>
      </w:r>
      <w:r w:rsidRPr="009107F2">
        <w:rPr>
          <w:noProof/>
          <w:lang w:eastAsia="en-IE"/>
        </w:rPr>
        <w:t xml:space="preserve"> by </w:t>
      </w:r>
      <w:r w:rsidRPr="00C75E69">
        <w:rPr>
          <w:b/>
          <w:i/>
          <w:noProof/>
          <w:lang w:eastAsia="en-IE"/>
        </w:rPr>
        <w:t>d-c-fix</w:t>
      </w:r>
      <w:r w:rsidRPr="009107F2">
        <w:rPr>
          <w:noProof/>
          <w:lang w:eastAsia="en-IE"/>
        </w:rPr>
        <w:t xml:space="preserve"> was </w:t>
      </w:r>
      <w:r>
        <w:rPr>
          <w:noProof/>
          <w:lang w:eastAsia="en-IE"/>
        </w:rPr>
        <w:t>used as an</w:t>
      </w:r>
      <w:r w:rsidRPr="009107F2">
        <w:rPr>
          <w:noProof/>
          <w:lang w:eastAsia="en-IE"/>
        </w:rPr>
        <w:t xml:space="preserve"> </w:t>
      </w:r>
      <w:r w:rsidR="005312CB" w:rsidRPr="009107F2">
        <w:rPr>
          <w:noProof/>
          <w:lang w:eastAsia="en-IE"/>
        </w:rPr>
        <w:t xml:space="preserve">alternative </w:t>
      </w:r>
      <w:r w:rsidR="00C75E69">
        <w:rPr>
          <w:noProof/>
          <w:lang w:eastAsia="en-IE"/>
        </w:rPr>
        <w:t>to the</w:t>
      </w:r>
      <w:r w:rsidR="005312CB" w:rsidRPr="009107F2">
        <w:rPr>
          <w:noProof/>
          <w:lang w:eastAsia="en-IE"/>
        </w:rPr>
        <w:t xml:space="preserve"> tra</w:t>
      </w:r>
      <w:r w:rsidR="00AA5747" w:rsidRPr="009107F2">
        <w:rPr>
          <w:noProof/>
          <w:lang w:eastAsia="en-IE"/>
        </w:rPr>
        <w:t>cing paper</w:t>
      </w:r>
      <w:r w:rsidRPr="009107F2">
        <w:rPr>
          <w:noProof/>
          <w:lang w:eastAsia="en-IE"/>
        </w:rPr>
        <w:t>. The material is a white, semi transparent film made for providing extra privacy to windows. The film is held on to a surface by static electricity. This material was tested as projection material</w:t>
      </w:r>
      <w:r w:rsidR="005312CB" w:rsidRPr="009107F2">
        <w:rPr>
          <w:noProof/>
          <w:lang w:eastAsia="en-IE"/>
        </w:rPr>
        <w:t>.</w:t>
      </w:r>
      <w:r>
        <w:rPr>
          <w:noProof/>
          <w:lang w:eastAsia="en-IE"/>
        </w:rPr>
        <w:t xml:space="preserve"> It gave reasonable </w:t>
      </w:r>
      <w:r w:rsidR="007D4ED1">
        <w:rPr>
          <w:noProof/>
          <w:lang w:eastAsia="en-IE"/>
        </w:rPr>
        <w:t>projection results but a</w:t>
      </w:r>
      <w:r w:rsidR="00C75E69">
        <w:rPr>
          <w:noProof/>
          <w:lang w:eastAsia="en-IE"/>
        </w:rPr>
        <w:t xml:space="preserve"> visible</w:t>
      </w:r>
      <w:r w:rsidR="007D4ED1">
        <w:rPr>
          <w:noProof/>
          <w:lang w:eastAsia="en-IE"/>
        </w:rPr>
        <w:t xml:space="preserve"> hotspot </w:t>
      </w:r>
      <w:r w:rsidR="00C75E69">
        <w:rPr>
          <w:noProof/>
          <w:lang w:eastAsia="en-IE"/>
        </w:rPr>
        <w:t xml:space="preserve">was </w:t>
      </w:r>
      <w:r w:rsidR="007D4ED1">
        <w:rPr>
          <w:noProof/>
          <w:lang w:eastAsia="en-IE"/>
        </w:rPr>
        <w:t xml:space="preserve">present </w:t>
      </w:r>
      <w:r w:rsidR="00C75E69">
        <w:rPr>
          <w:noProof/>
          <w:lang w:eastAsia="en-IE"/>
        </w:rPr>
        <w:t xml:space="preserve">when the system was run </w:t>
      </w:r>
      <w:r w:rsidR="007D4ED1">
        <w:rPr>
          <w:noProof/>
          <w:lang w:eastAsia="en-IE"/>
        </w:rPr>
        <w:t>from the projector</w:t>
      </w:r>
      <w:r w:rsidR="00312A69">
        <w:rPr>
          <w:noProof/>
          <w:lang w:eastAsia="en-IE"/>
        </w:rPr>
        <w:t>; this can be seen in Figure 10</w:t>
      </w:r>
      <w:r w:rsidR="007D4ED1">
        <w:rPr>
          <w:noProof/>
          <w:lang w:eastAsia="en-IE"/>
        </w:rPr>
        <w:t>.</w:t>
      </w:r>
      <w:r w:rsidR="005312CB" w:rsidRPr="009107F2">
        <w:rPr>
          <w:noProof/>
          <w:lang w:eastAsia="en-IE"/>
        </w:rPr>
        <w:t xml:space="preserve"> This film was applied to the underside of the sheet of polycarbonate. Projection gave satisfactory </w:t>
      </w:r>
      <w:r w:rsidR="007D4ED1">
        <w:rPr>
          <w:noProof/>
          <w:lang w:eastAsia="en-IE"/>
        </w:rPr>
        <w:t xml:space="preserve">touch sensing </w:t>
      </w:r>
      <w:r w:rsidR="005312CB" w:rsidRPr="009107F2">
        <w:rPr>
          <w:noProof/>
          <w:lang w:eastAsia="en-IE"/>
        </w:rPr>
        <w:t xml:space="preserve">results </w:t>
      </w:r>
      <w:r w:rsidR="00FF3E22" w:rsidRPr="009107F2">
        <w:rPr>
          <w:noProof/>
          <w:lang w:eastAsia="en-IE"/>
        </w:rPr>
        <w:t xml:space="preserve">but </w:t>
      </w:r>
      <w:r w:rsidR="005312CB" w:rsidRPr="009107F2">
        <w:rPr>
          <w:noProof/>
          <w:lang w:eastAsia="en-IE"/>
        </w:rPr>
        <w:t>after approximately 36 hours of applying the f</w:t>
      </w:r>
      <w:r w:rsidRPr="009107F2">
        <w:rPr>
          <w:noProof/>
          <w:lang w:eastAsia="en-IE"/>
        </w:rPr>
        <w:t>ilm, it would start to loss the</w:t>
      </w:r>
      <w:r w:rsidR="005312CB" w:rsidRPr="009107F2">
        <w:rPr>
          <w:noProof/>
          <w:lang w:eastAsia="en-IE"/>
        </w:rPr>
        <w:t xml:space="preserve"> static bond with the polycarbonate sheet</w:t>
      </w:r>
      <w:r>
        <w:rPr>
          <w:noProof/>
          <w:lang w:eastAsia="en-IE"/>
        </w:rPr>
        <w:t>. The material would</w:t>
      </w:r>
      <w:r w:rsidR="005312CB" w:rsidRPr="009107F2">
        <w:rPr>
          <w:noProof/>
          <w:lang w:eastAsia="en-IE"/>
        </w:rPr>
        <w:t xml:space="preserve"> start to sag in various areas of the screen. This sagging resulted in the projected image getting distorted and </w:t>
      </w:r>
      <w:r w:rsidR="007D4ED1">
        <w:rPr>
          <w:noProof/>
          <w:lang w:eastAsia="en-IE"/>
        </w:rPr>
        <w:t xml:space="preserve">the </w:t>
      </w:r>
      <w:r w:rsidR="005312CB" w:rsidRPr="009107F2">
        <w:rPr>
          <w:noProof/>
          <w:lang w:eastAsia="en-IE"/>
        </w:rPr>
        <w:t>touch sensing</w:t>
      </w:r>
      <w:r w:rsidR="007D4ED1">
        <w:rPr>
          <w:noProof/>
          <w:lang w:eastAsia="en-IE"/>
        </w:rPr>
        <w:t xml:space="preserve"> would be less responsive</w:t>
      </w:r>
      <w:r w:rsidR="005312CB" w:rsidRPr="009107F2">
        <w:rPr>
          <w:noProof/>
          <w:lang w:eastAsia="en-IE"/>
        </w:rPr>
        <w:t>.</w:t>
      </w:r>
      <w:r w:rsidR="00830BB0" w:rsidRPr="009107F2">
        <w:rPr>
          <w:noProof/>
          <w:lang w:eastAsia="en-IE"/>
        </w:rPr>
        <w:t xml:space="preserve"> </w:t>
      </w:r>
    </w:p>
    <w:p w14:paraId="0A073F2F" w14:textId="77777777" w:rsidR="005312CB" w:rsidRPr="009107F2" w:rsidRDefault="005312CB" w:rsidP="005312CB">
      <w:pPr>
        <w:keepNext/>
        <w:jc w:val="center"/>
      </w:pPr>
      <w:r w:rsidRPr="009107F2">
        <w:rPr>
          <w:noProof/>
          <w:lang w:val="en-GB" w:eastAsia="en-GB"/>
        </w:rPr>
        <w:lastRenderedPageBreak/>
        <w:drawing>
          <wp:inline distT="0" distB="0" distL="0" distR="0" wp14:anchorId="36BFAFCA" wp14:editId="72C7B36B">
            <wp:extent cx="3519862" cy="1782000"/>
            <wp:effectExtent l="19050" t="0" r="4388" b="0"/>
            <wp:docPr id="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cstate="print"/>
                    <a:srcRect/>
                    <a:stretch>
                      <a:fillRect/>
                    </a:stretch>
                  </pic:blipFill>
                  <pic:spPr bwMode="auto">
                    <a:xfrm>
                      <a:off x="0" y="0"/>
                      <a:ext cx="3519862" cy="1782000"/>
                    </a:xfrm>
                    <a:prstGeom prst="rect">
                      <a:avLst/>
                    </a:prstGeom>
                    <a:noFill/>
                    <a:ln w="9525">
                      <a:noFill/>
                      <a:miter lim="800000"/>
                      <a:headEnd/>
                      <a:tailEnd/>
                    </a:ln>
                  </pic:spPr>
                </pic:pic>
              </a:graphicData>
            </a:graphic>
          </wp:inline>
        </w:drawing>
      </w:r>
    </w:p>
    <w:p w14:paraId="530FB76E" w14:textId="77777777" w:rsidR="00C75E69" w:rsidRDefault="00C75E69" w:rsidP="005312CB">
      <w:pPr>
        <w:pStyle w:val="Caption"/>
        <w:jc w:val="center"/>
      </w:pPr>
      <w:bookmarkStart w:id="223" w:name="_Toc319524562"/>
      <w:bookmarkStart w:id="224" w:name="_Toc327168873"/>
      <w:r>
        <w:t>Figure 10: d-c-fix Film</w:t>
      </w:r>
    </w:p>
    <w:bookmarkEnd w:id="223"/>
    <w:bookmarkEnd w:id="224"/>
    <w:p w14:paraId="1CFCCA22" w14:textId="77777777" w:rsidR="005312CB" w:rsidRPr="007D4ED1" w:rsidRDefault="005312CB" w:rsidP="005312CB">
      <w:r w:rsidRPr="007D4ED1">
        <w:t xml:space="preserve">A solution to the sagging </w:t>
      </w:r>
      <w:r w:rsidR="007D4ED1" w:rsidRPr="007D4ED1">
        <w:t>problem with</w:t>
      </w:r>
      <w:r w:rsidRPr="007D4ED1">
        <w:t xml:space="preserve"> the d-c-fix film and tracing paper problems was to apply a material permanently to the polycarbonate sheet</w:t>
      </w:r>
      <w:r w:rsidR="009F749C" w:rsidRPr="007D4ED1">
        <w:t>.</w:t>
      </w:r>
      <w:r w:rsidRPr="007D4ED1">
        <w:t xml:space="preserve"> </w:t>
      </w:r>
      <w:r w:rsidR="009F749C" w:rsidRPr="00C75E69">
        <w:rPr>
          <w:i/>
        </w:rPr>
        <w:t>Humbrol</w:t>
      </w:r>
      <w:r w:rsidR="009F749C" w:rsidRPr="007D4ED1">
        <w:t xml:space="preserve"> </w:t>
      </w:r>
      <w:r w:rsidR="009F749C" w:rsidRPr="00C75E69">
        <w:rPr>
          <w:i/>
        </w:rPr>
        <w:t>Glass Etch</w:t>
      </w:r>
      <w:r w:rsidR="009F749C" w:rsidRPr="007D4ED1">
        <w:t>, an aerosol product for adding a frosted glass finish to a clear surface was tested. The aerosol substitute was tested which</w:t>
      </w:r>
      <w:r w:rsidRPr="007D4ED1">
        <w:t xml:space="preserve"> was tested on a small piece of polycarbonate. The aerosol was sprayed onto the polycarbonate in layers. After 12 layers of this product being sprayed onto the polycarbonate, it gave a white matt finish on the polycarbonate. This was tested for both touch sensing and for projection quality. It responded reasonably well to touch events and the projected image appeared clear with good contrast and colour range.  Unfortunately, due to supplier issues, it was not possible to purchase more of this product. As a substitute, another similar product was purchased to produce a frosted glass finish on either glass or plastics. </w:t>
      </w:r>
      <w:r w:rsidRPr="00C75E69">
        <w:rPr>
          <w:i/>
        </w:rPr>
        <w:t xml:space="preserve">Rust-oleum Frosted Glass </w:t>
      </w:r>
      <w:r w:rsidRPr="007D4ED1">
        <w:t xml:space="preserve">was a substitute product to replace </w:t>
      </w:r>
      <w:r w:rsidRPr="00C75E69">
        <w:rPr>
          <w:i/>
        </w:rPr>
        <w:t>Humbrol Glass Etch</w:t>
      </w:r>
      <w:r w:rsidRPr="007D4ED1">
        <w:t>. The substitute product was applied to a large sheet of polycarbonate. This was applied in layer upon layer. After approximately 20 layers of this product being</w:t>
      </w:r>
      <w:r w:rsidR="00C75E69">
        <w:t xml:space="preserve"> applied</w:t>
      </w:r>
      <w:r w:rsidRPr="007D4ED1">
        <w:t>,</w:t>
      </w:r>
      <w:r w:rsidR="007D4ED1" w:rsidRPr="007D4ED1">
        <w:t xml:space="preserve"> it </w:t>
      </w:r>
      <w:r w:rsidR="00C75E69">
        <w:t xml:space="preserve">still produced </w:t>
      </w:r>
      <w:r w:rsidR="007D4ED1" w:rsidRPr="007D4ED1">
        <w:t>poor</w:t>
      </w:r>
      <w:r w:rsidRPr="007D4ED1">
        <w:t xml:space="preserve"> results. The aerosol started to leave a grainy residue on the screen; also the residue was still transparent, making it unsuitable for a projection screen. </w:t>
      </w:r>
    </w:p>
    <w:tbl>
      <w:tblPr>
        <w:tblW w:w="0" w:type="auto"/>
        <w:tblLook w:val="04A0" w:firstRow="1" w:lastRow="0" w:firstColumn="1" w:lastColumn="0" w:noHBand="0" w:noVBand="1"/>
      </w:tblPr>
      <w:tblGrid>
        <w:gridCol w:w="4338"/>
        <w:gridCol w:w="4337"/>
      </w:tblGrid>
      <w:tr w:rsidR="005312CB" w:rsidRPr="007D4ED1" w14:paraId="29888C45" w14:textId="77777777" w:rsidTr="00603FF5">
        <w:tc>
          <w:tcPr>
            <w:tcW w:w="4621" w:type="dxa"/>
          </w:tcPr>
          <w:p w14:paraId="28E345A8" w14:textId="77777777" w:rsidR="005312CB" w:rsidRPr="007D4ED1" w:rsidRDefault="005312CB" w:rsidP="00603FF5">
            <w:pPr>
              <w:keepNext/>
              <w:jc w:val="center"/>
            </w:pPr>
            <w:r w:rsidRPr="007D4ED1">
              <w:rPr>
                <w:noProof/>
                <w:lang w:val="en-GB" w:eastAsia="en-GB"/>
              </w:rPr>
              <w:drawing>
                <wp:inline distT="0" distB="0" distL="0" distR="0" wp14:anchorId="723B044F" wp14:editId="5D212F07">
                  <wp:extent cx="484675" cy="1364909"/>
                  <wp:effectExtent l="19050" t="0" r="0" b="0"/>
                  <wp:docPr id="1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srcRect/>
                          <a:stretch>
                            <a:fillRect/>
                          </a:stretch>
                        </pic:blipFill>
                        <pic:spPr bwMode="auto">
                          <a:xfrm>
                            <a:off x="0" y="0"/>
                            <a:ext cx="486444" cy="1369892"/>
                          </a:xfrm>
                          <a:prstGeom prst="rect">
                            <a:avLst/>
                          </a:prstGeom>
                          <a:noFill/>
                          <a:ln w="9525">
                            <a:noFill/>
                            <a:miter lim="800000"/>
                            <a:headEnd/>
                            <a:tailEnd/>
                          </a:ln>
                        </pic:spPr>
                      </pic:pic>
                    </a:graphicData>
                  </a:graphic>
                </wp:inline>
              </w:drawing>
            </w:r>
          </w:p>
          <w:p w14:paraId="31F40690" w14:textId="77777777" w:rsidR="005312CB" w:rsidRPr="007D4ED1" w:rsidRDefault="005312CB" w:rsidP="007D4ED1">
            <w:pPr>
              <w:keepNext/>
              <w:jc w:val="center"/>
            </w:pPr>
            <w:r w:rsidRPr="007D4ED1">
              <w:t xml:space="preserve"> (a) </w:t>
            </w:r>
            <w:r w:rsidR="007D4ED1" w:rsidRPr="007D4ED1">
              <w:t>Humbrol Glass Etch</w:t>
            </w:r>
          </w:p>
        </w:tc>
        <w:tc>
          <w:tcPr>
            <w:tcW w:w="4621" w:type="dxa"/>
          </w:tcPr>
          <w:p w14:paraId="79AC958E" w14:textId="77777777" w:rsidR="005312CB" w:rsidRPr="007D4ED1" w:rsidRDefault="005312CB" w:rsidP="00603FF5">
            <w:pPr>
              <w:keepNext/>
              <w:jc w:val="center"/>
            </w:pPr>
            <w:r w:rsidRPr="007D4ED1">
              <w:rPr>
                <w:noProof/>
                <w:lang w:val="en-GB" w:eastAsia="en-GB"/>
              </w:rPr>
              <w:drawing>
                <wp:inline distT="0" distB="0" distL="0" distR="0" wp14:anchorId="5D1601C6" wp14:editId="304EE7CA">
                  <wp:extent cx="522166" cy="1364400"/>
                  <wp:effectExtent l="19050" t="0" r="0" b="0"/>
                  <wp:docPr id="1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cstate="print"/>
                          <a:srcRect/>
                          <a:stretch>
                            <a:fillRect/>
                          </a:stretch>
                        </pic:blipFill>
                        <pic:spPr bwMode="auto">
                          <a:xfrm>
                            <a:off x="0" y="0"/>
                            <a:ext cx="522166" cy="1364400"/>
                          </a:xfrm>
                          <a:prstGeom prst="rect">
                            <a:avLst/>
                          </a:prstGeom>
                          <a:noFill/>
                          <a:ln w="9525">
                            <a:noFill/>
                            <a:miter lim="800000"/>
                            <a:headEnd/>
                            <a:tailEnd/>
                          </a:ln>
                        </pic:spPr>
                      </pic:pic>
                    </a:graphicData>
                  </a:graphic>
                </wp:inline>
              </w:drawing>
            </w:r>
          </w:p>
          <w:p w14:paraId="6CF26138" w14:textId="77777777" w:rsidR="005312CB" w:rsidRPr="007D4ED1" w:rsidRDefault="005312CB" w:rsidP="007D4ED1">
            <w:pPr>
              <w:keepNext/>
              <w:jc w:val="center"/>
            </w:pPr>
            <w:r w:rsidRPr="007D4ED1">
              <w:t xml:space="preserve">(b) </w:t>
            </w:r>
            <w:r w:rsidR="007D4ED1" w:rsidRPr="007D4ED1">
              <w:t>Rust-oleum Frosted Glass</w:t>
            </w:r>
          </w:p>
        </w:tc>
      </w:tr>
    </w:tbl>
    <w:p w14:paraId="7679EE55" w14:textId="77777777" w:rsidR="005312CB" w:rsidRPr="007D4ED1" w:rsidRDefault="00C75E69" w:rsidP="00772589">
      <w:pPr>
        <w:pStyle w:val="Caption"/>
        <w:jc w:val="center"/>
      </w:pPr>
      <w:bookmarkStart w:id="225" w:name="_Toc319524563"/>
      <w:bookmarkStart w:id="226" w:name="_Toc327168874"/>
      <w:r>
        <w:t>Figure 11: Frosted Glass Aerosols</w:t>
      </w:r>
      <w:bookmarkEnd w:id="225"/>
      <w:bookmarkEnd w:id="226"/>
    </w:p>
    <w:p w14:paraId="3EB926B8" w14:textId="77777777" w:rsidR="005312CB" w:rsidRPr="00DB1E74" w:rsidRDefault="007D4ED1" w:rsidP="005312CB">
      <w:pPr>
        <w:rPr>
          <w:highlight w:val="yellow"/>
        </w:rPr>
      </w:pPr>
      <w:r w:rsidRPr="007D4ED1">
        <w:lastRenderedPageBreak/>
        <w:t xml:space="preserve">An alternative to applying the aerosols was to get a frosted glass finish applied to the polycarbonate through sandblasting. </w:t>
      </w:r>
      <w:r w:rsidR="005312CB" w:rsidRPr="007D4ED1">
        <w:t>The</w:t>
      </w:r>
      <w:r w:rsidRPr="007D4ED1">
        <w:t xml:space="preserve"> polycarbonate was sandblasted by a glass decorating company. The sandblasted polycarbonate gave </w:t>
      </w:r>
      <w:r w:rsidR="005312CB" w:rsidRPr="007D4ED1">
        <w:t>good results for touch detection</w:t>
      </w:r>
      <w:r w:rsidRPr="007D4ED1">
        <w:t>.</w:t>
      </w:r>
      <w:r w:rsidR="005312CB" w:rsidRPr="007D4ED1">
        <w:t xml:space="preserve"> Although this acted well for touch detection, it gave poor results for when it was used as a projection </w:t>
      </w:r>
      <w:r w:rsidR="00C75E69">
        <w:t xml:space="preserve">screen. There was a significant </w:t>
      </w:r>
      <w:r w:rsidR="001E13CA" w:rsidRPr="001E13CA">
        <w:t>hot</w:t>
      </w:r>
      <w:r w:rsidR="005312CB" w:rsidRPr="001E13CA">
        <w:t xml:space="preserve">spot </w:t>
      </w:r>
      <w:r w:rsidR="001E13CA" w:rsidRPr="001E13CA">
        <w:t xml:space="preserve">present in the centre </w:t>
      </w:r>
      <w:r w:rsidR="005312CB" w:rsidRPr="001E13CA">
        <w:t xml:space="preserve">of the projected image but the outer area of the projected image had </w:t>
      </w:r>
      <w:r w:rsidR="00C75E69">
        <w:t>limited</w:t>
      </w:r>
      <w:r w:rsidR="005312CB" w:rsidRPr="001E13CA">
        <w:t xml:space="preserve"> brightness and poor contrast; this can be seen in Figure </w:t>
      </w:r>
      <w:r w:rsidR="001E13CA" w:rsidRPr="001E13CA">
        <w:t>1</w:t>
      </w:r>
      <w:r w:rsidR="00312A69">
        <w:t>2</w:t>
      </w:r>
      <w:r w:rsidR="005312CB" w:rsidRPr="001E13CA">
        <w:t xml:space="preserve">. </w:t>
      </w:r>
    </w:p>
    <w:p w14:paraId="600F33CA" w14:textId="77777777" w:rsidR="005312CB" w:rsidRPr="001E13CA" w:rsidRDefault="005312CB" w:rsidP="005312CB">
      <w:pPr>
        <w:keepNext/>
        <w:spacing w:after="0"/>
        <w:jc w:val="center"/>
      </w:pPr>
      <w:r w:rsidRPr="001E13CA">
        <w:rPr>
          <w:noProof/>
          <w:lang w:val="en-GB" w:eastAsia="en-GB"/>
        </w:rPr>
        <w:drawing>
          <wp:inline distT="0" distB="0" distL="0" distR="0" wp14:anchorId="5E1F0892" wp14:editId="6798C139">
            <wp:extent cx="3466735" cy="1782000"/>
            <wp:effectExtent l="19050" t="0" r="365" b="0"/>
            <wp:docPr id="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srcRect/>
                    <a:stretch>
                      <a:fillRect/>
                    </a:stretch>
                  </pic:blipFill>
                  <pic:spPr bwMode="auto">
                    <a:xfrm>
                      <a:off x="0" y="0"/>
                      <a:ext cx="3466735" cy="1782000"/>
                    </a:xfrm>
                    <a:prstGeom prst="rect">
                      <a:avLst/>
                    </a:prstGeom>
                    <a:noFill/>
                    <a:ln w="9525">
                      <a:noFill/>
                      <a:miter lim="800000"/>
                      <a:headEnd/>
                      <a:tailEnd/>
                    </a:ln>
                  </pic:spPr>
                </pic:pic>
              </a:graphicData>
            </a:graphic>
          </wp:inline>
        </w:drawing>
      </w:r>
    </w:p>
    <w:p w14:paraId="4242A925" w14:textId="77777777" w:rsidR="005312CB" w:rsidRPr="001E13CA" w:rsidRDefault="005312CB" w:rsidP="005312CB">
      <w:pPr>
        <w:pStyle w:val="Caption"/>
        <w:jc w:val="center"/>
      </w:pPr>
      <w:bookmarkStart w:id="227" w:name="_Toc319524564"/>
      <w:bookmarkStart w:id="228" w:name="_Toc327168875"/>
      <w:r w:rsidRPr="001E13CA">
        <w:t>Figure</w:t>
      </w:r>
      <w:r w:rsidR="00312A69">
        <w:t xml:space="preserve"> 12</w:t>
      </w:r>
      <w:r w:rsidRPr="001E13CA">
        <w:t>: Sandblasted Polycarbonate Projection Screen</w:t>
      </w:r>
      <w:bookmarkEnd w:id="227"/>
      <w:bookmarkEnd w:id="228"/>
    </w:p>
    <w:p w14:paraId="125FC557" w14:textId="77777777" w:rsidR="005312CB" w:rsidRPr="00DB1E74" w:rsidRDefault="005312CB" w:rsidP="005312CB">
      <w:pPr>
        <w:spacing w:after="0"/>
        <w:rPr>
          <w:highlight w:val="yellow"/>
        </w:rPr>
      </w:pPr>
    </w:p>
    <w:p w14:paraId="7F22465C" w14:textId="77777777" w:rsidR="005312CB" w:rsidRPr="00DB1E74" w:rsidRDefault="005312CB" w:rsidP="005312CB">
      <w:pPr>
        <w:spacing w:after="0"/>
        <w:rPr>
          <w:highlight w:val="yellow"/>
        </w:rPr>
      </w:pPr>
      <w:r w:rsidRPr="001E13CA">
        <w:t xml:space="preserve">A </w:t>
      </w:r>
      <w:r w:rsidR="001E13CA" w:rsidRPr="001E13CA">
        <w:t xml:space="preserve">professional </w:t>
      </w:r>
      <w:r w:rsidRPr="001E13CA">
        <w:t>white rear projection screen</w:t>
      </w:r>
      <w:r w:rsidR="001E13CA" w:rsidRPr="001E13CA">
        <w:t>,</w:t>
      </w:r>
      <w:r w:rsidRPr="001E13CA">
        <w:t xml:space="preserve"> produced</w:t>
      </w:r>
      <w:r w:rsidR="00C75E69">
        <w:t xml:space="preserve"> by</w:t>
      </w:r>
      <w:r w:rsidRPr="001E13CA">
        <w:t xml:space="preserve"> </w:t>
      </w:r>
      <w:r w:rsidRPr="00C75E69">
        <w:rPr>
          <w:i/>
        </w:rPr>
        <w:t>Glimm Screens</w:t>
      </w:r>
      <w:r w:rsidR="001E13CA" w:rsidRPr="001E13CA">
        <w:t>,</w:t>
      </w:r>
      <w:r w:rsidRPr="001E13CA">
        <w:t xml:space="preserve"> was tested both for sensing and projection capabilities. This </w:t>
      </w:r>
      <w:r w:rsidR="001E13CA" w:rsidRPr="001E13CA">
        <w:t>screen</w:t>
      </w:r>
      <w:r w:rsidRPr="001E13CA">
        <w:t xml:space="preserve"> was tested firstly as a projection screen and then secondly for touch sensing. The rear projection screen gave </w:t>
      </w:r>
      <w:r w:rsidR="00002AC1" w:rsidRPr="00002AC1">
        <w:t>reasonab</w:t>
      </w:r>
      <w:r w:rsidR="00002AC1" w:rsidRPr="00C75E69">
        <w:t>le</w:t>
      </w:r>
      <w:r w:rsidRPr="00C75E69">
        <w:t xml:space="preserve"> </w:t>
      </w:r>
      <w:r w:rsidRPr="001E13CA">
        <w:t xml:space="preserve">results when it was used as a projection screen. </w:t>
      </w:r>
      <w:r w:rsidRPr="00002AC1">
        <w:t>There was</w:t>
      </w:r>
      <w:r w:rsidRPr="001E13CA">
        <w:t xml:space="preserve"> no hotspot visible to the </w:t>
      </w:r>
      <w:r w:rsidR="001E13CA" w:rsidRPr="001E13CA">
        <w:t>user and</w:t>
      </w:r>
      <w:r w:rsidRPr="001E13CA">
        <w:t xml:space="preserve"> the screen gave </w:t>
      </w:r>
      <w:r w:rsidR="009D61B0">
        <w:t>acceptable</w:t>
      </w:r>
      <w:r w:rsidRPr="001E13CA">
        <w:t xml:space="preserve"> contrast between dark and bright colours; this can be seen in Figure </w:t>
      </w:r>
      <w:r w:rsidR="001E13CA">
        <w:t>1</w:t>
      </w:r>
      <w:r w:rsidR="00312A69">
        <w:t>3</w:t>
      </w:r>
      <w:r w:rsidRPr="001E13CA">
        <w:t xml:space="preserve">. </w:t>
      </w:r>
      <w:r w:rsidR="001E13CA" w:rsidRPr="001E13CA">
        <w:t>Touch sensing</w:t>
      </w:r>
      <w:r w:rsidRPr="001E13CA">
        <w:t xml:space="preserve"> was impossible to achieve with this </w:t>
      </w:r>
      <w:r w:rsidR="001E13CA" w:rsidRPr="001E13CA">
        <w:t>projection screen</w:t>
      </w:r>
      <w:r w:rsidRPr="001E13CA">
        <w:t xml:space="preserve">. The screen captures too much IR light, making </w:t>
      </w:r>
      <w:r w:rsidR="001E13CA">
        <w:t>un</w:t>
      </w:r>
      <w:r w:rsidRPr="001E13CA">
        <w:t xml:space="preserve">suitable for </w:t>
      </w:r>
      <w:r w:rsidR="001E13CA">
        <w:t xml:space="preserve">diffuse illumination </w:t>
      </w:r>
      <w:r w:rsidRPr="001E13CA">
        <w:t>screen</w:t>
      </w:r>
      <w:r w:rsidR="001E13CA">
        <w:t>s</w:t>
      </w:r>
      <w:r w:rsidRPr="001E13CA">
        <w:t xml:space="preserve">. </w:t>
      </w:r>
    </w:p>
    <w:p w14:paraId="60F23A9F" w14:textId="77777777" w:rsidR="005312CB" w:rsidRPr="001E13CA" w:rsidRDefault="005312CB" w:rsidP="005312CB">
      <w:pPr>
        <w:keepNext/>
        <w:jc w:val="center"/>
      </w:pPr>
      <w:r w:rsidRPr="001E13CA">
        <w:rPr>
          <w:noProof/>
          <w:lang w:val="en-GB" w:eastAsia="en-GB"/>
        </w:rPr>
        <w:drawing>
          <wp:inline distT="0" distB="0" distL="0" distR="0" wp14:anchorId="6A398F08" wp14:editId="3D311241">
            <wp:extent cx="3245307" cy="1628778"/>
            <wp:effectExtent l="19050" t="0" r="0" b="0"/>
            <wp:docPr id="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srcRect/>
                    <a:stretch>
                      <a:fillRect/>
                    </a:stretch>
                  </pic:blipFill>
                  <pic:spPr bwMode="auto">
                    <a:xfrm>
                      <a:off x="0" y="0"/>
                      <a:ext cx="3243189" cy="1627715"/>
                    </a:xfrm>
                    <a:prstGeom prst="rect">
                      <a:avLst/>
                    </a:prstGeom>
                    <a:noFill/>
                    <a:ln w="9525">
                      <a:noFill/>
                      <a:miter lim="800000"/>
                      <a:headEnd/>
                      <a:tailEnd/>
                    </a:ln>
                  </pic:spPr>
                </pic:pic>
              </a:graphicData>
            </a:graphic>
          </wp:inline>
        </w:drawing>
      </w:r>
    </w:p>
    <w:p w14:paraId="47BFC1B3" w14:textId="77777777" w:rsidR="005312CB" w:rsidRPr="001E13CA" w:rsidRDefault="005312CB" w:rsidP="001E13CA">
      <w:pPr>
        <w:pStyle w:val="Caption"/>
        <w:jc w:val="center"/>
      </w:pPr>
      <w:bookmarkStart w:id="229" w:name="_Toc319524565"/>
      <w:bookmarkStart w:id="230" w:name="_Toc327168876"/>
      <w:r w:rsidRPr="001E13CA">
        <w:t xml:space="preserve">Figure </w:t>
      </w:r>
      <w:r w:rsidR="001E13CA" w:rsidRPr="001E13CA">
        <w:t>1</w:t>
      </w:r>
      <w:r w:rsidR="00312A69">
        <w:t>3</w:t>
      </w:r>
      <w:r w:rsidRPr="001E13CA">
        <w:t>: Rear Projection Screen from Glimm Screens</w:t>
      </w:r>
      <w:bookmarkEnd w:id="229"/>
      <w:bookmarkEnd w:id="230"/>
    </w:p>
    <w:p w14:paraId="2276C500" w14:textId="77777777" w:rsidR="00974F46" w:rsidRDefault="00514C6D" w:rsidP="00977792">
      <w:pPr>
        <w:spacing w:after="0"/>
      </w:pPr>
      <w:r w:rsidRPr="00514C6D">
        <w:lastRenderedPageBreak/>
        <w:t xml:space="preserve">A </w:t>
      </w:r>
      <w:r w:rsidR="00977792" w:rsidRPr="00514C6D">
        <w:t xml:space="preserve">professional rear projection film was selected for projection and touch sensing. The film was a dark grey rear projection material, produced by </w:t>
      </w:r>
      <w:r w:rsidR="00977792" w:rsidRPr="00514C6D">
        <w:rPr>
          <w:i/>
        </w:rPr>
        <w:t>ProLight Films</w:t>
      </w:r>
      <w:r w:rsidR="00977792" w:rsidRPr="00514C6D">
        <w:t xml:space="preserve">. </w:t>
      </w:r>
    </w:p>
    <w:p w14:paraId="417043BA" w14:textId="77777777" w:rsidR="00974F46" w:rsidRPr="00315505" w:rsidRDefault="00974F46" w:rsidP="00974F46">
      <w:pPr>
        <w:keepNext/>
        <w:spacing w:after="0"/>
        <w:jc w:val="center"/>
        <w:rPr>
          <w:color w:val="FF0000"/>
        </w:rPr>
      </w:pPr>
      <w:r w:rsidRPr="00315505">
        <w:rPr>
          <w:noProof/>
          <w:color w:val="FF0000"/>
          <w:lang w:val="en-GB" w:eastAsia="en-GB"/>
        </w:rPr>
        <w:drawing>
          <wp:inline distT="0" distB="0" distL="0" distR="0" wp14:anchorId="1E96141E" wp14:editId="7E8E87D4">
            <wp:extent cx="2169290" cy="1584251"/>
            <wp:effectExtent l="19050" t="0" r="2410" b="0"/>
            <wp:docPr id="24" name="Picture 1" descr="C:\Users\Andrew\Desktop\proLightDarkGrayFil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w\Desktop\proLightDarkGrayFilm.png"/>
                    <pic:cNvPicPr>
                      <a:picLocks noChangeAspect="1" noChangeArrowheads="1"/>
                    </pic:cNvPicPr>
                  </pic:nvPicPr>
                  <pic:blipFill>
                    <a:blip r:embed="rId102" cstate="print"/>
                    <a:srcRect/>
                    <a:stretch>
                      <a:fillRect/>
                    </a:stretch>
                  </pic:blipFill>
                  <pic:spPr bwMode="auto">
                    <a:xfrm>
                      <a:off x="0" y="0"/>
                      <a:ext cx="2170126" cy="1584861"/>
                    </a:xfrm>
                    <a:prstGeom prst="rect">
                      <a:avLst/>
                    </a:prstGeom>
                    <a:noFill/>
                    <a:ln w="9525">
                      <a:noFill/>
                      <a:miter lim="800000"/>
                      <a:headEnd/>
                      <a:tailEnd/>
                    </a:ln>
                  </pic:spPr>
                </pic:pic>
              </a:graphicData>
            </a:graphic>
          </wp:inline>
        </w:drawing>
      </w:r>
    </w:p>
    <w:p w14:paraId="0AE30F4A" w14:textId="77777777" w:rsidR="00974F46" w:rsidRDefault="00974F46" w:rsidP="00974F46">
      <w:pPr>
        <w:pStyle w:val="Caption"/>
        <w:jc w:val="center"/>
      </w:pPr>
      <w:bookmarkStart w:id="231" w:name="_Toc319524566"/>
      <w:bookmarkStart w:id="232" w:name="_Toc327168877"/>
      <w:r w:rsidRPr="00514C6D">
        <w:t>Figure 14: ProLight Dark Grey Film</w:t>
      </w:r>
      <w:bookmarkEnd w:id="231"/>
      <w:bookmarkEnd w:id="232"/>
    </w:p>
    <w:p w14:paraId="43CE3FC2" w14:textId="77777777" w:rsidR="00977792" w:rsidRDefault="00977792" w:rsidP="00977792">
      <w:pPr>
        <w:spacing w:after="0"/>
      </w:pPr>
      <w:r w:rsidRPr="00514C6D">
        <w:t xml:space="preserve">The film had an adhesive layer </w:t>
      </w:r>
      <w:r w:rsidR="00514C6D" w:rsidRPr="00514C6D">
        <w:t xml:space="preserve">on one side </w:t>
      </w:r>
      <w:r w:rsidRPr="00514C6D">
        <w:t xml:space="preserve">so that it could be applied directly to any clear surface. </w:t>
      </w:r>
      <w:r w:rsidR="00514C6D">
        <w:t>A thin plastic covering was applied to the adhesive layer</w:t>
      </w:r>
      <w:r w:rsidR="0075301B">
        <w:t>, as shown in Figure 15</w:t>
      </w:r>
      <w:r w:rsidR="00514C6D">
        <w:t xml:space="preserve">. Applying the film to a surface requires the covering to be removed and the adhesive layer to be pressed on to the surface. </w:t>
      </w:r>
    </w:p>
    <w:p w14:paraId="5A70BFF4" w14:textId="77777777" w:rsidR="00974F46" w:rsidRDefault="005D40AA" w:rsidP="0075301B">
      <w:pPr>
        <w:spacing w:after="0"/>
        <w:jc w:val="center"/>
      </w:pPr>
      <w:r>
        <w:rPr>
          <w:noProof/>
          <w:lang w:eastAsia="en-IE"/>
        </w:rPr>
        <w:pict w14:anchorId="3CFDD46A">
          <v:shape id="_x0000_s1126" type="#_x0000_t32" style="position:absolute;left:0;text-align:left;margin-left:54.85pt;margin-top:94.1pt;width:96.35pt;height:0;flip:x;z-index:251691008" o:connectortype="straight" strokecolor="red" strokeweight="2pt">
            <v:shadow type="perspective" color="#622423 [1605]" opacity=".5" offset="1pt" offset2="-1pt"/>
          </v:shape>
        </w:pict>
      </w:r>
      <w:r>
        <w:rPr>
          <w:noProof/>
          <w:lang w:eastAsia="en-IE"/>
        </w:rPr>
        <w:pict w14:anchorId="70CABED8">
          <v:shape id="_x0000_s1129" type="#_x0000_t202" style="position:absolute;left:0;text-align:left;margin-left:-2.3pt;margin-top:71.65pt;width:57.15pt;height:37.4pt;z-index:251694080" strokecolor="red" strokeweight="2pt">
            <v:textbox>
              <w:txbxContent>
                <w:p w14:paraId="55F4443C" w14:textId="77777777" w:rsidR="00C7615C" w:rsidRDefault="00C7615C" w:rsidP="00A47ECD">
                  <w:pPr>
                    <w:pStyle w:val="NoSpacing"/>
                  </w:pPr>
                  <w:r>
                    <w:t>Plastic</w:t>
                  </w:r>
                </w:p>
                <w:p w14:paraId="16EA8BB7" w14:textId="77777777" w:rsidR="00C7615C" w:rsidRDefault="00C7615C" w:rsidP="00A47ECD">
                  <w:pPr>
                    <w:pStyle w:val="NoSpacing"/>
                  </w:pPr>
                  <w:r>
                    <w:t>Covering</w:t>
                  </w:r>
                </w:p>
              </w:txbxContent>
            </v:textbox>
          </v:shape>
        </w:pict>
      </w:r>
      <w:r>
        <w:rPr>
          <w:noProof/>
          <w:lang w:eastAsia="en-IE"/>
        </w:rPr>
        <w:pict w14:anchorId="2D086A98">
          <v:shape id="_x0000_s1128" type="#_x0000_t202" style="position:absolute;left:0;text-align:left;margin-left:364.25pt;margin-top:71.65pt;width:57.15pt;height:37.4pt;z-index:251693056" strokecolor="#0070c0" strokeweight="2pt">
            <v:textbox>
              <w:txbxContent>
                <w:p w14:paraId="48F6F0BF" w14:textId="77777777" w:rsidR="00C7615C" w:rsidRDefault="00C7615C" w:rsidP="0075301B">
                  <w:pPr>
                    <w:pStyle w:val="NoSpacing"/>
                  </w:pPr>
                  <w:r>
                    <w:t xml:space="preserve">Adhesive </w:t>
                  </w:r>
                </w:p>
                <w:p w14:paraId="447E9DFD" w14:textId="77777777" w:rsidR="00C7615C" w:rsidRDefault="00C7615C" w:rsidP="0075301B">
                  <w:pPr>
                    <w:pStyle w:val="NoSpacing"/>
                  </w:pPr>
                  <w:r>
                    <w:t>Layer</w:t>
                  </w:r>
                </w:p>
              </w:txbxContent>
            </v:textbox>
          </v:shape>
        </w:pict>
      </w:r>
      <w:r>
        <w:rPr>
          <w:noProof/>
          <w:lang w:eastAsia="en-IE"/>
        </w:rPr>
        <w:pict w14:anchorId="36EE0217">
          <v:shape id="_x0000_s1127" type="#_x0000_t32" style="position:absolute;left:0;text-align:left;margin-left:192.2pt;margin-top:71.65pt;width:172.05pt;height:13.1pt;z-index:251692032" o:connectortype="straight" strokecolor="#0070c0" strokeweight="2pt"/>
        </w:pict>
      </w:r>
      <w:r w:rsidR="0075301B">
        <w:rPr>
          <w:noProof/>
          <w:lang w:val="en-GB" w:eastAsia="en-GB"/>
        </w:rPr>
        <w:drawing>
          <wp:inline distT="0" distB="0" distL="0" distR="0" wp14:anchorId="63D30106" wp14:editId="30DB26C3">
            <wp:extent cx="3353542" cy="2097057"/>
            <wp:effectExtent l="19050" t="0" r="0" b="0"/>
            <wp:docPr id="2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3" cstate="print"/>
                    <a:srcRect/>
                    <a:stretch>
                      <a:fillRect/>
                    </a:stretch>
                  </pic:blipFill>
                  <pic:spPr bwMode="auto">
                    <a:xfrm>
                      <a:off x="0" y="0"/>
                      <a:ext cx="3353691" cy="2097150"/>
                    </a:xfrm>
                    <a:prstGeom prst="rect">
                      <a:avLst/>
                    </a:prstGeom>
                    <a:noFill/>
                    <a:ln w="9525">
                      <a:noFill/>
                      <a:miter lim="800000"/>
                      <a:headEnd/>
                      <a:tailEnd/>
                    </a:ln>
                  </pic:spPr>
                </pic:pic>
              </a:graphicData>
            </a:graphic>
          </wp:inline>
        </w:drawing>
      </w:r>
    </w:p>
    <w:p w14:paraId="3280E29C" w14:textId="77777777" w:rsidR="0075301B" w:rsidRPr="00514C6D" w:rsidRDefault="0075301B" w:rsidP="0075301B">
      <w:pPr>
        <w:pStyle w:val="Caption"/>
        <w:jc w:val="center"/>
      </w:pPr>
      <w:r w:rsidRPr="00002AC1">
        <w:t>Figure 1</w:t>
      </w:r>
      <w:r>
        <w:t>5</w:t>
      </w:r>
      <w:r w:rsidRPr="00002AC1">
        <w:t>:</w:t>
      </w:r>
      <w:r>
        <w:t xml:space="preserve"> ProLight Film Adhesive Layer and Plastic Covering</w:t>
      </w:r>
    </w:p>
    <w:p w14:paraId="158254E3" w14:textId="77777777" w:rsidR="00977792" w:rsidRPr="00974F46" w:rsidRDefault="00977792" w:rsidP="00977792">
      <w:pPr>
        <w:spacing w:after="0"/>
      </w:pPr>
      <w:r w:rsidRPr="00974F46">
        <w:t xml:space="preserve">The projection film was professionally applied to polycarbonate. The film was rolled on to the polycarbonate using a rolling machine. Unfortunately, when the plastic covering the adhesive layer was removed, static electricity caused small grains of </w:t>
      </w:r>
      <w:r w:rsidR="00813D13" w:rsidRPr="00974F46">
        <w:t xml:space="preserve">dust and dirt in the air to adhere </w:t>
      </w:r>
      <w:r w:rsidRPr="00974F46">
        <w:t>to th</w:t>
      </w:r>
      <w:r w:rsidR="00813D13" w:rsidRPr="00974F46">
        <w:t>e adhesive layer; once the film</w:t>
      </w:r>
      <w:r w:rsidRPr="00974F46">
        <w:t xml:space="preserve"> was pressed on the polycarbonate, air bubbles were produced due to the grains of dust and dirt. This type of film would need to be applied in a cleaner environment (perhaps a clean room environment). </w:t>
      </w:r>
    </w:p>
    <w:p w14:paraId="43FF569D" w14:textId="77777777" w:rsidR="00A47ECD" w:rsidRDefault="00A47ECD" w:rsidP="00245EA4"/>
    <w:p w14:paraId="35AAB02F" w14:textId="77777777" w:rsidR="00245EA4" w:rsidRDefault="001E13CA" w:rsidP="00245EA4">
      <w:r w:rsidRPr="001E13CA">
        <w:t xml:space="preserve">A frosted glass </w:t>
      </w:r>
      <w:r w:rsidR="00C75E69">
        <w:t xml:space="preserve">adhesive </w:t>
      </w:r>
      <w:r w:rsidRPr="001E13CA">
        <w:t xml:space="preserve">film was tested as a projection screen and touch surface. </w:t>
      </w:r>
      <w:r w:rsidR="005312CB" w:rsidRPr="001E13CA">
        <w:t>The frosted glass film had a</w:t>
      </w:r>
      <w:r w:rsidRPr="001E13CA">
        <w:t xml:space="preserve"> small</w:t>
      </w:r>
      <w:r w:rsidR="005312CB" w:rsidRPr="001E13CA">
        <w:t xml:space="preserve"> hotspot present in the projected image but it was not overpowering</w:t>
      </w:r>
      <w:r w:rsidR="00312A69">
        <w:t>; this can be seen in Figure 14</w:t>
      </w:r>
      <w:r w:rsidR="005312CB" w:rsidRPr="001E13CA">
        <w:t>. The film wor</w:t>
      </w:r>
      <w:r w:rsidRPr="001E13CA">
        <w:t xml:space="preserve">ked well as a projection </w:t>
      </w:r>
      <w:r w:rsidRPr="001E13CA">
        <w:lastRenderedPageBreak/>
        <w:t>screen</w:t>
      </w:r>
      <w:r w:rsidR="00312A69">
        <w:t xml:space="preserve"> by providing acceptable but</w:t>
      </w:r>
      <w:r w:rsidR="005312CB" w:rsidRPr="001E13CA">
        <w:t xml:space="preserve"> contrast </w:t>
      </w:r>
      <w:r w:rsidR="00312A69">
        <w:t xml:space="preserve">was poor at some areas of the screen if there was much ambient light in the surrounding environment. </w:t>
      </w:r>
      <w:r w:rsidR="00002AC1" w:rsidRPr="00002AC1">
        <w:t>This material</w:t>
      </w:r>
      <w:r w:rsidR="005312CB" w:rsidRPr="00002AC1">
        <w:t xml:space="preserve"> </w:t>
      </w:r>
      <w:r w:rsidR="00312A69">
        <w:t xml:space="preserve">also </w:t>
      </w:r>
      <w:r w:rsidRPr="00002AC1">
        <w:t>gave reasonable results</w:t>
      </w:r>
      <w:r w:rsidR="00002AC1" w:rsidRPr="00002AC1">
        <w:t xml:space="preserve"> when used as a touch surface</w:t>
      </w:r>
      <w:r w:rsidR="005312CB" w:rsidRPr="00002AC1">
        <w:t xml:space="preserve">. </w:t>
      </w:r>
    </w:p>
    <w:p w14:paraId="7035CB2C" w14:textId="77777777" w:rsidR="009D61B0" w:rsidRPr="00002AC1" w:rsidRDefault="009D61B0" w:rsidP="00312A69">
      <w:pPr>
        <w:jc w:val="center"/>
      </w:pPr>
      <w:r>
        <w:rPr>
          <w:noProof/>
          <w:lang w:val="en-GB" w:eastAsia="en-GB"/>
        </w:rPr>
        <w:drawing>
          <wp:inline distT="0" distB="0" distL="0" distR="0" wp14:anchorId="626AC9AD" wp14:editId="35C7CC96">
            <wp:extent cx="3606652" cy="1685607"/>
            <wp:effectExtent l="19050" t="0" r="0" b="0"/>
            <wp:docPr id="6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4" cstate="print"/>
                    <a:srcRect/>
                    <a:stretch>
                      <a:fillRect/>
                    </a:stretch>
                  </pic:blipFill>
                  <pic:spPr bwMode="auto">
                    <a:xfrm>
                      <a:off x="0" y="0"/>
                      <a:ext cx="3610627" cy="1687465"/>
                    </a:xfrm>
                    <a:prstGeom prst="rect">
                      <a:avLst/>
                    </a:prstGeom>
                    <a:noFill/>
                    <a:ln w="9525">
                      <a:noFill/>
                      <a:miter lim="800000"/>
                      <a:headEnd/>
                      <a:tailEnd/>
                    </a:ln>
                  </pic:spPr>
                </pic:pic>
              </a:graphicData>
            </a:graphic>
          </wp:inline>
        </w:drawing>
      </w:r>
    </w:p>
    <w:p w14:paraId="5AC0377E" w14:textId="77777777" w:rsidR="00002AC1" w:rsidRPr="00002AC1" w:rsidRDefault="00002AC1" w:rsidP="00002AC1">
      <w:pPr>
        <w:pStyle w:val="Caption"/>
        <w:jc w:val="center"/>
      </w:pPr>
      <w:r w:rsidRPr="00002AC1">
        <w:t>Figure 1</w:t>
      </w:r>
      <w:r w:rsidR="00974F46">
        <w:t>5</w:t>
      </w:r>
      <w:r w:rsidRPr="00002AC1">
        <w:t>: Frosted Glass Film Projection Screen</w:t>
      </w:r>
    </w:p>
    <w:p w14:paraId="1B1DB4D1" w14:textId="77777777" w:rsidR="009F749C" w:rsidRPr="00DB1E74" w:rsidRDefault="009F749C" w:rsidP="009F749C">
      <w:pPr>
        <w:spacing w:after="0"/>
        <w:rPr>
          <w:highlight w:val="yellow"/>
        </w:rPr>
      </w:pPr>
      <w:bookmarkStart w:id="233" w:name="_Toc317087611"/>
    </w:p>
    <w:p w14:paraId="5DAE79CF" w14:textId="77777777" w:rsidR="005312CB" w:rsidRPr="009D61B0" w:rsidRDefault="005312CB" w:rsidP="001C5FF2">
      <w:pPr>
        <w:rPr>
          <w:rStyle w:val="Strong"/>
        </w:rPr>
      </w:pPr>
      <w:bookmarkStart w:id="234" w:name="_Toc324751348"/>
      <w:r w:rsidRPr="009D61B0">
        <w:rPr>
          <w:rStyle w:val="Strong"/>
        </w:rPr>
        <w:t>Summary</w:t>
      </w:r>
      <w:bookmarkEnd w:id="234"/>
    </w:p>
    <w:p w14:paraId="0983E9C5" w14:textId="77777777" w:rsidR="00002AC1" w:rsidRDefault="00AD5E3B" w:rsidP="005312CB">
      <w:r>
        <w:t xml:space="preserve">This paper described the construction and testing of both </w:t>
      </w:r>
      <w:r w:rsidR="00002AC1" w:rsidRPr="009D61B0">
        <w:t>FTIR and DI</w:t>
      </w:r>
      <w:r w:rsidR="005312CB" w:rsidRPr="009D61B0">
        <w:t xml:space="preserve"> </w:t>
      </w:r>
      <w:r>
        <w:t xml:space="preserve">multi-touch systems. </w:t>
      </w:r>
      <w:r w:rsidR="005312CB" w:rsidRPr="009D61B0">
        <w:t xml:space="preserve">Both of these sensing techniques have both advantages and disadvantages. </w:t>
      </w:r>
      <w:r w:rsidR="00002AC1" w:rsidRPr="009D61B0">
        <w:t xml:space="preserve">The limitations of </w:t>
      </w:r>
      <w:r w:rsidR="005312CB" w:rsidRPr="009D61B0">
        <w:t xml:space="preserve">FTIR systems are </w:t>
      </w:r>
      <w:r w:rsidR="00002AC1" w:rsidRPr="009D61B0">
        <w:t>that the sensitivity of the system is completely reliant on the compliant surface.</w:t>
      </w:r>
      <w:r w:rsidR="009D61B0">
        <w:t xml:space="preserve"> DI systems provide </w:t>
      </w:r>
      <w:r w:rsidR="009D61B0" w:rsidRPr="009D61B0">
        <w:t xml:space="preserve">zero touch but finding </w:t>
      </w:r>
      <w:r w:rsidR="00002AC1" w:rsidRPr="009D61B0">
        <w:t xml:space="preserve">suitable projection screens </w:t>
      </w:r>
      <w:r w:rsidR="009D61B0" w:rsidRPr="009D61B0">
        <w:t>proved to be difficult.</w:t>
      </w:r>
      <w:r w:rsidR="00002AC1" w:rsidRPr="009D61B0">
        <w:t xml:space="preserve"> </w:t>
      </w:r>
    </w:p>
    <w:p w14:paraId="24ABEFCD" w14:textId="77777777" w:rsidR="0024432B" w:rsidRPr="004E6341" w:rsidRDefault="009B4E37" w:rsidP="004E6341">
      <w:pPr>
        <w:rPr>
          <w:rStyle w:val="Strong"/>
          <w:rFonts w:asciiTheme="majorHAnsi" w:eastAsiaTheme="majorEastAsia" w:hAnsiTheme="majorHAnsi" w:cstheme="majorBidi"/>
          <w:color w:val="000000" w:themeColor="text1"/>
          <w:sz w:val="26"/>
          <w:szCs w:val="26"/>
        </w:rPr>
      </w:pPr>
      <w:r>
        <w:t xml:space="preserve">The final outcome was </w:t>
      </w:r>
      <w:bookmarkStart w:id="235" w:name="_Toc324751349"/>
      <w:r w:rsidR="002E5164">
        <w:t>the construction of a</w:t>
      </w:r>
      <w:r>
        <w:t xml:space="preserve"> 1200x900mm (59 inch diagonal) diffuse illumination multi-touch screen. The screen used four modified PlayStation 3 Eye cameras to detect interactions with the touch surface. Banks of infrared </w:t>
      </w:r>
      <w:r w:rsidR="00887061">
        <w:t xml:space="preserve">emitters </w:t>
      </w:r>
      <w:r>
        <w:t>were used to illuminate the touch surface from underneath.</w:t>
      </w:r>
      <w:r w:rsidR="00222867">
        <w:t xml:space="preserve"> The multi-touch system </w:t>
      </w:r>
      <w:r w:rsidR="0014059B">
        <w:t xml:space="preserve">responded well to </w:t>
      </w:r>
      <w:r w:rsidR="00222867">
        <w:t>touch sensing</w:t>
      </w:r>
      <w:r w:rsidR="002E5164">
        <w:t>,</w:t>
      </w:r>
      <w:r w:rsidR="00222867">
        <w:t xml:space="preserve"> </w:t>
      </w:r>
      <w:r w:rsidR="0014059B">
        <w:t xml:space="preserve">as well as </w:t>
      </w:r>
      <w:r w:rsidR="00222867">
        <w:t>detect</w:t>
      </w:r>
      <w:r w:rsidR="0014059B">
        <w:t>ing</w:t>
      </w:r>
      <w:r w:rsidR="00222867">
        <w:t xml:space="preserve"> objects and fiducials (optical tags). </w:t>
      </w:r>
      <w:r w:rsidR="0024432B">
        <w:rPr>
          <w:rStyle w:val="Strong"/>
          <w:sz w:val="28"/>
          <w:szCs w:val="28"/>
        </w:rPr>
        <w:br w:type="page"/>
      </w:r>
    </w:p>
    <w:p w14:paraId="731B5F04" w14:textId="77777777" w:rsidR="00217E98" w:rsidRDefault="00217E98" w:rsidP="00217E98">
      <w:pPr>
        <w:pStyle w:val="Heading2"/>
      </w:pPr>
      <w:bookmarkStart w:id="236" w:name="_Toc327968520"/>
      <w:bookmarkEnd w:id="233"/>
      <w:bookmarkEnd w:id="235"/>
      <w:r>
        <w:lastRenderedPageBreak/>
        <w:t xml:space="preserve">Appendix </w:t>
      </w:r>
      <w:r w:rsidR="00D756B6">
        <w:t>E</w:t>
      </w:r>
      <w:r>
        <w:t>: PlayStation 3 Eye Camera Modifications</w:t>
      </w:r>
      <w:bookmarkEnd w:id="236"/>
    </w:p>
    <w:p w14:paraId="7C190A98" w14:textId="77777777" w:rsidR="00217E98" w:rsidRPr="00057728" w:rsidRDefault="00217E98" w:rsidP="00217E98">
      <w:pPr>
        <w:rPr>
          <w:b/>
          <w:bCs/>
        </w:rPr>
      </w:pPr>
    </w:p>
    <w:p w14:paraId="67B86A05" w14:textId="77777777" w:rsidR="00ED0FF8" w:rsidRDefault="003A44DE" w:rsidP="00217E98">
      <w:r w:rsidRPr="00FD0DF7">
        <w:t xml:space="preserve">The PlayStation 3 Eye (PS3 Eye) camera </w:t>
      </w:r>
      <w:r w:rsidR="00ED0FF8" w:rsidRPr="00FD0DF7">
        <w:t xml:space="preserve">can be used as an inexpensive infrared camera with high frame rates. The camera typically operates at 60 frames per second (fps), but can operate at 120 fps with a lower resolution. </w:t>
      </w:r>
      <w:r w:rsidR="00DD40DB" w:rsidRPr="00FD0DF7">
        <w:t xml:space="preserve">This high frame rate makes it suitable for multi-touch tracking. </w:t>
      </w:r>
      <w:r w:rsidR="00ED0FF8" w:rsidRPr="00FD0DF7">
        <w:t xml:space="preserve">The camera </w:t>
      </w:r>
      <w:r w:rsidR="00DD40DB" w:rsidRPr="00FD0DF7">
        <w:t xml:space="preserve">can be used on many of the major operating systems, including, Microsoft Windows, Apple OS X and some Linux distributions. Although the camera's high frame rates make it suitable for multi-touch sensing, </w:t>
      </w:r>
      <w:r w:rsidRPr="00FD0DF7">
        <w:t xml:space="preserve">the camera has </w:t>
      </w:r>
      <w:r w:rsidR="00217E98" w:rsidRPr="00FD0DF7">
        <w:t>an infrared block</w:t>
      </w:r>
      <w:r w:rsidR="00ED0FF8" w:rsidRPr="00FD0DF7">
        <w:t>ing filter built into its lens.</w:t>
      </w:r>
      <w:r w:rsidRPr="00FD0DF7">
        <w:t xml:space="preserve"> This is problematic for multi</w:t>
      </w:r>
      <w:r>
        <w:t xml:space="preserve">-touch systems that rely on infrared light for touch recognition. </w:t>
      </w:r>
      <w:r w:rsidR="00ED0FF8">
        <w:t xml:space="preserve">Although the camera blocks infrared light, it can be modified to act as an infrared camera. This document describes the steps involved in modifying the PS3 Eye camera. </w:t>
      </w:r>
    </w:p>
    <w:p w14:paraId="28C824F3" w14:textId="77777777" w:rsidR="00217E98" w:rsidRDefault="00217E98" w:rsidP="00217E98">
      <w:r>
        <w:t>Modif</w:t>
      </w:r>
      <w:r w:rsidR="00ED0FF8">
        <w:t>ying the PS3 Eye camera require</w:t>
      </w:r>
      <w:r w:rsidR="00FD0DF7">
        <w:t>d</w:t>
      </w:r>
      <w:r>
        <w:t xml:space="preserve"> outer case to be disassembled and the circuit board to be extracted. The original lens, contai</w:t>
      </w:r>
      <w:r w:rsidR="00DD40DB">
        <w:t>ning an IR blocking filter needs</w:t>
      </w:r>
      <w:r>
        <w:t xml:space="preserve"> to be removed; this </w:t>
      </w:r>
      <w:r w:rsidR="00FD0DF7">
        <w:t>was</w:t>
      </w:r>
      <w:r w:rsidR="00DD40DB">
        <w:t xml:space="preserve"> done </w:t>
      </w:r>
      <w:r>
        <w:t>by unscrewing two screws securing the lens to the</w:t>
      </w:r>
      <w:r w:rsidR="00DD40DB">
        <w:t xml:space="preserve"> circuit board</w:t>
      </w:r>
      <w:r>
        <w:t xml:space="preserve">. The image sensor </w:t>
      </w:r>
      <w:r w:rsidR="00FD0DF7">
        <w:t>was</w:t>
      </w:r>
      <w:r w:rsidR="00DD40DB">
        <w:t xml:space="preserve"> then </w:t>
      </w:r>
      <w:r>
        <w:t xml:space="preserve">identified on the circuit board under the lens. The image sensor is shown in Figure </w:t>
      </w:r>
      <w:r w:rsidR="00B06EAD">
        <w:t>1</w:t>
      </w:r>
      <w:r>
        <w:t xml:space="preserve">. </w:t>
      </w:r>
    </w:p>
    <w:p w14:paraId="213E3DAB" w14:textId="77777777" w:rsidR="00217E98" w:rsidRDefault="005D40AA" w:rsidP="00217E98">
      <w:pPr>
        <w:keepNext/>
        <w:jc w:val="center"/>
      </w:pPr>
      <w:r>
        <w:rPr>
          <w:noProof/>
          <w:lang w:eastAsia="en-IE"/>
        </w:rPr>
        <w:pict w14:anchorId="4D006F0F">
          <v:rect id="_x0000_s1092" style="position:absolute;left:0;text-align:left;margin-left:191.4pt;margin-top:78.45pt;width:52.05pt;height:43.95pt;z-index:251679744" strokecolor="red" strokeweight="1.5pt">
            <v:fill opacity="0"/>
          </v:rect>
        </w:pict>
      </w:r>
      <w:r>
        <w:rPr>
          <w:noProof/>
          <w:lang w:eastAsia="en-IE"/>
        </w:rPr>
        <w:pict w14:anchorId="24B160C0">
          <v:shape id="_x0000_s1094" type="#_x0000_t202" style="position:absolute;left:0;text-align:left;margin-left:330.2pt;margin-top:87.55pt;width:87.2pt;height:26.1pt;z-index:251681792" strokecolor="red" strokeweight="1.5pt">
            <v:textbox style="mso-next-textbox:#_x0000_s1094">
              <w:txbxContent>
                <w:p w14:paraId="673B31D0" w14:textId="77777777" w:rsidR="00C7615C" w:rsidRDefault="00C7615C" w:rsidP="00217E98">
                  <w:r>
                    <w:t>Image Sensor</w:t>
                  </w:r>
                </w:p>
              </w:txbxContent>
            </v:textbox>
          </v:shape>
        </w:pict>
      </w:r>
      <w:r>
        <w:rPr>
          <w:noProof/>
          <w:lang w:eastAsia="en-IE"/>
        </w:rPr>
        <w:pict w14:anchorId="43D97879">
          <v:shape id="_x0000_s1093" type="#_x0000_t32" style="position:absolute;left:0;text-align:left;margin-left:243.45pt;margin-top:100pt;width:85.4pt;height:0;z-index:251680768" o:connectortype="straight" strokecolor="red" strokeweight="1.5pt"/>
        </w:pict>
      </w:r>
      <w:r w:rsidR="00217E98" w:rsidRPr="00EA5238">
        <w:rPr>
          <w:noProof/>
          <w:lang w:val="en-GB" w:eastAsia="en-GB"/>
        </w:rPr>
        <w:drawing>
          <wp:inline distT="0" distB="0" distL="0" distR="0" wp14:anchorId="08EF81D1" wp14:editId="6753E9D1">
            <wp:extent cx="2339163" cy="1676318"/>
            <wp:effectExtent l="19050" t="0" r="3987"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cstate="print"/>
                    <a:srcRect/>
                    <a:stretch>
                      <a:fillRect/>
                    </a:stretch>
                  </pic:blipFill>
                  <pic:spPr bwMode="auto">
                    <a:xfrm>
                      <a:off x="0" y="0"/>
                      <a:ext cx="2343063" cy="1679113"/>
                    </a:xfrm>
                    <a:prstGeom prst="rect">
                      <a:avLst/>
                    </a:prstGeom>
                    <a:noFill/>
                    <a:ln w="9525">
                      <a:noFill/>
                      <a:miter lim="800000"/>
                      <a:headEnd/>
                      <a:tailEnd/>
                    </a:ln>
                  </pic:spPr>
                </pic:pic>
              </a:graphicData>
            </a:graphic>
          </wp:inline>
        </w:drawing>
      </w:r>
    </w:p>
    <w:p w14:paraId="6BD09638" w14:textId="77777777" w:rsidR="00B06EAD" w:rsidRDefault="00B06EAD" w:rsidP="00DD40DB">
      <w:pPr>
        <w:pStyle w:val="Caption"/>
        <w:jc w:val="center"/>
      </w:pPr>
      <w:r>
        <w:t>Figure 1: PS3 Eye Circuit Board</w:t>
      </w:r>
    </w:p>
    <w:p w14:paraId="3C1FDF06" w14:textId="77777777" w:rsidR="003C4096" w:rsidRDefault="002E19D0" w:rsidP="003C4096">
      <w:r>
        <w:t>After removing the original lens, t</w:t>
      </w:r>
      <w:r w:rsidR="00FD0DF7">
        <w:t xml:space="preserve">he camera was </w:t>
      </w:r>
      <w:r>
        <w:t xml:space="preserve">able to detect both infrared and visible light. </w:t>
      </w:r>
      <w:r w:rsidR="003C4096">
        <w:t xml:space="preserve">Detecting just infrared light required an </w:t>
      </w:r>
      <w:r w:rsidR="00FD0DF7">
        <w:t>infrared band-pass filter</w:t>
      </w:r>
      <w:r w:rsidR="003C4096">
        <w:t xml:space="preserve"> to be placed over the image sensor. This filter passes the infrared light component and blocks the visible light component. A</w:t>
      </w:r>
      <w:r w:rsidR="00217E98">
        <w:t xml:space="preserve">n 880nm band-pass filter </w:t>
      </w:r>
      <w:r w:rsidR="003C4096">
        <w:t>was chosen as a suitable filter. The positioning of the filter is shown in</w:t>
      </w:r>
      <w:r w:rsidR="00DD40DB">
        <w:t xml:space="preserve"> Figure 2</w:t>
      </w:r>
      <w:r w:rsidR="00217E98">
        <w:t xml:space="preserve"> (a). Visible light </w:t>
      </w:r>
      <w:r w:rsidR="003C4096">
        <w:t>was</w:t>
      </w:r>
      <w:r w:rsidR="00217E98">
        <w:t xml:space="preserve"> filtered out because images from the projector would interfere with any image processing blob detection algorithms. </w:t>
      </w:r>
    </w:p>
    <w:tbl>
      <w:tblPr>
        <w:tblW w:w="0" w:type="auto"/>
        <w:tblLook w:val="04A0" w:firstRow="1" w:lastRow="0" w:firstColumn="1" w:lastColumn="0" w:noHBand="0" w:noVBand="1"/>
      </w:tblPr>
      <w:tblGrid>
        <w:gridCol w:w="2891"/>
        <w:gridCol w:w="2892"/>
        <w:gridCol w:w="2892"/>
      </w:tblGrid>
      <w:tr w:rsidR="00217E98" w14:paraId="09963782" w14:textId="77777777" w:rsidTr="00F46C10">
        <w:tc>
          <w:tcPr>
            <w:tcW w:w="2891" w:type="dxa"/>
          </w:tcPr>
          <w:p w14:paraId="2DBBCC9C" w14:textId="77777777" w:rsidR="00217E98" w:rsidRDefault="00217E98" w:rsidP="00B06EAD">
            <w:pPr>
              <w:jc w:val="center"/>
            </w:pPr>
            <w:r w:rsidRPr="00FE6027">
              <w:object w:dxaOrig="2355" w:dyaOrig="2370" w14:anchorId="193DEE4A">
                <v:shape id="_x0000_i1030" type="#_x0000_t75" style="width:117.95pt;height:119.15pt" o:ole="">
                  <v:imagedata r:id="rId106" o:title=""/>
                </v:shape>
                <o:OLEObject Type="Embed" ProgID="PBrush" ShapeID="_x0000_i1030" DrawAspect="Content" ObjectID="_1577029111" r:id="rId107"/>
              </w:object>
            </w:r>
          </w:p>
          <w:p w14:paraId="18A557F0" w14:textId="77777777" w:rsidR="00217E98" w:rsidRDefault="00217E98" w:rsidP="00B06EAD">
            <w:pPr>
              <w:jc w:val="center"/>
            </w:pPr>
            <w:r>
              <w:t>(a) Placing the band-pass filter</w:t>
            </w:r>
          </w:p>
        </w:tc>
        <w:tc>
          <w:tcPr>
            <w:tcW w:w="2892" w:type="dxa"/>
          </w:tcPr>
          <w:p w14:paraId="1A2B4ECF" w14:textId="77777777" w:rsidR="00217E98" w:rsidRDefault="00217E98" w:rsidP="00B06EAD">
            <w:pPr>
              <w:jc w:val="center"/>
            </w:pPr>
            <w:r w:rsidRPr="00FE6027">
              <w:object w:dxaOrig="2355" w:dyaOrig="2370" w14:anchorId="77EB4DEB">
                <v:shape id="_x0000_i1031" type="#_x0000_t75" style="width:117.95pt;height:119.15pt" o:ole="">
                  <v:imagedata r:id="rId108" o:title=""/>
                </v:shape>
                <o:OLEObject Type="Embed" ProgID="PBrush" ShapeID="_x0000_i1031" DrawAspect="Content" ObjectID="_1577029112" r:id="rId109"/>
              </w:object>
            </w:r>
          </w:p>
          <w:p w14:paraId="0A7B0CA8" w14:textId="77777777" w:rsidR="00217E98" w:rsidRDefault="00217E98" w:rsidP="00B06EAD">
            <w:pPr>
              <w:jc w:val="center"/>
            </w:pPr>
            <w:r>
              <w:t>(b) Installing M12 Lens Mount</w:t>
            </w:r>
          </w:p>
        </w:tc>
        <w:tc>
          <w:tcPr>
            <w:tcW w:w="2892" w:type="dxa"/>
          </w:tcPr>
          <w:p w14:paraId="2DA13803" w14:textId="77777777" w:rsidR="00217E98" w:rsidRDefault="00217E98" w:rsidP="00B06EAD">
            <w:pPr>
              <w:jc w:val="center"/>
            </w:pPr>
            <w:r w:rsidRPr="00FE6027">
              <w:object w:dxaOrig="2355" w:dyaOrig="2370" w14:anchorId="191923B0">
                <v:shape id="_x0000_i1032" type="#_x0000_t75" style="width:117.95pt;height:119.15pt" o:ole="">
                  <v:imagedata r:id="rId110" o:title=""/>
                </v:shape>
                <o:OLEObject Type="Embed" ProgID="PBrush" ShapeID="_x0000_i1032" DrawAspect="Content" ObjectID="_1577029113" r:id="rId111"/>
              </w:object>
            </w:r>
          </w:p>
          <w:p w14:paraId="1CEEA0A9" w14:textId="77777777" w:rsidR="00217E98" w:rsidRDefault="00217E98" w:rsidP="00B06EAD">
            <w:pPr>
              <w:jc w:val="center"/>
            </w:pPr>
            <w:r>
              <w:t>(c) Positioning Lens</w:t>
            </w:r>
          </w:p>
        </w:tc>
      </w:tr>
    </w:tbl>
    <w:p w14:paraId="62DC2DF9" w14:textId="77777777" w:rsidR="00217E98" w:rsidRDefault="00962F28" w:rsidP="00217E98">
      <w:pPr>
        <w:pStyle w:val="Caption"/>
        <w:jc w:val="center"/>
      </w:pPr>
      <w:bookmarkStart w:id="237" w:name="_Toc319524544"/>
      <w:bookmarkStart w:id="238" w:name="_Toc326744897"/>
      <w:r>
        <w:t>Figure 2</w:t>
      </w:r>
      <w:r w:rsidR="00217E98">
        <w:t>: PS3 Eye Modifications</w:t>
      </w:r>
      <w:bookmarkEnd w:id="237"/>
      <w:bookmarkEnd w:id="238"/>
    </w:p>
    <w:p w14:paraId="33DC88B1" w14:textId="77777777" w:rsidR="00217E98" w:rsidRDefault="00F46C10" w:rsidP="00FD0DF7">
      <w:pPr>
        <w:rPr>
          <w:rFonts w:asciiTheme="majorHAnsi" w:eastAsiaTheme="majorEastAsia" w:hAnsiTheme="majorHAnsi" w:cstheme="majorBidi"/>
          <w:b/>
          <w:bCs/>
          <w:color w:val="000000" w:themeColor="text1"/>
          <w:sz w:val="26"/>
          <w:szCs w:val="26"/>
        </w:rPr>
      </w:pPr>
      <w:r>
        <w:t xml:space="preserve">The filter was then fixed to the circuit board by it being positioned underneath the lens mount, shown in Figure 2 (b). The camera required a lens to focus the image. A 4.3mm lens was chosen as a suitable lens for this application. The lens was secured to the circuit board by fixing it to the lens mount; this is presented in Figure 2 (c). </w:t>
      </w:r>
      <w:r w:rsidR="00DD40DB">
        <w:t>After all of these steps were completed, the camera functioned as an infrared camera</w:t>
      </w:r>
      <w:r w:rsidR="00FD0DF7">
        <w:t xml:space="preserve"> with high frame rate</w:t>
      </w:r>
      <w:r w:rsidR="007E4B3C">
        <w:t>s</w:t>
      </w:r>
      <w:r w:rsidR="00FD0DF7">
        <w:t xml:space="preserve">. </w:t>
      </w:r>
      <w:r w:rsidR="00217E98">
        <w:br w:type="page"/>
      </w:r>
    </w:p>
    <w:p w14:paraId="2E74C2F9" w14:textId="77777777" w:rsidR="00435C55" w:rsidRDefault="00435C55" w:rsidP="00435C55">
      <w:pPr>
        <w:pStyle w:val="Heading2"/>
      </w:pPr>
      <w:bookmarkStart w:id="239" w:name="_Toc327968521"/>
      <w:bookmarkStart w:id="240" w:name="_Toc324751346"/>
      <w:r>
        <w:lastRenderedPageBreak/>
        <w:t xml:space="preserve">Appendix </w:t>
      </w:r>
      <w:r w:rsidR="00D756B6">
        <w:t>F</w:t>
      </w:r>
      <w:r>
        <w:t>: Projectors and Projection Materials</w:t>
      </w:r>
      <w:bookmarkEnd w:id="239"/>
    </w:p>
    <w:bookmarkEnd w:id="240"/>
    <w:p w14:paraId="506887AC" w14:textId="77777777" w:rsidR="00435C55" w:rsidRDefault="00435C55" w:rsidP="00435C55">
      <w:pPr>
        <w:rPr>
          <w:rStyle w:val="Strong"/>
        </w:rPr>
      </w:pPr>
    </w:p>
    <w:p w14:paraId="5529BAAF" w14:textId="77777777" w:rsidR="00435C55" w:rsidRPr="00E103A5" w:rsidRDefault="00435C55" w:rsidP="00435C55">
      <w:pPr>
        <w:rPr>
          <w:highlight w:val="yellow"/>
        </w:rPr>
      </w:pPr>
      <w:r w:rsidRPr="00AB0C4F">
        <w:t xml:space="preserve">There are two main projection methods, front projection and rear projection. Both methods need a projector and a projection screen or surface. The main difference between these methods is the position of the projector relative to the viewer. Both front and rear projection setups offer their own advantages and disadvantages. </w:t>
      </w:r>
    </w:p>
    <w:p w14:paraId="3CEBA650" w14:textId="77777777" w:rsidR="00435C55" w:rsidRPr="00E103A5" w:rsidRDefault="00435C55" w:rsidP="00435C55">
      <w:pPr>
        <w:rPr>
          <w:highlight w:val="yellow"/>
        </w:rPr>
      </w:pPr>
      <w:r w:rsidRPr="00AB0C4F">
        <w:t xml:space="preserve">Front projection involves the projector being positioned in front of the projection screen. Most opaque surfaces can be used for front projection e.g. walls, floors, etc. The main disadvantage of this projection method is that if an object occludes the projection path, portions of the projected image are occluded. This setup is commonly used in cinemas and presentation halls. An example of front projection is displayed in Figure </w:t>
      </w:r>
      <w:r w:rsidR="007C5A68">
        <w:t>1</w:t>
      </w:r>
      <w:r w:rsidRPr="00AB0C4F">
        <w:t xml:space="preserve"> (a). </w:t>
      </w:r>
    </w:p>
    <w:p w14:paraId="375823A1" w14:textId="77777777" w:rsidR="00435C55" w:rsidRPr="00EE67CF" w:rsidRDefault="00435C55" w:rsidP="00435C55">
      <w:r w:rsidRPr="00AB0C4F">
        <w:t xml:space="preserve">Rear projection requires the projector to be placed behind the screen. </w:t>
      </w:r>
      <w:r>
        <w:t>Rear projection setups are less p</w:t>
      </w:r>
      <w:r w:rsidRPr="00EE67CF">
        <w:t xml:space="preserve">rone to image occlusion since objects are less likely to intersect the projection path. </w:t>
      </w:r>
      <w:r w:rsidRPr="00AB0C4F">
        <w:t>Typical opaque projection screens are not suitable for this display method. Rear projection setups require a particular type</w:t>
      </w:r>
      <w:r w:rsidR="002E5164">
        <w:t xml:space="preserve"> of</w:t>
      </w:r>
      <w:r w:rsidRPr="00AB0C4F">
        <w:t xml:space="preserve"> projection material, known as rear projection material. </w:t>
      </w:r>
      <w:r w:rsidRPr="00EE67CF">
        <w:t xml:space="preserve">Rear projection material is slightly transparent; this level of transparency allows the projected image to be viewed on both sides of the material. A rear projection setup is displayed in Figure </w:t>
      </w:r>
      <w:r w:rsidR="007C5A68">
        <w:t>1</w:t>
      </w:r>
      <w:r w:rsidRPr="00EE67CF">
        <w:t xml:space="preserve"> (b). The main disadvantage to rear projection setups is that there needs to be a large distance between the projector and the back of the projection material. </w:t>
      </w:r>
      <w:r w:rsidR="00166868">
        <w:t>However, this can be reduced using short-throw projectors.</w:t>
      </w:r>
      <w:r w:rsidR="002E5164" w:rsidRPr="002E5164">
        <w:t xml:space="preserve"> </w:t>
      </w:r>
    </w:p>
    <w:tbl>
      <w:tblPr>
        <w:tblW w:w="0" w:type="auto"/>
        <w:tblLook w:val="04A0" w:firstRow="1" w:lastRow="0" w:firstColumn="1" w:lastColumn="0" w:noHBand="0" w:noVBand="1"/>
      </w:tblPr>
      <w:tblGrid>
        <w:gridCol w:w="4124"/>
        <w:gridCol w:w="4551"/>
      </w:tblGrid>
      <w:tr w:rsidR="00435C55" w:rsidRPr="002E5164" w14:paraId="42475173" w14:textId="77777777" w:rsidTr="00D31D41">
        <w:tc>
          <w:tcPr>
            <w:tcW w:w="4621" w:type="dxa"/>
          </w:tcPr>
          <w:p w14:paraId="4B5BA5CA" w14:textId="77777777" w:rsidR="00435C55" w:rsidRPr="002E5164" w:rsidRDefault="002E5164" w:rsidP="00D31D41">
            <w:pPr>
              <w:jc w:val="center"/>
            </w:pPr>
            <w:r w:rsidRPr="002E5164">
              <w:object w:dxaOrig="4320" w:dyaOrig="2789" w14:anchorId="747ADF64">
                <v:shape id="_x0000_i1033" type="#_x0000_t75" style="width:189.95pt;height:119.15pt" o:ole="">
                  <v:imagedata r:id="rId112" o:title=""/>
                </v:shape>
                <o:OLEObject Type="Embed" ProgID="PBrush" ShapeID="_x0000_i1033" DrawAspect="Content" ObjectID="_1577029114" r:id="rId113"/>
              </w:object>
            </w:r>
          </w:p>
          <w:p w14:paraId="15F4091B" w14:textId="77777777" w:rsidR="00435C55" w:rsidRPr="002E5164" w:rsidRDefault="00435C55" w:rsidP="00D31D41">
            <w:pPr>
              <w:jc w:val="center"/>
            </w:pPr>
            <w:r w:rsidRPr="002E5164">
              <w:t>(a) Front Projection</w:t>
            </w:r>
          </w:p>
        </w:tc>
        <w:tc>
          <w:tcPr>
            <w:tcW w:w="4621" w:type="dxa"/>
          </w:tcPr>
          <w:p w14:paraId="4E0E18AA" w14:textId="77777777" w:rsidR="00435C55" w:rsidRPr="002E5164" w:rsidRDefault="002E5164" w:rsidP="00D31D41">
            <w:pPr>
              <w:keepNext/>
              <w:jc w:val="center"/>
            </w:pPr>
            <w:r w:rsidRPr="002E5164">
              <w:object w:dxaOrig="4320" w:dyaOrig="2413" w14:anchorId="28D8F1F8">
                <v:shape id="_x0000_i1034" type="#_x0000_t75" style="width:3in;height:119.15pt" o:ole="">
                  <v:imagedata r:id="rId114" o:title=""/>
                </v:shape>
                <o:OLEObject Type="Embed" ProgID="PBrush" ShapeID="_x0000_i1034" DrawAspect="Content" ObjectID="_1577029115" r:id="rId115"/>
              </w:object>
            </w:r>
          </w:p>
          <w:p w14:paraId="0DD51305" w14:textId="77777777" w:rsidR="00435C55" w:rsidRPr="002E5164" w:rsidRDefault="00435C55" w:rsidP="00D31D41">
            <w:pPr>
              <w:keepNext/>
              <w:jc w:val="center"/>
            </w:pPr>
            <w:r w:rsidRPr="002E5164">
              <w:t>(b) Rear Projection</w:t>
            </w:r>
          </w:p>
        </w:tc>
      </w:tr>
    </w:tbl>
    <w:p w14:paraId="450C902E" w14:textId="77777777" w:rsidR="00435C55" w:rsidRPr="002E5164" w:rsidRDefault="00435C55" w:rsidP="00435C55">
      <w:pPr>
        <w:pStyle w:val="Caption"/>
        <w:jc w:val="center"/>
        <w:rPr>
          <w:noProof/>
        </w:rPr>
      </w:pPr>
      <w:bookmarkStart w:id="241" w:name="_Toc319524550"/>
      <w:r w:rsidRPr="002E5164">
        <w:t xml:space="preserve">Figure </w:t>
      </w:r>
      <w:r w:rsidR="007C5A68" w:rsidRPr="002E5164">
        <w:t>1</w:t>
      </w:r>
      <w:r w:rsidRPr="002E5164">
        <w:t>:  Front vs. Rear</w:t>
      </w:r>
      <w:r w:rsidRPr="002E5164">
        <w:rPr>
          <w:noProof/>
        </w:rPr>
        <w:t xml:space="preserve"> Projection</w:t>
      </w:r>
      <w:bookmarkEnd w:id="241"/>
    </w:p>
    <w:p w14:paraId="0E0401AA" w14:textId="77777777" w:rsidR="00435C55" w:rsidRPr="00EE67CF" w:rsidRDefault="00435C55" w:rsidP="00435C55">
      <w:pPr>
        <w:pStyle w:val="Heading4"/>
      </w:pPr>
      <w:r w:rsidRPr="00EE67CF">
        <w:lastRenderedPageBreak/>
        <w:t>Projection Material</w:t>
      </w:r>
    </w:p>
    <w:p w14:paraId="4AC09F23" w14:textId="77777777" w:rsidR="00435C55" w:rsidRPr="00E103A5" w:rsidRDefault="00435C55" w:rsidP="00435C55">
      <w:pPr>
        <w:rPr>
          <w:highlight w:val="yellow"/>
        </w:rPr>
      </w:pPr>
      <w:r w:rsidRPr="00D669E0">
        <w:t xml:space="preserve">Projection material is the surface which displays the projected image. </w:t>
      </w:r>
      <w:r w:rsidRPr="00EE67CF">
        <w:t>Projection material has different properties depending on whether it will be used for front projection or rear projection. Rear projection material tends to be more transparent than front projection material. Professional projection screens can be purchased from companies such as Glimm Screens</w:t>
      </w:r>
      <w:r w:rsidR="00DC1774">
        <w:rPr>
          <w:rStyle w:val="FootnoteReference"/>
        </w:rPr>
        <w:footnoteReference w:customMarkFollows="1" w:id="4"/>
        <w:t>1</w:t>
      </w:r>
      <w:r w:rsidRPr="00EE67CF">
        <w:t>, ProLight</w:t>
      </w:r>
      <w:r w:rsidR="00DC1774">
        <w:rPr>
          <w:rStyle w:val="FootnoteReference"/>
        </w:rPr>
        <w:footnoteReference w:customMarkFollows="1" w:id="5"/>
        <w:t>2</w:t>
      </w:r>
      <w:r w:rsidRPr="00EE67CF">
        <w:t xml:space="preserve"> and Rosco</w:t>
      </w:r>
      <w:r w:rsidR="00DC1774">
        <w:rPr>
          <w:rStyle w:val="FootnoteReference"/>
        </w:rPr>
        <w:footnoteReference w:customMarkFollows="1" w:id="6"/>
        <w:t>3</w:t>
      </w:r>
      <w:r w:rsidRPr="00EE67CF">
        <w:t xml:space="preserve">. Generally, professional projection screens can be expensive. Inexpensive solutions for projection screens can be found with common materials. An inexpensive solution for both rear and front projection material is paper. It provided sufficient contrast between the light and dark colours and also produces a clear projection image. </w:t>
      </w:r>
    </w:p>
    <w:p w14:paraId="5AA5ED63" w14:textId="77777777" w:rsidR="00435C55" w:rsidRPr="00D669E0" w:rsidRDefault="00435C55" w:rsidP="00435C55">
      <w:pPr>
        <w:pStyle w:val="Heading4"/>
      </w:pPr>
      <w:r w:rsidRPr="00D669E0">
        <w:t>Throw Distance</w:t>
      </w:r>
    </w:p>
    <w:p w14:paraId="2A90C97B" w14:textId="77777777" w:rsidR="00435C55" w:rsidRPr="00E103A5" w:rsidRDefault="00435C55" w:rsidP="00435C55">
      <w:pPr>
        <w:rPr>
          <w:highlight w:val="yellow"/>
        </w:rPr>
      </w:pPr>
      <w:r w:rsidRPr="00D669E0">
        <w:t>The throw distance specifies the distance from the projector lens to the projection surface</w:t>
      </w:r>
      <w:r>
        <w:t xml:space="preserve">; this is presented </w:t>
      </w:r>
      <w:r w:rsidRPr="00D669E0">
        <w:t xml:space="preserve">in Figure </w:t>
      </w:r>
      <w:r w:rsidR="007C5A68">
        <w:t>2</w:t>
      </w:r>
      <w:r w:rsidRPr="00D669E0">
        <w:rPr>
          <w:color w:val="FF0000"/>
        </w:rPr>
        <w:t xml:space="preserve"> </w:t>
      </w:r>
      <w:r w:rsidRPr="00D669E0">
        <w:t>(a). The throw distance can be calculated by using the throw ratio. A throw ratio is the distance from the lens of the projector to the screen divided by the width of the projected image</w:t>
      </w:r>
      <w:r>
        <w:t>. The equation below can be used t</w:t>
      </w:r>
      <w:r w:rsidRPr="00D669E0">
        <w:t xml:space="preserve">o calculate the </w:t>
      </w:r>
      <w:r>
        <w:t xml:space="preserve">throw </w:t>
      </w:r>
      <w:r w:rsidRPr="00D669E0">
        <w:t>distance</w:t>
      </w:r>
      <w:r>
        <w:t>;</w:t>
      </w:r>
      <w:r w:rsidRPr="00D669E0">
        <w:t xml:space="preserve"> </w:t>
      </w:r>
      <w:r w:rsidRPr="00D669E0">
        <w:rPr>
          <w:i/>
        </w:rPr>
        <w:t>d</w:t>
      </w:r>
      <w:r w:rsidRPr="00D669E0">
        <w:t xml:space="preserve"> is the distance from the lens to the projection surface, </w:t>
      </w:r>
      <w:r w:rsidRPr="00D669E0">
        <w:rPr>
          <w:i/>
        </w:rPr>
        <w:t xml:space="preserve">w </w:t>
      </w:r>
      <w:r w:rsidRPr="00D669E0">
        <w:t xml:space="preserve">is the width of the projected image and </w:t>
      </w:r>
      <w:r>
        <w:t>t</w:t>
      </w:r>
      <w:r w:rsidRPr="00D669E0">
        <w:t xml:space="preserve"> is the throw ratio of the projector. </w:t>
      </w:r>
    </w:p>
    <w:p w14:paraId="0F8E3759" w14:textId="77777777" w:rsidR="00435C55" w:rsidRPr="00D669E0" w:rsidRDefault="00435C55" w:rsidP="00435C55">
      <w:pPr>
        <w:pStyle w:val="ListParagraph"/>
        <w:ind w:left="0"/>
        <w:jc w:val="center"/>
        <w:rPr>
          <w:i/>
        </w:rPr>
      </w:pPr>
      <w:r w:rsidRPr="00D669E0">
        <w:rPr>
          <w:i/>
        </w:rPr>
        <w:t>d = wt</w:t>
      </w:r>
    </w:p>
    <w:p w14:paraId="5DEE05A1" w14:textId="77777777" w:rsidR="00435C55" w:rsidRDefault="00435C55" w:rsidP="00435C55">
      <w:r w:rsidRPr="00D669E0">
        <w:t>The physical distance from the projector to the projection surface can be decreased and redirected through the use of mirrors; shown in</w:t>
      </w:r>
      <w:r w:rsidRPr="00D669E0">
        <w:rPr>
          <w:color w:val="FF0000"/>
        </w:rPr>
        <w:t xml:space="preserve"> </w:t>
      </w:r>
      <w:r w:rsidRPr="00D669E0">
        <w:t xml:space="preserve">Figure </w:t>
      </w:r>
      <w:r w:rsidR="007C5A68">
        <w:t>2</w:t>
      </w:r>
      <w:r w:rsidRPr="00D669E0">
        <w:rPr>
          <w:color w:val="FF0000"/>
        </w:rPr>
        <w:t xml:space="preserve"> </w:t>
      </w:r>
      <w:r w:rsidRPr="00D669E0">
        <w:t xml:space="preserve">(b). </w:t>
      </w:r>
    </w:p>
    <w:p w14:paraId="0F5AE974" w14:textId="77777777" w:rsidR="008C7472" w:rsidRDefault="008C7472" w:rsidP="00435C55"/>
    <w:p w14:paraId="2DBAB333" w14:textId="77777777" w:rsidR="008C7472" w:rsidRPr="00435C55" w:rsidRDefault="004E7B88" w:rsidP="00435C55">
      <w:r>
        <w:t xml:space="preserve">    </w:t>
      </w:r>
    </w:p>
    <w:tbl>
      <w:tblPr>
        <w:tblW w:w="9498" w:type="dxa"/>
        <w:tblInd w:w="-318" w:type="dxa"/>
        <w:tblLook w:val="04A0" w:firstRow="1" w:lastRow="0" w:firstColumn="1" w:lastColumn="0" w:noHBand="0" w:noVBand="1"/>
      </w:tblPr>
      <w:tblGrid>
        <w:gridCol w:w="4537"/>
        <w:gridCol w:w="4961"/>
      </w:tblGrid>
      <w:tr w:rsidR="008C7472" w:rsidRPr="004E7B88" w14:paraId="26ABB553" w14:textId="77777777" w:rsidTr="004E7B88">
        <w:tc>
          <w:tcPr>
            <w:tcW w:w="4478" w:type="dxa"/>
          </w:tcPr>
          <w:p w14:paraId="6E797DDF" w14:textId="77777777" w:rsidR="00435C55" w:rsidRPr="004E7B88" w:rsidRDefault="004E7B88" w:rsidP="00D31D41">
            <w:pPr>
              <w:jc w:val="center"/>
            </w:pPr>
            <w:r w:rsidRPr="004E7B88">
              <w:object w:dxaOrig="3810" w:dyaOrig="2505" w14:anchorId="25C78DA3">
                <v:shape id="_x0000_i1035" type="#_x0000_t75" style="width:3in;height:142.75pt" o:ole="">
                  <v:imagedata r:id="rId116" o:title=""/>
                </v:shape>
                <o:OLEObject Type="Embed" ProgID="PBrush" ShapeID="_x0000_i1035" DrawAspect="Content" ObjectID="_1577029116" r:id="rId117"/>
              </w:object>
            </w:r>
          </w:p>
          <w:p w14:paraId="45DEC5C1" w14:textId="77777777" w:rsidR="00435C55" w:rsidRPr="004E7B88" w:rsidRDefault="00435C55" w:rsidP="00D31D41">
            <w:pPr>
              <w:jc w:val="center"/>
            </w:pPr>
            <w:r w:rsidRPr="004E7B88">
              <w:t>(a) Throw Distance</w:t>
            </w:r>
          </w:p>
        </w:tc>
        <w:tc>
          <w:tcPr>
            <w:tcW w:w="5020" w:type="dxa"/>
          </w:tcPr>
          <w:p w14:paraId="0E554CC4" w14:textId="77777777" w:rsidR="00435C55" w:rsidRPr="004E7B88" w:rsidRDefault="008C7472" w:rsidP="00D31D41">
            <w:pPr>
              <w:jc w:val="center"/>
            </w:pPr>
            <w:r w:rsidRPr="004E7B88">
              <w:object w:dxaOrig="14745" w:dyaOrig="9765" w14:anchorId="7391782F">
                <v:shape id="_x0000_i1036" type="#_x0000_t75" style="width:217.25pt;height:2in" o:ole="">
                  <v:imagedata r:id="rId118" o:title=""/>
                </v:shape>
                <o:OLEObject Type="Embed" ProgID="PBrush" ShapeID="_x0000_i1036" DrawAspect="Content" ObjectID="_1577029117" r:id="rId119"/>
              </w:object>
            </w:r>
          </w:p>
          <w:p w14:paraId="796EB1E6" w14:textId="77777777" w:rsidR="00435C55" w:rsidRPr="004E7B88" w:rsidRDefault="00CC64E1" w:rsidP="00CC64E1">
            <w:pPr>
              <w:jc w:val="center"/>
            </w:pPr>
            <w:r w:rsidRPr="004E7B88">
              <w:t>(b) Using a</w:t>
            </w:r>
            <w:r w:rsidR="00435C55" w:rsidRPr="004E7B88">
              <w:t xml:space="preserve"> Mirror to decrease throw distance</w:t>
            </w:r>
          </w:p>
        </w:tc>
      </w:tr>
    </w:tbl>
    <w:p w14:paraId="2457F2DE" w14:textId="77777777" w:rsidR="00435C55" w:rsidRPr="004E7B88" w:rsidRDefault="00435C55" w:rsidP="00435C55">
      <w:pPr>
        <w:pStyle w:val="Caption"/>
        <w:jc w:val="center"/>
      </w:pPr>
      <w:bookmarkStart w:id="242" w:name="_Toc319524551"/>
      <w:bookmarkStart w:id="243" w:name="_Toc327168870"/>
      <w:r w:rsidRPr="004E7B88">
        <w:t xml:space="preserve">Figure </w:t>
      </w:r>
      <w:r w:rsidR="007C5A68" w:rsidRPr="004E7B88">
        <w:t>2</w:t>
      </w:r>
      <w:r w:rsidRPr="004E7B88">
        <w:t>: Projector Throw Distance</w:t>
      </w:r>
      <w:bookmarkEnd w:id="242"/>
      <w:bookmarkEnd w:id="243"/>
    </w:p>
    <w:p w14:paraId="5D0CED96" w14:textId="77777777" w:rsidR="00435C55" w:rsidRPr="00435C55" w:rsidRDefault="00435C55" w:rsidP="00435C55">
      <w:pPr>
        <w:pStyle w:val="Heading4"/>
      </w:pPr>
      <w:r w:rsidRPr="00435C55">
        <w:t>Aspect Ratio</w:t>
      </w:r>
    </w:p>
    <w:p w14:paraId="54038382" w14:textId="77777777" w:rsidR="00435C55" w:rsidRPr="00E103A5" w:rsidRDefault="00435C55" w:rsidP="00435C55">
      <w:pPr>
        <w:rPr>
          <w:highlight w:val="yellow"/>
        </w:rPr>
      </w:pPr>
      <w:r w:rsidRPr="00435C55">
        <w:t>The aspect ratio specifies the shape of the projected image. Commonly, the aspect ratio is written in the form A:B. This means that for every 'A' units of width, there will be 'B' units of height. Common aspect ratios are 4:3 and 16:9. Newer televisions are adopting the 16:9; these asp</w:t>
      </w:r>
      <w:r w:rsidR="007C5A68">
        <w:t>ect ratios are shown in Figure 3</w:t>
      </w:r>
      <w:r w:rsidRPr="00435C55">
        <w:t xml:space="preserve">. </w:t>
      </w:r>
    </w:p>
    <w:p w14:paraId="25D90146" w14:textId="77777777" w:rsidR="00435C55" w:rsidRPr="00435C55" w:rsidRDefault="00435C55" w:rsidP="00435C55">
      <w:pPr>
        <w:keepNext/>
        <w:jc w:val="center"/>
      </w:pPr>
      <w:r w:rsidRPr="00435C55">
        <w:rPr>
          <w:noProof/>
          <w:lang w:val="en-GB" w:eastAsia="en-GB"/>
        </w:rPr>
        <w:drawing>
          <wp:inline distT="0" distB="0" distL="0" distR="0" wp14:anchorId="2EBC9857" wp14:editId="142CFF6D">
            <wp:extent cx="3799840" cy="1341755"/>
            <wp:effectExtent l="19050" t="0" r="0" b="0"/>
            <wp:docPr id="29" name="Picture 30" descr="https://sites.google.com/site/gmitresearch/_/rsrc/1313418462920/home/projectors/aspectRatio.png?height=141&amp;width=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sites.google.com/site/gmitresearch/_/rsrc/1313418462920/home/projectors/aspectRatio.png?height=141&amp;width=400"/>
                    <pic:cNvPicPr>
                      <a:picLocks noChangeAspect="1" noChangeArrowheads="1"/>
                    </pic:cNvPicPr>
                  </pic:nvPicPr>
                  <pic:blipFill>
                    <a:blip r:embed="rId120" cstate="print"/>
                    <a:srcRect/>
                    <a:stretch>
                      <a:fillRect/>
                    </a:stretch>
                  </pic:blipFill>
                  <pic:spPr bwMode="auto">
                    <a:xfrm>
                      <a:off x="0" y="0"/>
                      <a:ext cx="3799840" cy="1341755"/>
                    </a:xfrm>
                    <a:prstGeom prst="rect">
                      <a:avLst/>
                    </a:prstGeom>
                    <a:noFill/>
                    <a:ln w="9525">
                      <a:noFill/>
                      <a:miter lim="800000"/>
                      <a:headEnd/>
                      <a:tailEnd/>
                    </a:ln>
                  </pic:spPr>
                </pic:pic>
              </a:graphicData>
            </a:graphic>
          </wp:inline>
        </w:drawing>
      </w:r>
    </w:p>
    <w:p w14:paraId="11129540" w14:textId="77777777" w:rsidR="00435C55" w:rsidRPr="00DA020F" w:rsidRDefault="00435C55" w:rsidP="00DA020F">
      <w:pPr>
        <w:pStyle w:val="Caption"/>
        <w:jc w:val="center"/>
      </w:pPr>
      <w:bookmarkStart w:id="244" w:name="_Toc319524552"/>
      <w:bookmarkStart w:id="245" w:name="_Toc327168871"/>
      <w:r w:rsidRPr="00435C55">
        <w:t>Figure</w:t>
      </w:r>
      <w:r w:rsidR="007C5A68">
        <w:t xml:space="preserve"> 3</w:t>
      </w:r>
      <w:r w:rsidRPr="00435C55">
        <w:t>: Common Aspect Ratios</w:t>
      </w:r>
      <w:bookmarkEnd w:id="244"/>
      <w:bookmarkEnd w:id="245"/>
    </w:p>
    <w:p w14:paraId="10F48248" w14:textId="77777777" w:rsidR="00435C55" w:rsidRPr="00435C55" w:rsidRDefault="00435C55" w:rsidP="00435C55">
      <w:pPr>
        <w:pStyle w:val="Heading4"/>
      </w:pPr>
      <w:r w:rsidRPr="00435C55">
        <w:t>Resolution</w:t>
      </w:r>
    </w:p>
    <w:p w14:paraId="0F36C952" w14:textId="77777777" w:rsidR="00435C55" w:rsidRPr="00435C55" w:rsidRDefault="00435C55" w:rsidP="00435C55">
      <w:r w:rsidRPr="00435C55">
        <w:t xml:space="preserve">The resolution of a projector states how many pixels are displayed in the projected image. Resolution is usually measured as number of pixels wide multiplied by the number of pixels high. The picture detail is proportional to the number of pixels in the resolution. A common resolution is the Super Video Graphics Array (SVGA), which has a resolution of 800 x 600 pixels. Other common resolutions include the Extended Graphics Array (XGA) and the Super Extended Graphics Array (SXGA) which have 1024 x 768 pixels and 1280 x 1024 pixels respectively. </w:t>
      </w:r>
    </w:p>
    <w:p w14:paraId="43D5F501" w14:textId="77777777" w:rsidR="00435C55" w:rsidRPr="00A50708" w:rsidRDefault="00435C55" w:rsidP="00435C55">
      <w:pPr>
        <w:pStyle w:val="Heading4"/>
        <w:rPr>
          <w:color w:val="auto"/>
        </w:rPr>
      </w:pPr>
      <w:r w:rsidRPr="00A50708">
        <w:rPr>
          <w:color w:val="auto"/>
        </w:rPr>
        <w:lastRenderedPageBreak/>
        <w:t>Contrast Ratio</w:t>
      </w:r>
    </w:p>
    <w:p w14:paraId="0224F345" w14:textId="77777777" w:rsidR="00435C55" w:rsidRPr="00A50708" w:rsidRDefault="00435C55" w:rsidP="00435C55">
      <w:r w:rsidRPr="00A50708">
        <w:t xml:space="preserve">The contrast ratio is a property which states the ratio of the brightness of the brightest colour in the image to the brightness of the darkest colour. Contrast is an important factor to consider when choosing a projector. Projectors with a low contrast ratio can produce images which are </w:t>
      </w:r>
      <w:r w:rsidR="00166868" w:rsidRPr="00A50708">
        <w:t>un</w:t>
      </w:r>
      <w:r w:rsidRPr="00A50708">
        <w:t>clear and dull. Contrast rati</w:t>
      </w:r>
      <w:r w:rsidR="00FB01E8" w:rsidRPr="00A50708">
        <w:t>o is typically documented as x</w:t>
      </w:r>
      <w:r w:rsidR="00A50708" w:rsidRPr="00A50708">
        <w:t>:1</w:t>
      </w:r>
      <w:r w:rsidRPr="00A50708">
        <w:t>. This means that the brightest c</w:t>
      </w:r>
      <w:r w:rsidR="00FB01E8" w:rsidRPr="00A50708">
        <w:t>olour (white) is x times brighter than the darkest colour (black)</w:t>
      </w:r>
      <w:r w:rsidRPr="00A50708">
        <w:t xml:space="preserve">. A high contrast ratio is typically </w:t>
      </w:r>
      <w:r w:rsidR="00166868" w:rsidRPr="00A50708">
        <w:t>required</w:t>
      </w:r>
      <w:r w:rsidRPr="00A50708">
        <w:t xml:space="preserve"> because it can produce more picture detail than a lower contrast ratio. </w:t>
      </w:r>
      <w:r w:rsidR="00166868" w:rsidRPr="00A50708">
        <w:t xml:space="preserve"> </w:t>
      </w:r>
    </w:p>
    <w:p w14:paraId="5E95519E" w14:textId="77777777" w:rsidR="00435C55" w:rsidRPr="00435C55" w:rsidRDefault="00435C55" w:rsidP="00435C55">
      <w:pPr>
        <w:pStyle w:val="Heading4"/>
      </w:pPr>
      <w:r w:rsidRPr="00435C55">
        <w:t>Brightness</w:t>
      </w:r>
    </w:p>
    <w:p w14:paraId="2168F30B" w14:textId="77777777" w:rsidR="00435C55" w:rsidRPr="00E103A5" w:rsidRDefault="00435C55" w:rsidP="00435C55">
      <w:pPr>
        <w:rPr>
          <w:highlight w:val="yellow"/>
        </w:rPr>
      </w:pPr>
      <w:r w:rsidRPr="00435C55">
        <w:t xml:space="preserve">The brightness states how bright the outputted image of a projector is. The brightness of a projector is measured in ANSI Lumens. There are different factors in choosing the brightness of the projector so choosing the brightest projector may not be the best solution at all times. </w:t>
      </w:r>
      <w:r w:rsidRPr="007C5A68">
        <w:t xml:space="preserve">The type of projection material, ambient lighting, and the application in which the projector is used are all factors which need to be considered when choosing a brightness of </w:t>
      </w:r>
      <w:r w:rsidR="007C5A68" w:rsidRPr="007C5A68">
        <w:t xml:space="preserve">a </w:t>
      </w:r>
      <w:r w:rsidRPr="007C5A68">
        <w:t xml:space="preserve">projector. </w:t>
      </w:r>
      <w:r w:rsidR="007C5A68" w:rsidRPr="007C5A68">
        <w:t>Brightness of p</w:t>
      </w:r>
      <w:r w:rsidRPr="007C5A68">
        <w:t xml:space="preserve">rojectors can </w:t>
      </w:r>
      <w:r w:rsidR="007C5A68" w:rsidRPr="007C5A68">
        <w:t xml:space="preserve">vary from </w:t>
      </w:r>
      <w:r w:rsidRPr="007C5A68">
        <w:t xml:space="preserve">less than 2000 ANSI Lumens </w:t>
      </w:r>
      <w:r w:rsidR="007C5A68" w:rsidRPr="007C5A68">
        <w:t xml:space="preserve">to </w:t>
      </w:r>
      <w:r w:rsidRPr="007C5A68">
        <w:t xml:space="preserve">upwards of 4500 ANSI Lumens.  </w:t>
      </w:r>
    </w:p>
    <w:p w14:paraId="5240B2E7" w14:textId="77777777" w:rsidR="00435C55" w:rsidRDefault="00435C55">
      <w:pPr>
        <w:spacing w:line="276" w:lineRule="auto"/>
        <w:jc w:val="left"/>
        <w:rPr>
          <w:rFonts w:asciiTheme="majorHAnsi" w:eastAsiaTheme="majorEastAsia" w:hAnsiTheme="majorHAnsi" w:cstheme="majorBidi"/>
          <w:b/>
          <w:bCs/>
          <w:color w:val="000000" w:themeColor="text1"/>
          <w:sz w:val="26"/>
          <w:szCs w:val="26"/>
        </w:rPr>
      </w:pPr>
      <w:r>
        <w:br w:type="page"/>
      </w:r>
    </w:p>
    <w:p w14:paraId="171C33D1" w14:textId="77777777" w:rsidR="003F0EF2" w:rsidRDefault="00217E98" w:rsidP="003F0EF2">
      <w:pPr>
        <w:pStyle w:val="Heading2"/>
      </w:pPr>
      <w:bookmarkStart w:id="246" w:name="_Toc327968522"/>
      <w:r>
        <w:lastRenderedPageBreak/>
        <w:t xml:space="preserve">Appendix </w:t>
      </w:r>
      <w:r w:rsidR="00D756B6">
        <w:t>G</w:t>
      </w:r>
      <w:r w:rsidR="003F0EF2">
        <w:t>: Community Core Vision</w:t>
      </w:r>
      <w:bookmarkEnd w:id="246"/>
    </w:p>
    <w:p w14:paraId="2FFCA1FB" w14:textId="77777777" w:rsidR="003F0EF2" w:rsidRDefault="003F0EF2" w:rsidP="003F0EF2"/>
    <w:p w14:paraId="09DEF7D9" w14:textId="77777777" w:rsidR="003F0EF2" w:rsidRDefault="003F0EF2" w:rsidP="003F0EF2">
      <w:r>
        <w:t xml:space="preserve">Community Core Vision (CCV) is an open source program which can detect and track interactions with multi-touch surfaces. CCV provides functionality to detect and track finger presses, objects and optical tags known as fiducials. CCV can interface with </w:t>
      </w:r>
      <w:r w:rsidR="0013258C">
        <w:t>simple</w:t>
      </w:r>
      <w:r>
        <w:t xml:space="preserve"> web cameras and also the PlayStation 3 Eye gaming camera. At the time of writing this document, the current version of CCV was version 1.5. </w:t>
      </w:r>
    </w:p>
    <w:p w14:paraId="49D6F541" w14:textId="77777777" w:rsidR="003F0EF2" w:rsidRDefault="003F0EF2" w:rsidP="003F0EF2">
      <w:pPr>
        <w:jc w:val="center"/>
      </w:pPr>
      <w:r>
        <w:rPr>
          <w:noProof/>
          <w:lang w:val="en-GB" w:eastAsia="en-GB"/>
        </w:rPr>
        <w:drawing>
          <wp:inline distT="0" distB="0" distL="0" distR="0" wp14:anchorId="1D4FA675" wp14:editId="13B19047">
            <wp:extent cx="4018472" cy="2720258"/>
            <wp:effectExtent l="19050" t="0" r="1078"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cstate="print"/>
                    <a:srcRect/>
                    <a:stretch>
                      <a:fillRect/>
                    </a:stretch>
                  </pic:blipFill>
                  <pic:spPr bwMode="auto">
                    <a:xfrm>
                      <a:off x="0" y="0"/>
                      <a:ext cx="4018803" cy="2720482"/>
                    </a:xfrm>
                    <a:prstGeom prst="rect">
                      <a:avLst/>
                    </a:prstGeom>
                    <a:noFill/>
                    <a:ln w="9525">
                      <a:noFill/>
                      <a:miter lim="800000"/>
                      <a:headEnd/>
                      <a:tailEnd/>
                    </a:ln>
                  </pic:spPr>
                </pic:pic>
              </a:graphicData>
            </a:graphic>
          </wp:inline>
        </w:drawing>
      </w:r>
    </w:p>
    <w:p w14:paraId="568BAC02" w14:textId="77777777" w:rsidR="003F0EF2" w:rsidRDefault="003F0EF2" w:rsidP="003F0EF2">
      <w:pPr>
        <w:pStyle w:val="Caption"/>
        <w:jc w:val="center"/>
      </w:pPr>
      <w:r>
        <w:t>Figure 1: CCV V1.5 User Interface</w:t>
      </w:r>
    </w:p>
    <w:p w14:paraId="4752AA0F" w14:textId="77777777" w:rsidR="003F0EF2" w:rsidRDefault="003F0EF2" w:rsidP="003F0EF2">
      <w:pPr>
        <w:rPr>
          <w:noProof/>
          <w:lang w:eastAsia="en-IE"/>
        </w:rPr>
      </w:pPr>
      <w:r>
        <w:t>Prior to version 1.4.1a, CCV only allowed input from a single camera. CCV version 1.4.1a</w:t>
      </w:r>
      <w:r w:rsidR="00312A69">
        <w:rPr>
          <w:rStyle w:val="FootnoteReference"/>
        </w:rPr>
        <w:footnoteReference w:customMarkFollows="1" w:id="7"/>
        <w:t>1</w:t>
      </w:r>
      <w:r>
        <w:t xml:space="preserve">, developed by Anatoly Churikov, provides flexible camera stitching functionality for multi-touch surfaces which use multiple cameras. </w:t>
      </w:r>
    </w:p>
    <w:p w14:paraId="4952D96A" w14:textId="77777777" w:rsidR="003F0EF2" w:rsidRDefault="003F0EF2" w:rsidP="003F0EF2">
      <w:r>
        <w:t xml:space="preserve">There are many stages in the CCV image processing pipeline, including the image source, camera stitching / calibration, background subtraction, smoothing, high-pass filtering, amplification, thresholding and tracking; these stages are presented in Figure 2. The first stage of the CCV pipeline involves receiving frames from the image source, typically one or more cameras. The next stage is camera stitching / calibration. </w:t>
      </w:r>
    </w:p>
    <w:p w14:paraId="0A6B9ACB" w14:textId="77777777" w:rsidR="003F0EF2" w:rsidRDefault="003F0EF2" w:rsidP="003F0EF2">
      <w:pPr>
        <w:pStyle w:val="Caption"/>
        <w:jc w:val="center"/>
      </w:pPr>
      <w:r>
        <w:rPr>
          <w:noProof/>
          <w:lang w:val="en-GB" w:eastAsia="en-GB"/>
        </w:rPr>
        <w:lastRenderedPageBreak/>
        <w:drawing>
          <wp:inline distT="0" distB="0" distL="0" distR="0" wp14:anchorId="1DF8A8FF" wp14:editId="6777F0C3">
            <wp:extent cx="4688622" cy="1897895"/>
            <wp:effectExtent l="19050" t="0" r="0" b="0"/>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cstate="print"/>
                    <a:srcRect/>
                    <a:stretch>
                      <a:fillRect/>
                    </a:stretch>
                  </pic:blipFill>
                  <pic:spPr bwMode="auto">
                    <a:xfrm>
                      <a:off x="0" y="0"/>
                      <a:ext cx="4688877" cy="1897998"/>
                    </a:xfrm>
                    <a:prstGeom prst="rect">
                      <a:avLst/>
                    </a:prstGeom>
                    <a:noFill/>
                    <a:ln w="9525">
                      <a:noFill/>
                      <a:miter lim="800000"/>
                      <a:headEnd/>
                      <a:tailEnd/>
                    </a:ln>
                  </pic:spPr>
                </pic:pic>
              </a:graphicData>
            </a:graphic>
          </wp:inline>
        </w:drawing>
      </w:r>
      <w:r w:rsidRPr="00861153">
        <w:t xml:space="preserve"> </w:t>
      </w:r>
    </w:p>
    <w:p w14:paraId="5D1E04B5" w14:textId="77777777" w:rsidR="003F0EF2" w:rsidRDefault="003F0EF2" w:rsidP="003F0EF2">
      <w:pPr>
        <w:pStyle w:val="Caption"/>
        <w:jc w:val="center"/>
      </w:pPr>
      <w:r>
        <w:t>Figure 2: CCV Image Processing Pipeline</w:t>
      </w:r>
    </w:p>
    <w:p w14:paraId="63A77EF9" w14:textId="77777777" w:rsidR="003F0EF2" w:rsidRDefault="003F0EF2" w:rsidP="003F0EF2">
      <w:r>
        <w:t xml:space="preserve">Camera stitching is a procedure which seamlessly stitches images produced by various cameras into one image. Figure 3(a) displays the feed from four cameras before image stitching operation has occurred. Figure 3(b) shows the resulting image after image stitching and calibration operation took place. The calibration stage translates the camera space to screen space and also marks out regions of interest and discards portions of the image outside that region. After these operations have occurred, a background subtraction is performed. </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5"/>
        <w:gridCol w:w="2859"/>
      </w:tblGrid>
      <w:tr w:rsidR="003F0EF2" w14:paraId="45D4AD05" w14:textId="77777777" w:rsidTr="00B06EAD">
        <w:tc>
          <w:tcPr>
            <w:tcW w:w="3095" w:type="dxa"/>
          </w:tcPr>
          <w:p w14:paraId="2BBF13E3" w14:textId="77777777" w:rsidR="003F0EF2" w:rsidRDefault="003F0EF2" w:rsidP="00B06EAD">
            <w:pPr>
              <w:jc w:val="center"/>
              <w:rPr>
                <w:noProof/>
                <w:lang w:eastAsia="en-IE"/>
              </w:rPr>
            </w:pPr>
            <w:r>
              <w:rPr>
                <w:noProof/>
                <w:lang w:val="en-GB" w:eastAsia="en-GB"/>
              </w:rPr>
              <w:drawing>
                <wp:inline distT="0" distB="0" distL="0" distR="0" wp14:anchorId="7F5C5688" wp14:editId="14709C9D">
                  <wp:extent cx="1310020" cy="989782"/>
                  <wp:effectExtent l="19050" t="0" r="4430"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srcRect/>
                          <a:stretch>
                            <a:fillRect/>
                          </a:stretch>
                        </pic:blipFill>
                        <pic:spPr bwMode="auto">
                          <a:xfrm>
                            <a:off x="0" y="0"/>
                            <a:ext cx="1315389" cy="993838"/>
                          </a:xfrm>
                          <a:prstGeom prst="rect">
                            <a:avLst/>
                          </a:prstGeom>
                          <a:noFill/>
                          <a:ln w="9525">
                            <a:noFill/>
                            <a:miter lim="800000"/>
                            <a:headEnd/>
                            <a:tailEnd/>
                          </a:ln>
                        </pic:spPr>
                      </pic:pic>
                    </a:graphicData>
                  </a:graphic>
                </wp:inline>
              </w:drawing>
            </w:r>
          </w:p>
          <w:p w14:paraId="5C6AC7DA" w14:textId="77777777" w:rsidR="003F0EF2" w:rsidRDefault="003F0EF2" w:rsidP="00B06EAD">
            <w:pPr>
              <w:jc w:val="center"/>
              <w:rPr>
                <w:noProof/>
                <w:lang w:eastAsia="en-IE"/>
              </w:rPr>
            </w:pPr>
            <w:r>
              <w:rPr>
                <w:noProof/>
                <w:lang w:eastAsia="en-IE"/>
              </w:rPr>
              <w:t>(a) Before Camera Stitching</w:t>
            </w:r>
          </w:p>
        </w:tc>
        <w:tc>
          <w:tcPr>
            <w:tcW w:w="2859" w:type="dxa"/>
          </w:tcPr>
          <w:p w14:paraId="0781CE9D" w14:textId="77777777" w:rsidR="003F0EF2" w:rsidRDefault="003F0EF2" w:rsidP="00B06EAD">
            <w:pPr>
              <w:jc w:val="center"/>
              <w:rPr>
                <w:noProof/>
                <w:lang w:eastAsia="en-IE"/>
              </w:rPr>
            </w:pPr>
            <w:r>
              <w:rPr>
                <w:noProof/>
                <w:lang w:val="en-GB" w:eastAsia="en-GB"/>
              </w:rPr>
              <w:drawing>
                <wp:inline distT="0" distB="0" distL="0" distR="0" wp14:anchorId="3F34FA98" wp14:editId="6E7E5E9A">
                  <wp:extent cx="1276705" cy="956930"/>
                  <wp:effectExtent l="19050" t="0" r="0" b="0"/>
                  <wp:docPr id="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4" cstate="print"/>
                          <a:srcRect/>
                          <a:stretch>
                            <a:fillRect/>
                          </a:stretch>
                        </pic:blipFill>
                        <pic:spPr bwMode="auto">
                          <a:xfrm>
                            <a:off x="0" y="0"/>
                            <a:ext cx="1277763" cy="957723"/>
                          </a:xfrm>
                          <a:prstGeom prst="rect">
                            <a:avLst/>
                          </a:prstGeom>
                          <a:noFill/>
                          <a:ln w="9525">
                            <a:noFill/>
                            <a:miter lim="800000"/>
                            <a:headEnd/>
                            <a:tailEnd/>
                          </a:ln>
                        </pic:spPr>
                      </pic:pic>
                    </a:graphicData>
                  </a:graphic>
                </wp:inline>
              </w:drawing>
            </w:r>
          </w:p>
          <w:p w14:paraId="19E01D67" w14:textId="77777777" w:rsidR="003F0EF2" w:rsidRDefault="003F0EF2" w:rsidP="00B06EAD">
            <w:pPr>
              <w:jc w:val="center"/>
              <w:rPr>
                <w:noProof/>
                <w:lang w:eastAsia="en-IE"/>
              </w:rPr>
            </w:pPr>
            <w:r>
              <w:rPr>
                <w:noProof/>
                <w:lang w:eastAsia="en-IE"/>
              </w:rPr>
              <w:t>(b) After Camera Stitching</w:t>
            </w:r>
          </w:p>
        </w:tc>
      </w:tr>
    </w:tbl>
    <w:p w14:paraId="0AFE5FED" w14:textId="77777777" w:rsidR="003F0EF2" w:rsidRDefault="003F0EF2" w:rsidP="003F0EF2">
      <w:pPr>
        <w:pStyle w:val="Caption"/>
        <w:jc w:val="center"/>
        <w:rPr>
          <w:noProof/>
          <w:lang w:eastAsia="en-IE"/>
        </w:rPr>
      </w:pPr>
      <w:r>
        <w:rPr>
          <w:noProof/>
          <w:lang w:eastAsia="en-IE"/>
        </w:rPr>
        <w:t>Figure 3: Image Stitching</w:t>
      </w:r>
    </w:p>
    <w:p w14:paraId="5BB2C908" w14:textId="77777777" w:rsidR="003F0EF2" w:rsidRDefault="003F0EF2" w:rsidP="003F0EF2">
      <w:r>
        <w:t xml:space="preserve">CCV provides functionality for dynamic or static background subtraction. Statically removing the background should be done when the screen is idle with no fingers or objects interacting with the screen. Dynamic background subtraction is used in environments where it is susceptible to environmental lighting changes. The process of dynamic background subtraction periodically subtracts the background image from the source image. After the background subtraction has taken place, the resulting image is passed to the smoothing stage.  </w:t>
      </w:r>
    </w:p>
    <w:p w14:paraId="74D7321D" w14:textId="77777777" w:rsidR="003F0EF2" w:rsidRDefault="003F0EF2" w:rsidP="003F0EF2">
      <w:r>
        <w:t xml:space="preserve">Smoothing is an image processing operation which removes or reduces some random noise that is present in the image. The resulting image from this operation is passed to a high-pass filter. </w:t>
      </w:r>
    </w:p>
    <w:p w14:paraId="7EAA6630" w14:textId="77777777" w:rsidR="003F0EF2" w:rsidRDefault="003F0EF2" w:rsidP="003F0EF2">
      <w:r>
        <w:lastRenderedPageBreak/>
        <w:t xml:space="preserve">High-pass filtering is typically used to sharpen the edges contained within an image, by enhancing contrast between different areas of the image. This operation removes blurry parts of the image, leaving only shaper parts of the image. The filtered image is then passed to an amplification stage. </w:t>
      </w:r>
    </w:p>
    <w:p w14:paraId="6A1F2FC1" w14:textId="77777777" w:rsidR="003F0EF2" w:rsidRDefault="003F0EF2" w:rsidP="003F0EF2">
      <w:r>
        <w:t xml:space="preserve">The amplify stage amplifies weak pixels within the image. This operation scans through the image and tests if there are weak pixels, if there are, the amplification stage will make the pixel colour stronger. </w:t>
      </w:r>
    </w:p>
    <w:p w14:paraId="4977E3BE" w14:textId="77777777" w:rsidR="003F0EF2" w:rsidRDefault="003F0EF2" w:rsidP="003F0EF2">
      <w:r>
        <w:t xml:space="preserve">The final stage of the filtering pipeline is the thresholding stage. Thresholding converts a greyscale image to binary image resulting in the output image only consisting of black and white pixels. The resulting thresholded image is then used to detect fingers, objects, and fiducials. Once interactions are detected, they are compared to the previous frame for tracking purposes. </w:t>
      </w:r>
    </w:p>
    <w:p w14:paraId="1768C7B1" w14:textId="77777777" w:rsidR="003F0EF2" w:rsidRDefault="003F0EF2" w:rsidP="003F0EF2">
      <w:r>
        <w:t>The tracked data is then broadcasted by CCV to allow multi-touch frameworks to receive the multi-touch data. CCV can communicate the data in different formats including, TUIO, raw binary, and XML.</w:t>
      </w:r>
    </w:p>
    <w:p w14:paraId="29C198B6" w14:textId="77777777" w:rsidR="003F0EF2" w:rsidRDefault="003F0EF2" w:rsidP="003F0EF2"/>
    <w:p w14:paraId="030C3591" w14:textId="77777777" w:rsidR="003F0EF2" w:rsidRPr="00916C17" w:rsidRDefault="003F0EF2" w:rsidP="003F0EF2"/>
    <w:p w14:paraId="066FBF0A" w14:textId="77777777" w:rsidR="00D34CE5" w:rsidRPr="00916C17" w:rsidRDefault="00D34CE5" w:rsidP="003F0EF2">
      <w:pPr>
        <w:pStyle w:val="Heading2"/>
      </w:pPr>
    </w:p>
    <w:sectPr w:rsidR="00D34CE5" w:rsidRPr="00916C17" w:rsidSect="00896ECE">
      <w:footerReference w:type="default" r:id="rId125"/>
      <w:type w:val="continuous"/>
      <w:pgSz w:w="11906" w:h="16838"/>
      <w:pgMar w:top="1440" w:right="1440" w:bottom="1440" w:left="2007" w:header="709" w:footer="709" w:gutter="0"/>
      <w:pgNumType w:start="123"/>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43DAE0F9" w14:textId="77777777" w:rsidR="005D40AA" w:rsidRDefault="005D40AA" w:rsidP="001052D8">
      <w:pPr>
        <w:spacing w:after="0" w:line="240" w:lineRule="auto"/>
      </w:pPr>
      <w:r>
        <w:separator/>
      </w:r>
    </w:p>
  </w:endnote>
  <w:endnote w:type="continuationSeparator" w:id="0">
    <w:p w14:paraId="6CBBD7CC" w14:textId="77777777" w:rsidR="005D40AA" w:rsidRDefault="005D40AA" w:rsidP="001052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Cambria Math">
    <w:panose1 w:val="02040503050406030204"/>
    <w:charset w:val="00"/>
    <w:family w:val="auto"/>
    <w:pitch w:val="variable"/>
    <w:sig w:usb0="E00002FF" w:usb1="420024FF" w:usb2="00000000" w:usb3="00000000" w:csb0="0000019F" w:csb1="00000000"/>
  </w:font>
  <w:font w:name="Aparajita">
    <w:altName w:val="Devanagari Sangam MN"/>
    <w:charset w:val="00"/>
    <w:family w:val="swiss"/>
    <w:pitch w:val="variable"/>
    <w:sig w:usb0="00008003" w:usb1="00000000" w:usb2="00000000" w:usb3="00000000" w:csb0="00000001" w:csb1="00000000"/>
  </w:font>
  <w:font w:name="Garamond">
    <w:panose1 w:val="020204040303010108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B1E026" w14:textId="77777777" w:rsidR="00C7615C" w:rsidRDefault="00C7615C">
    <w:pPr>
      <w:pStyle w:val="Footer"/>
      <w:jc w:val="center"/>
    </w:pPr>
  </w:p>
  <w:p w14:paraId="5EF0EFD7" w14:textId="77777777" w:rsidR="00C7615C" w:rsidRDefault="00C7615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94329"/>
      <w:docPartObj>
        <w:docPartGallery w:val="Page Numbers (Bottom of Page)"/>
        <w:docPartUnique/>
      </w:docPartObj>
    </w:sdtPr>
    <w:sdtEndPr/>
    <w:sdtContent>
      <w:p w14:paraId="67788C4D" w14:textId="77777777" w:rsidR="00C7615C" w:rsidRDefault="005D40AA">
        <w:pPr>
          <w:pStyle w:val="Footer"/>
          <w:jc w:val="center"/>
        </w:pPr>
        <w:r>
          <w:fldChar w:fldCharType="begin"/>
        </w:r>
        <w:r>
          <w:instrText xml:space="preserve"> PAGE   \* MERGEFORMAT </w:instrText>
        </w:r>
        <w:r>
          <w:fldChar w:fldCharType="separate"/>
        </w:r>
        <w:r w:rsidR="00C55BC8">
          <w:rPr>
            <w:noProof/>
          </w:rPr>
          <w:t>xiv</w:t>
        </w:r>
        <w:r>
          <w:rPr>
            <w:noProof/>
          </w:rPr>
          <w:fldChar w:fldCharType="end"/>
        </w:r>
      </w:p>
    </w:sdtContent>
  </w:sdt>
  <w:p w14:paraId="16AB492E" w14:textId="77777777" w:rsidR="00C7615C" w:rsidRDefault="00C7615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508DB" w14:textId="77777777" w:rsidR="00C7615C" w:rsidRDefault="005D40AA">
    <w:pPr>
      <w:pStyle w:val="Footer"/>
      <w:jc w:val="center"/>
    </w:pPr>
    <w:r>
      <w:fldChar w:fldCharType="begin"/>
    </w:r>
    <w:r>
      <w:instrText xml:space="preserve"> PAGE   \* MERGEFORMAT </w:instrText>
    </w:r>
    <w:r>
      <w:fldChar w:fldCharType="separate"/>
    </w:r>
    <w:r w:rsidR="00C55BC8">
      <w:rPr>
        <w:noProof/>
      </w:rPr>
      <w:t>36</w:t>
    </w:r>
    <w:r>
      <w:rPr>
        <w:noProof/>
      </w:rPr>
      <w:fldChar w:fldCharType="end"/>
    </w:r>
  </w:p>
  <w:p w14:paraId="72419AF6" w14:textId="77777777" w:rsidR="00C7615C" w:rsidRDefault="00C7615C">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78C477" w14:textId="77777777" w:rsidR="00C7615C" w:rsidRDefault="005D40AA">
    <w:pPr>
      <w:pStyle w:val="Footer"/>
      <w:jc w:val="center"/>
    </w:pPr>
    <w:r>
      <w:fldChar w:fldCharType="begin"/>
    </w:r>
    <w:r>
      <w:instrText xml:space="preserve"> PAGE   \* MERGEFORMAT </w:instrText>
    </w:r>
    <w:r>
      <w:fldChar w:fldCharType="separate"/>
    </w:r>
    <w:r w:rsidR="00C55BC8">
      <w:rPr>
        <w:noProof/>
      </w:rPr>
      <w:t>64</w:t>
    </w:r>
    <w:r>
      <w:rPr>
        <w:noProof/>
      </w:rPr>
      <w:fldChar w:fldCharType="end"/>
    </w:r>
  </w:p>
  <w:p w14:paraId="5415BD88" w14:textId="77777777" w:rsidR="00C7615C" w:rsidRDefault="00C7615C">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6D419D" w14:textId="77777777" w:rsidR="00C7615C" w:rsidRDefault="005D40AA">
    <w:pPr>
      <w:pStyle w:val="Footer"/>
      <w:jc w:val="center"/>
    </w:pPr>
    <w:r>
      <w:fldChar w:fldCharType="begin"/>
    </w:r>
    <w:r>
      <w:instrText xml:space="preserve"> PAGE   \* MERGEFORMAT </w:instrText>
    </w:r>
    <w:r>
      <w:fldChar w:fldCharType="separate"/>
    </w:r>
    <w:r w:rsidR="00C55BC8">
      <w:rPr>
        <w:noProof/>
      </w:rPr>
      <w:t>108</w:t>
    </w:r>
    <w:r>
      <w:rPr>
        <w:noProof/>
      </w:rPr>
      <w:fldChar w:fldCharType="end"/>
    </w:r>
  </w:p>
  <w:p w14:paraId="3F7AECE7" w14:textId="77777777" w:rsidR="00C7615C" w:rsidRDefault="00C7615C">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79680" w14:textId="77777777" w:rsidR="00C7615C" w:rsidRDefault="005D40AA">
    <w:pPr>
      <w:pStyle w:val="Footer"/>
      <w:jc w:val="center"/>
    </w:pPr>
    <w:r>
      <w:fldChar w:fldCharType="begin"/>
    </w:r>
    <w:r>
      <w:instrText xml:space="preserve"> PAGE   \* MERGEFORMAT </w:instrText>
    </w:r>
    <w:r>
      <w:fldChar w:fldCharType="separate"/>
    </w:r>
    <w:r w:rsidR="00C55BC8">
      <w:rPr>
        <w:noProof/>
      </w:rPr>
      <w:t>113</w:t>
    </w:r>
    <w:r>
      <w:rPr>
        <w:noProof/>
      </w:rPr>
      <w:fldChar w:fldCharType="end"/>
    </w:r>
  </w:p>
  <w:p w14:paraId="2FA55F01" w14:textId="77777777" w:rsidR="00C7615C" w:rsidRDefault="00C7615C">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C01AA" w14:textId="77777777" w:rsidR="00C7615C" w:rsidRDefault="005D40AA">
    <w:pPr>
      <w:pStyle w:val="Footer"/>
      <w:jc w:val="center"/>
    </w:pPr>
    <w:r>
      <w:fldChar w:fldCharType="begin"/>
    </w:r>
    <w:r>
      <w:instrText xml:space="preserve"> PAGE   \* MERGEFORMAT </w:instrText>
    </w:r>
    <w:r>
      <w:fldChar w:fldCharType="separate"/>
    </w:r>
    <w:r w:rsidR="00C7615C">
      <w:rPr>
        <w:noProof/>
      </w:rPr>
      <w:t>I</w:t>
    </w:r>
    <w:r>
      <w:rPr>
        <w:noProof/>
      </w:rPr>
      <w:fldChar w:fldCharType="end"/>
    </w:r>
  </w:p>
  <w:p w14:paraId="05C8C5A8" w14:textId="77777777" w:rsidR="00C7615C" w:rsidRDefault="00C7615C">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396547" w14:textId="77777777" w:rsidR="00C7615C" w:rsidRDefault="005D40AA">
    <w:pPr>
      <w:pStyle w:val="Footer"/>
      <w:jc w:val="center"/>
    </w:pPr>
    <w:r>
      <w:fldChar w:fldCharType="begin"/>
    </w:r>
    <w:r>
      <w:instrText xml:space="preserve"> PAGE   \* MERGEFORMAT </w:instrText>
    </w:r>
    <w:r>
      <w:fldChar w:fldCharType="separate"/>
    </w:r>
    <w:r w:rsidR="00C55BC8">
      <w:rPr>
        <w:noProof/>
      </w:rPr>
      <w:t>128</w:t>
    </w:r>
    <w:r>
      <w:rPr>
        <w:noProof/>
      </w:rPr>
      <w:fldChar w:fldCharType="end"/>
    </w:r>
  </w:p>
  <w:p w14:paraId="15EF3F92" w14:textId="77777777" w:rsidR="00C7615C" w:rsidRDefault="00C7615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013845F1" w14:textId="77777777" w:rsidR="005D40AA" w:rsidRDefault="005D40AA" w:rsidP="001052D8">
      <w:pPr>
        <w:spacing w:after="0" w:line="240" w:lineRule="auto"/>
      </w:pPr>
      <w:r>
        <w:separator/>
      </w:r>
    </w:p>
  </w:footnote>
  <w:footnote w:type="continuationSeparator" w:id="0">
    <w:p w14:paraId="32C73C8F" w14:textId="77777777" w:rsidR="005D40AA" w:rsidRDefault="005D40AA" w:rsidP="001052D8">
      <w:pPr>
        <w:spacing w:after="0" w:line="240" w:lineRule="auto"/>
      </w:pPr>
      <w:r>
        <w:continuationSeparator/>
      </w:r>
    </w:p>
  </w:footnote>
  <w:footnote w:id="1">
    <w:p w14:paraId="4F9D7F06" w14:textId="77777777" w:rsidR="00C7615C" w:rsidRDefault="00C7615C">
      <w:pPr>
        <w:pStyle w:val="FootnoteText"/>
      </w:pPr>
      <w:r>
        <w:rPr>
          <w:rStyle w:val="FootnoteReference"/>
        </w:rPr>
        <w:footnoteRef/>
      </w:r>
      <w:r>
        <w:t xml:space="preserve"> Multi-touch Mini (MTMini) - How To: </w:t>
      </w:r>
      <w:r w:rsidRPr="004C2092">
        <w:rPr>
          <w:rFonts w:cs="Times New Roman"/>
          <w:color w:val="000000"/>
        </w:rPr>
        <w:t>http://sethsandler.com/multitouch/mtmini/</w:t>
      </w:r>
    </w:p>
  </w:footnote>
  <w:footnote w:id="2">
    <w:p w14:paraId="681EDEAC" w14:textId="77777777" w:rsidR="00C7615C" w:rsidRDefault="00C7615C">
      <w:pPr>
        <w:pStyle w:val="FootnoteText"/>
      </w:pPr>
      <w:r>
        <w:rPr>
          <w:rStyle w:val="FootnoteReference"/>
        </w:rPr>
        <w:footnoteRef/>
      </w:r>
      <w:r>
        <w:t xml:space="preserve"> Casting Textured Silicone: </w:t>
      </w:r>
      <w:r w:rsidRPr="00CF656F">
        <w:rPr>
          <w:rFonts w:cs="Times New Roman"/>
          <w:color w:val="000000"/>
        </w:rPr>
        <w:t>http://nuigroup.com/forums/viewthread/2383/</w:t>
      </w:r>
    </w:p>
  </w:footnote>
  <w:footnote w:id="3">
    <w:p w14:paraId="03514FFE" w14:textId="77777777" w:rsidR="00C7615C" w:rsidRDefault="00C7615C">
      <w:pPr>
        <w:pStyle w:val="FootnoteText"/>
      </w:pPr>
      <w:r>
        <w:rPr>
          <w:rStyle w:val="FootnoteReference"/>
        </w:rPr>
        <w:footnoteRef/>
      </w:r>
      <w:r>
        <w:t xml:space="preserve"> </w:t>
      </w:r>
      <w:r w:rsidRPr="00385B7F">
        <w:t>One quick tip to super improve your FTIR multi-touch</w:t>
      </w:r>
      <w:r>
        <w:t xml:space="preserve">: </w:t>
      </w:r>
      <w:r w:rsidRPr="00385B7F">
        <w:t>http</w:t>
      </w:r>
      <w:r w:rsidRPr="0025285A">
        <w:t>://nuigroup.com/forums/viewthread/11629/</w:t>
      </w:r>
      <w:r>
        <w:t xml:space="preserve"> </w:t>
      </w:r>
    </w:p>
  </w:footnote>
  <w:footnote w:id="4">
    <w:p w14:paraId="61767F24" w14:textId="77777777" w:rsidR="00C7615C" w:rsidRDefault="00C7615C" w:rsidP="00435C55">
      <w:pPr>
        <w:pStyle w:val="FootnoteText"/>
      </w:pPr>
      <w:r>
        <w:rPr>
          <w:rStyle w:val="FootnoteReference"/>
        </w:rPr>
        <w:t>1</w:t>
      </w:r>
      <w:r>
        <w:t xml:space="preserve"> Welcome to Glimm Screens: </w:t>
      </w:r>
      <w:r w:rsidRPr="0029022F">
        <w:t>http://www.glimmscreensinternational.com/</w:t>
      </w:r>
    </w:p>
  </w:footnote>
  <w:footnote w:id="5">
    <w:p w14:paraId="19F866F1" w14:textId="77777777" w:rsidR="00C7615C" w:rsidRDefault="00C7615C" w:rsidP="00435C55">
      <w:pPr>
        <w:pStyle w:val="FootnoteText"/>
      </w:pPr>
      <w:r>
        <w:rPr>
          <w:rStyle w:val="FootnoteReference"/>
        </w:rPr>
        <w:t>2</w:t>
      </w:r>
      <w:r>
        <w:t xml:space="preserve"> Prolight Films: </w:t>
      </w:r>
      <w:r w:rsidRPr="0029022F">
        <w:t>http://prolightfilms.com/</w:t>
      </w:r>
    </w:p>
  </w:footnote>
  <w:footnote w:id="6">
    <w:p w14:paraId="6991F461" w14:textId="77777777" w:rsidR="00C7615C" w:rsidRDefault="00C7615C" w:rsidP="00435C55">
      <w:pPr>
        <w:pStyle w:val="FootnoteText"/>
      </w:pPr>
      <w:r>
        <w:rPr>
          <w:rStyle w:val="FootnoteReference"/>
        </w:rPr>
        <w:t>3</w:t>
      </w:r>
      <w:r>
        <w:t xml:space="preserve"> Rosco Laboratories: </w:t>
      </w:r>
      <w:r w:rsidRPr="0029022F">
        <w:t>http://www.rosco.com</w:t>
      </w:r>
    </w:p>
  </w:footnote>
  <w:footnote w:id="7">
    <w:p w14:paraId="1F591C5C" w14:textId="77777777" w:rsidR="00C7615C" w:rsidRDefault="00C7615C" w:rsidP="003F0EF2">
      <w:pPr>
        <w:pStyle w:val="FootnoteText"/>
      </w:pPr>
      <w:r>
        <w:rPr>
          <w:rStyle w:val="FootnoteReference"/>
        </w:rPr>
        <w:t>1</w:t>
      </w:r>
      <w:r>
        <w:t xml:space="preserve"> </w:t>
      </w:r>
      <w:r w:rsidRPr="0002160F">
        <w:t>http://nuigroup.com/forums/viewthread/12393/</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4BE6" w14:textId="77777777" w:rsidR="00C7615C" w:rsidRDefault="00C7615C" w:rsidP="00845298">
    <w:pPr>
      <w:pStyle w:val="Header"/>
      <w:jc w:val="right"/>
    </w:pPr>
  </w:p>
  <w:p w14:paraId="308A7C8A" w14:textId="77777777" w:rsidR="00C7615C" w:rsidRDefault="00C7615C" w:rsidP="00845298">
    <w:pPr>
      <w:pStyle w:val="Header"/>
      <w:jc w:val="right"/>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DB205" w14:textId="77777777" w:rsidR="00C7615C" w:rsidRDefault="00C7615C" w:rsidP="00655865">
    <w:pPr>
      <w:pStyle w:val="Header"/>
      <w:jc w:val="right"/>
      <w:rPr>
        <w:i/>
        <w:u w:val="single"/>
      </w:rPr>
    </w:pPr>
  </w:p>
  <w:p w14:paraId="1C436753" w14:textId="77777777" w:rsidR="00C7615C" w:rsidRPr="009B6662" w:rsidRDefault="00C7615C" w:rsidP="00655865">
    <w:pPr>
      <w:pStyle w:val="Header"/>
      <w:jc w:val="right"/>
      <w:rPr>
        <w:i/>
        <w:u w:val="single"/>
      </w:rPr>
    </w:pPr>
    <w:r>
      <w:rPr>
        <w:i/>
        <w:u w:val="single"/>
      </w:rPr>
      <w:t>Chapter 8</w:t>
    </w:r>
    <w:r>
      <w:rPr>
        <w:i/>
        <w:u w:val="single"/>
      </w:rPr>
      <w:tab/>
    </w:r>
    <w:r>
      <w:rPr>
        <w:i/>
        <w:u w:val="single"/>
      </w:rPr>
      <w:tab/>
      <w:t>Conclusions</w:t>
    </w:r>
  </w:p>
  <w:p w14:paraId="60DF9824" w14:textId="77777777" w:rsidR="00C7615C" w:rsidRPr="00745AF6" w:rsidRDefault="00C7615C" w:rsidP="00845298">
    <w:pPr>
      <w:pStyle w:val="Header"/>
      <w:jc w:val="right"/>
      <w:rPr>
        <w:i/>
      </w:rPr>
    </w:pPr>
  </w:p>
  <w:p w14:paraId="7CDC97BB" w14:textId="77777777" w:rsidR="00C7615C" w:rsidRDefault="00C7615C" w:rsidP="00845298">
    <w:pPr>
      <w:pStyle w:val="Header"/>
      <w:jc w:val="right"/>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7B1996" w14:textId="77777777" w:rsidR="00C7615C" w:rsidRPr="00745AF6" w:rsidRDefault="00C7615C" w:rsidP="00845298">
    <w:pPr>
      <w:pStyle w:val="Header"/>
      <w:jc w:val="right"/>
      <w:rPr>
        <w:i/>
      </w:rPr>
    </w:pPr>
  </w:p>
  <w:p w14:paraId="1F9158D9" w14:textId="77777777" w:rsidR="00C7615C" w:rsidRDefault="00C7615C" w:rsidP="00845298">
    <w:pPr>
      <w:pStyle w:val="Heade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7EB86" w14:textId="77777777" w:rsidR="00C7615C" w:rsidRDefault="00C7615C" w:rsidP="00845298">
    <w:pPr>
      <w:pStyle w:val="Header"/>
      <w:jc w:val="right"/>
    </w:pPr>
  </w:p>
  <w:p w14:paraId="06132403" w14:textId="77777777" w:rsidR="00C7615C" w:rsidRDefault="00C7615C" w:rsidP="00845298">
    <w:pPr>
      <w:pStyle w:val="Header"/>
      <w:jc w:val="right"/>
      <w:rPr>
        <w:i/>
        <w:u w:val="single"/>
      </w:rPr>
    </w:pPr>
    <w:r>
      <w:rPr>
        <w:i/>
        <w:u w:val="single"/>
      </w:rPr>
      <w:t>Chapter 1</w:t>
    </w:r>
    <w:r w:rsidRPr="00201226">
      <w:rPr>
        <w:i/>
        <w:u w:val="single"/>
      </w:rPr>
      <w:tab/>
    </w:r>
    <w:r w:rsidRPr="00201226">
      <w:rPr>
        <w:i/>
        <w:u w:val="single"/>
      </w:rPr>
      <w:tab/>
      <w:t>Introduction</w:t>
    </w:r>
  </w:p>
  <w:p w14:paraId="275940A3" w14:textId="77777777" w:rsidR="00C7615C" w:rsidRPr="00201226" w:rsidRDefault="00C7615C" w:rsidP="00845298">
    <w:pPr>
      <w:pStyle w:val="Header"/>
      <w:jc w:val="right"/>
      <w:rPr>
        <w:i/>
        <w:u w:val="single"/>
      </w:rPr>
    </w:pPr>
  </w:p>
  <w:p w14:paraId="261173E0" w14:textId="77777777" w:rsidR="00C7615C" w:rsidRDefault="00C7615C" w:rsidP="00845298">
    <w:pPr>
      <w:pStyle w:val="Header"/>
      <w:jc w:val="right"/>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55CFD" w14:textId="77777777" w:rsidR="00C7615C" w:rsidRDefault="00C7615C" w:rsidP="00845298">
    <w:pPr>
      <w:pStyle w:val="Header"/>
      <w:jc w:val="right"/>
    </w:pPr>
  </w:p>
  <w:p w14:paraId="5ECD50F1" w14:textId="77777777" w:rsidR="00C7615C" w:rsidRPr="00257A21" w:rsidRDefault="00C7615C" w:rsidP="00845298">
    <w:pPr>
      <w:pStyle w:val="Header"/>
      <w:jc w:val="right"/>
      <w:rPr>
        <w:i/>
        <w:u w:val="single"/>
      </w:rPr>
    </w:pPr>
    <w:r>
      <w:rPr>
        <w:i/>
        <w:u w:val="single"/>
      </w:rPr>
      <w:t>Chapter 2</w:t>
    </w:r>
    <w:r w:rsidRPr="00257A21">
      <w:rPr>
        <w:i/>
        <w:u w:val="single"/>
      </w:rPr>
      <w:tab/>
    </w:r>
    <w:r w:rsidRPr="00257A21">
      <w:rPr>
        <w:i/>
        <w:u w:val="single"/>
      </w:rPr>
      <w:tab/>
      <w:t>Literature Review</w:t>
    </w:r>
  </w:p>
  <w:p w14:paraId="05A71149" w14:textId="77777777" w:rsidR="00C7615C" w:rsidRPr="00745AF6" w:rsidRDefault="00C7615C" w:rsidP="00845298">
    <w:pPr>
      <w:pStyle w:val="Header"/>
      <w:jc w:val="right"/>
      <w:rPr>
        <w:i/>
      </w:rPr>
    </w:pPr>
  </w:p>
  <w:p w14:paraId="754EC7ED" w14:textId="77777777" w:rsidR="00C7615C" w:rsidRDefault="00C7615C" w:rsidP="00845298">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FBDB64" w14:textId="77777777" w:rsidR="00C7615C" w:rsidRDefault="00C7615C" w:rsidP="00845298">
    <w:pPr>
      <w:pStyle w:val="Header"/>
      <w:jc w:val="right"/>
    </w:pPr>
  </w:p>
  <w:p w14:paraId="5B1C7FEA" w14:textId="77777777" w:rsidR="00C7615C" w:rsidRPr="009B6662" w:rsidRDefault="00C7615C" w:rsidP="00845298">
    <w:pPr>
      <w:pStyle w:val="Header"/>
      <w:jc w:val="right"/>
      <w:rPr>
        <w:i/>
        <w:u w:val="single"/>
      </w:rPr>
    </w:pPr>
    <w:r>
      <w:rPr>
        <w:i/>
        <w:u w:val="single"/>
      </w:rPr>
      <w:t>Chapter 3</w:t>
    </w:r>
    <w:r w:rsidRPr="009B6662">
      <w:rPr>
        <w:i/>
        <w:u w:val="single"/>
      </w:rPr>
      <w:tab/>
    </w:r>
    <w:r w:rsidRPr="009B6662">
      <w:rPr>
        <w:i/>
        <w:u w:val="single"/>
      </w:rPr>
      <w:tab/>
      <w:t>Multi-Touch Technology Review</w:t>
    </w:r>
  </w:p>
  <w:p w14:paraId="6F64261F" w14:textId="77777777" w:rsidR="00C7615C" w:rsidRPr="00745AF6" w:rsidRDefault="00C7615C" w:rsidP="00845298">
    <w:pPr>
      <w:pStyle w:val="Header"/>
      <w:jc w:val="right"/>
      <w:rPr>
        <w:i/>
      </w:rPr>
    </w:pPr>
  </w:p>
  <w:p w14:paraId="7017659A" w14:textId="77777777" w:rsidR="00C7615C" w:rsidRDefault="00C7615C" w:rsidP="00845298">
    <w:pPr>
      <w:pStyle w:val="Header"/>
      <w:jc w:val="right"/>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694A59" w14:textId="77777777" w:rsidR="00C7615C" w:rsidRDefault="00C7615C" w:rsidP="00845298">
    <w:pPr>
      <w:pStyle w:val="Header"/>
      <w:jc w:val="right"/>
    </w:pPr>
  </w:p>
  <w:p w14:paraId="12563311" w14:textId="77777777" w:rsidR="00C7615C" w:rsidRPr="009B6662" w:rsidRDefault="00C7615C" w:rsidP="00845298">
    <w:pPr>
      <w:pStyle w:val="Header"/>
      <w:jc w:val="right"/>
      <w:rPr>
        <w:i/>
        <w:u w:val="single"/>
      </w:rPr>
    </w:pPr>
    <w:r w:rsidRPr="009B6662">
      <w:rPr>
        <w:i/>
        <w:u w:val="single"/>
      </w:rPr>
      <w:t>C</w:t>
    </w:r>
    <w:r>
      <w:rPr>
        <w:i/>
        <w:u w:val="single"/>
      </w:rPr>
      <w:t>hapter 4</w:t>
    </w:r>
    <w:r>
      <w:rPr>
        <w:i/>
        <w:u w:val="single"/>
      </w:rPr>
      <w:tab/>
    </w:r>
    <w:r>
      <w:rPr>
        <w:i/>
        <w:u w:val="single"/>
      </w:rPr>
      <w:tab/>
      <w:t>Research Method</w:t>
    </w:r>
    <w:r w:rsidRPr="009B6662">
      <w:rPr>
        <w:i/>
        <w:u w:val="single"/>
      </w:rPr>
      <w:t>s</w:t>
    </w:r>
  </w:p>
  <w:p w14:paraId="0FF1DB09" w14:textId="77777777" w:rsidR="00C7615C" w:rsidRPr="00745AF6" w:rsidRDefault="00C7615C" w:rsidP="00845298">
    <w:pPr>
      <w:pStyle w:val="Header"/>
      <w:jc w:val="right"/>
      <w:rPr>
        <w:i/>
      </w:rPr>
    </w:pPr>
  </w:p>
  <w:p w14:paraId="4C6CA32A" w14:textId="77777777" w:rsidR="00C7615C" w:rsidRDefault="00C7615C" w:rsidP="00845298">
    <w:pPr>
      <w:pStyle w:val="Header"/>
      <w:jc w:val="right"/>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D2CC04" w14:textId="77777777" w:rsidR="00C7615C" w:rsidRDefault="00C7615C" w:rsidP="00845298">
    <w:pPr>
      <w:pStyle w:val="Header"/>
      <w:jc w:val="right"/>
    </w:pPr>
  </w:p>
  <w:p w14:paraId="46E98268" w14:textId="77777777" w:rsidR="00C7615C" w:rsidRPr="009B6662" w:rsidRDefault="00C7615C" w:rsidP="00845298">
    <w:pPr>
      <w:pStyle w:val="Header"/>
      <w:jc w:val="right"/>
      <w:rPr>
        <w:i/>
        <w:u w:val="single"/>
      </w:rPr>
    </w:pPr>
    <w:r>
      <w:rPr>
        <w:i/>
        <w:u w:val="single"/>
      </w:rPr>
      <w:t>Chapter 5</w:t>
    </w:r>
    <w:r w:rsidRPr="009B6662">
      <w:rPr>
        <w:i/>
        <w:u w:val="single"/>
      </w:rPr>
      <w:tab/>
    </w:r>
    <w:r w:rsidRPr="009B6662">
      <w:rPr>
        <w:i/>
        <w:u w:val="single"/>
      </w:rPr>
      <w:tab/>
    </w:r>
    <w:r>
      <w:rPr>
        <w:i/>
        <w:u w:val="single"/>
      </w:rPr>
      <w:t>System Design and Development</w:t>
    </w:r>
  </w:p>
  <w:p w14:paraId="073C982A" w14:textId="77777777" w:rsidR="00C7615C" w:rsidRPr="00745AF6" w:rsidRDefault="00C7615C" w:rsidP="00845298">
    <w:pPr>
      <w:pStyle w:val="Header"/>
      <w:jc w:val="right"/>
      <w:rPr>
        <w:i/>
      </w:rPr>
    </w:pPr>
  </w:p>
  <w:p w14:paraId="3AA64891" w14:textId="77777777" w:rsidR="00C7615C" w:rsidRDefault="00C7615C" w:rsidP="00845298">
    <w:pPr>
      <w:pStyle w:val="Header"/>
      <w:jc w:val="right"/>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8E4C8" w14:textId="77777777" w:rsidR="00C7615C" w:rsidRDefault="00C7615C" w:rsidP="00845298">
    <w:pPr>
      <w:pStyle w:val="Header"/>
      <w:jc w:val="right"/>
    </w:pPr>
  </w:p>
  <w:p w14:paraId="1F7DC55E" w14:textId="77777777" w:rsidR="00C7615C" w:rsidRPr="009B6662" w:rsidRDefault="00C7615C" w:rsidP="00845298">
    <w:pPr>
      <w:pStyle w:val="Header"/>
      <w:jc w:val="right"/>
      <w:rPr>
        <w:i/>
        <w:u w:val="single"/>
      </w:rPr>
    </w:pPr>
    <w:r>
      <w:rPr>
        <w:i/>
        <w:u w:val="single"/>
      </w:rPr>
      <w:t>Chapter 6</w:t>
    </w:r>
    <w:r w:rsidRPr="009B6662">
      <w:rPr>
        <w:i/>
        <w:u w:val="single"/>
      </w:rPr>
      <w:tab/>
    </w:r>
    <w:r w:rsidRPr="009B6662">
      <w:rPr>
        <w:i/>
        <w:u w:val="single"/>
      </w:rPr>
      <w:tab/>
    </w:r>
    <w:r>
      <w:rPr>
        <w:i/>
        <w:u w:val="single"/>
      </w:rPr>
      <w:t>Pilot Study</w:t>
    </w:r>
  </w:p>
  <w:p w14:paraId="3709729A" w14:textId="77777777" w:rsidR="00C7615C" w:rsidRPr="00745AF6" w:rsidRDefault="00C7615C" w:rsidP="00845298">
    <w:pPr>
      <w:pStyle w:val="Header"/>
      <w:jc w:val="right"/>
      <w:rPr>
        <w:i/>
      </w:rPr>
    </w:pPr>
  </w:p>
  <w:p w14:paraId="007E546B" w14:textId="77777777" w:rsidR="00C7615C" w:rsidRDefault="00C7615C" w:rsidP="00845298">
    <w:pPr>
      <w:pStyle w:val="Header"/>
      <w:jc w:val="right"/>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7917A" w14:textId="77777777" w:rsidR="00C7615C" w:rsidRDefault="00C7615C" w:rsidP="00845298">
    <w:pPr>
      <w:pStyle w:val="Header"/>
      <w:jc w:val="right"/>
    </w:pPr>
  </w:p>
  <w:p w14:paraId="3E84CB1D" w14:textId="77777777" w:rsidR="00C7615C" w:rsidRPr="009B6662" w:rsidRDefault="00C7615C" w:rsidP="00845298">
    <w:pPr>
      <w:pStyle w:val="Header"/>
      <w:jc w:val="right"/>
      <w:rPr>
        <w:i/>
        <w:u w:val="single"/>
      </w:rPr>
    </w:pPr>
    <w:r>
      <w:rPr>
        <w:i/>
        <w:u w:val="single"/>
      </w:rPr>
      <w:t>Chapter 7</w:t>
    </w:r>
    <w:r w:rsidRPr="009B6662">
      <w:rPr>
        <w:i/>
        <w:u w:val="single"/>
      </w:rPr>
      <w:tab/>
    </w:r>
    <w:r w:rsidRPr="009B6662">
      <w:rPr>
        <w:i/>
        <w:u w:val="single"/>
      </w:rPr>
      <w:tab/>
      <w:t>Results</w:t>
    </w:r>
  </w:p>
  <w:p w14:paraId="0770F08E" w14:textId="77777777" w:rsidR="00C7615C" w:rsidRPr="00745AF6" w:rsidRDefault="00C7615C" w:rsidP="00845298">
    <w:pPr>
      <w:pStyle w:val="Header"/>
      <w:jc w:val="right"/>
      <w:rPr>
        <w:i/>
      </w:rPr>
    </w:pPr>
  </w:p>
  <w:p w14:paraId="12C922F9" w14:textId="77777777" w:rsidR="00C7615C" w:rsidRDefault="00C7615C" w:rsidP="00845298">
    <w:pPr>
      <w:pStyle w:val="Header"/>
      <w:jc w:val="right"/>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D8040" w14:textId="77777777" w:rsidR="00C7615C" w:rsidRDefault="00C7615C" w:rsidP="00845298">
    <w:pPr>
      <w:pStyle w:val="Header"/>
      <w:jc w:val="right"/>
    </w:pPr>
  </w:p>
  <w:p w14:paraId="37BDBD04" w14:textId="77777777" w:rsidR="00C7615C" w:rsidRPr="009B6662" w:rsidRDefault="00C7615C" w:rsidP="00845298">
    <w:pPr>
      <w:pStyle w:val="Header"/>
      <w:jc w:val="right"/>
      <w:rPr>
        <w:i/>
        <w:u w:val="single"/>
      </w:rPr>
    </w:pPr>
    <w:r w:rsidRPr="009B6662">
      <w:rPr>
        <w:i/>
        <w:u w:val="single"/>
      </w:rPr>
      <w:t xml:space="preserve">Chapter </w:t>
    </w:r>
    <w:r>
      <w:rPr>
        <w:i/>
        <w:u w:val="single"/>
      </w:rPr>
      <w:t>8</w:t>
    </w:r>
    <w:r w:rsidRPr="009B6662">
      <w:rPr>
        <w:i/>
        <w:u w:val="single"/>
      </w:rPr>
      <w:tab/>
    </w:r>
    <w:r w:rsidRPr="009B6662">
      <w:rPr>
        <w:i/>
        <w:u w:val="single"/>
      </w:rPr>
      <w:tab/>
      <w:t>Conclusions</w:t>
    </w:r>
  </w:p>
  <w:p w14:paraId="05090AEA" w14:textId="77777777" w:rsidR="00C7615C" w:rsidRPr="00745AF6" w:rsidRDefault="00C7615C" w:rsidP="00845298">
    <w:pPr>
      <w:pStyle w:val="Header"/>
      <w:jc w:val="right"/>
      <w:rPr>
        <w:i/>
      </w:rPr>
    </w:pPr>
  </w:p>
  <w:p w14:paraId="46F458EC" w14:textId="77777777" w:rsidR="00C7615C" w:rsidRDefault="00C7615C" w:rsidP="00845298">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1">
    <w:nsid w:val="00000004"/>
    <w:multiLevelType w:val="singleLevel"/>
    <w:tmpl w:val="00000004"/>
    <w:name w:val="WW8Num5"/>
    <w:lvl w:ilvl="0">
      <w:start w:val="1"/>
      <w:numFmt w:val="decimal"/>
      <w:lvlText w:val="%1."/>
      <w:lvlJc w:val="left"/>
      <w:pPr>
        <w:tabs>
          <w:tab w:val="num" w:pos="720"/>
        </w:tabs>
        <w:ind w:left="720" w:hanging="360"/>
      </w:pPr>
    </w:lvl>
  </w:abstractNum>
  <w:abstractNum w:abstractNumId="2">
    <w:nsid w:val="02DE3562"/>
    <w:multiLevelType w:val="hybridMultilevel"/>
    <w:tmpl w:val="D0943FB2"/>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5523998"/>
    <w:multiLevelType w:val="hybridMultilevel"/>
    <w:tmpl w:val="8E3C2BF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nsid w:val="098E4E7C"/>
    <w:multiLevelType w:val="hybridMultilevel"/>
    <w:tmpl w:val="57B41782"/>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FF1548A"/>
    <w:multiLevelType w:val="hybridMultilevel"/>
    <w:tmpl w:val="DD3027B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nsid w:val="102216A0"/>
    <w:multiLevelType w:val="hybridMultilevel"/>
    <w:tmpl w:val="475E3D64"/>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7">
    <w:nsid w:val="131E16E0"/>
    <w:multiLevelType w:val="hybridMultilevel"/>
    <w:tmpl w:val="AD3C4582"/>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A851AD0"/>
    <w:multiLevelType w:val="hybridMultilevel"/>
    <w:tmpl w:val="9EEA08F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B1358C2"/>
    <w:multiLevelType w:val="hybridMultilevel"/>
    <w:tmpl w:val="C06A52BA"/>
    <w:lvl w:ilvl="0" w:tplc="18090001">
      <w:start w:val="1"/>
      <w:numFmt w:val="bullet"/>
      <w:lvlText w:val=""/>
      <w:lvlJc w:val="left"/>
      <w:pPr>
        <w:ind w:left="776" w:hanging="360"/>
      </w:pPr>
      <w:rPr>
        <w:rFonts w:ascii="Symbol" w:hAnsi="Symbol" w:hint="default"/>
      </w:rPr>
    </w:lvl>
    <w:lvl w:ilvl="1" w:tplc="18090003" w:tentative="1">
      <w:start w:val="1"/>
      <w:numFmt w:val="bullet"/>
      <w:lvlText w:val="o"/>
      <w:lvlJc w:val="left"/>
      <w:pPr>
        <w:ind w:left="1496" w:hanging="360"/>
      </w:pPr>
      <w:rPr>
        <w:rFonts w:ascii="Courier New" w:hAnsi="Courier New" w:cs="Courier New" w:hint="default"/>
      </w:rPr>
    </w:lvl>
    <w:lvl w:ilvl="2" w:tplc="18090005" w:tentative="1">
      <w:start w:val="1"/>
      <w:numFmt w:val="bullet"/>
      <w:lvlText w:val=""/>
      <w:lvlJc w:val="left"/>
      <w:pPr>
        <w:ind w:left="2216" w:hanging="360"/>
      </w:pPr>
      <w:rPr>
        <w:rFonts w:ascii="Wingdings" w:hAnsi="Wingdings" w:hint="default"/>
      </w:rPr>
    </w:lvl>
    <w:lvl w:ilvl="3" w:tplc="18090001" w:tentative="1">
      <w:start w:val="1"/>
      <w:numFmt w:val="bullet"/>
      <w:lvlText w:val=""/>
      <w:lvlJc w:val="left"/>
      <w:pPr>
        <w:ind w:left="2936" w:hanging="360"/>
      </w:pPr>
      <w:rPr>
        <w:rFonts w:ascii="Symbol" w:hAnsi="Symbol" w:hint="default"/>
      </w:rPr>
    </w:lvl>
    <w:lvl w:ilvl="4" w:tplc="18090003" w:tentative="1">
      <w:start w:val="1"/>
      <w:numFmt w:val="bullet"/>
      <w:lvlText w:val="o"/>
      <w:lvlJc w:val="left"/>
      <w:pPr>
        <w:ind w:left="3656" w:hanging="360"/>
      </w:pPr>
      <w:rPr>
        <w:rFonts w:ascii="Courier New" w:hAnsi="Courier New" w:cs="Courier New" w:hint="default"/>
      </w:rPr>
    </w:lvl>
    <w:lvl w:ilvl="5" w:tplc="18090005" w:tentative="1">
      <w:start w:val="1"/>
      <w:numFmt w:val="bullet"/>
      <w:lvlText w:val=""/>
      <w:lvlJc w:val="left"/>
      <w:pPr>
        <w:ind w:left="4376" w:hanging="360"/>
      </w:pPr>
      <w:rPr>
        <w:rFonts w:ascii="Wingdings" w:hAnsi="Wingdings" w:hint="default"/>
      </w:rPr>
    </w:lvl>
    <w:lvl w:ilvl="6" w:tplc="18090001" w:tentative="1">
      <w:start w:val="1"/>
      <w:numFmt w:val="bullet"/>
      <w:lvlText w:val=""/>
      <w:lvlJc w:val="left"/>
      <w:pPr>
        <w:ind w:left="5096" w:hanging="360"/>
      </w:pPr>
      <w:rPr>
        <w:rFonts w:ascii="Symbol" w:hAnsi="Symbol" w:hint="default"/>
      </w:rPr>
    </w:lvl>
    <w:lvl w:ilvl="7" w:tplc="18090003" w:tentative="1">
      <w:start w:val="1"/>
      <w:numFmt w:val="bullet"/>
      <w:lvlText w:val="o"/>
      <w:lvlJc w:val="left"/>
      <w:pPr>
        <w:ind w:left="5816" w:hanging="360"/>
      </w:pPr>
      <w:rPr>
        <w:rFonts w:ascii="Courier New" w:hAnsi="Courier New" w:cs="Courier New" w:hint="default"/>
      </w:rPr>
    </w:lvl>
    <w:lvl w:ilvl="8" w:tplc="18090005" w:tentative="1">
      <w:start w:val="1"/>
      <w:numFmt w:val="bullet"/>
      <w:lvlText w:val=""/>
      <w:lvlJc w:val="left"/>
      <w:pPr>
        <w:ind w:left="6536" w:hanging="360"/>
      </w:pPr>
      <w:rPr>
        <w:rFonts w:ascii="Wingdings" w:hAnsi="Wingdings" w:hint="default"/>
      </w:rPr>
    </w:lvl>
  </w:abstractNum>
  <w:abstractNum w:abstractNumId="10">
    <w:nsid w:val="1BD5606F"/>
    <w:multiLevelType w:val="hybridMultilevel"/>
    <w:tmpl w:val="CE62075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C8724D0"/>
    <w:multiLevelType w:val="hybridMultilevel"/>
    <w:tmpl w:val="F176ED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nsid w:val="1E89273C"/>
    <w:multiLevelType w:val="hybridMultilevel"/>
    <w:tmpl w:val="D81AE3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nsid w:val="1F0D63D1"/>
    <w:multiLevelType w:val="hybridMultilevel"/>
    <w:tmpl w:val="42F299E6"/>
    <w:lvl w:ilvl="0" w:tplc="00000002">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4">
    <w:nsid w:val="213D5A4B"/>
    <w:multiLevelType w:val="hybridMultilevel"/>
    <w:tmpl w:val="8E60A0C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22B242CC"/>
    <w:multiLevelType w:val="hybridMultilevel"/>
    <w:tmpl w:val="86B664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nsid w:val="241D3617"/>
    <w:multiLevelType w:val="hybridMultilevel"/>
    <w:tmpl w:val="8046734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270C358C"/>
    <w:multiLevelType w:val="hybridMultilevel"/>
    <w:tmpl w:val="F25A18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nsid w:val="29803EFA"/>
    <w:multiLevelType w:val="hybridMultilevel"/>
    <w:tmpl w:val="583A405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nsid w:val="2C5E5C33"/>
    <w:multiLevelType w:val="hybridMultilevel"/>
    <w:tmpl w:val="A09C19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CBC76A6"/>
    <w:multiLevelType w:val="hybridMultilevel"/>
    <w:tmpl w:val="2EA033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nsid w:val="30A0183D"/>
    <w:multiLevelType w:val="hybridMultilevel"/>
    <w:tmpl w:val="2F681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0450F9"/>
    <w:multiLevelType w:val="hybridMultilevel"/>
    <w:tmpl w:val="6CFA404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35594A27"/>
    <w:multiLevelType w:val="hybridMultilevel"/>
    <w:tmpl w:val="DD4E922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36EC3450"/>
    <w:multiLevelType w:val="hybridMultilevel"/>
    <w:tmpl w:val="1912169A"/>
    <w:lvl w:ilvl="0" w:tplc="18090001">
      <w:start w:val="1"/>
      <w:numFmt w:val="bullet"/>
      <w:lvlText w:val=""/>
      <w:lvlJc w:val="left"/>
      <w:pPr>
        <w:ind w:left="776" w:hanging="360"/>
      </w:pPr>
      <w:rPr>
        <w:rFonts w:ascii="Symbol" w:hAnsi="Symbol" w:hint="default"/>
      </w:rPr>
    </w:lvl>
    <w:lvl w:ilvl="1" w:tplc="18090003" w:tentative="1">
      <w:start w:val="1"/>
      <w:numFmt w:val="bullet"/>
      <w:lvlText w:val="o"/>
      <w:lvlJc w:val="left"/>
      <w:pPr>
        <w:ind w:left="1496" w:hanging="360"/>
      </w:pPr>
      <w:rPr>
        <w:rFonts w:ascii="Courier New" w:hAnsi="Courier New" w:cs="Courier New" w:hint="default"/>
      </w:rPr>
    </w:lvl>
    <w:lvl w:ilvl="2" w:tplc="18090005" w:tentative="1">
      <w:start w:val="1"/>
      <w:numFmt w:val="bullet"/>
      <w:lvlText w:val=""/>
      <w:lvlJc w:val="left"/>
      <w:pPr>
        <w:ind w:left="2216" w:hanging="360"/>
      </w:pPr>
      <w:rPr>
        <w:rFonts w:ascii="Wingdings" w:hAnsi="Wingdings" w:hint="default"/>
      </w:rPr>
    </w:lvl>
    <w:lvl w:ilvl="3" w:tplc="18090001" w:tentative="1">
      <w:start w:val="1"/>
      <w:numFmt w:val="bullet"/>
      <w:lvlText w:val=""/>
      <w:lvlJc w:val="left"/>
      <w:pPr>
        <w:ind w:left="2936" w:hanging="360"/>
      </w:pPr>
      <w:rPr>
        <w:rFonts w:ascii="Symbol" w:hAnsi="Symbol" w:hint="default"/>
      </w:rPr>
    </w:lvl>
    <w:lvl w:ilvl="4" w:tplc="18090003" w:tentative="1">
      <w:start w:val="1"/>
      <w:numFmt w:val="bullet"/>
      <w:lvlText w:val="o"/>
      <w:lvlJc w:val="left"/>
      <w:pPr>
        <w:ind w:left="3656" w:hanging="360"/>
      </w:pPr>
      <w:rPr>
        <w:rFonts w:ascii="Courier New" w:hAnsi="Courier New" w:cs="Courier New" w:hint="default"/>
      </w:rPr>
    </w:lvl>
    <w:lvl w:ilvl="5" w:tplc="18090005" w:tentative="1">
      <w:start w:val="1"/>
      <w:numFmt w:val="bullet"/>
      <w:lvlText w:val=""/>
      <w:lvlJc w:val="left"/>
      <w:pPr>
        <w:ind w:left="4376" w:hanging="360"/>
      </w:pPr>
      <w:rPr>
        <w:rFonts w:ascii="Wingdings" w:hAnsi="Wingdings" w:hint="default"/>
      </w:rPr>
    </w:lvl>
    <w:lvl w:ilvl="6" w:tplc="18090001" w:tentative="1">
      <w:start w:val="1"/>
      <w:numFmt w:val="bullet"/>
      <w:lvlText w:val=""/>
      <w:lvlJc w:val="left"/>
      <w:pPr>
        <w:ind w:left="5096" w:hanging="360"/>
      </w:pPr>
      <w:rPr>
        <w:rFonts w:ascii="Symbol" w:hAnsi="Symbol" w:hint="default"/>
      </w:rPr>
    </w:lvl>
    <w:lvl w:ilvl="7" w:tplc="18090003" w:tentative="1">
      <w:start w:val="1"/>
      <w:numFmt w:val="bullet"/>
      <w:lvlText w:val="o"/>
      <w:lvlJc w:val="left"/>
      <w:pPr>
        <w:ind w:left="5816" w:hanging="360"/>
      </w:pPr>
      <w:rPr>
        <w:rFonts w:ascii="Courier New" w:hAnsi="Courier New" w:cs="Courier New" w:hint="default"/>
      </w:rPr>
    </w:lvl>
    <w:lvl w:ilvl="8" w:tplc="18090005" w:tentative="1">
      <w:start w:val="1"/>
      <w:numFmt w:val="bullet"/>
      <w:lvlText w:val=""/>
      <w:lvlJc w:val="left"/>
      <w:pPr>
        <w:ind w:left="6536" w:hanging="360"/>
      </w:pPr>
      <w:rPr>
        <w:rFonts w:ascii="Wingdings" w:hAnsi="Wingdings" w:hint="default"/>
      </w:rPr>
    </w:lvl>
  </w:abstractNum>
  <w:abstractNum w:abstractNumId="25">
    <w:nsid w:val="45B206AF"/>
    <w:multiLevelType w:val="hybridMultilevel"/>
    <w:tmpl w:val="8924C3D0"/>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6">
    <w:nsid w:val="47B52655"/>
    <w:multiLevelType w:val="hybridMultilevel"/>
    <w:tmpl w:val="A40E1DF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nsid w:val="48DB4416"/>
    <w:multiLevelType w:val="hybridMultilevel"/>
    <w:tmpl w:val="99D60C8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nsid w:val="4E7A5BBA"/>
    <w:multiLevelType w:val="hybridMultilevel"/>
    <w:tmpl w:val="E892EDB4"/>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nsid w:val="51D636E3"/>
    <w:multiLevelType w:val="hybridMultilevel"/>
    <w:tmpl w:val="A77E24A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nsid w:val="560952F3"/>
    <w:multiLevelType w:val="hybridMultilevel"/>
    <w:tmpl w:val="0A943B46"/>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5657199F"/>
    <w:multiLevelType w:val="hybridMultilevel"/>
    <w:tmpl w:val="60482E00"/>
    <w:name w:val="WW8Num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nsid w:val="56E423BB"/>
    <w:multiLevelType w:val="hybridMultilevel"/>
    <w:tmpl w:val="D0943FB2"/>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nsid w:val="58C41030"/>
    <w:multiLevelType w:val="hybridMultilevel"/>
    <w:tmpl w:val="E892EDB4"/>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nsid w:val="5BBB5E22"/>
    <w:multiLevelType w:val="hybridMultilevel"/>
    <w:tmpl w:val="226AA7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nsid w:val="5D374B4A"/>
    <w:multiLevelType w:val="hybridMultilevel"/>
    <w:tmpl w:val="46547EE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nsid w:val="5F8F430E"/>
    <w:multiLevelType w:val="hybridMultilevel"/>
    <w:tmpl w:val="5B6CA49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7">
    <w:nsid w:val="62E77F94"/>
    <w:multiLevelType w:val="hybridMultilevel"/>
    <w:tmpl w:val="554A6AF0"/>
    <w:lvl w:ilvl="0" w:tplc="18090001">
      <w:start w:val="1"/>
      <w:numFmt w:val="bullet"/>
      <w:lvlText w:val=""/>
      <w:lvlJc w:val="left"/>
      <w:pPr>
        <w:ind w:left="776" w:hanging="360"/>
      </w:pPr>
      <w:rPr>
        <w:rFonts w:ascii="Symbol" w:hAnsi="Symbol" w:hint="default"/>
      </w:rPr>
    </w:lvl>
    <w:lvl w:ilvl="1" w:tplc="18090003" w:tentative="1">
      <w:start w:val="1"/>
      <w:numFmt w:val="bullet"/>
      <w:lvlText w:val="o"/>
      <w:lvlJc w:val="left"/>
      <w:pPr>
        <w:ind w:left="1496" w:hanging="360"/>
      </w:pPr>
      <w:rPr>
        <w:rFonts w:ascii="Courier New" w:hAnsi="Courier New" w:cs="Courier New" w:hint="default"/>
      </w:rPr>
    </w:lvl>
    <w:lvl w:ilvl="2" w:tplc="18090005" w:tentative="1">
      <w:start w:val="1"/>
      <w:numFmt w:val="bullet"/>
      <w:lvlText w:val=""/>
      <w:lvlJc w:val="left"/>
      <w:pPr>
        <w:ind w:left="2216" w:hanging="360"/>
      </w:pPr>
      <w:rPr>
        <w:rFonts w:ascii="Wingdings" w:hAnsi="Wingdings" w:hint="default"/>
      </w:rPr>
    </w:lvl>
    <w:lvl w:ilvl="3" w:tplc="18090001" w:tentative="1">
      <w:start w:val="1"/>
      <w:numFmt w:val="bullet"/>
      <w:lvlText w:val=""/>
      <w:lvlJc w:val="left"/>
      <w:pPr>
        <w:ind w:left="2936" w:hanging="360"/>
      </w:pPr>
      <w:rPr>
        <w:rFonts w:ascii="Symbol" w:hAnsi="Symbol" w:hint="default"/>
      </w:rPr>
    </w:lvl>
    <w:lvl w:ilvl="4" w:tplc="18090003" w:tentative="1">
      <w:start w:val="1"/>
      <w:numFmt w:val="bullet"/>
      <w:lvlText w:val="o"/>
      <w:lvlJc w:val="left"/>
      <w:pPr>
        <w:ind w:left="3656" w:hanging="360"/>
      </w:pPr>
      <w:rPr>
        <w:rFonts w:ascii="Courier New" w:hAnsi="Courier New" w:cs="Courier New" w:hint="default"/>
      </w:rPr>
    </w:lvl>
    <w:lvl w:ilvl="5" w:tplc="18090005" w:tentative="1">
      <w:start w:val="1"/>
      <w:numFmt w:val="bullet"/>
      <w:lvlText w:val=""/>
      <w:lvlJc w:val="left"/>
      <w:pPr>
        <w:ind w:left="4376" w:hanging="360"/>
      </w:pPr>
      <w:rPr>
        <w:rFonts w:ascii="Wingdings" w:hAnsi="Wingdings" w:hint="default"/>
      </w:rPr>
    </w:lvl>
    <w:lvl w:ilvl="6" w:tplc="18090001" w:tentative="1">
      <w:start w:val="1"/>
      <w:numFmt w:val="bullet"/>
      <w:lvlText w:val=""/>
      <w:lvlJc w:val="left"/>
      <w:pPr>
        <w:ind w:left="5096" w:hanging="360"/>
      </w:pPr>
      <w:rPr>
        <w:rFonts w:ascii="Symbol" w:hAnsi="Symbol" w:hint="default"/>
      </w:rPr>
    </w:lvl>
    <w:lvl w:ilvl="7" w:tplc="18090003" w:tentative="1">
      <w:start w:val="1"/>
      <w:numFmt w:val="bullet"/>
      <w:lvlText w:val="o"/>
      <w:lvlJc w:val="left"/>
      <w:pPr>
        <w:ind w:left="5816" w:hanging="360"/>
      </w:pPr>
      <w:rPr>
        <w:rFonts w:ascii="Courier New" w:hAnsi="Courier New" w:cs="Courier New" w:hint="default"/>
      </w:rPr>
    </w:lvl>
    <w:lvl w:ilvl="8" w:tplc="18090005" w:tentative="1">
      <w:start w:val="1"/>
      <w:numFmt w:val="bullet"/>
      <w:lvlText w:val=""/>
      <w:lvlJc w:val="left"/>
      <w:pPr>
        <w:ind w:left="6536" w:hanging="360"/>
      </w:pPr>
      <w:rPr>
        <w:rFonts w:ascii="Wingdings" w:hAnsi="Wingdings" w:hint="default"/>
      </w:rPr>
    </w:lvl>
  </w:abstractNum>
  <w:abstractNum w:abstractNumId="38">
    <w:nsid w:val="635C07D4"/>
    <w:multiLevelType w:val="hybridMultilevel"/>
    <w:tmpl w:val="E892EDB4"/>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9">
    <w:nsid w:val="66214551"/>
    <w:multiLevelType w:val="hybridMultilevel"/>
    <w:tmpl w:val="1148479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0">
    <w:nsid w:val="6B480610"/>
    <w:multiLevelType w:val="hybridMultilevel"/>
    <w:tmpl w:val="E892EDB4"/>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nsid w:val="702E5A33"/>
    <w:multiLevelType w:val="hybridMultilevel"/>
    <w:tmpl w:val="4C7CA30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2">
    <w:nsid w:val="70A94745"/>
    <w:multiLevelType w:val="hybridMultilevel"/>
    <w:tmpl w:val="C0A8A1D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3">
    <w:nsid w:val="73BA0999"/>
    <w:multiLevelType w:val="hybridMultilevel"/>
    <w:tmpl w:val="CFD2409A"/>
    <w:lvl w:ilvl="0" w:tplc="18090001">
      <w:start w:val="1"/>
      <w:numFmt w:val="bullet"/>
      <w:lvlText w:val=""/>
      <w:lvlJc w:val="left"/>
      <w:pPr>
        <w:ind w:left="776" w:hanging="360"/>
      </w:pPr>
      <w:rPr>
        <w:rFonts w:ascii="Symbol" w:hAnsi="Symbol" w:hint="default"/>
      </w:rPr>
    </w:lvl>
    <w:lvl w:ilvl="1" w:tplc="18090003" w:tentative="1">
      <w:start w:val="1"/>
      <w:numFmt w:val="bullet"/>
      <w:lvlText w:val="o"/>
      <w:lvlJc w:val="left"/>
      <w:pPr>
        <w:ind w:left="1496" w:hanging="360"/>
      </w:pPr>
      <w:rPr>
        <w:rFonts w:ascii="Courier New" w:hAnsi="Courier New" w:cs="Courier New" w:hint="default"/>
      </w:rPr>
    </w:lvl>
    <w:lvl w:ilvl="2" w:tplc="18090005" w:tentative="1">
      <w:start w:val="1"/>
      <w:numFmt w:val="bullet"/>
      <w:lvlText w:val=""/>
      <w:lvlJc w:val="left"/>
      <w:pPr>
        <w:ind w:left="2216" w:hanging="360"/>
      </w:pPr>
      <w:rPr>
        <w:rFonts w:ascii="Wingdings" w:hAnsi="Wingdings" w:hint="default"/>
      </w:rPr>
    </w:lvl>
    <w:lvl w:ilvl="3" w:tplc="18090001" w:tentative="1">
      <w:start w:val="1"/>
      <w:numFmt w:val="bullet"/>
      <w:lvlText w:val=""/>
      <w:lvlJc w:val="left"/>
      <w:pPr>
        <w:ind w:left="2936" w:hanging="360"/>
      </w:pPr>
      <w:rPr>
        <w:rFonts w:ascii="Symbol" w:hAnsi="Symbol" w:hint="default"/>
      </w:rPr>
    </w:lvl>
    <w:lvl w:ilvl="4" w:tplc="18090003" w:tentative="1">
      <w:start w:val="1"/>
      <w:numFmt w:val="bullet"/>
      <w:lvlText w:val="o"/>
      <w:lvlJc w:val="left"/>
      <w:pPr>
        <w:ind w:left="3656" w:hanging="360"/>
      </w:pPr>
      <w:rPr>
        <w:rFonts w:ascii="Courier New" w:hAnsi="Courier New" w:cs="Courier New" w:hint="default"/>
      </w:rPr>
    </w:lvl>
    <w:lvl w:ilvl="5" w:tplc="18090005" w:tentative="1">
      <w:start w:val="1"/>
      <w:numFmt w:val="bullet"/>
      <w:lvlText w:val=""/>
      <w:lvlJc w:val="left"/>
      <w:pPr>
        <w:ind w:left="4376" w:hanging="360"/>
      </w:pPr>
      <w:rPr>
        <w:rFonts w:ascii="Wingdings" w:hAnsi="Wingdings" w:hint="default"/>
      </w:rPr>
    </w:lvl>
    <w:lvl w:ilvl="6" w:tplc="18090001" w:tentative="1">
      <w:start w:val="1"/>
      <w:numFmt w:val="bullet"/>
      <w:lvlText w:val=""/>
      <w:lvlJc w:val="left"/>
      <w:pPr>
        <w:ind w:left="5096" w:hanging="360"/>
      </w:pPr>
      <w:rPr>
        <w:rFonts w:ascii="Symbol" w:hAnsi="Symbol" w:hint="default"/>
      </w:rPr>
    </w:lvl>
    <w:lvl w:ilvl="7" w:tplc="18090003" w:tentative="1">
      <w:start w:val="1"/>
      <w:numFmt w:val="bullet"/>
      <w:lvlText w:val="o"/>
      <w:lvlJc w:val="left"/>
      <w:pPr>
        <w:ind w:left="5816" w:hanging="360"/>
      </w:pPr>
      <w:rPr>
        <w:rFonts w:ascii="Courier New" w:hAnsi="Courier New" w:cs="Courier New" w:hint="default"/>
      </w:rPr>
    </w:lvl>
    <w:lvl w:ilvl="8" w:tplc="18090005" w:tentative="1">
      <w:start w:val="1"/>
      <w:numFmt w:val="bullet"/>
      <w:lvlText w:val=""/>
      <w:lvlJc w:val="left"/>
      <w:pPr>
        <w:ind w:left="6536" w:hanging="360"/>
      </w:pPr>
      <w:rPr>
        <w:rFonts w:ascii="Wingdings" w:hAnsi="Wingdings" w:hint="default"/>
      </w:rPr>
    </w:lvl>
  </w:abstractNum>
  <w:abstractNum w:abstractNumId="44">
    <w:nsid w:val="74651C88"/>
    <w:multiLevelType w:val="hybridMultilevel"/>
    <w:tmpl w:val="99D0395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5">
    <w:nsid w:val="76E5703A"/>
    <w:multiLevelType w:val="hybridMultilevel"/>
    <w:tmpl w:val="7722F72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6">
    <w:nsid w:val="795A5271"/>
    <w:multiLevelType w:val="hybridMultilevel"/>
    <w:tmpl w:val="1952C3B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6"/>
  </w:num>
  <w:num w:numId="2">
    <w:abstractNumId w:val="22"/>
  </w:num>
  <w:num w:numId="3">
    <w:abstractNumId w:val="29"/>
  </w:num>
  <w:num w:numId="4">
    <w:abstractNumId w:val="24"/>
  </w:num>
  <w:num w:numId="5">
    <w:abstractNumId w:val="31"/>
  </w:num>
  <w:num w:numId="6">
    <w:abstractNumId w:val="25"/>
  </w:num>
  <w:num w:numId="7">
    <w:abstractNumId w:val="13"/>
  </w:num>
  <w:num w:numId="8">
    <w:abstractNumId w:val="0"/>
  </w:num>
  <w:num w:numId="9">
    <w:abstractNumId w:val="21"/>
  </w:num>
  <w:num w:numId="10">
    <w:abstractNumId w:val="1"/>
  </w:num>
  <w:num w:numId="11">
    <w:abstractNumId w:val="18"/>
  </w:num>
  <w:num w:numId="12">
    <w:abstractNumId w:val="32"/>
  </w:num>
  <w:num w:numId="13">
    <w:abstractNumId w:val="2"/>
  </w:num>
  <w:num w:numId="14">
    <w:abstractNumId w:val="35"/>
  </w:num>
  <w:num w:numId="15">
    <w:abstractNumId w:val="17"/>
  </w:num>
  <w:num w:numId="16">
    <w:abstractNumId w:val="41"/>
  </w:num>
  <w:num w:numId="17">
    <w:abstractNumId w:val="42"/>
  </w:num>
  <w:num w:numId="18">
    <w:abstractNumId w:val="44"/>
  </w:num>
  <w:num w:numId="19">
    <w:abstractNumId w:val="19"/>
  </w:num>
  <w:num w:numId="20">
    <w:abstractNumId w:val="20"/>
  </w:num>
  <w:num w:numId="21">
    <w:abstractNumId w:val="6"/>
  </w:num>
  <w:num w:numId="22">
    <w:abstractNumId w:val="10"/>
  </w:num>
  <w:num w:numId="23">
    <w:abstractNumId w:val="45"/>
  </w:num>
  <w:num w:numId="24">
    <w:abstractNumId w:val="34"/>
  </w:num>
  <w:num w:numId="25">
    <w:abstractNumId w:val="7"/>
  </w:num>
  <w:num w:numId="26">
    <w:abstractNumId w:val="8"/>
  </w:num>
  <w:num w:numId="27">
    <w:abstractNumId w:val="16"/>
  </w:num>
  <w:num w:numId="28">
    <w:abstractNumId w:val="12"/>
  </w:num>
  <w:num w:numId="29">
    <w:abstractNumId w:val="39"/>
  </w:num>
  <w:num w:numId="30">
    <w:abstractNumId w:val="23"/>
  </w:num>
  <w:num w:numId="31">
    <w:abstractNumId w:val="4"/>
  </w:num>
  <w:num w:numId="32">
    <w:abstractNumId w:val="28"/>
  </w:num>
  <w:num w:numId="33">
    <w:abstractNumId w:val="38"/>
  </w:num>
  <w:num w:numId="34">
    <w:abstractNumId w:val="33"/>
  </w:num>
  <w:num w:numId="35">
    <w:abstractNumId w:val="40"/>
  </w:num>
  <w:num w:numId="36">
    <w:abstractNumId w:val="36"/>
  </w:num>
  <w:num w:numId="37">
    <w:abstractNumId w:val="43"/>
  </w:num>
  <w:num w:numId="38">
    <w:abstractNumId w:val="5"/>
  </w:num>
  <w:num w:numId="39">
    <w:abstractNumId w:val="27"/>
  </w:num>
  <w:num w:numId="40">
    <w:abstractNumId w:val="15"/>
  </w:num>
  <w:num w:numId="41">
    <w:abstractNumId w:val="9"/>
  </w:num>
  <w:num w:numId="42">
    <w:abstractNumId w:val="37"/>
  </w:num>
  <w:num w:numId="43">
    <w:abstractNumId w:val="11"/>
  </w:num>
  <w:num w:numId="44">
    <w:abstractNumId w:val="3"/>
  </w:num>
  <w:num w:numId="45">
    <w:abstractNumId w:val="14"/>
  </w:num>
  <w:num w:numId="46">
    <w:abstractNumId w:val="30"/>
  </w:num>
  <w:num w:numId="47">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E277C"/>
    <w:rsid w:val="000006A5"/>
    <w:rsid w:val="00000CAC"/>
    <w:rsid w:val="0000208A"/>
    <w:rsid w:val="00002AC1"/>
    <w:rsid w:val="00002D88"/>
    <w:rsid w:val="0000588E"/>
    <w:rsid w:val="00006AF5"/>
    <w:rsid w:val="00007271"/>
    <w:rsid w:val="000075C4"/>
    <w:rsid w:val="000077A3"/>
    <w:rsid w:val="00010386"/>
    <w:rsid w:val="000106DF"/>
    <w:rsid w:val="00010DEF"/>
    <w:rsid w:val="00012FB0"/>
    <w:rsid w:val="000132AE"/>
    <w:rsid w:val="00013676"/>
    <w:rsid w:val="00013E40"/>
    <w:rsid w:val="00013F7D"/>
    <w:rsid w:val="00013FFE"/>
    <w:rsid w:val="000147E7"/>
    <w:rsid w:val="000156B0"/>
    <w:rsid w:val="0001592F"/>
    <w:rsid w:val="00016760"/>
    <w:rsid w:val="00017470"/>
    <w:rsid w:val="00017609"/>
    <w:rsid w:val="0001782F"/>
    <w:rsid w:val="00017BF1"/>
    <w:rsid w:val="00020336"/>
    <w:rsid w:val="00020C2B"/>
    <w:rsid w:val="0002160F"/>
    <w:rsid w:val="00021E4C"/>
    <w:rsid w:val="00021EC1"/>
    <w:rsid w:val="00023618"/>
    <w:rsid w:val="00023AE8"/>
    <w:rsid w:val="00023F9A"/>
    <w:rsid w:val="000255AC"/>
    <w:rsid w:val="00025858"/>
    <w:rsid w:val="00025B66"/>
    <w:rsid w:val="0002718A"/>
    <w:rsid w:val="00027592"/>
    <w:rsid w:val="00030272"/>
    <w:rsid w:val="0003160D"/>
    <w:rsid w:val="00031FB1"/>
    <w:rsid w:val="000338CD"/>
    <w:rsid w:val="00033E14"/>
    <w:rsid w:val="00034281"/>
    <w:rsid w:val="000349FA"/>
    <w:rsid w:val="00034DE9"/>
    <w:rsid w:val="00034F0B"/>
    <w:rsid w:val="00035000"/>
    <w:rsid w:val="00035F55"/>
    <w:rsid w:val="00036162"/>
    <w:rsid w:val="00036463"/>
    <w:rsid w:val="00037BB5"/>
    <w:rsid w:val="00040693"/>
    <w:rsid w:val="00040EC9"/>
    <w:rsid w:val="00041E10"/>
    <w:rsid w:val="0004331D"/>
    <w:rsid w:val="00043975"/>
    <w:rsid w:val="00043A41"/>
    <w:rsid w:val="000440BF"/>
    <w:rsid w:val="0004431A"/>
    <w:rsid w:val="000444E5"/>
    <w:rsid w:val="00044DE0"/>
    <w:rsid w:val="000451D5"/>
    <w:rsid w:val="000455DB"/>
    <w:rsid w:val="00045C63"/>
    <w:rsid w:val="0004642C"/>
    <w:rsid w:val="00046E54"/>
    <w:rsid w:val="0004764D"/>
    <w:rsid w:val="00047DA2"/>
    <w:rsid w:val="00050A15"/>
    <w:rsid w:val="0005103A"/>
    <w:rsid w:val="0005139C"/>
    <w:rsid w:val="00051458"/>
    <w:rsid w:val="00051DD2"/>
    <w:rsid w:val="000520F4"/>
    <w:rsid w:val="000523D9"/>
    <w:rsid w:val="000523E2"/>
    <w:rsid w:val="00055087"/>
    <w:rsid w:val="00056747"/>
    <w:rsid w:val="000567CB"/>
    <w:rsid w:val="00056A0A"/>
    <w:rsid w:val="00056C11"/>
    <w:rsid w:val="000570B2"/>
    <w:rsid w:val="000575D7"/>
    <w:rsid w:val="00057728"/>
    <w:rsid w:val="00057E41"/>
    <w:rsid w:val="0006154E"/>
    <w:rsid w:val="000616ED"/>
    <w:rsid w:val="00061A61"/>
    <w:rsid w:val="00061EDC"/>
    <w:rsid w:val="000621E1"/>
    <w:rsid w:val="00062646"/>
    <w:rsid w:val="00062665"/>
    <w:rsid w:val="00062CD0"/>
    <w:rsid w:val="00063046"/>
    <w:rsid w:val="000636F1"/>
    <w:rsid w:val="00063B49"/>
    <w:rsid w:val="00063FEC"/>
    <w:rsid w:val="000643E7"/>
    <w:rsid w:val="00064811"/>
    <w:rsid w:val="000649D6"/>
    <w:rsid w:val="000655D4"/>
    <w:rsid w:val="00065830"/>
    <w:rsid w:val="00065834"/>
    <w:rsid w:val="00065875"/>
    <w:rsid w:val="000663E1"/>
    <w:rsid w:val="00066D7E"/>
    <w:rsid w:val="00066D83"/>
    <w:rsid w:val="00066ECB"/>
    <w:rsid w:val="000679DC"/>
    <w:rsid w:val="000703A1"/>
    <w:rsid w:val="00070D39"/>
    <w:rsid w:val="00070FD1"/>
    <w:rsid w:val="00071134"/>
    <w:rsid w:val="00071B27"/>
    <w:rsid w:val="00071BD8"/>
    <w:rsid w:val="00074F33"/>
    <w:rsid w:val="00076A05"/>
    <w:rsid w:val="00077432"/>
    <w:rsid w:val="000774B7"/>
    <w:rsid w:val="00077D10"/>
    <w:rsid w:val="000804AB"/>
    <w:rsid w:val="0008090B"/>
    <w:rsid w:val="00080960"/>
    <w:rsid w:val="00080C4A"/>
    <w:rsid w:val="00082FD5"/>
    <w:rsid w:val="00090063"/>
    <w:rsid w:val="00091593"/>
    <w:rsid w:val="0009182C"/>
    <w:rsid w:val="0009286D"/>
    <w:rsid w:val="00093ADC"/>
    <w:rsid w:val="00093E19"/>
    <w:rsid w:val="0009432D"/>
    <w:rsid w:val="000946EF"/>
    <w:rsid w:val="00095637"/>
    <w:rsid w:val="00096B12"/>
    <w:rsid w:val="00097600"/>
    <w:rsid w:val="000A110D"/>
    <w:rsid w:val="000A2153"/>
    <w:rsid w:val="000A26A2"/>
    <w:rsid w:val="000A2CB9"/>
    <w:rsid w:val="000A35AA"/>
    <w:rsid w:val="000A4268"/>
    <w:rsid w:val="000A54BA"/>
    <w:rsid w:val="000A5517"/>
    <w:rsid w:val="000A5C91"/>
    <w:rsid w:val="000A7477"/>
    <w:rsid w:val="000B0C8C"/>
    <w:rsid w:val="000B2493"/>
    <w:rsid w:val="000B38FC"/>
    <w:rsid w:val="000B3B5E"/>
    <w:rsid w:val="000B3CBC"/>
    <w:rsid w:val="000B3D45"/>
    <w:rsid w:val="000B4549"/>
    <w:rsid w:val="000B4A2E"/>
    <w:rsid w:val="000B4D66"/>
    <w:rsid w:val="000B4DF2"/>
    <w:rsid w:val="000B5587"/>
    <w:rsid w:val="000B61D8"/>
    <w:rsid w:val="000B6B87"/>
    <w:rsid w:val="000B6F1A"/>
    <w:rsid w:val="000B6FCE"/>
    <w:rsid w:val="000C1169"/>
    <w:rsid w:val="000C13C7"/>
    <w:rsid w:val="000C3025"/>
    <w:rsid w:val="000C36F2"/>
    <w:rsid w:val="000C3FFA"/>
    <w:rsid w:val="000C5B31"/>
    <w:rsid w:val="000C5C49"/>
    <w:rsid w:val="000C5E77"/>
    <w:rsid w:val="000C62BC"/>
    <w:rsid w:val="000C6802"/>
    <w:rsid w:val="000C71B4"/>
    <w:rsid w:val="000D0233"/>
    <w:rsid w:val="000D04C6"/>
    <w:rsid w:val="000D18F4"/>
    <w:rsid w:val="000D2605"/>
    <w:rsid w:val="000D27E3"/>
    <w:rsid w:val="000D2D9C"/>
    <w:rsid w:val="000D3450"/>
    <w:rsid w:val="000D3E47"/>
    <w:rsid w:val="000D510D"/>
    <w:rsid w:val="000D63D9"/>
    <w:rsid w:val="000E0774"/>
    <w:rsid w:val="000E106D"/>
    <w:rsid w:val="000E1197"/>
    <w:rsid w:val="000E1BAD"/>
    <w:rsid w:val="000E1EDC"/>
    <w:rsid w:val="000E1FFC"/>
    <w:rsid w:val="000E277C"/>
    <w:rsid w:val="000E29E1"/>
    <w:rsid w:val="000E2AFE"/>
    <w:rsid w:val="000E2BF4"/>
    <w:rsid w:val="000E32C1"/>
    <w:rsid w:val="000E3795"/>
    <w:rsid w:val="000E37C0"/>
    <w:rsid w:val="000E3F16"/>
    <w:rsid w:val="000E4051"/>
    <w:rsid w:val="000E4A10"/>
    <w:rsid w:val="000E4FD3"/>
    <w:rsid w:val="000E5804"/>
    <w:rsid w:val="000E60C4"/>
    <w:rsid w:val="000E6169"/>
    <w:rsid w:val="000F1859"/>
    <w:rsid w:val="000F1D32"/>
    <w:rsid w:val="000F1EF1"/>
    <w:rsid w:val="000F2570"/>
    <w:rsid w:val="000F27BC"/>
    <w:rsid w:val="000F4FD3"/>
    <w:rsid w:val="000F5EC7"/>
    <w:rsid w:val="000F65AB"/>
    <w:rsid w:val="000F6FE5"/>
    <w:rsid w:val="000F71E9"/>
    <w:rsid w:val="001003C2"/>
    <w:rsid w:val="00100AD0"/>
    <w:rsid w:val="00100F0C"/>
    <w:rsid w:val="00100F7E"/>
    <w:rsid w:val="00101D9A"/>
    <w:rsid w:val="001043B8"/>
    <w:rsid w:val="00104931"/>
    <w:rsid w:val="001052D8"/>
    <w:rsid w:val="00105DBA"/>
    <w:rsid w:val="00107F94"/>
    <w:rsid w:val="00110C51"/>
    <w:rsid w:val="00113B4B"/>
    <w:rsid w:val="00113F77"/>
    <w:rsid w:val="001141DE"/>
    <w:rsid w:val="0011441C"/>
    <w:rsid w:val="00115278"/>
    <w:rsid w:val="001159B5"/>
    <w:rsid w:val="00116151"/>
    <w:rsid w:val="00116D87"/>
    <w:rsid w:val="00117469"/>
    <w:rsid w:val="001174FB"/>
    <w:rsid w:val="00117593"/>
    <w:rsid w:val="00117B35"/>
    <w:rsid w:val="00117DA1"/>
    <w:rsid w:val="0012002B"/>
    <w:rsid w:val="001200E8"/>
    <w:rsid w:val="00120A89"/>
    <w:rsid w:val="00121496"/>
    <w:rsid w:val="001216D1"/>
    <w:rsid w:val="00121D99"/>
    <w:rsid w:val="00122968"/>
    <w:rsid w:val="00122A25"/>
    <w:rsid w:val="00123872"/>
    <w:rsid w:val="00124117"/>
    <w:rsid w:val="00124638"/>
    <w:rsid w:val="00125763"/>
    <w:rsid w:val="001257C5"/>
    <w:rsid w:val="001267AE"/>
    <w:rsid w:val="00126C09"/>
    <w:rsid w:val="00126DE7"/>
    <w:rsid w:val="00131209"/>
    <w:rsid w:val="00131221"/>
    <w:rsid w:val="001313D3"/>
    <w:rsid w:val="0013175D"/>
    <w:rsid w:val="00131DC1"/>
    <w:rsid w:val="00131FB5"/>
    <w:rsid w:val="0013252B"/>
    <w:rsid w:val="0013258C"/>
    <w:rsid w:val="00134AEF"/>
    <w:rsid w:val="00134DD2"/>
    <w:rsid w:val="0013527B"/>
    <w:rsid w:val="00136C01"/>
    <w:rsid w:val="001402C2"/>
    <w:rsid w:val="0014059B"/>
    <w:rsid w:val="00140D7D"/>
    <w:rsid w:val="0014187C"/>
    <w:rsid w:val="001425B9"/>
    <w:rsid w:val="00142B36"/>
    <w:rsid w:val="00142BAC"/>
    <w:rsid w:val="00142CE7"/>
    <w:rsid w:val="001437ED"/>
    <w:rsid w:val="00143EC3"/>
    <w:rsid w:val="00143EF7"/>
    <w:rsid w:val="001451B7"/>
    <w:rsid w:val="00146193"/>
    <w:rsid w:val="00146324"/>
    <w:rsid w:val="00146969"/>
    <w:rsid w:val="00146A56"/>
    <w:rsid w:val="00146F57"/>
    <w:rsid w:val="001503A8"/>
    <w:rsid w:val="00150533"/>
    <w:rsid w:val="0015157F"/>
    <w:rsid w:val="00157118"/>
    <w:rsid w:val="0015773A"/>
    <w:rsid w:val="00162BC1"/>
    <w:rsid w:val="00162D53"/>
    <w:rsid w:val="0016304A"/>
    <w:rsid w:val="0016339B"/>
    <w:rsid w:val="00163928"/>
    <w:rsid w:val="001643D6"/>
    <w:rsid w:val="001649BF"/>
    <w:rsid w:val="00164C5F"/>
    <w:rsid w:val="00165019"/>
    <w:rsid w:val="001651BF"/>
    <w:rsid w:val="00165F7E"/>
    <w:rsid w:val="00166868"/>
    <w:rsid w:val="00166FA6"/>
    <w:rsid w:val="0016712F"/>
    <w:rsid w:val="001672A3"/>
    <w:rsid w:val="00167A94"/>
    <w:rsid w:val="001705D8"/>
    <w:rsid w:val="00170E6A"/>
    <w:rsid w:val="00174552"/>
    <w:rsid w:val="00175579"/>
    <w:rsid w:val="00175A13"/>
    <w:rsid w:val="00176C0D"/>
    <w:rsid w:val="001778A0"/>
    <w:rsid w:val="0017796F"/>
    <w:rsid w:val="00180AD0"/>
    <w:rsid w:val="00181A95"/>
    <w:rsid w:val="001826F1"/>
    <w:rsid w:val="00182F24"/>
    <w:rsid w:val="00183F43"/>
    <w:rsid w:val="0018414A"/>
    <w:rsid w:val="00184520"/>
    <w:rsid w:val="00184C4B"/>
    <w:rsid w:val="001850E9"/>
    <w:rsid w:val="00185F77"/>
    <w:rsid w:val="001869DB"/>
    <w:rsid w:val="00187316"/>
    <w:rsid w:val="00190DC7"/>
    <w:rsid w:val="001911B5"/>
    <w:rsid w:val="00192216"/>
    <w:rsid w:val="00192921"/>
    <w:rsid w:val="001951BD"/>
    <w:rsid w:val="0019633A"/>
    <w:rsid w:val="00196408"/>
    <w:rsid w:val="001969D7"/>
    <w:rsid w:val="00197BC5"/>
    <w:rsid w:val="00197D45"/>
    <w:rsid w:val="001A00A9"/>
    <w:rsid w:val="001A10DE"/>
    <w:rsid w:val="001A195C"/>
    <w:rsid w:val="001A19FE"/>
    <w:rsid w:val="001A213C"/>
    <w:rsid w:val="001A2535"/>
    <w:rsid w:val="001A29D6"/>
    <w:rsid w:val="001A36A7"/>
    <w:rsid w:val="001A4074"/>
    <w:rsid w:val="001A41D6"/>
    <w:rsid w:val="001A5A98"/>
    <w:rsid w:val="001A5EA6"/>
    <w:rsid w:val="001A63A2"/>
    <w:rsid w:val="001A7036"/>
    <w:rsid w:val="001A7041"/>
    <w:rsid w:val="001A77CF"/>
    <w:rsid w:val="001B1823"/>
    <w:rsid w:val="001B1CC0"/>
    <w:rsid w:val="001B226A"/>
    <w:rsid w:val="001B271D"/>
    <w:rsid w:val="001B2D05"/>
    <w:rsid w:val="001B34A3"/>
    <w:rsid w:val="001B3524"/>
    <w:rsid w:val="001B3F23"/>
    <w:rsid w:val="001B5083"/>
    <w:rsid w:val="001B6527"/>
    <w:rsid w:val="001C01EF"/>
    <w:rsid w:val="001C0886"/>
    <w:rsid w:val="001C0FC1"/>
    <w:rsid w:val="001C1FB0"/>
    <w:rsid w:val="001C28CE"/>
    <w:rsid w:val="001C2B6C"/>
    <w:rsid w:val="001C3122"/>
    <w:rsid w:val="001C4332"/>
    <w:rsid w:val="001C4C13"/>
    <w:rsid w:val="001C4CBA"/>
    <w:rsid w:val="001C56A2"/>
    <w:rsid w:val="001C58BC"/>
    <w:rsid w:val="001C58CF"/>
    <w:rsid w:val="001C5FF2"/>
    <w:rsid w:val="001C7D19"/>
    <w:rsid w:val="001D014E"/>
    <w:rsid w:val="001D387E"/>
    <w:rsid w:val="001D38B5"/>
    <w:rsid w:val="001D42E4"/>
    <w:rsid w:val="001D4340"/>
    <w:rsid w:val="001D47DB"/>
    <w:rsid w:val="001D59A1"/>
    <w:rsid w:val="001D6FD6"/>
    <w:rsid w:val="001D77BD"/>
    <w:rsid w:val="001D7F6A"/>
    <w:rsid w:val="001E03C1"/>
    <w:rsid w:val="001E052A"/>
    <w:rsid w:val="001E0B9A"/>
    <w:rsid w:val="001E13CA"/>
    <w:rsid w:val="001E196C"/>
    <w:rsid w:val="001E2B50"/>
    <w:rsid w:val="001E3352"/>
    <w:rsid w:val="001E3CA6"/>
    <w:rsid w:val="001E6FDC"/>
    <w:rsid w:val="001F088E"/>
    <w:rsid w:val="001F12BE"/>
    <w:rsid w:val="001F187E"/>
    <w:rsid w:val="001F1C6D"/>
    <w:rsid w:val="001F294F"/>
    <w:rsid w:val="001F2DC0"/>
    <w:rsid w:val="001F3219"/>
    <w:rsid w:val="001F3654"/>
    <w:rsid w:val="001F4F3E"/>
    <w:rsid w:val="001F5970"/>
    <w:rsid w:val="001F630C"/>
    <w:rsid w:val="001F6D23"/>
    <w:rsid w:val="002007E3"/>
    <w:rsid w:val="00200B67"/>
    <w:rsid w:val="00200FC7"/>
    <w:rsid w:val="00201226"/>
    <w:rsid w:val="0020193F"/>
    <w:rsid w:val="00201EA7"/>
    <w:rsid w:val="0020342A"/>
    <w:rsid w:val="002039EB"/>
    <w:rsid w:val="00203ED6"/>
    <w:rsid w:val="00203F47"/>
    <w:rsid w:val="00204144"/>
    <w:rsid w:val="002047C0"/>
    <w:rsid w:val="00204923"/>
    <w:rsid w:val="00204F14"/>
    <w:rsid w:val="002051EB"/>
    <w:rsid w:val="00205B22"/>
    <w:rsid w:val="00207F36"/>
    <w:rsid w:val="00210193"/>
    <w:rsid w:val="002109D5"/>
    <w:rsid w:val="0021157A"/>
    <w:rsid w:val="002116BD"/>
    <w:rsid w:val="00211C1B"/>
    <w:rsid w:val="00212C05"/>
    <w:rsid w:val="002139D8"/>
    <w:rsid w:val="002152D2"/>
    <w:rsid w:val="00215790"/>
    <w:rsid w:val="002167C4"/>
    <w:rsid w:val="002167D0"/>
    <w:rsid w:val="002171CB"/>
    <w:rsid w:val="00217A09"/>
    <w:rsid w:val="00217E98"/>
    <w:rsid w:val="00220331"/>
    <w:rsid w:val="00220340"/>
    <w:rsid w:val="002207B6"/>
    <w:rsid w:val="00222609"/>
    <w:rsid w:val="00222867"/>
    <w:rsid w:val="00223CA4"/>
    <w:rsid w:val="00223E93"/>
    <w:rsid w:val="002251C0"/>
    <w:rsid w:val="00225AB5"/>
    <w:rsid w:val="00225AC5"/>
    <w:rsid w:val="00226AE3"/>
    <w:rsid w:val="00227E31"/>
    <w:rsid w:val="00231B21"/>
    <w:rsid w:val="002321F8"/>
    <w:rsid w:val="00233017"/>
    <w:rsid w:val="0023400D"/>
    <w:rsid w:val="00234633"/>
    <w:rsid w:val="00235381"/>
    <w:rsid w:val="002356DE"/>
    <w:rsid w:val="00235829"/>
    <w:rsid w:val="00235AB7"/>
    <w:rsid w:val="00235BB2"/>
    <w:rsid w:val="00235DED"/>
    <w:rsid w:val="00237535"/>
    <w:rsid w:val="00237636"/>
    <w:rsid w:val="0024011F"/>
    <w:rsid w:val="00240477"/>
    <w:rsid w:val="00240F2E"/>
    <w:rsid w:val="00241913"/>
    <w:rsid w:val="002419FF"/>
    <w:rsid w:val="00241E29"/>
    <w:rsid w:val="00243865"/>
    <w:rsid w:val="0024432B"/>
    <w:rsid w:val="002443B9"/>
    <w:rsid w:val="00244749"/>
    <w:rsid w:val="00244EFC"/>
    <w:rsid w:val="00245455"/>
    <w:rsid w:val="00245EA4"/>
    <w:rsid w:val="00246AC4"/>
    <w:rsid w:val="0025029D"/>
    <w:rsid w:val="00250BCD"/>
    <w:rsid w:val="0025285A"/>
    <w:rsid w:val="00252C62"/>
    <w:rsid w:val="00253DFF"/>
    <w:rsid w:val="00253EEB"/>
    <w:rsid w:val="00254F30"/>
    <w:rsid w:val="00257A21"/>
    <w:rsid w:val="00257F9C"/>
    <w:rsid w:val="00260E70"/>
    <w:rsid w:val="00261CD5"/>
    <w:rsid w:val="00262D33"/>
    <w:rsid w:val="00262EAC"/>
    <w:rsid w:val="00263BA5"/>
    <w:rsid w:val="00264E42"/>
    <w:rsid w:val="0026622F"/>
    <w:rsid w:val="00266552"/>
    <w:rsid w:val="00266BEF"/>
    <w:rsid w:val="00267050"/>
    <w:rsid w:val="0026793E"/>
    <w:rsid w:val="00267EEA"/>
    <w:rsid w:val="0027089C"/>
    <w:rsid w:val="00270FAE"/>
    <w:rsid w:val="002724B3"/>
    <w:rsid w:val="00272A65"/>
    <w:rsid w:val="002735BD"/>
    <w:rsid w:val="00273B32"/>
    <w:rsid w:val="00273C3E"/>
    <w:rsid w:val="002748F6"/>
    <w:rsid w:val="00275BAC"/>
    <w:rsid w:val="002760DF"/>
    <w:rsid w:val="002766A6"/>
    <w:rsid w:val="00277F01"/>
    <w:rsid w:val="002808CA"/>
    <w:rsid w:val="00281103"/>
    <w:rsid w:val="002815B9"/>
    <w:rsid w:val="0028263C"/>
    <w:rsid w:val="0028371C"/>
    <w:rsid w:val="00283C33"/>
    <w:rsid w:val="0028417B"/>
    <w:rsid w:val="00284B4D"/>
    <w:rsid w:val="00284C4E"/>
    <w:rsid w:val="0028688E"/>
    <w:rsid w:val="00287218"/>
    <w:rsid w:val="0029022F"/>
    <w:rsid w:val="00290F85"/>
    <w:rsid w:val="0029267F"/>
    <w:rsid w:val="00293160"/>
    <w:rsid w:val="0029349A"/>
    <w:rsid w:val="00293F01"/>
    <w:rsid w:val="00294D91"/>
    <w:rsid w:val="002963D5"/>
    <w:rsid w:val="00296D07"/>
    <w:rsid w:val="00297362"/>
    <w:rsid w:val="00297B68"/>
    <w:rsid w:val="002A047E"/>
    <w:rsid w:val="002A3405"/>
    <w:rsid w:val="002A3437"/>
    <w:rsid w:val="002A35B0"/>
    <w:rsid w:val="002A3CFF"/>
    <w:rsid w:val="002A4DB3"/>
    <w:rsid w:val="002A59AD"/>
    <w:rsid w:val="002A5E70"/>
    <w:rsid w:val="002A792A"/>
    <w:rsid w:val="002B04F2"/>
    <w:rsid w:val="002B197D"/>
    <w:rsid w:val="002B1CCD"/>
    <w:rsid w:val="002B1E97"/>
    <w:rsid w:val="002B3659"/>
    <w:rsid w:val="002B370B"/>
    <w:rsid w:val="002B3B91"/>
    <w:rsid w:val="002B40DF"/>
    <w:rsid w:val="002B57C8"/>
    <w:rsid w:val="002B7320"/>
    <w:rsid w:val="002B76AF"/>
    <w:rsid w:val="002B7E90"/>
    <w:rsid w:val="002C0006"/>
    <w:rsid w:val="002C052B"/>
    <w:rsid w:val="002C0F77"/>
    <w:rsid w:val="002C13B8"/>
    <w:rsid w:val="002C2131"/>
    <w:rsid w:val="002C26A1"/>
    <w:rsid w:val="002C300F"/>
    <w:rsid w:val="002C3461"/>
    <w:rsid w:val="002C3722"/>
    <w:rsid w:val="002C57C9"/>
    <w:rsid w:val="002C58D6"/>
    <w:rsid w:val="002C599F"/>
    <w:rsid w:val="002C5AB3"/>
    <w:rsid w:val="002C625D"/>
    <w:rsid w:val="002C6F2C"/>
    <w:rsid w:val="002C6F5E"/>
    <w:rsid w:val="002C7187"/>
    <w:rsid w:val="002C7B63"/>
    <w:rsid w:val="002C7DDF"/>
    <w:rsid w:val="002D0848"/>
    <w:rsid w:val="002D0D8F"/>
    <w:rsid w:val="002D1D50"/>
    <w:rsid w:val="002D2246"/>
    <w:rsid w:val="002D2753"/>
    <w:rsid w:val="002D277D"/>
    <w:rsid w:val="002D2A0B"/>
    <w:rsid w:val="002D37B9"/>
    <w:rsid w:val="002D59DF"/>
    <w:rsid w:val="002D5F3D"/>
    <w:rsid w:val="002D66D9"/>
    <w:rsid w:val="002D6DB5"/>
    <w:rsid w:val="002D6E06"/>
    <w:rsid w:val="002D79E1"/>
    <w:rsid w:val="002D7C40"/>
    <w:rsid w:val="002D7D18"/>
    <w:rsid w:val="002E078D"/>
    <w:rsid w:val="002E0BE3"/>
    <w:rsid w:val="002E13B8"/>
    <w:rsid w:val="002E19D0"/>
    <w:rsid w:val="002E22A4"/>
    <w:rsid w:val="002E251E"/>
    <w:rsid w:val="002E2A94"/>
    <w:rsid w:val="002E3663"/>
    <w:rsid w:val="002E3824"/>
    <w:rsid w:val="002E5164"/>
    <w:rsid w:val="002E6105"/>
    <w:rsid w:val="002E618D"/>
    <w:rsid w:val="002E6C77"/>
    <w:rsid w:val="002E7A19"/>
    <w:rsid w:val="002F068E"/>
    <w:rsid w:val="002F06F4"/>
    <w:rsid w:val="002F0D4C"/>
    <w:rsid w:val="002F191C"/>
    <w:rsid w:val="002F32C9"/>
    <w:rsid w:val="002F39F5"/>
    <w:rsid w:val="002F446A"/>
    <w:rsid w:val="002F4F7A"/>
    <w:rsid w:val="002F5773"/>
    <w:rsid w:val="002F5E7D"/>
    <w:rsid w:val="002F6126"/>
    <w:rsid w:val="002F6271"/>
    <w:rsid w:val="002F70ED"/>
    <w:rsid w:val="002F794B"/>
    <w:rsid w:val="002F7D13"/>
    <w:rsid w:val="002F7D1E"/>
    <w:rsid w:val="00301055"/>
    <w:rsid w:val="00301748"/>
    <w:rsid w:val="003021AF"/>
    <w:rsid w:val="00302824"/>
    <w:rsid w:val="00302B4E"/>
    <w:rsid w:val="0030345C"/>
    <w:rsid w:val="00303AA2"/>
    <w:rsid w:val="00303C15"/>
    <w:rsid w:val="00303C2F"/>
    <w:rsid w:val="00303F6C"/>
    <w:rsid w:val="00303FB5"/>
    <w:rsid w:val="00304648"/>
    <w:rsid w:val="003050C5"/>
    <w:rsid w:val="00305F5E"/>
    <w:rsid w:val="0030695D"/>
    <w:rsid w:val="00306FA4"/>
    <w:rsid w:val="0030724C"/>
    <w:rsid w:val="00307511"/>
    <w:rsid w:val="00307BC2"/>
    <w:rsid w:val="00307F15"/>
    <w:rsid w:val="00311B5D"/>
    <w:rsid w:val="003124B4"/>
    <w:rsid w:val="00312567"/>
    <w:rsid w:val="00312804"/>
    <w:rsid w:val="003128D9"/>
    <w:rsid w:val="00312A69"/>
    <w:rsid w:val="00312C65"/>
    <w:rsid w:val="00313140"/>
    <w:rsid w:val="003137B2"/>
    <w:rsid w:val="00314ACF"/>
    <w:rsid w:val="00314AFB"/>
    <w:rsid w:val="00315001"/>
    <w:rsid w:val="00315505"/>
    <w:rsid w:val="003155B1"/>
    <w:rsid w:val="00315CA5"/>
    <w:rsid w:val="0031620A"/>
    <w:rsid w:val="003167E0"/>
    <w:rsid w:val="00316DE5"/>
    <w:rsid w:val="00317994"/>
    <w:rsid w:val="00317C3E"/>
    <w:rsid w:val="00320288"/>
    <w:rsid w:val="003203BB"/>
    <w:rsid w:val="00320731"/>
    <w:rsid w:val="00320BB8"/>
    <w:rsid w:val="0032139B"/>
    <w:rsid w:val="00321773"/>
    <w:rsid w:val="0032231B"/>
    <w:rsid w:val="00322B2D"/>
    <w:rsid w:val="00322B6C"/>
    <w:rsid w:val="00322EC1"/>
    <w:rsid w:val="00323F29"/>
    <w:rsid w:val="00325D6C"/>
    <w:rsid w:val="00326031"/>
    <w:rsid w:val="0032661C"/>
    <w:rsid w:val="00327A19"/>
    <w:rsid w:val="00330460"/>
    <w:rsid w:val="00330CB8"/>
    <w:rsid w:val="0033138C"/>
    <w:rsid w:val="003321C8"/>
    <w:rsid w:val="003331FC"/>
    <w:rsid w:val="00333450"/>
    <w:rsid w:val="00336CCA"/>
    <w:rsid w:val="003378B8"/>
    <w:rsid w:val="00341655"/>
    <w:rsid w:val="003417D2"/>
    <w:rsid w:val="00341A8B"/>
    <w:rsid w:val="00342EE4"/>
    <w:rsid w:val="00343AC6"/>
    <w:rsid w:val="00343C01"/>
    <w:rsid w:val="00345E0E"/>
    <w:rsid w:val="0034693E"/>
    <w:rsid w:val="00347870"/>
    <w:rsid w:val="00347AC8"/>
    <w:rsid w:val="00347B68"/>
    <w:rsid w:val="003500EE"/>
    <w:rsid w:val="00350CB0"/>
    <w:rsid w:val="003513B8"/>
    <w:rsid w:val="0035141B"/>
    <w:rsid w:val="00351BD8"/>
    <w:rsid w:val="00351F09"/>
    <w:rsid w:val="00352447"/>
    <w:rsid w:val="003525EE"/>
    <w:rsid w:val="00352945"/>
    <w:rsid w:val="00352DF1"/>
    <w:rsid w:val="00353478"/>
    <w:rsid w:val="00354094"/>
    <w:rsid w:val="0035606D"/>
    <w:rsid w:val="00356356"/>
    <w:rsid w:val="00356C3B"/>
    <w:rsid w:val="00357B26"/>
    <w:rsid w:val="00357F61"/>
    <w:rsid w:val="00361158"/>
    <w:rsid w:val="00362225"/>
    <w:rsid w:val="003622F9"/>
    <w:rsid w:val="003632D5"/>
    <w:rsid w:val="00363E0E"/>
    <w:rsid w:val="00363EBC"/>
    <w:rsid w:val="00364534"/>
    <w:rsid w:val="0036579F"/>
    <w:rsid w:val="00365922"/>
    <w:rsid w:val="003660E9"/>
    <w:rsid w:val="00366D4B"/>
    <w:rsid w:val="00370441"/>
    <w:rsid w:val="00370638"/>
    <w:rsid w:val="003706CB"/>
    <w:rsid w:val="003720AE"/>
    <w:rsid w:val="00372A2C"/>
    <w:rsid w:val="00373786"/>
    <w:rsid w:val="0037383D"/>
    <w:rsid w:val="00375A2D"/>
    <w:rsid w:val="003761B2"/>
    <w:rsid w:val="00376435"/>
    <w:rsid w:val="003765C4"/>
    <w:rsid w:val="00376960"/>
    <w:rsid w:val="00377202"/>
    <w:rsid w:val="003809BD"/>
    <w:rsid w:val="00382B84"/>
    <w:rsid w:val="003830F6"/>
    <w:rsid w:val="00383654"/>
    <w:rsid w:val="003838D8"/>
    <w:rsid w:val="003847A3"/>
    <w:rsid w:val="00385B7F"/>
    <w:rsid w:val="00386500"/>
    <w:rsid w:val="0039028C"/>
    <w:rsid w:val="0039113F"/>
    <w:rsid w:val="003913F2"/>
    <w:rsid w:val="00391D84"/>
    <w:rsid w:val="00391DC1"/>
    <w:rsid w:val="003921EC"/>
    <w:rsid w:val="00394038"/>
    <w:rsid w:val="0039542B"/>
    <w:rsid w:val="003975AC"/>
    <w:rsid w:val="003A1347"/>
    <w:rsid w:val="003A1872"/>
    <w:rsid w:val="003A1B7E"/>
    <w:rsid w:val="003A1BB7"/>
    <w:rsid w:val="003A2475"/>
    <w:rsid w:val="003A2560"/>
    <w:rsid w:val="003A44DE"/>
    <w:rsid w:val="003A4930"/>
    <w:rsid w:val="003A5ECE"/>
    <w:rsid w:val="003A6636"/>
    <w:rsid w:val="003B104B"/>
    <w:rsid w:val="003B1EBA"/>
    <w:rsid w:val="003B29B4"/>
    <w:rsid w:val="003B2FA1"/>
    <w:rsid w:val="003B38CB"/>
    <w:rsid w:val="003B3FC4"/>
    <w:rsid w:val="003B5E3A"/>
    <w:rsid w:val="003B6344"/>
    <w:rsid w:val="003B6359"/>
    <w:rsid w:val="003B666E"/>
    <w:rsid w:val="003B7291"/>
    <w:rsid w:val="003B7709"/>
    <w:rsid w:val="003B791E"/>
    <w:rsid w:val="003B7C63"/>
    <w:rsid w:val="003C0E9A"/>
    <w:rsid w:val="003C13CD"/>
    <w:rsid w:val="003C13DF"/>
    <w:rsid w:val="003C167D"/>
    <w:rsid w:val="003C1C61"/>
    <w:rsid w:val="003C3675"/>
    <w:rsid w:val="003C3D55"/>
    <w:rsid w:val="003C4096"/>
    <w:rsid w:val="003C4E92"/>
    <w:rsid w:val="003C513C"/>
    <w:rsid w:val="003C5962"/>
    <w:rsid w:val="003C6D2A"/>
    <w:rsid w:val="003C6E68"/>
    <w:rsid w:val="003C7664"/>
    <w:rsid w:val="003C7A4D"/>
    <w:rsid w:val="003D28A2"/>
    <w:rsid w:val="003D3737"/>
    <w:rsid w:val="003D384E"/>
    <w:rsid w:val="003D3AE8"/>
    <w:rsid w:val="003D4EF4"/>
    <w:rsid w:val="003D5276"/>
    <w:rsid w:val="003D59E9"/>
    <w:rsid w:val="003D5E4E"/>
    <w:rsid w:val="003D7370"/>
    <w:rsid w:val="003D75AB"/>
    <w:rsid w:val="003E0AD1"/>
    <w:rsid w:val="003E0CFF"/>
    <w:rsid w:val="003E13AF"/>
    <w:rsid w:val="003E19BA"/>
    <w:rsid w:val="003E2378"/>
    <w:rsid w:val="003E2B03"/>
    <w:rsid w:val="003E3521"/>
    <w:rsid w:val="003E39B5"/>
    <w:rsid w:val="003E3DD9"/>
    <w:rsid w:val="003E5412"/>
    <w:rsid w:val="003E549B"/>
    <w:rsid w:val="003E5A5F"/>
    <w:rsid w:val="003E650E"/>
    <w:rsid w:val="003E6697"/>
    <w:rsid w:val="003E6AEF"/>
    <w:rsid w:val="003E6B77"/>
    <w:rsid w:val="003E7662"/>
    <w:rsid w:val="003E7D40"/>
    <w:rsid w:val="003E7D6B"/>
    <w:rsid w:val="003F0726"/>
    <w:rsid w:val="003F07C0"/>
    <w:rsid w:val="003F0EF2"/>
    <w:rsid w:val="003F1813"/>
    <w:rsid w:val="003F1ECD"/>
    <w:rsid w:val="003F2D79"/>
    <w:rsid w:val="003F3572"/>
    <w:rsid w:val="003F407B"/>
    <w:rsid w:val="003F5129"/>
    <w:rsid w:val="003F592D"/>
    <w:rsid w:val="003F59F5"/>
    <w:rsid w:val="003F5CA6"/>
    <w:rsid w:val="003F5FDA"/>
    <w:rsid w:val="003F6338"/>
    <w:rsid w:val="003F662B"/>
    <w:rsid w:val="00401175"/>
    <w:rsid w:val="0040149E"/>
    <w:rsid w:val="00401E62"/>
    <w:rsid w:val="00402DE1"/>
    <w:rsid w:val="004049D6"/>
    <w:rsid w:val="00405808"/>
    <w:rsid w:val="00405EED"/>
    <w:rsid w:val="00406884"/>
    <w:rsid w:val="004070FE"/>
    <w:rsid w:val="004078F3"/>
    <w:rsid w:val="00410A73"/>
    <w:rsid w:val="004110A1"/>
    <w:rsid w:val="00412F1B"/>
    <w:rsid w:val="0041338A"/>
    <w:rsid w:val="00413425"/>
    <w:rsid w:val="00414674"/>
    <w:rsid w:val="00415A26"/>
    <w:rsid w:val="00415F51"/>
    <w:rsid w:val="004169C5"/>
    <w:rsid w:val="00416B36"/>
    <w:rsid w:val="00416ED8"/>
    <w:rsid w:val="004204E7"/>
    <w:rsid w:val="00420D52"/>
    <w:rsid w:val="004213EF"/>
    <w:rsid w:val="00421ADE"/>
    <w:rsid w:val="00421F4C"/>
    <w:rsid w:val="0042201F"/>
    <w:rsid w:val="0042393C"/>
    <w:rsid w:val="00423CD6"/>
    <w:rsid w:val="00423F16"/>
    <w:rsid w:val="0042523E"/>
    <w:rsid w:val="00425542"/>
    <w:rsid w:val="004271C6"/>
    <w:rsid w:val="004271F8"/>
    <w:rsid w:val="004300C6"/>
    <w:rsid w:val="00430F01"/>
    <w:rsid w:val="00430F75"/>
    <w:rsid w:val="00431770"/>
    <w:rsid w:val="0043188A"/>
    <w:rsid w:val="00431F31"/>
    <w:rsid w:val="004324E9"/>
    <w:rsid w:val="004327E8"/>
    <w:rsid w:val="00432D7C"/>
    <w:rsid w:val="00432DF3"/>
    <w:rsid w:val="0043355E"/>
    <w:rsid w:val="00435227"/>
    <w:rsid w:val="0043543E"/>
    <w:rsid w:val="00435C55"/>
    <w:rsid w:val="00436CBA"/>
    <w:rsid w:val="00437775"/>
    <w:rsid w:val="0043797E"/>
    <w:rsid w:val="00440231"/>
    <w:rsid w:val="0044076D"/>
    <w:rsid w:val="004409C4"/>
    <w:rsid w:val="00440BD5"/>
    <w:rsid w:val="004414F2"/>
    <w:rsid w:val="004429F7"/>
    <w:rsid w:val="00443240"/>
    <w:rsid w:val="00444469"/>
    <w:rsid w:val="00445020"/>
    <w:rsid w:val="004455F5"/>
    <w:rsid w:val="0044608B"/>
    <w:rsid w:val="00447A7C"/>
    <w:rsid w:val="00450368"/>
    <w:rsid w:val="00453795"/>
    <w:rsid w:val="0045379A"/>
    <w:rsid w:val="00453A87"/>
    <w:rsid w:val="004543F0"/>
    <w:rsid w:val="004545EA"/>
    <w:rsid w:val="004545F3"/>
    <w:rsid w:val="00455D5E"/>
    <w:rsid w:val="00456030"/>
    <w:rsid w:val="00456247"/>
    <w:rsid w:val="00460269"/>
    <w:rsid w:val="004605E5"/>
    <w:rsid w:val="004611ED"/>
    <w:rsid w:val="00462A1C"/>
    <w:rsid w:val="00462DC3"/>
    <w:rsid w:val="00463211"/>
    <w:rsid w:val="004636E5"/>
    <w:rsid w:val="00463A16"/>
    <w:rsid w:val="00463F93"/>
    <w:rsid w:val="004651D8"/>
    <w:rsid w:val="00465259"/>
    <w:rsid w:val="0046594E"/>
    <w:rsid w:val="00466113"/>
    <w:rsid w:val="004663E1"/>
    <w:rsid w:val="004664B1"/>
    <w:rsid w:val="00466699"/>
    <w:rsid w:val="00467B55"/>
    <w:rsid w:val="00467E78"/>
    <w:rsid w:val="00467EB8"/>
    <w:rsid w:val="0047126F"/>
    <w:rsid w:val="00472F64"/>
    <w:rsid w:val="004732AA"/>
    <w:rsid w:val="004733F1"/>
    <w:rsid w:val="0047484D"/>
    <w:rsid w:val="00475470"/>
    <w:rsid w:val="00476296"/>
    <w:rsid w:val="004778D3"/>
    <w:rsid w:val="00477917"/>
    <w:rsid w:val="00477BFC"/>
    <w:rsid w:val="0048047E"/>
    <w:rsid w:val="004808C2"/>
    <w:rsid w:val="00480BD1"/>
    <w:rsid w:val="004824B1"/>
    <w:rsid w:val="00482E3C"/>
    <w:rsid w:val="00483EB6"/>
    <w:rsid w:val="00483FF7"/>
    <w:rsid w:val="004848A1"/>
    <w:rsid w:val="00485965"/>
    <w:rsid w:val="0048657C"/>
    <w:rsid w:val="00486DEC"/>
    <w:rsid w:val="004879DA"/>
    <w:rsid w:val="00487E84"/>
    <w:rsid w:val="004916EF"/>
    <w:rsid w:val="00492564"/>
    <w:rsid w:val="00492A62"/>
    <w:rsid w:val="00492A9F"/>
    <w:rsid w:val="00493A01"/>
    <w:rsid w:val="00493EE2"/>
    <w:rsid w:val="004944E1"/>
    <w:rsid w:val="0049489D"/>
    <w:rsid w:val="004949BC"/>
    <w:rsid w:val="0049531F"/>
    <w:rsid w:val="00495642"/>
    <w:rsid w:val="00496F28"/>
    <w:rsid w:val="00496F30"/>
    <w:rsid w:val="0049760D"/>
    <w:rsid w:val="00497C67"/>
    <w:rsid w:val="00497DAE"/>
    <w:rsid w:val="004A03EC"/>
    <w:rsid w:val="004A0CDF"/>
    <w:rsid w:val="004A17A0"/>
    <w:rsid w:val="004A1813"/>
    <w:rsid w:val="004A1FC8"/>
    <w:rsid w:val="004A2CD3"/>
    <w:rsid w:val="004A3040"/>
    <w:rsid w:val="004A38F5"/>
    <w:rsid w:val="004A3AB9"/>
    <w:rsid w:val="004A473C"/>
    <w:rsid w:val="004A5E21"/>
    <w:rsid w:val="004A66E6"/>
    <w:rsid w:val="004A7335"/>
    <w:rsid w:val="004A7E53"/>
    <w:rsid w:val="004A7FA7"/>
    <w:rsid w:val="004B0CE1"/>
    <w:rsid w:val="004B19AD"/>
    <w:rsid w:val="004B1CD5"/>
    <w:rsid w:val="004B2514"/>
    <w:rsid w:val="004B3F57"/>
    <w:rsid w:val="004B4423"/>
    <w:rsid w:val="004B5C1A"/>
    <w:rsid w:val="004B69BA"/>
    <w:rsid w:val="004B6DC5"/>
    <w:rsid w:val="004B7745"/>
    <w:rsid w:val="004B7E3F"/>
    <w:rsid w:val="004B7E7F"/>
    <w:rsid w:val="004C0723"/>
    <w:rsid w:val="004C1B9A"/>
    <w:rsid w:val="004C2092"/>
    <w:rsid w:val="004C24FD"/>
    <w:rsid w:val="004C24FF"/>
    <w:rsid w:val="004C2609"/>
    <w:rsid w:val="004C2CBB"/>
    <w:rsid w:val="004C3659"/>
    <w:rsid w:val="004C3FB5"/>
    <w:rsid w:val="004C47C9"/>
    <w:rsid w:val="004C4816"/>
    <w:rsid w:val="004C5201"/>
    <w:rsid w:val="004C52E8"/>
    <w:rsid w:val="004C53A7"/>
    <w:rsid w:val="004C5AA1"/>
    <w:rsid w:val="004C7812"/>
    <w:rsid w:val="004C7B22"/>
    <w:rsid w:val="004C7B44"/>
    <w:rsid w:val="004D0AA0"/>
    <w:rsid w:val="004D10BA"/>
    <w:rsid w:val="004D1C59"/>
    <w:rsid w:val="004D246B"/>
    <w:rsid w:val="004D55CD"/>
    <w:rsid w:val="004D57DD"/>
    <w:rsid w:val="004D6506"/>
    <w:rsid w:val="004D68E8"/>
    <w:rsid w:val="004D7965"/>
    <w:rsid w:val="004D7E68"/>
    <w:rsid w:val="004E027A"/>
    <w:rsid w:val="004E2800"/>
    <w:rsid w:val="004E388F"/>
    <w:rsid w:val="004E3B07"/>
    <w:rsid w:val="004E6268"/>
    <w:rsid w:val="004E6341"/>
    <w:rsid w:val="004E79BF"/>
    <w:rsid w:val="004E7B88"/>
    <w:rsid w:val="004F1DF4"/>
    <w:rsid w:val="004F2D83"/>
    <w:rsid w:val="004F3DC8"/>
    <w:rsid w:val="004F4519"/>
    <w:rsid w:val="004F4872"/>
    <w:rsid w:val="004F4BBE"/>
    <w:rsid w:val="004F5194"/>
    <w:rsid w:val="004F54CE"/>
    <w:rsid w:val="004F5DF7"/>
    <w:rsid w:val="004F601C"/>
    <w:rsid w:val="004F6A20"/>
    <w:rsid w:val="004F6AB3"/>
    <w:rsid w:val="00500B75"/>
    <w:rsid w:val="005012FA"/>
    <w:rsid w:val="005017F9"/>
    <w:rsid w:val="00502834"/>
    <w:rsid w:val="00502A23"/>
    <w:rsid w:val="00503896"/>
    <w:rsid w:val="005041FE"/>
    <w:rsid w:val="00504843"/>
    <w:rsid w:val="00505CED"/>
    <w:rsid w:val="00510578"/>
    <w:rsid w:val="005106A0"/>
    <w:rsid w:val="005107E9"/>
    <w:rsid w:val="00510C23"/>
    <w:rsid w:val="00512416"/>
    <w:rsid w:val="00512D13"/>
    <w:rsid w:val="00513299"/>
    <w:rsid w:val="005132EE"/>
    <w:rsid w:val="00513BF6"/>
    <w:rsid w:val="005141BC"/>
    <w:rsid w:val="00514666"/>
    <w:rsid w:val="005148E8"/>
    <w:rsid w:val="00514C6D"/>
    <w:rsid w:val="00515A91"/>
    <w:rsid w:val="00515D44"/>
    <w:rsid w:val="005172FB"/>
    <w:rsid w:val="0052079F"/>
    <w:rsid w:val="00521D41"/>
    <w:rsid w:val="00523262"/>
    <w:rsid w:val="00523A85"/>
    <w:rsid w:val="00523D78"/>
    <w:rsid w:val="00524D8E"/>
    <w:rsid w:val="00524EE8"/>
    <w:rsid w:val="00524F80"/>
    <w:rsid w:val="0052639E"/>
    <w:rsid w:val="00526798"/>
    <w:rsid w:val="0052771A"/>
    <w:rsid w:val="00527756"/>
    <w:rsid w:val="00527FCB"/>
    <w:rsid w:val="005302FB"/>
    <w:rsid w:val="00530AF0"/>
    <w:rsid w:val="00530C26"/>
    <w:rsid w:val="005312CB"/>
    <w:rsid w:val="0053161B"/>
    <w:rsid w:val="00531E93"/>
    <w:rsid w:val="00532784"/>
    <w:rsid w:val="0053304A"/>
    <w:rsid w:val="005331E8"/>
    <w:rsid w:val="005333ED"/>
    <w:rsid w:val="005336B0"/>
    <w:rsid w:val="00533C8B"/>
    <w:rsid w:val="005341FE"/>
    <w:rsid w:val="00534266"/>
    <w:rsid w:val="00534796"/>
    <w:rsid w:val="005348AA"/>
    <w:rsid w:val="00534B3A"/>
    <w:rsid w:val="00535828"/>
    <w:rsid w:val="005360F7"/>
    <w:rsid w:val="005376B9"/>
    <w:rsid w:val="0053783E"/>
    <w:rsid w:val="00540B68"/>
    <w:rsid w:val="00541075"/>
    <w:rsid w:val="0054218C"/>
    <w:rsid w:val="00542679"/>
    <w:rsid w:val="00542FD5"/>
    <w:rsid w:val="0054374C"/>
    <w:rsid w:val="0054388C"/>
    <w:rsid w:val="00543947"/>
    <w:rsid w:val="00543CE3"/>
    <w:rsid w:val="0054476F"/>
    <w:rsid w:val="0054521F"/>
    <w:rsid w:val="0054619B"/>
    <w:rsid w:val="005462C6"/>
    <w:rsid w:val="00546339"/>
    <w:rsid w:val="005466F6"/>
    <w:rsid w:val="00550C5C"/>
    <w:rsid w:val="00550DC4"/>
    <w:rsid w:val="00550E86"/>
    <w:rsid w:val="00551315"/>
    <w:rsid w:val="0055142E"/>
    <w:rsid w:val="005517C5"/>
    <w:rsid w:val="0055194D"/>
    <w:rsid w:val="005521D9"/>
    <w:rsid w:val="0055229F"/>
    <w:rsid w:val="00552ED6"/>
    <w:rsid w:val="005535BF"/>
    <w:rsid w:val="00553F79"/>
    <w:rsid w:val="00556592"/>
    <w:rsid w:val="00556C7A"/>
    <w:rsid w:val="00556D45"/>
    <w:rsid w:val="00556EB7"/>
    <w:rsid w:val="00557E95"/>
    <w:rsid w:val="00560503"/>
    <w:rsid w:val="00560A5A"/>
    <w:rsid w:val="00560C81"/>
    <w:rsid w:val="00560DE5"/>
    <w:rsid w:val="00561733"/>
    <w:rsid w:val="00561A20"/>
    <w:rsid w:val="00561F3F"/>
    <w:rsid w:val="005625F0"/>
    <w:rsid w:val="00562A30"/>
    <w:rsid w:val="005632D7"/>
    <w:rsid w:val="0056363D"/>
    <w:rsid w:val="00563FB8"/>
    <w:rsid w:val="00564026"/>
    <w:rsid w:val="00564305"/>
    <w:rsid w:val="0056484C"/>
    <w:rsid w:val="0056608A"/>
    <w:rsid w:val="00566980"/>
    <w:rsid w:val="00566FF5"/>
    <w:rsid w:val="00567F53"/>
    <w:rsid w:val="00567FED"/>
    <w:rsid w:val="00571315"/>
    <w:rsid w:val="00573459"/>
    <w:rsid w:val="0057421C"/>
    <w:rsid w:val="00575ADD"/>
    <w:rsid w:val="00576E23"/>
    <w:rsid w:val="0057751F"/>
    <w:rsid w:val="00577A86"/>
    <w:rsid w:val="005809A4"/>
    <w:rsid w:val="00580D68"/>
    <w:rsid w:val="00581A52"/>
    <w:rsid w:val="00581AE7"/>
    <w:rsid w:val="00581D66"/>
    <w:rsid w:val="00582D5B"/>
    <w:rsid w:val="00583157"/>
    <w:rsid w:val="0058355A"/>
    <w:rsid w:val="00583ABB"/>
    <w:rsid w:val="005840B1"/>
    <w:rsid w:val="00585FEC"/>
    <w:rsid w:val="00586480"/>
    <w:rsid w:val="005868A7"/>
    <w:rsid w:val="005909F4"/>
    <w:rsid w:val="00590B79"/>
    <w:rsid w:val="00590DA8"/>
    <w:rsid w:val="00592582"/>
    <w:rsid w:val="00592B2B"/>
    <w:rsid w:val="00592B49"/>
    <w:rsid w:val="005940F7"/>
    <w:rsid w:val="005942CC"/>
    <w:rsid w:val="005946F3"/>
    <w:rsid w:val="00594BEA"/>
    <w:rsid w:val="005950B7"/>
    <w:rsid w:val="00595557"/>
    <w:rsid w:val="00595822"/>
    <w:rsid w:val="005961DA"/>
    <w:rsid w:val="00596290"/>
    <w:rsid w:val="00596681"/>
    <w:rsid w:val="00596842"/>
    <w:rsid w:val="005A05EE"/>
    <w:rsid w:val="005A0B0A"/>
    <w:rsid w:val="005A15EB"/>
    <w:rsid w:val="005A2F70"/>
    <w:rsid w:val="005A38A4"/>
    <w:rsid w:val="005A3E77"/>
    <w:rsid w:val="005A4F56"/>
    <w:rsid w:val="005A60B8"/>
    <w:rsid w:val="005A6339"/>
    <w:rsid w:val="005A6884"/>
    <w:rsid w:val="005A71B3"/>
    <w:rsid w:val="005A7DB5"/>
    <w:rsid w:val="005B00F0"/>
    <w:rsid w:val="005B0787"/>
    <w:rsid w:val="005B0878"/>
    <w:rsid w:val="005B1F19"/>
    <w:rsid w:val="005B2EB3"/>
    <w:rsid w:val="005B3673"/>
    <w:rsid w:val="005B3EDA"/>
    <w:rsid w:val="005B6041"/>
    <w:rsid w:val="005B66A6"/>
    <w:rsid w:val="005B6C95"/>
    <w:rsid w:val="005B7104"/>
    <w:rsid w:val="005C09BF"/>
    <w:rsid w:val="005C1188"/>
    <w:rsid w:val="005C1B8D"/>
    <w:rsid w:val="005C1ED3"/>
    <w:rsid w:val="005C1F52"/>
    <w:rsid w:val="005C24DD"/>
    <w:rsid w:val="005C272F"/>
    <w:rsid w:val="005C357F"/>
    <w:rsid w:val="005C3AFE"/>
    <w:rsid w:val="005C3C61"/>
    <w:rsid w:val="005C49AE"/>
    <w:rsid w:val="005C5599"/>
    <w:rsid w:val="005C5DAD"/>
    <w:rsid w:val="005C70A0"/>
    <w:rsid w:val="005D070F"/>
    <w:rsid w:val="005D0CF0"/>
    <w:rsid w:val="005D1292"/>
    <w:rsid w:val="005D12D6"/>
    <w:rsid w:val="005D40AA"/>
    <w:rsid w:val="005D430A"/>
    <w:rsid w:val="005D4502"/>
    <w:rsid w:val="005D4985"/>
    <w:rsid w:val="005D4E62"/>
    <w:rsid w:val="005D56E2"/>
    <w:rsid w:val="005D56F3"/>
    <w:rsid w:val="005D6302"/>
    <w:rsid w:val="005D69D3"/>
    <w:rsid w:val="005D7260"/>
    <w:rsid w:val="005D74EE"/>
    <w:rsid w:val="005D7886"/>
    <w:rsid w:val="005D7914"/>
    <w:rsid w:val="005E0083"/>
    <w:rsid w:val="005E018E"/>
    <w:rsid w:val="005E1E06"/>
    <w:rsid w:val="005E2C83"/>
    <w:rsid w:val="005E2CCF"/>
    <w:rsid w:val="005E341F"/>
    <w:rsid w:val="005E3AAF"/>
    <w:rsid w:val="005E3FDF"/>
    <w:rsid w:val="005E51E8"/>
    <w:rsid w:val="005E561F"/>
    <w:rsid w:val="005E5979"/>
    <w:rsid w:val="005E5D38"/>
    <w:rsid w:val="005E6225"/>
    <w:rsid w:val="005F1AFD"/>
    <w:rsid w:val="005F1CE3"/>
    <w:rsid w:val="005F1F6B"/>
    <w:rsid w:val="005F2C31"/>
    <w:rsid w:val="005F2DC5"/>
    <w:rsid w:val="005F33CE"/>
    <w:rsid w:val="005F378A"/>
    <w:rsid w:val="005F3B87"/>
    <w:rsid w:val="005F3F5A"/>
    <w:rsid w:val="005F45F6"/>
    <w:rsid w:val="005F4841"/>
    <w:rsid w:val="005F4B7E"/>
    <w:rsid w:val="005F4DCE"/>
    <w:rsid w:val="005F6828"/>
    <w:rsid w:val="006000A6"/>
    <w:rsid w:val="0060044F"/>
    <w:rsid w:val="00600BC7"/>
    <w:rsid w:val="00600CB2"/>
    <w:rsid w:val="00600E26"/>
    <w:rsid w:val="00602294"/>
    <w:rsid w:val="00602580"/>
    <w:rsid w:val="00602799"/>
    <w:rsid w:val="006029D1"/>
    <w:rsid w:val="00602B0E"/>
    <w:rsid w:val="00603827"/>
    <w:rsid w:val="006038B8"/>
    <w:rsid w:val="00603EF2"/>
    <w:rsid w:val="00603FF5"/>
    <w:rsid w:val="00604198"/>
    <w:rsid w:val="00605A61"/>
    <w:rsid w:val="00607376"/>
    <w:rsid w:val="00611719"/>
    <w:rsid w:val="006139DB"/>
    <w:rsid w:val="00614620"/>
    <w:rsid w:val="00614B28"/>
    <w:rsid w:val="00614E6C"/>
    <w:rsid w:val="006154C6"/>
    <w:rsid w:val="0061567A"/>
    <w:rsid w:val="00616041"/>
    <w:rsid w:val="00616658"/>
    <w:rsid w:val="00617ACF"/>
    <w:rsid w:val="00617FF3"/>
    <w:rsid w:val="00620E16"/>
    <w:rsid w:val="0062186F"/>
    <w:rsid w:val="00621FFC"/>
    <w:rsid w:val="006229F3"/>
    <w:rsid w:val="006247E1"/>
    <w:rsid w:val="006250A5"/>
    <w:rsid w:val="00625BF8"/>
    <w:rsid w:val="00625FD3"/>
    <w:rsid w:val="006270E5"/>
    <w:rsid w:val="00627175"/>
    <w:rsid w:val="00627C03"/>
    <w:rsid w:val="006302DE"/>
    <w:rsid w:val="00632116"/>
    <w:rsid w:val="006327E0"/>
    <w:rsid w:val="00632BB8"/>
    <w:rsid w:val="00632C41"/>
    <w:rsid w:val="0063355A"/>
    <w:rsid w:val="00633C16"/>
    <w:rsid w:val="006355FD"/>
    <w:rsid w:val="00635746"/>
    <w:rsid w:val="00636472"/>
    <w:rsid w:val="006364E4"/>
    <w:rsid w:val="00636642"/>
    <w:rsid w:val="006369A9"/>
    <w:rsid w:val="00637E9E"/>
    <w:rsid w:val="00637FB4"/>
    <w:rsid w:val="00640F25"/>
    <w:rsid w:val="00640F74"/>
    <w:rsid w:val="00641BAE"/>
    <w:rsid w:val="006421D6"/>
    <w:rsid w:val="00642BC4"/>
    <w:rsid w:val="006430AE"/>
    <w:rsid w:val="00643ABE"/>
    <w:rsid w:val="0064480F"/>
    <w:rsid w:val="00644D66"/>
    <w:rsid w:val="00644E5E"/>
    <w:rsid w:val="006451B6"/>
    <w:rsid w:val="00645327"/>
    <w:rsid w:val="0064553B"/>
    <w:rsid w:val="006457A7"/>
    <w:rsid w:val="00646274"/>
    <w:rsid w:val="00646490"/>
    <w:rsid w:val="00646FEF"/>
    <w:rsid w:val="00650360"/>
    <w:rsid w:val="006504C8"/>
    <w:rsid w:val="00650816"/>
    <w:rsid w:val="00652DCE"/>
    <w:rsid w:val="00653E9A"/>
    <w:rsid w:val="00654228"/>
    <w:rsid w:val="00654675"/>
    <w:rsid w:val="006550F3"/>
    <w:rsid w:val="006555AB"/>
    <w:rsid w:val="00655865"/>
    <w:rsid w:val="0065640F"/>
    <w:rsid w:val="00656994"/>
    <w:rsid w:val="006570BB"/>
    <w:rsid w:val="00657DF5"/>
    <w:rsid w:val="00657F6B"/>
    <w:rsid w:val="00660592"/>
    <w:rsid w:val="0066072B"/>
    <w:rsid w:val="00661FFF"/>
    <w:rsid w:val="006621F6"/>
    <w:rsid w:val="00662211"/>
    <w:rsid w:val="006628D7"/>
    <w:rsid w:val="006628F2"/>
    <w:rsid w:val="00663D0E"/>
    <w:rsid w:val="00666017"/>
    <w:rsid w:val="00666C27"/>
    <w:rsid w:val="00667560"/>
    <w:rsid w:val="00667C7E"/>
    <w:rsid w:val="00667F52"/>
    <w:rsid w:val="006706AB"/>
    <w:rsid w:val="00670A70"/>
    <w:rsid w:val="00670AF4"/>
    <w:rsid w:val="00670DD6"/>
    <w:rsid w:val="00670E82"/>
    <w:rsid w:val="00671098"/>
    <w:rsid w:val="00671970"/>
    <w:rsid w:val="006723DD"/>
    <w:rsid w:val="00672AD1"/>
    <w:rsid w:val="006737A5"/>
    <w:rsid w:val="006741B1"/>
    <w:rsid w:val="00674204"/>
    <w:rsid w:val="00676CF8"/>
    <w:rsid w:val="006770E1"/>
    <w:rsid w:val="00681979"/>
    <w:rsid w:val="00682E67"/>
    <w:rsid w:val="00683942"/>
    <w:rsid w:val="00683DA6"/>
    <w:rsid w:val="0068405C"/>
    <w:rsid w:val="00684EF5"/>
    <w:rsid w:val="006861CC"/>
    <w:rsid w:val="006875F9"/>
    <w:rsid w:val="006878FA"/>
    <w:rsid w:val="00687AD2"/>
    <w:rsid w:val="00692117"/>
    <w:rsid w:val="0069232E"/>
    <w:rsid w:val="00692BB0"/>
    <w:rsid w:val="0069429C"/>
    <w:rsid w:val="00694995"/>
    <w:rsid w:val="00695016"/>
    <w:rsid w:val="00695B5D"/>
    <w:rsid w:val="00695BA5"/>
    <w:rsid w:val="006963C0"/>
    <w:rsid w:val="006970A9"/>
    <w:rsid w:val="00697929"/>
    <w:rsid w:val="006A0653"/>
    <w:rsid w:val="006A0F72"/>
    <w:rsid w:val="006A1016"/>
    <w:rsid w:val="006A19D0"/>
    <w:rsid w:val="006A1B31"/>
    <w:rsid w:val="006A205B"/>
    <w:rsid w:val="006A2749"/>
    <w:rsid w:val="006A275A"/>
    <w:rsid w:val="006A2FD7"/>
    <w:rsid w:val="006A420B"/>
    <w:rsid w:val="006A4CB8"/>
    <w:rsid w:val="006A52B5"/>
    <w:rsid w:val="006A53D1"/>
    <w:rsid w:val="006A5A07"/>
    <w:rsid w:val="006A5AF2"/>
    <w:rsid w:val="006A644D"/>
    <w:rsid w:val="006A7060"/>
    <w:rsid w:val="006A7C4A"/>
    <w:rsid w:val="006A7E3C"/>
    <w:rsid w:val="006A7E90"/>
    <w:rsid w:val="006B05F1"/>
    <w:rsid w:val="006B0CCA"/>
    <w:rsid w:val="006B0E44"/>
    <w:rsid w:val="006B1A25"/>
    <w:rsid w:val="006B1A29"/>
    <w:rsid w:val="006B1D2B"/>
    <w:rsid w:val="006B20C1"/>
    <w:rsid w:val="006B3A00"/>
    <w:rsid w:val="006B4C18"/>
    <w:rsid w:val="006B6933"/>
    <w:rsid w:val="006B6A79"/>
    <w:rsid w:val="006B6DA9"/>
    <w:rsid w:val="006B70A9"/>
    <w:rsid w:val="006B7409"/>
    <w:rsid w:val="006B7E77"/>
    <w:rsid w:val="006C0103"/>
    <w:rsid w:val="006C07D6"/>
    <w:rsid w:val="006C07E2"/>
    <w:rsid w:val="006C0ECB"/>
    <w:rsid w:val="006C10A7"/>
    <w:rsid w:val="006C1476"/>
    <w:rsid w:val="006C1901"/>
    <w:rsid w:val="006C1FBA"/>
    <w:rsid w:val="006C5027"/>
    <w:rsid w:val="006C597F"/>
    <w:rsid w:val="006C5DEB"/>
    <w:rsid w:val="006C6360"/>
    <w:rsid w:val="006C7181"/>
    <w:rsid w:val="006D054E"/>
    <w:rsid w:val="006D0738"/>
    <w:rsid w:val="006D0D32"/>
    <w:rsid w:val="006D234D"/>
    <w:rsid w:val="006D2EB2"/>
    <w:rsid w:val="006D31EA"/>
    <w:rsid w:val="006D3255"/>
    <w:rsid w:val="006D39DF"/>
    <w:rsid w:val="006D472A"/>
    <w:rsid w:val="006D5014"/>
    <w:rsid w:val="006D5B30"/>
    <w:rsid w:val="006D7A3C"/>
    <w:rsid w:val="006D7D24"/>
    <w:rsid w:val="006E0001"/>
    <w:rsid w:val="006E082A"/>
    <w:rsid w:val="006E0CD1"/>
    <w:rsid w:val="006E126C"/>
    <w:rsid w:val="006E2867"/>
    <w:rsid w:val="006E32F9"/>
    <w:rsid w:val="006E48EE"/>
    <w:rsid w:val="006E4DA1"/>
    <w:rsid w:val="006E5371"/>
    <w:rsid w:val="006E5846"/>
    <w:rsid w:val="006E62B6"/>
    <w:rsid w:val="006E7D50"/>
    <w:rsid w:val="006F037D"/>
    <w:rsid w:val="006F0A3A"/>
    <w:rsid w:val="006F1F50"/>
    <w:rsid w:val="006F29EB"/>
    <w:rsid w:val="006F2FFC"/>
    <w:rsid w:val="006F3FD2"/>
    <w:rsid w:val="006F4522"/>
    <w:rsid w:val="006F7024"/>
    <w:rsid w:val="006F7C41"/>
    <w:rsid w:val="00701440"/>
    <w:rsid w:val="007017DC"/>
    <w:rsid w:val="00701CBB"/>
    <w:rsid w:val="00702286"/>
    <w:rsid w:val="00703077"/>
    <w:rsid w:val="007036D8"/>
    <w:rsid w:val="00704682"/>
    <w:rsid w:val="00704752"/>
    <w:rsid w:val="00705000"/>
    <w:rsid w:val="00705657"/>
    <w:rsid w:val="00705A4F"/>
    <w:rsid w:val="00705F73"/>
    <w:rsid w:val="007069E9"/>
    <w:rsid w:val="00706F91"/>
    <w:rsid w:val="00707501"/>
    <w:rsid w:val="007102C6"/>
    <w:rsid w:val="00711A85"/>
    <w:rsid w:val="007121DC"/>
    <w:rsid w:val="00712C73"/>
    <w:rsid w:val="00713268"/>
    <w:rsid w:val="00714234"/>
    <w:rsid w:val="00715788"/>
    <w:rsid w:val="007158D8"/>
    <w:rsid w:val="00715BB7"/>
    <w:rsid w:val="00716671"/>
    <w:rsid w:val="00716DCD"/>
    <w:rsid w:val="00717534"/>
    <w:rsid w:val="00717568"/>
    <w:rsid w:val="00717BCC"/>
    <w:rsid w:val="00717EC7"/>
    <w:rsid w:val="00720B93"/>
    <w:rsid w:val="00721322"/>
    <w:rsid w:val="00721F68"/>
    <w:rsid w:val="00723340"/>
    <w:rsid w:val="00723C66"/>
    <w:rsid w:val="00724B15"/>
    <w:rsid w:val="007251E1"/>
    <w:rsid w:val="00725B6F"/>
    <w:rsid w:val="00730574"/>
    <w:rsid w:val="00730D40"/>
    <w:rsid w:val="007313DB"/>
    <w:rsid w:val="007313E1"/>
    <w:rsid w:val="00731C7B"/>
    <w:rsid w:val="00731DDB"/>
    <w:rsid w:val="0073300F"/>
    <w:rsid w:val="007338C7"/>
    <w:rsid w:val="00733DD9"/>
    <w:rsid w:val="00734B61"/>
    <w:rsid w:val="007354EF"/>
    <w:rsid w:val="00736009"/>
    <w:rsid w:val="007363C0"/>
    <w:rsid w:val="0073651D"/>
    <w:rsid w:val="007365F9"/>
    <w:rsid w:val="007370A0"/>
    <w:rsid w:val="00740982"/>
    <w:rsid w:val="00740DA8"/>
    <w:rsid w:val="0074132F"/>
    <w:rsid w:val="0074186C"/>
    <w:rsid w:val="00741B48"/>
    <w:rsid w:val="00741DAD"/>
    <w:rsid w:val="0074233D"/>
    <w:rsid w:val="007424FB"/>
    <w:rsid w:val="007428A5"/>
    <w:rsid w:val="00742C55"/>
    <w:rsid w:val="00743621"/>
    <w:rsid w:val="00744610"/>
    <w:rsid w:val="00744619"/>
    <w:rsid w:val="00744C4E"/>
    <w:rsid w:val="00745081"/>
    <w:rsid w:val="0074549C"/>
    <w:rsid w:val="007459A9"/>
    <w:rsid w:val="007459BF"/>
    <w:rsid w:val="00745AF6"/>
    <w:rsid w:val="00746122"/>
    <w:rsid w:val="007465BD"/>
    <w:rsid w:val="00747EEF"/>
    <w:rsid w:val="00750BC2"/>
    <w:rsid w:val="0075195E"/>
    <w:rsid w:val="007528CD"/>
    <w:rsid w:val="0075301B"/>
    <w:rsid w:val="00754157"/>
    <w:rsid w:val="00754564"/>
    <w:rsid w:val="00754BB6"/>
    <w:rsid w:val="0075579F"/>
    <w:rsid w:val="00755BA8"/>
    <w:rsid w:val="00757240"/>
    <w:rsid w:val="00757D95"/>
    <w:rsid w:val="00757D9C"/>
    <w:rsid w:val="0076038D"/>
    <w:rsid w:val="00761B75"/>
    <w:rsid w:val="00761CC5"/>
    <w:rsid w:val="007627ED"/>
    <w:rsid w:val="00762F31"/>
    <w:rsid w:val="007635DF"/>
    <w:rsid w:val="00763606"/>
    <w:rsid w:val="00763AAD"/>
    <w:rsid w:val="007640DD"/>
    <w:rsid w:val="00765530"/>
    <w:rsid w:val="00765B23"/>
    <w:rsid w:val="00766249"/>
    <w:rsid w:val="00767626"/>
    <w:rsid w:val="00767986"/>
    <w:rsid w:val="00770AB4"/>
    <w:rsid w:val="00770C69"/>
    <w:rsid w:val="00770CEB"/>
    <w:rsid w:val="00770D63"/>
    <w:rsid w:val="00770FBC"/>
    <w:rsid w:val="00772589"/>
    <w:rsid w:val="00772F15"/>
    <w:rsid w:val="00774297"/>
    <w:rsid w:val="00774C16"/>
    <w:rsid w:val="00774EC7"/>
    <w:rsid w:val="00775861"/>
    <w:rsid w:val="00775AC9"/>
    <w:rsid w:val="007763C3"/>
    <w:rsid w:val="00776A53"/>
    <w:rsid w:val="00777207"/>
    <w:rsid w:val="0077723C"/>
    <w:rsid w:val="007774BD"/>
    <w:rsid w:val="00777774"/>
    <w:rsid w:val="007802A1"/>
    <w:rsid w:val="0078093E"/>
    <w:rsid w:val="007809C7"/>
    <w:rsid w:val="00782221"/>
    <w:rsid w:val="007822F3"/>
    <w:rsid w:val="00782582"/>
    <w:rsid w:val="00782AA4"/>
    <w:rsid w:val="0078312D"/>
    <w:rsid w:val="00783209"/>
    <w:rsid w:val="007838C7"/>
    <w:rsid w:val="00783EAA"/>
    <w:rsid w:val="007840FF"/>
    <w:rsid w:val="007848DA"/>
    <w:rsid w:val="00786DC4"/>
    <w:rsid w:val="00787F9F"/>
    <w:rsid w:val="00791609"/>
    <w:rsid w:val="00792858"/>
    <w:rsid w:val="00792907"/>
    <w:rsid w:val="00794994"/>
    <w:rsid w:val="00795431"/>
    <w:rsid w:val="007960B3"/>
    <w:rsid w:val="0079698A"/>
    <w:rsid w:val="007972A6"/>
    <w:rsid w:val="007976C5"/>
    <w:rsid w:val="00797A14"/>
    <w:rsid w:val="00797A92"/>
    <w:rsid w:val="00797B76"/>
    <w:rsid w:val="00797DAE"/>
    <w:rsid w:val="00797F5B"/>
    <w:rsid w:val="007A113E"/>
    <w:rsid w:val="007A15CA"/>
    <w:rsid w:val="007A20BA"/>
    <w:rsid w:val="007A32AC"/>
    <w:rsid w:val="007A3E06"/>
    <w:rsid w:val="007A401D"/>
    <w:rsid w:val="007A42FB"/>
    <w:rsid w:val="007A57AA"/>
    <w:rsid w:val="007A6005"/>
    <w:rsid w:val="007A76B9"/>
    <w:rsid w:val="007A7A6C"/>
    <w:rsid w:val="007B0024"/>
    <w:rsid w:val="007B1B89"/>
    <w:rsid w:val="007B232B"/>
    <w:rsid w:val="007B29CA"/>
    <w:rsid w:val="007B2F25"/>
    <w:rsid w:val="007B2FCE"/>
    <w:rsid w:val="007B3362"/>
    <w:rsid w:val="007B529F"/>
    <w:rsid w:val="007B5C40"/>
    <w:rsid w:val="007B633D"/>
    <w:rsid w:val="007B66DE"/>
    <w:rsid w:val="007B6AA1"/>
    <w:rsid w:val="007B6B70"/>
    <w:rsid w:val="007B7480"/>
    <w:rsid w:val="007C008C"/>
    <w:rsid w:val="007C22D3"/>
    <w:rsid w:val="007C37A6"/>
    <w:rsid w:val="007C3CE2"/>
    <w:rsid w:val="007C4DA5"/>
    <w:rsid w:val="007C4F28"/>
    <w:rsid w:val="007C5045"/>
    <w:rsid w:val="007C59B5"/>
    <w:rsid w:val="007C5A68"/>
    <w:rsid w:val="007C6A40"/>
    <w:rsid w:val="007D0220"/>
    <w:rsid w:val="007D2337"/>
    <w:rsid w:val="007D26CC"/>
    <w:rsid w:val="007D3EA9"/>
    <w:rsid w:val="007D4159"/>
    <w:rsid w:val="007D4ED1"/>
    <w:rsid w:val="007D595B"/>
    <w:rsid w:val="007D5B0E"/>
    <w:rsid w:val="007D6B64"/>
    <w:rsid w:val="007D715E"/>
    <w:rsid w:val="007E0BEA"/>
    <w:rsid w:val="007E0E58"/>
    <w:rsid w:val="007E1B19"/>
    <w:rsid w:val="007E284C"/>
    <w:rsid w:val="007E2BEF"/>
    <w:rsid w:val="007E2D9A"/>
    <w:rsid w:val="007E2EA0"/>
    <w:rsid w:val="007E322A"/>
    <w:rsid w:val="007E35D8"/>
    <w:rsid w:val="007E3B40"/>
    <w:rsid w:val="007E3D92"/>
    <w:rsid w:val="007E41FA"/>
    <w:rsid w:val="007E47D9"/>
    <w:rsid w:val="007E49B0"/>
    <w:rsid w:val="007E4B3C"/>
    <w:rsid w:val="007E4C2F"/>
    <w:rsid w:val="007E5395"/>
    <w:rsid w:val="007E5498"/>
    <w:rsid w:val="007E56E6"/>
    <w:rsid w:val="007E5B9A"/>
    <w:rsid w:val="007E6EC6"/>
    <w:rsid w:val="007E7EDC"/>
    <w:rsid w:val="007E7F40"/>
    <w:rsid w:val="007F0D93"/>
    <w:rsid w:val="007F25A1"/>
    <w:rsid w:val="007F2BC9"/>
    <w:rsid w:val="007F3237"/>
    <w:rsid w:val="007F39DB"/>
    <w:rsid w:val="007F5537"/>
    <w:rsid w:val="007F55D2"/>
    <w:rsid w:val="007F5BD8"/>
    <w:rsid w:val="007F7681"/>
    <w:rsid w:val="007F797F"/>
    <w:rsid w:val="00800753"/>
    <w:rsid w:val="00800CCE"/>
    <w:rsid w:val="008023C7"/>
    <w:rsid w:val="00802E6B"/>
    <w:rsid w:val="0080399B"/>
    <w:rsid w:val="0080516F"/>
    <w:rsid w:val="00805672"/>
    <w:rsid w:val="008057D6"/>
    <w:rsid w:val="00805892"/>
    <w:rsid w:val="00806A4A"/>
    <w:rsid w:val="00810138"/>
    <w:rsid w:val="0081055E"/>
    <w:rsid w:val="008105E9"/>
    <w:rsid w:val="00810CD3"/>
    <w:rsid w:val="008111D6"/>
    <w:rsid w:val="00813D13"/>
    <w:rsid w:val="0081464E"/>
    <w:rsid w:val="0081505F"/>
    <w:rsid w:val="008150D7"/>
    <w:rsid w:val="00815B10"/>
    <w:rsid w:val="00816854"/>
    <w:rsid w:val="00816A2B"/>
    <w:rsid w:val="00816BF0"/>
    <w:rsid w:val="00816E8C"/>
    <w:rsid w:val="00816FE6"/>
    <w:rsid w:val="008175C1"/>
    <w:rsid w:val="00820305"/>
    <w:rsid w:val="00820CCB"/>
    <w:rsid w:val="008220BA"/>
    <w:rsid w:val="0082254D"/>
    <w:rsid w:val="008227AC"/>
    <w:rsid w:val="008231C7"/>
    <w:rsid w:val="008234E1"/>
    <w:rsid w:val="00823859"/>
    <w:rsid w:val="008251F0"/>
    <w:rsid w:val="00825FAF"/>
    <w:rsid w:val="00826D1A"/>
    <w:rsid w:val="0082761B"/>
    <w:rsid w:val="00830783"/>
    <w:rsid w:val="00830BB0"/>
    <w:rsid w:val="008315FD"/>
    <w:rsid w:val="00831940"/>
    <w:rsid w:val="00831B1D"/>
    <w:rsid w:val="00831C39"/>
    <w:rsid w:val="00833037"/>
    <w:rsid w:val="008335AF"/>
    <w:rsid w:val="00833969"/>
    <w:rsid w:val="0083477D"/>
    <w:rsid w:val="008349F9"/>
    <w:rsid w:val="00835BB4"/>
    <w:rsid w:val="0083745A"/>
    <w:rsid w:val="008375A0"/>
    <w:rsid w:val="00840B26"/>
    <w:rsid w:val="00841445"/>
    <w:rsid w:val="00843380"/>
    <w:rsid w:val="008443D6"/>
    <w:rsid w:val="00844A60"/>
    <w:rsid w:val="00845298"/>
    <w:rsid w:val="00846768"/>
    <w:rsid w:val="008468CD"/>
    <w:rsid w:val="00846B7E"/>
    <w:rsid w:val="00846E3D"/>
    <w:rsid w:val="00847FC6"/>
    <w:rsid w:val="0085171F"/>
    <w:rsid w:val="00851808"/>
    <w:rsid w:val="00851BAE"/>
    <w:rsid w:val="00852260"/>
    <w:rsid w:val="00852BAC"/>
    <w:rsid w:val="00852D83"/>
    <w:rsid w:val="00853A1C"/>
    <w:rsid w:val="008556A9"/>
    <w:rsid w:val="00855743"/>
    <w:rsid w:val="008560FB"/>
    <w:rsid w:val="008564E6"/>
    <w:rsid w:val="0085673E"/>
    <w:rsid w:val="008568FF"/>
    <w:rsid w:val="00857118"/>
    <w:rsid w:val="0085799E"/>
    <w:rsid w:val="00861022"/>
    <w:rsid w:val="00861153"/>
    <w:rsid w:val="00861D84"/>
    <w:rsid w:val="008622F7"/>
    <w:rsid w:val="0086257C"/>
    <w:rsid w:val="00862953"/>
    <w:rsid w:val="00862C77"/>
    <w:rsid w:val="008638D4"/>
    <w:rsid w:val="00864E58"/>
    <w:rsid w:val="00865A39"/>
    <w:rsid w:val="0086618F"/>
    <w:rsid w:val="008675ED"/>
    <w:rsid w:val="008676AE"/>
    <w:rsid w:val="00867970"/>
    <w:rsid w:val="00873765"/>
    <w:rsid w:val="00874899"/>
    <w:rsid w:val="00875C36"/>
    <w:rsid w:val="00876061"/>
    <w:rsid w:val="0087748D"/>
    <w:rsid w:val="00880328"/>
    <w:rsid w:val="00882D09"/>
    <w:rsid w:val="00882F60"/>
    <w:rsid w:val="00883D49"/>
    <w:rsid w:val="00885069"/>
    <w:rsid w:val="008863F9"/>
    <w:rsid w:val="00887061"/>
    <w:rsid w:val="00887617"/>
    <w:rsid w:val="00890688"/>
    <w:rsid w:val="00890C88"/>
    <w:rsid w:val="00891129"/>
    <w:rsid w:val="00891790"/>
    <w:rsid w:val="00891909"/>
    <w:rsid w:val="00892966"/>
    <w:rsid w:val="0089345A"/>
    <w:rsid w:val="00893507"/>
    <w:rsid w:val="008944FF"/>
    <w:rsid w:val="00894BC0"/>
    <w:rsid w:val="00894C7D"/>
    <w:rsid w:val="00895935"/>
    <w:rsid w:val="00896ECE"/>
    <w:rsid w:val="00896FC7"/>
    <w:rsid w:val="00897703"/>
    <w:rsid w:val="00897B9F"/>
    <w:rsid w:val="00897C98"/>
    <w:rsid w:val="00897F18"/>
    <w:rsid w:val="008A0826"/>
    <w:rsid w:val="008A0ABA"/>
    <w:rsid w:val="008A0DBA"/>
    <w:rsid w:val="008A1C0F"/>
    <w:rsid w:val="008A2893"/>
    <w:rsid w:val="008A2A8D"/>
    <w:rsid w:val="008A3A98"/>
    <w:rsid w:val="008A4D94"/>
    <w:rsid w:val="008A6FFA"/>
    <w:rsid w:val="008A752F"/>
    <w:rsid w:val="008A7699"/>
    <w:rsid w:val="008B17AF"/>
    <w:rsid w:val="008B1866"/>
    <w:rsid w:val="008B3C33"/>
    <w:rsid w:val="008B4705"/>
    <w:rsid w:val="008B4863"/>
    <w:rsid w:val="008B4D77"/>
    <w:rsid w:val="008B4E3C"/>
    <w:rsid w:val="008B542F"/>
    <w:rsid w:val="008B5C71"/>
    <w:rsid w:val="008B6BCE"/>
    <w:rsid w:val="008B7E87"/>
    <w:rsid w:val="008C0079"/>
    <w:rsid w:val="008C10B8"/>
    <w:rsid w:val="008C1708"/>
    <w:rsid w:val="008C18A4"/>
    <w:rsid w:val="008C37C4"/>
    <w:rsid w:val="008C406D"/>
    <w:rsid w:val="008C4609"/>
    <w:rsid w:val="008C533A"/>
    <w:rsid w:val="008C60FD"/>
    <w:rsid w:val="008C645D"/>
    <w:rsid w:val="008C6F3C"/>
    <w:rsid w:val="008C7472"/>
    <w:rsid w:val="008C79A2"/>
    <w:rsid w:val="008C7C6A"/>
    <w:rsid w:val="008C7F81"/>
    <w:rsid w:val="008D0459"/>
    <w:rsid w:val="008D0FCA"/>
    <w:rsid w:val="008D1493"/>
    <w:rsid w:val="008D1743"/>
    <w:rsid w:val="008D2046"/>
    <w:rsid w:val="008D243D"/>
    <w:rsid w:val="008D2824"/>
    <w:rsid w:val="008D315C"/>
    <w:rsid w:val="008D350E"/>
    <w:rsid w:val="008D3636"/>
    <w:rsid w:val="008D4503"/>
    <w:rsid w:val="008D591B"/>
    <w:rsid w:val="008D6159"/>
    <w:rsid w:val="008D65A1"/>
    <w:rsid w:val="008D6605"/>
    <w:rsid w:val="008D6802"/>
    <w:rsid w:val="008D6D34"/>
    <w:rsid w:val="008D6F1C"/>
    <w:rsid w:val="008D786A"/>
    <w:rsid w:val="008D796C"/>
    <w:rsid w:val="008E4AE6"/>
    <w:rsid w:val="008E4F70"/>
    <w:rsid w:val="008E5A3B"/>
    <w:rsid w:val="008E5F2C"/>
    <w:rsid w:val="008E6311"/>
    <w:rsid w:val="008E6489"/>
    <w:rsid w:val="008E65E7"/>
    <w:rsid w:val="008E7488"/>
    <w:rsid w:val="008E77F4"/>
    <w:rsid w:val="008E7BF5"/>
    <w:rsid w:val="008E7C16"/>
    <w:rsid w:val="008E7FA3"/>
    <w:rsid w:val="008F145B"/>
    <w:rsid w:val="008F16B2"/>
    <w:rsid w:val="008F3449"/>
    <w:rsid w:val="008F3576"/>
    <w:rsid w:val="008F3C22"/>
    <w:rsid w:val="008F4EDE"/>
    <w:rsid w:val="008F701C"/>
    <w:rsid w:val="00900243"/>
    <w:rsid w:val="00900990"/>
    <w:rsid w:val="00900D62"/>
    <w:rsid w:val="00900E6A"/>
    <w:rsid w:val="00900E95"/>
    <w:rsid w:val="009011F9"/>
    <w:rsid w:val="00901879"/>
    <w:rsid w:val="0090289E"/>
    <w:rsid w:val="0090299F"/>
    <w:rsid w:val="009032E7"/>
    <w:rsid w:val="00903E19"/>
    <w:rsid w:val="00904CFF"/>
    <w:rsid w:val="00904F54"/>
    <w:rsid w:val="0090521C"/>
    <w:rsid w:val="00906D92"/>
    <w:rsid w:val="00906E56"/>
    <w:rsid w:val="009107F2"/>
    <w:rsid w:val="009115CF"/>
    <w:rsid w:val="0091284F"/>
    <w:rsid w:val="00913DB5"/>
    <w:rsid w:val="009155EB"/>
    <w:rsid w:val="00915964"/>
    <w:rsid w:val="00915D0E"/>
    <w:rsid w:val="00915E84"/>
    <w:rsid w:val="00916C17"/>
    <w:rsid w:val="00916C1E"/>
    <w:rsid w:val="00917D1B"/>
    <w:rsid w:val="00917D4C"/>
    <w:rsid w:val="0092065A"/>
    <w:rsid w:val="009214BA"/>
    <w:rsid w:val="00921705"/>
    <w:rsid w:val="00921DEA"/>
    <w:rsid w:val="0092269A"/>
    <w:rsid w:val="00922DDE"/>
    <w:rsid w:val="00923E8E"/>
    <w:rsid w:val="00924F8C"/>
    <w:rsid w:val="00925FC2"/>
    <w:rsid w:val="009266A0"/>
    <w:rsid w:val="00926B62"/>
    <w:rsid w:val="00926EDF"/>
    <w:rsid w:val="0092778B"/>
    <w:rsid w:val="00930DA9"/>
    <w:rsid w:val="0093172D"/>
    <w:rsid w:val="009319E1"/>
    <w:rsid w:val="00931F50"/>
    <w:rsid w:val="00932565"/>
    <w:rsid w:val="009329ED"/>
    <w:rsid w:val="00933FA6"/>
    <w:rsid w:val="009345A4"/>
    <w:rsid w:val="00934C3A"/>
    <w:rsid w:val="009358D3"/>
    <w:rsid w:val="00935AE3"/>
    <w:rsid w:val="00935B97"/>
    <w:rsid w:val="0093685D"/>
    <w:rsid w:val="00936CAC"/>
    <w:rsid w:val="00937E42"/>
    <w:rsid w:val="009421D1"/>
    <w:rsid w:val="00942878"/>
    <w:rsid w:val="00943775"/>
    <w:rsid w:val="00943794"/>
    <w:rsid w:val="00943A30"/>
    <w:rsid w:val="00943C44"/>
    <w:rsid w:val="00950F22"/>
    <w:rsid w:val="00951DCA"/>
    <w:rsid w:val="00952FFC"/>
    <w:rsid w:val="00954062"/>
    <w:rsid w:val="0095431D"/>
    <w:rsid w:val="00955EA6"/>
    <w:rsid w:val="009567D7"/>
    <w:rsid w:val="0095713F"/>
    <w:rsid w:val="009610D1"/>
    <w:rsid w:val="009610E3"/>
    <w:rsid w:val="009617AC"/>
    <w:rsid w:val="00962F28"/>
    <w:rsid w:val="00964857"/>
    <w:rsid w:val="00965A3C"/>
    <w:rsid w:val="00965B3A"/>
    <w:rsid w:val="0096647E"/>
    <w:rsid w:val="00966E61"/>
    <w:rsid w:val="00970006"/>
    <w:rsid w:val="009707E4"/>
    <w:rsid w:val="009707FB"/>
    <w:rsid w:val="0097110E"/>
    <w:rsid w:val="0097137C"/>
    <w:rsid w:val="00971421"/>
    <w:rsid w:val="00972683"/>
    <w:rsid w:val="0097281A"/>
    <w:rsid w:val="00973E04"/>
    <w:rsid w:val="00974595"/>
    <w:rsid w:val="00974F46"/>
    <w:rsid w:val="009756BB"/>
    <w:rsid w:val="009756FF"/>
    <w:rsid w:val="00977792"/>
    <w:rsid w:val="00977C87"/>
    <w:rsid w:val="00977E96"/>
    <w:rsid w:val="00980BDE"/>
    <w:rsid w:val="0098107B"/>
    <w:rsid w:val="0098197F"/>
    <w:rsid w:val="0098226C"/>
    <w:rsid w:val="009824EF"/>
    <w:rsid w:val="00982839"/>
    <w:rsid w:val="0098311D"/>
    <w:rsid w:val="00983308"/>
    <w:rsid w:val="0098366E"/>
    <w:rsid w:val="009839C2"/>
    <w:rsid w:val="00983B7F"/>
    <w:rsid w:val="00983BEB"/>
    <w:rsid w:val="00983F69"/>
    <w:rsid w:val="00984166"/>
    <w:rsid w:val="00984514"/>
    <w:rsid w:val="00984B9F"/>
    <w:rsid w:val="00985CFB"/>
    <w:rsid w:val="00987438"/>
    <w:rsid w:val="00987BEB"/>
    <w:rsid w:val="009911FA"/>
    <w:rsid w:val="00992602"/>
    <w:rsid w:val="00992696"/>
    <w:rsid w:val="009929E8"/>
    <w:rsid w:val="009937B9"/>
    <w:rsid w:val="00994DF3"/>
    <w:rsid w:val="00994FE4"/>
    <w:rsid w:val="009956D8"/>
    <w:rsid w:val="00995946"/>
    <w:rsid w:val="00995B76"/>
    <w:rsid w:val="00996841"/>
    <w:rsid w:val="00996BDF"/>
    <w:rsid w:val="00996D97"/>
    <w:rsid w:val="00997448"/>
    <w:rsid w:val="0099760B"/>
    <w:rsid w:val="009977B3"/>
    <w:rsid w:val="009A0310"/>
    <w:rsid w:val="009A0F9C"/>
    <w:rsid w:val="009A1BC0"/>
    <w:rsid w:val="009A298C"/>
    <w:rsid w:val="009A2C0E"/>
    <w:rsid w:val="009A2CB8"/>
    <w:rsid w:val="009A5F5F"/>
    <w:rsid w:val="009A63DC"/>
    <w:rsid w:val="009A6876"/>
    <w:rsid w:val="009A7876"/>
    <w:rsid w:val="009A7CD1"/>
    <w:rsid w:val="009A7EAE"/>
    <w:rsid w:val="009B0792"/>
    <w:rsid w:val="009B07CD"/>
    <w:rsid w:val="009B0861"/>
    <w:rsid w:val="009B0A29"/>
    <w:rsid w:val="009B1047"/>
    <w:rsid w:val="009B1AEF"/>
    <w:rsid w:val="009B1CD0"/>
    <w:rsid w:val="009B3012"/>
    <w:rsid w:val="009B3032"/>
    <w:rsid w:val="009B36F2"/>
    <w:rsid w:val="009B466F"/>
    <w:rsid w:val="009B47C5"/>
    <w:rsid w:val="009B4E37"/>
    <w:rsid w:val="009B4EDD"/>
    <w:rsid w:val="009B5252"/>
    <w:rsid w:val="009B5415"/>
    <w:rsid w:val="009B5BED"/>
    <w:rsid w:val="009B5BEE"/>
    <w:rsid w:val="009B5F09"/>
    <w:rsid w:val="009B664F"/>
    <w:rsid w:val="009B6662"/>
    <w:rsid w:val="009B7461"/>
    <w:rsid w:val="009C0AEE"/>
    <w:rsid w:val="009C103B"/>
    <w:rsid w:val="009C127B"/>
    <w:rsid w:val="009C184E"/>
    <w:rsid w:val="009C245C"/>
    <w:rsid w:val="009C3520"/>
    <w:rsid w:val="009C3A60"/>
    <w:rsid w:val="009C4553"/>
    <w:rsid w:val="009C4A26"/>
    <w:rsid w:val="009C4AA2"/>
    <w:rsid w:val="009C508C"/>
    <w:rsid w:val="009C54B3"/>
    <w:rsid w:val="009C6D4F"/>
    <w:rsid w:val="009C7821"/>
    <w:rsid w:val="009D0DA2"/>
    <w:rsid w:val="009D0EA4"/>
    <w:rsid w:val="009D36BC"/>
    <w:rsid w:val="009D41A8"/>
    <w:rsid w:val="009D41AD"/>
    <w:rsid w:val="009D4D15"/>
    <w:rsid w:val="009D5344"/>
    <w:rsid w:val="009D5D7D"/>
    <w:rsid w:val="009D61B0"/>
    <w:rsid w:val="009D664C"/>
    <w:rsid w:val="009D69F9"/>
    <w:rsid w:val="009D756F"/>
    <w:rsid w:val="009E0227"/>
    <w:rsid w:val="009E028C"/>
    <w:rsid w:val="009E1336"/>
    <w:rsid w:val="009E1FB9"/>
    <w:rsid w:val="009E239F"/>
    <w:rsid w:val="009E2565"/>
    <w:rsid w:val="009E2A27"/>
    <w:rsid w:val="009E301B"/>
    <w:rsid w:val="009E31FE"/>
    <w:rsid w:val="009E3282"/>
    <w:rsid w:val="009E3C88"/>
    <w:rsid w:val="009E424B"/>
    <w:rsid w:val="009E519C"/>
    <w:rsid w:val="009E6F87"/>
    <w:rsid w:val="009E74C0"/>
    <w:rsid w:val="009E7A9C"/>
    <w:rsid w:val="009F0596"/>
    <w:rsid w:val="009F08AD"/>
    <w:rsid w:val="009F0FD8"/>
    <w:rsid w:val="009F16C4"/>
    <w:rsid w:val="009F19BC"/>
    <w:rsid w:val="009F20ED"/>
    <w:rsid w:val="009F23F8"/>
    <w:rsid w:val="009F310B"/>
    <w:rsid w:val="009F325F"/>
    <w:rsid w:val="009F381C"/>
    <w:rsid w:val="009F3D29"/>
    <w:rsid w:val="009F4ABF"/>
    <w:rsid w:val="009F5676"/>
    <w:rsid w:val="009F57C1"/>
    <w:rsid w:val="009F5AF5"/>
    <w:rsid w:val="009F749C"/>
    <w:rsid w:val="009F79AC"/>
    <w:rsid w:val="00A0013F"/>
    <w:rsid w:val="00A023B6"/>
    <w:rsid w:val="00A023CE"/>
    <w:rsid w:val="00A02D25"/>
    <w:rsid w:val="00A02EAC"/>
    <w:rsid w:val="00A03B5C"/>
    <w:rsid w:val="00A03C28"/>
    <w:rsid w:val="00A04F1D"/>
    <w:rsid w:val="00A055E7"/>
    <w:rsid w:val="00A05A9B"/>
    <w:rsid w:val="00A05C40"/>
    <w:rsid w:val="00A05C89"/>
    <w:rsid w:val="00A0691F"/>
    <w:rsid w:val="00A074E8"/>
    <w:rsid w:val="00A07737"/>
    <w:rsid w:val="00A11842"/>
    <w:rsid w:val="00A11A40"/>
    <w:rsid w:val="00A15633"/>
    <w:rsid w:val="00A15C41"/>
    <w:rsid w:val="00A15D63"/>
    <w:rsid w:val="00A16B77"/>
    <w:rsid w:val="00A215C5"/>
    <w:rsid w:val="00A21FA8"/>
    <w:rsid w:val="00A22B73"/>
    <w:rsid w:val="00A232F6"/>
    <w:rsid w:val="00A239C8"/>
    <w:rsid w:val="00A24ABC"/>
    <w:rsid w:val="00A24D03"/>
    <w:rsid w:val="00A2681D"/>
    <w:rsid w:val="00A26B2E"/>
    <w:rsid w:val="00A27822"/>
    <w:rsid w:val="00A279DC"/>
    <w:rsid w:val="00A30097"/>
    <w:rsid w:val="00A30314"/>
    <w:rsid w:val="00A306B4"/>
    <w:rsid w:val="00A30E47"/>
    <w:rsid w:val="00A325DA"/>
    <w:rsid w:val="00A33FD1"/>
    <w:rsid w:val="00A34061"/>
    <w:rsid w:val="00A35CDD"/>
    <w:rsid w:val="00A36238"/>
    <w:rsid w:val="00A3697E"/>
    <w:rsid w:val="00A36D40"/>
    <w:rsid w:val="00A376A5"/>
    <w:rsid w:val="00A37C11"/>
    <w:rsid w:val="00A40249"/>
    <w:rsid w:val="00A4031B"/>
    <w:rsid w:val="00A421BD"/>
    <w:rsid w:val="00A4243E"/>
    <w:rsid w:val="00A431A8"/>
    <w:rsid w:val="00A43377"/>
    <w:rsid w:val="00A43874"/>
    <w:rsid w:val="00A44717"/>
    <w:rsid w:val="00A4536C"/>
    <w:rsid w:val="00A4557D"/>
    <w:rsid w:val="00A4609A"/>
    <w:rsid w:val="00A46696"/>
    <w:rsid w:val="00A46C41"/>
    <w:rsid w:val="00A46DFE"/>
    <w:rsid w:val="00A47ECD"/>
    <w:rsid w:val="00A506F7"/>
    <w:rsid w:val="00A50708"/>
    <w:rsid w:val="00A508B6"/>
    <w:rsid w:val="00A508CA"/>
    <w:rsid w:val="00A5095B"/>
    <w:rsid w:val="00A5114B"/>
    <w:rsid w:val="00A512A0"/>
    <w:rsid w:val="00A51833"/>
    <w:rsid w:val="00A52187"/>
    <w:rsid w:val="00A52F43"/>
    <w:rsid w:val="00A5310C"/>
    <w:rsid w:val="00A53211"/>
    <w:rsid w:val="00A5344C"/>
    <w:rsid w:val="00A5347F"/>
    <w:rsid w:val="00A53DCC"/>
    <w:rsid w:val="00A54C57"/>
    <w:rsid w:val="00A55121"/>
    <w:rsid w:val="00A55AC0"/>
    <w:rsid w:val="00A564E2"/>
    <w:rsid w:val="00A56801"/>
    <w:rsid w:val="00A60202"/>
    <w:rsid w:val="00A60793"/>
    <w:rsid w:val="00A60825"/>
    <w:rsid w:val="00A627CA"/>
    <w:rsid w:val="00A628C8"/>
    <w:rsid w:val="00A64552"/>
    <w:rsid w:val="00A64C8C"/>
    <w:rsid w:val="00A65F23"/>
    <w:rsid w:val="00A6621E"/>
    <w:rsid w:val="00A6719B"/>
    <w:rsid w:val="00A67732"/>
    <w:rsid w:val="00A679C4"/>
    <w:rsid w:val="00A705CD"/>
    <w:rsid w:val="00A71565"/>
    <w:rsid w:val="00A71BEB"/>
    <w:rsid w:val="00A72638"/>
    <w:rsid w:val="00A73140"/>
    <w:rsid w:val="00A73151"/>
    <w:rsid w:val="00A7384B"/>
    <w:rsid w:val="00A744D6"/>
    <w:rsid w:val="00A74FEA"/>
    <w:rsid w:val="00A7507F"/>
    <w:rsid w:val="00A75103"/>
    <w:rsid w:val="00A76933"/>
    <w:rsid w:val="00A76ADC"/>
    <w:rsid w:val="00A7720A"/>
    <w:rsid w:val="00A81C3D"/>
    <w:rsid w:val="00A84456"/>
    <w:rsid w:val="00A86618"/>
    <w:rsid w:val="00A86BE9"/>
    <w:rsid w:val="00A90C06"/>
    <w:rsid w:val="00A913EB"/>
    <w:rsid w:val="00A918F8"/>
    <w:rsid w:val="00A91B31"/>
    <w:rsid w:val="00A920CF"/>
    <w:rsid w:val="00A923AB"/>
    <w:rsid w:val="00A9330D"/>
    <w:rsid w:val="00A9478E"/>
    <w:rsid w:val="00A954F5"/>
    <w:rsid w:val="00A9588F"/>
    <w:rsid w:val="00A95F89"/>
    <w:rsid w:val="00A966E6"/>
    <w:rsid w:val="00A96A51"/>
    <w:rsid w:val="00A96ABA"/>
    <w:rsid w:val="00A9785C"/>
    <w:rsid w:val="00A97918"/>
    <w:rsid w:val="00A97B67"/>
    <w:rsid w:val="00AA011B"/>
    <w:rsid w:val="00AA06C7"/>
    <w:rsid w:val="00AA0CED"/>
    <w:rsid w:val="00AA32AC"/>
    <w:rsid w:val="00AA3635"/>
    <w:rsid w:val="00AA3D81"/>
    <w:rsid w:val="00AA5747"/>
    <w:rsid w:val="00AA5A8A"/>
    <w:rsid w:val="00AA600F"/>
    <w:rsid w:val="00AA6EEF"/>
    <w:rsid w:val="00AA7073"/>
    <w:rsid w:val="00AA7AD0"/>
    <w:rsid w:val="00AB00F8"/>
    <w:rsid w:val="00AB02C3"/>
    <w:rsid w:val="00AB061F"/>
    <w:rsid w:val="00AB0639"/>
    <w:rsid w:val="00AB0701"/>
    <w:rsid w:val="00AB0C4F"/>
    <w:rsid w:val="00AB12F9"/>
    <w:rsid w:val="00AB14B2"/>
    <w:rsid w:val="00AB191F"/>
    <w:rsid w:val="00AB38C5"/>
    <w:rsid w:val="00AB3CFE"/>
    <w:rsid w:val="00AB5A3D"/>
    <w:rsid w:val="00AB669D"/>
    <w:rsid w:val="00AB66D3"/>
    <w:rsid w:val="00AB7483"/>
    <w:rsid w:val="00AB789D"/>
    <w:rsid w:val="00AB7C18"/>
    <w:rsid w:val="00AC0AB5"/>
    <w:rsid w:val="00AC140E"/>
    <w:rsid w:val="00AC3497"/>
    <w:rsid w:val="00AC3BE2"/>
    <w:rsid w:val="00AC3C31"/>
    <w:rsid w:val="00AC4A17"/>
    <w:rsid w:val="00AC4D84"/>
    <w:rsid w:val="00AC4F96"/>
    <w:rsid w:val="00AC5DE4"/>
    <w:rsid w:val="00AC6046"/>
    <w:rsid w:val="00AC60EA"/>
    <w:rsid w:val="00AC647F"/>
    <w:rsid w:val="00AC6485"/>
    <w:rsid w:val="00AC70C0"/>
    <w:rsid w:val="00AD0110"/>
    <w:rsid w:val="00AD0A91"/>
    <w:rsid w:val="00AD0EAA"/>
    <w:rsid w:val="00AD5422"/>
    <w:rsid w:val="00AD586B"/>
    <w:rsid w:val="00AD5A72"/>
    <w:rsid w:val="00AD5E3B"/>
    <w:rsid w:val="00AD65E2"/>
    <w:rsid w:val="00AD6EF7"/>
    <w:rsid w:val="00AD7935"/>
    <w:rsid w:val="00AD7A77"/>
    <w:rsid w:val="00AE399F"/>
    <w:rsid w:val="00AE3AE1"/>
    <w:rsid w:val="00AE40B7"/>
    <w:rsid w:val="00AE4763"/>
    <w:rsid w:val="00AE4FEF"/>
    <w:rsid w:val="00AE5EC8"/>
    <w:rsid w:val="00AE6F48"/>
    <w:rsid w:val="00AE7BD5"/>
    <w:rsid w:val="00AF051F"/>
    <w:rsid w:val="00AF0A55"/>
    <w:rsid w:val="00AF1D8A"/>
    <w:rsid w:val="00AF3ED8"/>
    <w:rsid w:val="00AF4227"/>
    <w:rsid w:val="00AF4E7E"/>
    <w:rsid w:val="00AF5EFB"/>
    <w:rsid w:val="00AF6008"/>
    <w:rsid w:val="00AF6155"/>
    <w:rsid w:val="00AF6185"/>
    <w:rsid w:val="00AF6552"/>
    <w:rsid w:val="00AF68CE"/>
    <w:rsid w:val="00AF752A"/>
    <w:rsid w:val="00AF7D1C"/>
    <w:rsid w:val="00B000D9"/>
    <w:rsid w:val="00B010C3"/>
    <w:rsid w:val="00B0122B"/>
    <w:rsid w:val="00B01267"/>
    <w:rsid w:val="00B013A7"/>
    <w:rsid w:val="00B01D52"/>
    <w:rsid w:val="00B0217F"/>
    <w:rsid w:val="00B02822"/>
    <w:rsid w:val="00B02A44"/>
    <w:rsid w:val="00B03692"/>
    <w:rsid w:val="00B040CD"/>
    <w:rsid w:val="00B043DF"/>
    <w:rsid w:val="00B051D8"/>
    <w:rsid w:val="00B0664D"/>
    <w:rsid w:val="00B06EAD"/>
    <w:rsid w:val="00B10081"/>
    <w:rsid w:val="00B101E0"/>
    <w:rsid w:val="00B1148B"/>
    <w:rsid w:val="00B13EB9"/>
    <w:rsid w:val="00B13FDE"/>
    <w:rsid w:val="00B14790"/>
    <w:rsid w:val="00B14DFC"/>
    <w:rsid w:val="00B15D06"/>
    <w:rsid w:val="00B15E8B"/>
    <w:rsid w:val="00B171AD"/>
    <w:rsid w:val="00B20427"/>
    <w:rsid w:val="00B20634"/>
    <w:rsid w:val="00B210B3"/>
    <w:rsid w:val="00B219CC"/>
    <w:rsid w:val="00B21C83"/>
    <w:rsid w:val="00B2215E"/>
    <w:rsid w:val="00B22E3D"/>
    <w:rsid w:val="00B23EBA"/>
    <w:rsid w:val="00B25C57"/>
    <w:rsid w:val="00B25F6F"/>
    <w:rsid w:val="00B2720D"/>
    <w:rsid w:val="00B277F2"/>
    <w:rsid w:val="00B27DC0"/>
    <w:rsid w:val="00B30CC7"/>
    <w:rsid w:val="00B3119C"/>
    <w:rsid w:val="00B31394"/>
    <w:rsid w:val="00B32B8F"/>
    <w:rsid w:val="00B331DB"/>
    <w:rsid w:val="00B3373A"/>
    <w:rsid w:val="00B33F14"/>
    <w:rsid w:val="00B3472D"/>
    <w:rsid w:val="00B3476C"/>
    <w:rsid w:val="00B34CF5"/>
    <w:rsid w:val="00B34F49"/>
    <w:rsid w:val="00B35905"/>
    <w:rsid w:val="00B35C5A"/>
    <w:rsid w:val="00B36849"/>
    <w:rsid w:val="00B36C20"/>
    <w:rsid w:val="00B37207"/>
    <w:rsid w:val="00B374FC"/>
    <w:rsid w:val="00B37559"/>
    <w:rsid w:val="00B377A5"/>
    <w:rsid w:val="00B40FBA"/>
    <w:rsid w:val="00B4295F"/>
    <w:rsid w:val="00B43363"/>
    <w:rsid w:val="00B437D9"/>
    <w:rsid w:val="00B43FA7"/>
    <w:rsid w:val="00B45D00"/>
    <w:rsid w:val="00B4615D"/>
    <w:rsid w:val="00B5143F"/>
    <w:rsid w:val="00B525D3"/>
    <w:rsid w:val="00B525DA"/>
    <w:rsid w:val="00B52DAF"/>
    <w:rsid w:val="00B52F90"/>
    <w:rsid w:val="00B53DC4"/>
    <w:rsid w:val="00B54EEC"/>
    <w:rsid w:val="00B55323"/>
    <w:rsid w:val="00B55CDE"/>
    <w:rsid w:val="00B55FB3"/>
    <w:rsid w:val="00B56320"/>
    <w:rsid w:val="00B60BA7"/>
    <w:rsid w:val="00B61B5A"/>
    <w:rsid w:val="00B6221A"/>
    <w:rsid w:val="00B625AA"/>
    <w:rsid w:val="00B6463C"/>
    <w:rsid w:val="00B64A34"/>
    <w:rsid w:val="00B65C71"/>
    <w:rsid w:val="00B65CCA"/>
    <w:rsid w:val="00B65F12"/>
    <w:rsid w:val="00B66FA2"/>
    <w:rsid w:val="00B67500"/>
    <w:rsid w:val="00B676C8"/>
    <w:rsid w:val="00B704C9"/>
    <w:rsid w:val="00B7095A"/>
    <w:rsid w:val="00B709B4"/>
    <w:rsid w:val="00B71593"/>
    <w:rsid w:val="00B7241C"/>
    <w:rsid w:val="00B72D59"/>
    <w:rsid w:val="00B72E41"/>
    <w:rsid w:val="00B73C66"/>
    <w:rsid w:val="00B73DE5"/>
    <w:rsid w:val="00B73FBE"/>
    <w:rsid w:val="00B7496F"/>
    <w:rsid w:val="00B75721"/>
    <w:rsid w:val="00B75A8B"/>
    <w:rsid w:val="00B75FEA"/>
    <w:rsid w:val="00B77A3A"/>
    <w:rsid w:val="00B80797"/>
    <w:rsid w:val="00B80C9E"/>
    <w:rsid w:val="00B8164F"/>
    <w:rsid w:val="00B81BD3"/>
    <w:rsid w:val="00B81FE6"/>
    <w:rsid w:val="00B83F43"/>
    <w:rsid w:val="00B8402C"/>
    <w:rsid w:val="00B84D6F"/>
    <w:rsid w:val="00B859B1"/>
    <w:rsid w:val="00B859B9"/>
    <w:rsid w:val="00B85F00"/>
    <w:rsid w:val="00B865F4"/>
    <w:rsid w:val="00B86E7F"/>
    <w:rsid w:val="00B87110"/>
    <w:rsid w:val="00B87235"/>
    <w:rsid w:val="00B873D7"/>
    <w:rsid w:val="00B90862"/>
    <w:rsid w:val="00B921FB"/>
    <w:rsid w:val="00B92C49"/>
    <w:rsid w:val="00B93197"/>
    <w:rsid w:val="00B93233"/>
    <w:rsid w:val="00B937BD"/>
    <w:rsid w:val="00B94A00"/>
    <w:rsid w:val="00B94C78"/>
    <w:rsid w:val="00B95C1E"/>
    <w:rsid w:val="00B971A6"/>
    <w:rsid w:val="00B972AD"/>
    <w:rsid w:val="00B9739C"/>
    <w:rsid w:val="00B973D5"/>
    <w:rsid w:val="00B979D5"/>
    <w:rsid w:val="00B97B6B"/>
    <w:rsid w:val="00BA0107"/>
    <w:rsid w:val="00BA073D"/>
    <w:rsid w:val="00BA0A46"/>
    <w:rsid w:val="00BA0DEE"/>
    <w:rsid w:val="00BA23DD"/>
    <w:rsid w:val="00BA308F"/>
    <w:rsid w:val="00BA37F8"/>
    <w:rsid w:val="00BA3FE0"/>
    <w:rsid w:val="00BA4154"/>
    <w:rsid w:val="00BA531E"/>
    <w:rsid w:val="00BA53EC"/>
    <w:rsid w:val="00BA55B9"/>
    <w:rsid w:val="00BA5AEB"/>
    <w:rsid w:val="00BA5D0C"/>
    <w:rsid w:val="00BA6BC9"/>
    <w:rsid w:val="00BA6F9B"/>
    <w:rsid w:val="00BA70C9"/>
    <w:rsid w:val="00BA7426"/>
    <w:rsid w:val="00BB0144"/>
    <w:rsid w:val="00BB0A4B"/>
    <w:rsid w:val="00BB1350"/>
    <w:rsid w:val="00BB27D0"/>
    <w:rsid w:val="00BB3F18"/>
    <w:rsid w:val="00BB3F6A"/>
    <w:rsid w:val="00BB435F"/>
    <w:rsid w:val="00BB4516"/>
    <w:rsid w:val="00BB4F6D"/>
    <w:rsid w:val="00BB6A0F"/>
    <w:rsid w:val="00BB6D5A"/>
    <w:rsid w:val="00BB7543"/>
    <w:rsid w:val="00BC0043"/>
    <w:rsid w:val="00BC0FA1"/>
    <w:rsid w:val="00BC14B4"/>
    <w:rsid w:val="00BC191B"/>
    <w:rsid w:val="00BC1FBB"/>
    <w:rsid w:val="00BC29EB"/>
    <w:rsid w:val="00BC2EC6"/>
    <w:rsid w:val="00BC3A8A"/>
    <w:rsid w:val="00BC52B9"/>
    <w:rsid w:val="00BC5BAE"/>
    <w:rsid w:val="00BC5DA2"/>
    <w:rsid w:val="00BC5F59"/>
    <w:rsid w:val="00BC7FC9"/>
    <w:rsid w:val="00BD078F"/>
    <w:rsid w:val="00BD1126"/>
    <w:rsid w:val="00BD1160"/>
    <w:rsid w:val="00BD13F4"/>
    <w:rsid w:val="00BD1D76"/>
    <w:rsid w:val="00BD202E"/>
    <w:rsid w:val="00BD3308"/>
    <w:rsid w:val="00BD3752"/>
    <w:rsid w:val="00BD39B2"/>
    <w:rsid w:val="00BD3BF3"/>
    <w:rsid w:val="00BD3F45"/>
    <w:rsid w:val="00BD4175"/>
    <w:rsid w:val="00BD4C04"/>
    <w:rsid w:val="00BD4E9A"/>
    <w:rsid w:val="00BD5BCC"/>
    <w:rsid w:val="00BD5BF5"/>
    <w:rsid w:val="00BD6235"/>
    <w:rsid w:val="00BD6763"/>
    <w:rsid w:val="00BE014B"/>
    <w:rsid w:val="00BE030D"/>
    <w:rsid w:val="00BE0758"/>
    <w:rsid w:val="00BE0D3E"/>
    <w:rsid w:val="00BE1133"/>
    <w:rsid w:val="00BE1B4D"/>
    <w:rsid w:val="00BE1C6C"/>
    <w:rsid w:val="00BE1DC1"/>
    <w:rsid w:val="00BE28F3"/>
    <w:rsid w:val="00BE2DEA"/>
    <w:rsid w:val="00BE39E9"/>
    <w:rsid w:val="00BE4564"/>
    <w:rsid w:val="00BE5FDB"/>
    <w:rsid w:val="00BE6D9F"/>
    <w:rsid w:val="00BE7DE7"/>
    <w:rsid w:val="00BF01BF"/>
    <w:rsid w:val="00BF01C8"/>
    <w:rsid w:val="00BF0CBD"/>
    <w:rsid w:val="00BF1AB9"/>
    <w:rsid w:val="00BF3336"/>
    <w:rsid w:val="00BF344C"/>
    <w:rsid w:val="00BF39C3"/>
    <w:rsid w:val="00BF3D33"/>
    <w:rsid w:val="00BF48A5"/>
    <w:rsid w:val="00BF4DD4"/>
    <w:rsid w:val="00BF5013"/>
    <w:rsid w:val="00BF5BCB"/>
    <w:rsid w:val="00BF611E"/>
    <w:rsid w:val="00BF7017"/>
    <w:rsid w:val="00BF78AB"/>
    <w:rsid w:val="00BF7DB6"/>
    <w:rsid w:val="00C0048C"/>
    <w:rsid w:val="00C0104C"/>
    <w:rsid w:val="00C01131"/>
    <w:rsid w:val="00C01D69"/>
    <w:rsid w:val="00C02122"/>
    <w:rsid w:val="00C02435"/>
    <w:rsid w:val="00C02644"/>
    <w:rsid w:val="00C02C63"/>
    <w:rsid w:val="00C02DC8"/>
    <w:rsid w:val="00C0408D"/>
    <w:rsid w:val="00C04E68"/>
    <w:rsid w:val="00C05505"/>
    <w:rsid w:val="00C05516"/>
    <w:rsid w:val="00C0780A"/>
    <w:rsid w:val="00C100A0"/>
    <w:rsid w:val="00C1019F"/>
    <w:rsid w:val="00C10481"/>
    <w:rsid w:val="00C1057D"/>
    <w:rsid w:val="00C10E81"/>
    <w:rsid w:val="00C12980"/>
    <w:rsid w:val="00C12A5F"/>
    <w:rsid w:val="00C12C9F"/>
    <w:rsid w:val="00C12D1A"/>
    <w:rsid w:val="00C1429F"/>
    <w:rsid w:val="00C15952"/>
    <w:rsid w:val="00C16D30"/>
    <w:rsid w:val="00C1771E"/>
    <w:rsid w:val="00C17DB9"/>
    <w:rsid w:val="00C20113"/>
    <w:rsid w:val="00C201B3"/>
    <w:rsid w:val="00C20E41"/>
    <w:rsid w:val="00C24005"/>
    <w:rsid w:val="00C24862"/>
    <w:rsid w:val="00C248F8"/>
    <w:rsid w:val="00C24D4D"/>
    <w:rsid w:val="00C25351"/>
    <w:rsid w:val="00C258E2"/>
    <w:rsid w:val="00C262AE"/>
    <w:rsid w:val="00C27042"/>
    <w:rsid w:val="00C27269"/>
    <w:rsid w:val="00C3187B"/>
    <w:rsid w:val="00C31933"/>
    <w:rsid w:val="00C31BDA"/>
    <w:rsid w:val="00C321AC"/>
    <w:rsid w:val="00C3285F"/>
    <w:rsid w:val="00C33207"/>
    <w:rsid w:val="00C3320A"/>
    <w:rsid w:val="00C3361B"/>
    <w:rsid w:val="00C33718"/>
    <w:rsid w:val="00C35128"/>
    <w:rsid w:val="00C35E97"/>
    <w:rsid w:val="00C361BC"/>
    <w:rsid w:val="00C361D6"/>
    <w:rsid w:val="00C36604"/>
    <w:rsid w:val="00C370D0"/>
    <w:rsid w:val="00C371E0"/>
    <w:rsid w:val="00C374AE"/>
    <w:rsid w:val="00C40C34"/>
    <w:rsid w:val="00C40E19"/>
    <w:rsid w:val="00C40E8D"/>
    <w:rsid w:val="00C412A0"/>
    <w:rsid w:val="00C41472"/>
    <w:rsid w:val="00C41808"/>
    <w:rsid w:val="00C424C8"/>
    <w:rsid w:val="00C42B39"/>
    <w:rsid w:val="00C43A14"/>
    <w:rsid w:val="00C43EBD"/>
    <w:rsid w:val="00C4409A"/>
    <w:rsid w:val="00C44376"/>
    <w:rsid w:val="00C4520D"/>
    <w:rsid w:val="00C45B65"/>
    <w:rsid w:val="00C462BB"/>
    <w:rsid w:val="00C47303"/>
    <w:rsid w:val="00C47827"/>
    <w:rsid w:val="00C51AF0"/>
    <w:rsid w:val="00C5269F"/>
    <w:rsid w:val="00C52861"/>
    <w:rsid w:val="00C5333B"/>
    <w:rsid w:val="00C5378A"/>
    <w:rsid w:val="00C54A25"/>
    <w:rsid w:val="00C555E0"/>
    <w:rsid w:val="00C55BC8"/>
    <w:rsid w:val="00C55CD7"/>
    <w:rsid w:val="00C55E3A"/>
    <w:rsid w:val="00C56619"/>
    <w:rsid w:val="00C607C3"/>
    <w:rsid w:val="00C60CE5"/>
    <w:rsid w:val="00C61705"/>
    <w:rsid w:val="00C62069"/>
    <w:rsid w:val="00C62181"/>
    <w:rsid w:val="00C6268D"/>
    <w:rsid w:val="00C6450F"/>
    <w:rsid w:val="00C64A5B"/>
    <w:rsid w:val="00C65541"/>
    <w:rsid w:val="00C65CF7"/>
    <w:rsid w:val="00C65F02"/>
    <w:rsid w:val="00C6611B"/>
    <w:rsid w:val="00C66615"/>
    <w:rsid w:val="00C6668F"/>
    <w:rsid w:val="00C70304"/>
    <w:rsid w:val="00C714E9"/>
    <w:rsid w:val="00C727C7"/>
    <w:rsid w:val="00C72BF1"/>
    <w:rsid w:val="00C72D9F"/>
    <w:rsid w:val="00C73CCF"/>
    <w:rsid w:val="00C754A2"/>
    <w:rsid w:val="00C756A4"/>
    <w:rsid w:val="00C75C96"/>
    <w:rsid w:val="00C75E69"/>
    <w:rsid w:val="00C75FD0"/>
    <w:rsid w:val="00C7615C"/>
    <w:rsid w:val="00C77C6F"/>
    <w:rsid w:val="00C77CA0"/>
    <w:rsid w:val="00C77CF8"/>
    <w:rsid w:val="00C77D66"/>
    <w:rsid w:val="00C77E08"/>
    <w:rsid w:val="00C806D7"/>
    <w:rsid w:val="00C80CEF"/>
    <w:rsid w:val="00C81A1D"/>
    <w:rsid w:val="00C81FD9"/>
    <w:rsid w:val="00C8241E"/>
    <w:rsid w:val="00C82446"/>
    <w:rsid w:val="00C826D6"/>
    <w:rsid w:val="00C82909"/>
    <w:rsid w:val="00C83922"/>
    <w:rsid w:val="00C83DB4"/>
    <w:rsid w:val="00C83F81"/>
    <w:rsid w:val="00C844BF"/>
    <w:rsid w:val="00C85177"/>
    <w:rsid w:val="00C855C4"/>
    <w:rsid w:val="00C85CC7"/>
    <w:rsid w:val="00C85D63"/>
    <w:rsid w:val="00C86E4B"/>
    <w:rsid w:val="00C90E54"/>
    <w:rsid w:val="00C92B7C"/>
    <w:rsid w:val="00C9321B"/>
    <w:rsid w:val="00C9384F"/>
    <w:rsid w:val="00C94324"/>
    <w:rsid w:val="00C949C5"/>
    <w:rsid w:val="00C958C9"/>
    <w:rsid w:val="00C95E9D"/>
    <w:rsid w:val="00C96749"/>
    <w:rsid w:val="00C9718E"/>
    <w:rsid w:val="00C97A94"/>
    <w:rsid w:val="00CA015F"/>
    <w:rsid w:val="00CA15D3"/>
    <w:rsid w:val="00CA29EB"/>
    <w:rsid w:val="00CA2B0C"/>
    <w:rsid w:val="00CA33ED"/>
    <w:rsid w:val="00CA425A"/>
    <w:rsid w:val="00CA515B"/>
    <w:rsid w:val="00CA5564"/>
    <w:rsid w:val="00CA58BF"/>
    <w:rsid w:val="00CA6365"/>
    <w:rsid w:val="00CA7BFC"/>
    <w:rsid w:val="00CB01AD"/>
    <w:rsid w:val="00CB0322"/>
    <w:rsid w:val="00CB058E"/>
    <w:rsid w:val="00CB11CF"/>
    <w:rsid w:val="00CB14FD"/>
    <w:rsid w:val="00CB2347"/>
    <w:rsid w:val="00CB3100"/>
    <w:rsid w:val="00CB3E09"/>
    <w:rsid w:val="00CB40DC"/>
    <w:rsid w:val="00CB4851"/>
    <w:rsid w:val="00CB6A21"/>
    <w:rsid w:val="00CB7309"/>
    <w:rsid w:val="00CC2195"/>
    <w:rsid w:val="00CC24BC"/>
    <w:rsid w:val="00CC3B6E"/>
    <w:rsid w:val="00CC494F"/>
    <w:rsid w:val="00CC626A"/>
    <w:rsid w:val="00CC64E1"/>
    <w:rsid w:val="00CD05E3"/>
    <w:rsid w:val="00CD0C9E"/>
    <w:rsid w:val="00CD177D"/>
    <w:rsid w:val="00CD1C89"/>
    <w:rsid w:val="00CD2E07"/>
    <w:rsid w:val="00CD32E1"/>
    <w:rsid w:val="00CD3BCD"/>
    <w:rsid w:val="00CD3EA6"/>
    <w:rsid w:val="00CD4233"/>
    <w:rsid w:val="00CD4B15"/>
    <w:rsid w:val="00CD4BF0"/>
    <w:rsid w:val="00CD5489"/>
    <w:rsid w:val="00CD6137"/>
    <w:rsid w:val="00CD79CA"/>
    <w:rsid w:val="00CE0507"/>
    <w:rsid w:val="00CE1AD3"/>
    <w:rsid w:val="00CE1C41"/>
    <w:rsid w:val="00CE2B39"/>
    <w:rsid w:val="00CE2C52"/>
    <w:rsid w:val="00CE2E31"/>
    <w:rsid w:val="00CE2FB8"/>
    <w:rsid w:val="00CE33BA"/>
    <w:rsid w:val="00CE33DB"/>
    <w:rsid w:val="00CE5CD5"/>
    <w:rsid w:val="00CE5F9B"/>
    <w:rsid w:val="00CE7113"/>
    <w:rsid w:val="00CE78B7"/>
    <w:rsid w:val="00CF12C4"/>
    <w:rsid w:val="00CF183A"/>
    <w:rsid w:val="00CF25F6"/>
    <w:rsid w:val="00CF2FB5"/>
    <w:rsid w:val="00CF3F94"/>
    <w:rsid w:val="00CF4002"/>
    <w:rsid w:val="00CF4C0C"/>
    <w:rsid w:val="00CF4D33"/>
    <w:rsid w:val="00CF62A3"/>
    <w:rsid w:val="00CF638C"/>
    <w:rsid w:val="00CF656F"/>
    <w:rsid w:val="00CF6728"/>
    <w:rsid w:val="00CF69E4"/>
    <w:rsid w:val="00CF6FED"/>
    <w:rsid w:val="00CF7C9E"/>
    <w:rsid w:val="00D00425"/>
    <w:rsid w:val="00D0112A"/>
    <w:rsid w:val="00D01844"/>
    <w:rsid w:val="00D024A0"/>
    <w:rsid w:val="00D02621"/>
    <w:rsid w:val="00D02C73"/>
    <w:rsid w:val="00D03100"/>
    <w:rsid w:val="00D0338B"/>
    <w:rsid w:val="00D036CA"/>
    <w:rsid w:val="00D038E3"/>
    <w:rsid w:val="00D03932"/>
    <w:rsid w:val="00D04DC9"/>
    <w:rsid w:val="00D04F5C"/>
    <w:rsid w:val="00D05100"/>
    <w:rsid w:val="00D052C2"/>
    <w:rsid w:val="00D069E2"/>
    <w:rsid w:val="00D07059"/>
    <w:rsid w:val="00D07C8F"/>
    <w:rsid w:val="00D07EF2"/>
    <w:rsid w:val="00D10A36"/>
    <w:rsid w:val="00D10D1A"/>
    <w:rsid w:val="00D1112A"/>
    <w:rsid w:val="00D11B57"/>
    <w:rsid w:val="00D1331D"/>
    <w:rsid w:val="00D13569"/>
    <w:rsid w:val="00D13656"/>
    <w:rsid w:val="00D14790"/>
    <w:rsid w:val="00D155F3"/>
    <w:rsid w:val="00D16527"/>
    <w:rsid w:val="00D165D6"/>
    <w:rsid w:val="00D16A0A"/>
    <w:rsid w:val="00D20250"/>
    <w:rsid w:val="00D203B6"/>
    <w:rsid w:val="00D210FB"/>
    <w:rsid w:val="00D214B6"/>
    <w:rsid w:val="00D21B26"/>
    <w:rsid w:val="00D21F42"/>
    <w:rsid w:val="00D22BE1"/>
    <w:rsid w:val="00D232C3"/>
    <w:rsid w:val="00D2372B"/>
    <w:rsid w:val="00D23EA6"/>
    <w:rsid w:val="00D26F85"/>
    <w:rsid w:val="00D27038"/>
    <w:rsid w:val="00D27FCE"/>
    <w:rsid w:val="00D3021C"/>
    <w:rsid w:val="00D30540"/>
    <w:rsid w:val="00D30DFC"/>
    <w:rsid w:val="00D31D41"/>
    <w:rsid w:val="00D32C43"/>
    <w:rsid w:val="00D32EF1"/>
    <w:rsid w:val="00D338E2"/>
    <w:rsid w:val="00D34CE5"/>
    <w:rsid w:val="00D3524E"/>
    <w:rsid w:val="00D361F8"/>
    <w:rsid w:val="00D36687"/>
    <w:rsid w:val="00D369ED"/>
    <w:rsid w:val="00D3773E"/>
    <w:rsid w:val="00D40798"/>
    <w:rsid w:val="00D40D88"/>
    <w:rsid w:val="00D40E85"/>
    <w:rsid w:val="00D40EBC"/>
    <w:rsid w:val="00D412BF"/>
    <w:rsid w:val="00D41BAA"/>
    <w:rsid w:val="00D4219D"/>
    <w:rsid w:val="00D4232F"/>
    <w:rsid w:val="00D42D43"/>
    <w:rsid w:val="00D4344C"/>
    <w:rsid w:val="00D44F5A"/>
    <w:rsid w:val="00D45BA4"/>
    <w:rsid w:val="00D45CAD"/>
    <w:rsid w:val="00D46581"/>
    <w:rsid w:val="00D474CD"/>
    <w:rsid w:val="00D47B85"/>
    <w:rsid w:val="00D47CF5"/>
    <w:rsid w:val="00D47D8C"/>
    <w:rsid w:val="00D50041"/>
    <w:rsid w:val="00D51123"/>
    <w:rsid w:val="00D52277"/>
    <w:rsid w:val="00D524E5"/>
    <w:rsid w:val="00D52944"/>
    <w:rsid w:val="00D52B84"/>
    <w:rsid w:val="00D52D9A"/>
    <w:rsid w:val="00D52DBB"/>
    <w:rsid w:val="00D535CA"/>
    <w:rsid w:val="00D54138"/>
    <w:rsid w:val="00D54A41"/>
    <w:rsid w:val="00D55412"/>
    <w:rsid w:val="00D55632"/>
    <w:rsid w:val="00D55969"/>
    <w:rsid w:val="00D57005"/>
    <w:rsid w:val="00D57071"/>
    <w:rsid w:val="00D57268"/>
    <w:rsid w:val="00D5793A"/>
    <w:rsid w:val="00D61753"/>
    <w:rsid w:val="00D621DB"/>
    <w:rsid w:val="00D62C34"/>
    <w:rsid w:val="00D6357A"/>
    <w:rsid w:val="00D646D8"/>
    <w:rsid w:val="00D64C8A"/>
    <w:rsid w:val="00D651C0"/>
    <w:rsid w:val="00D65536"/>
    <w:rsid w:val="00D669E0"/>
    <w:rsid w:val="00D66EA0"/>
    <w:rsid w:val="00D66EC4"/>
    <w:rsid w:val="00D67A4F"/>
    <w:rsid w:val="00D67BAB"/>
    <w:rsid w:val="00D67FFC"/>
    <w:rsid w:val="00D700DF"/>
    <w:rsid w:val="00D7062A"/>
    <w:rsid w:val="00D70FF8"/>
    <w:rsid w:val="00D71D7C"/>
    <w:rsid w:val="00D7277A"/>
    <w:rsid w:val="00D72BB5"/>
    <w:rsid w:val="00D7304B"/>
    <w:rsid w:val="00D7366D"/>
    <w:rsid w:val="00D73E97"/>
    <w:rsid w:val="00D74C9B"/>
    <w:rsid w:val="00D756B6"/>
    <w:rsid w:val="00D80CBB"/>
    <w:rsid w:val="00D81C4C"/>
    <w:rsid w:val="00D82686"/>
    <w:rsid w:val="00D826B5"/>
    <w:rsid w:val="00D82854"/>
    <w:rsid w:val="00D829F4"/>
    <w:rsid w:val="00D8363A"/>
    <w:rsid w:val="00D84AF2"/>
    <w:rsid w:val="00D84F74"/>
    <w:rsid w:val="00D85357"/>
    <w:rsid w:val="00D86EA2"/>
    <w:rsid w:val="00D8722A"/>
    <w:rsid w:val="00D87EE7"/>
    <w:rsid w:val="00D90882"/>
    <w:rsid w:val="00D9096A"/>
    <w:rsid w:val="00D91DA4"/>
    <w:rsid w:val="00D91F78"/>
    <w:rsid w:val="00D92356"/>
    <w:rsid w:val="00D92AFB"/>
    <w:rsid w:val="00D937A3"/>
    <w:rsid w:val="00D93BC0"/>
    <w:rsid w:val="00D9430B"/>
    <w:rsid w:val="00D947F9"/>
    <w:rsid w:val="00D9482B"/>
    <w:rsid w:val="00D94A9C"/>
    <w:rsid w:val="00D94CAF"/>
    <w:rsid w:val="00D96B69"/>
    <w:rsid w:val="00D96ECF"/>
    <w:rsid w:val="00D974FF"/>
    <w:rsid w:val="00D97A0D"/>
    <w:rsid w:val="00D97FD8"/>
    <w:rsid w:val="00DA020F"/>
    <w:rsid w:val="00DA06C7"/>
    <w:rsid w:val="00DA10F1"/>
    <w:rsid w:val="00DA1856"/>
    <w:rsid w:val="00DA1D35"/>
    <w:rsid w:val="00DA293F"/>
    <w:rsid w:val="00DA31A5"/>
    <w:rsid w:val="00DA32F1"/>
    <w:rsid w:val="00DA39F7"/>
    <w:rsid w:val="00DA4007"/>
    <w:rsid w:val="00DA447E"/>
    <w:rsid w:val="00DA4C26"/>
    <w:rsid w:val="00DA4F6C"/>
    <w:rsid w:val="00DA5198"/>
    <w:rsid w:val="00DA53E5"/>
    <w:rsid w:val="00DA5682"/>
    <w:rsid w:val="00DA5D12"/>
    <w:rsid w:val="00DA5F30"/>
    <w:rsid w:val="00DA6420"/>
    <w:rsid w:val="00DA67C9"/>
    <w:rsid w:val="00DA6B44"/>
    <w:rsid w:val="00DA78E8"/>
    <w:rsid w:val="00DB077A"/>
    <w:rsid w:val="00DB1430"/>
    <w:rsid w:val="00DB1549"/>
    <w:rsid w:val="00DB1E74"/>
    <w:rsid w:val="00DB2532"/>
    <w:rsid w:val="00DB2637"/>
    <w:rsid w:val="00DB30F8"/>
    <w:rsid w:val="00DB370E"/>
    <w:rsid w:val="00DB472C"/>
    <w:rsid w:val="00DB5410"/>
    <w:rsid w:val="00DB57F7"/>
    <w:rsid w:val="00DB6772"/>
    <w:rsid w:val="00DB699A"/>
    <w:rsid w:val="00DC14E2"/>
    <w:rsid w:val="00DC1774"/>
    <w:rsid w:val="00DC21EA"/>
    <w:rsid w:val="00DC2FDE"/>
    <w:rsid w:val="00DC4AE2"/>
    <w:rsid w:val="00DC5369"/>
    <w:rsid w:val="00DC566A"/>
    <w:rsid w:val="00DC6793"/>
    <w:rsid w:val="00DC745D"/>
    <w:rsid w:val="00DC750C"/>
    <w:rsid w:val="00DC7691"/>
    <w:rsid w:val="00DC77CE"/>
    <w:rsid w:val="00DC7EB0"/>
    <w:rsid w:val="00DD0503"/>
    <w:rsid w:val="00DD0F9A"/>
    <w:rsid w:val="00DD1338"/>
    <w:rsid w:val="00DD15F3"/>
    <w:rsid w:val="00DD160D"/>
    <w:rsid w:val="00DD1D63"/>
    <w:rsid w:val="00DD2E47"/>
    <w:rsid w:val="00DD38C6"/>
    <w:rsid w:val="00DD3F20"/>
    <w:rsid w:val="00DD40DB"/>
    <w:rsid w:val="00DD40EE"/>
    <w:rsid w:val="00DD41FA"/>
    <w:rsid w:val="00DD691A"/>
    <w:rsid w:val="00DD7288"/>
    <w:rsid w:val="00DE014D"/>
    <w:rsid w:val="00DE0160"/>
    <w:rsid w:val="00DE16C3"/>
    <w:rsid w:val="00DE2364"/>
    <w:rsid w:val="00DE257B"/>
    <w:rsid w:val="00DE27B4"/>
    <w:rsid w:val="00DE32F0"/>
    <w:rsid w:val="00DE41B0"/>
    <w:rsid w:val="00DE5E78"/>
    <w:rsid w:val="00DE6304"/>
    <w:rsid w:val="00DE6BDA"/>
    <w:rsid w:val="00DF1385"/>
    <w:rsid w:val="00DF2AC4"/>
    <w:rsid w:val="00DF2E4D"/>
    <w:rsid w:val="00DF3156"/>
    <w:rsid w:val="00DF32E4"/>
    <w:rsid w:val="00DF341C"/>
    <w:rsid w:val="00DF34E0"/>
    <w:rsid w:val="00DF3F1E"/>
    <w:rsid w:val="00DF4833"/>
    <w:rsid w:val="00DF6869"/>
    <w:rsid w:val="00DF759C"/>
    <w:rsid w:val="00E004FE"/>
    <w:rsid w:val="00E00B21"/>
    <w:rsid w:val="00E00B34"/>
    <w:rsid w:val="00E01272"/>
    <w:rsid w:val="00E015DB"/>
    <w:rsid w:val="00E01774"/>
    <w:rsid w:val="00E0180B"/>
    <w:rsid w:val="00E0258D"/>
    <w:rsid w:val="00E02712"/>
    <w:rsid w:val="00E0325E"/>
    <w:rsid w:val="00E0450B"/>
    <w:rsid w:val="00E04C6D"/>
    <w:rsid w:val="00E07808"/>
    <w:rsid w:val="00E078EC"/>
    <w:rsid w:val="00E101BD"/>
    <w:rsid w:val="00E103A5"/>
    <w:rsid w:val="00E103F5"/>
    <w:rsid w:val="00E10AB5"/>
    <w:rsid w:val="00E10B80"/>
    <w:rsid w:val="00E110AE"/>
    <w:rsid w:val="00E11733"/>
    <w:rsid w:val="00E1225E"/>
    <w:rsid w:val="00E126CA"/>
    <w:rsid w:val="00E12943"/>
    <w:rsid w:val="00E12EAA"/>
    <w:rsid w:val="00E138AA"/>
    <w:rsid w:val="00E15305"/>
    <w:rsid w:val="00E16ECD"/>
    <w:rsid w:val="00E17367"/>
    <w:rsid w:val="00E20006"/>
    <w:rsid w:val="00E20C24"/>
    <w:rsid w:val="00E20FA1"/>
    <w:rsid w:val="00E21B49"/>
    <w:rsid w:val="00E22394"/>
    <w:rsid w:val="00E22593"/>
    <w:rsid w:val="00E22685"/>
    <w:rsid w:val="00E22E20"/>
    <w:rsid w:val="00E22F68"/>
    <w:rsid w:val="00E230F5"/>
    <w:rsid w:val="00E234DE"/>
    <w:rsid w:val="00E23EE1"/>
    <w:rsid w:val="00E23FD1"/>
    <w:rsid w:val="00E2425E"/>
    <w:rsid w:val="00E243EF"/>
    <w:rsid w:val="00E24E5B"/>
    <w:rsid w:val="00E252AF"/>
    <w:rsid w:val="00E25938"/>
    <w:rsid w:val="00E25E4F"/>
    <w:rsid w:val="00E25F2C"/>
    <w:rsid w:val="00E273BB"/>
    <w:rsid w:val="00E3067A"/>
    <w:rsid w:val="00E30A4B"/>
    <w:rsid w:val="00E30FA6"/>
    <w:rsid w:val="00E31D1E"/>
    <w:rsid w:val="00E3230F"/>
    <w:rsid w:val="00E32846"/>
    <w:rsid w:val="00E331AC"/>
    <w:rsid w:val="00E33220"/>
    <w:rsid w:val="00E3348A"/>
    <w:rsid w:val="00E33493"/>
    <w:rsid w:val="00E33E83"/>
    <w:rsid w:val="00E3443C"/>
    <w:rsid w:val="00E346F1"/>
    <w:rsid w:val="00E348DD"/>
    <w:rsid w:val="00E34B10"/>
    <w:rsid w:val="00E351EC"/>
    <w:rsid w:val="00E3554D"/>
    <w:rsid w:val="00E35EE9"/>
    <w:rsid w:val="00E373D0"/>
    <w:rsid w:val="00E37950"/>
    <w:rsid w:val="00E37C6B"/>
    <w:rsid w:val="00E402F0"/>
    <w:rsid w:val="00E40316"/>
    <w:rsid w:val="00E419E7"/>
    <w:rsid w:val="00E41BC0"/>
    <w:rsid w:val="00E41D9B"/>
    <w:rsid w:val="00E427B8"/>
    <w:rsid w:val="00E42A19"/>
    <w:rsid w:val="00E42D86"/>
    <w:rsid w:val="00E43383"/>
    <w:rsid w:val="00E43F55"/>
    <w:rsid w:val="00E44DDD"/>
    <w:rsid w:val="00E45BBC"/>
    <w:rsid w:val="00E46222"/>
    <w:rsid w:val="00E4636F"/>
    <w:rsid w:val="00E4776F"/>
    <w:rsid w:val="00E47E89"/>
    <w:rsid w:val="00E50589"/>
    <w:rsid w:val="00E508DC"/>
    <w:rsid w:val="00E50CE2"/>
    <w:rsid w:val="00E50DE1"/>
    <w:rsid w:val="00E5156C"/>
    <w:rsid w:val="00E52586"/>
    <w:rsid w:val="00E53796"/>
    <w:rsid w:val="00E5390E"/>
    <w:rsid w:val="00E53F73"/>
    <w:rsid w:val="00E5425B"/>
    <w:rsid w:val="00E54351"/>
    <w:rsid w:val="00E55A24"/>
    <w:rsid w:val="00E55B79"/>
    <w:rsid w:val="00E561BF"/>
    <w:rsid w:val="00E56AB9"/>
    <w:rsid w:val="00E57F1B"/>
    <w:rsid w:val="00E60BD1"/>
    <w:rsid w:val="00E630B4"/>
    <w:rsid w:val="00E63884"/>
    <w:rsid w:val="00E63959"/>
    <w:rsid w:val="00E6411C"/>
    <w:rsid w:val="00E64D98"/>
    <w:rsid w:val="00E6522B"/>
    <w:rsid w:val="00E65D08"/>
    <w:rsid w:val="00E66B37"/>
    <w:rsid w:val="00E66C99"/>
    <w:rsid w:val="00E70036"/>
    <w:rsid w:val="00E7040F"/>
    <w:rsid w:val="00E7061C"/>
    <w:rsid w:val="00E70903"/>
    <w:rsid w:val="00E72BF5"/>
    <w:rsid w:val="00E73392"/>
    <w:rsid w:val="00E74D6B"/>
    <w:rsid w:val="00E75294"/>
    <w:rsid w:val="00E764C0"/>
    <w:rsid w:val="00E76AD7"/>
    <w:rsid w:val="00E80EDC"/>
    <w:rsid w:val="00E81144"/>
    <w:rsid w:val="00E82D6B"/>
    <w:rsid w:val="00E83AAD"/>
    <w:rsid w:val="00E846FC"/>
    <w:rsid w:val="00E84FFD"/>
    <w:rsid w:val="00E87B5C"/>
    <w:rsid w:val="00E87D49"/>
    <w:rsid w:val="00E90305"/>
    <w:rsid w:val="00E91434"/>
    <w:rsid w:val="00E91E6F"/>
    <w:rsid w:val="00E9270F"/>
    <w:rsid w:val="00E946DE"/>
    <w:rsid w:val="00E94BE7"/>
    <w:rsid w:val="00E94C39"/>
    <w:rsid w:val="00E95B79"/>
    <w:rsid w:val="00E95F53"/>
    <w:rsid w:val="00E9607F"/>
    <w:rsid w:val="00E96830"/>
    <w:rsid w:val="00E96965"/>
    <w:rsid w:val="00E96D5E"/>
    <w:rsid w:val="00EA074C"/>
    <w:rsid w:val="00EA187E"/>
    <w:rsid w:val="00EA2124"/>
    <w:rsid w:val="00EA288B"/>
    <w:rsid w:val="00EA3739"/>
    <w:rsid w:val="00EA3DC3"/>
    <w:rsid w:val="00EA4752"/>
    <w:rsid w:val="00EA5272"/>
    <w:rsid w:val="00EA57A1"/>
    <w:rsid w:val="00EA57C0"/>
    <w:rsid w:val="00EA702A"/>
    <w:rsid w:val="00EB11AD"/>
    <w:rsid w:val="00EB15C9"/>
    <w:rsid w:val="00EB1F36"/>
    <w:rsid w:val="00EB2444"/>
    <w:rsid w:val="00EB311E"/>
    <w:rsid w:val="00EB409C"/>
    <w:rsid w:val="00EB465D"/>
    <w:rsid w:val="00EB50DC"/>
    <w:rsid w:val="00EB59ED"/>
    <w:rsid w:val="00EB6D62"/>
    <w:rsid w:val="00EB7AEB"/>
    <w:rsid w:val="00EC0782"/>
    <w:rsid w:val="00EC0BFD"/>
    <w:rsid w:val="00EC1FF4"/>
    <w:rsid w:val="00EC634A"/>
    <w:rsid w:val="00EC6FC4"/>
    <w:rsid w:val="00ED03F0"/>
    <w:rsid w:val="00ED04A0"/>
    <w:rsid w:val="00ED059A"/>
    <w:rsid w:val="00ED08AD"/>
    <w:rsid w:val="00ED0FF8"/>
    <w:rsid w:val="00ED1D94"/>
    <w:rsid w:val="00ED2029"/>
    <w:rsid w:val="00ED3521"/>
    <w:rsid w:val="00ED3550"/>
    <w:rsid w:val="00ED3DE9"/>
    <w:rsid w:val="00ED4A4F"/>
    <w:rsid w:val="00ED4ECA"/>
    <w:rsid w:val="00ED55D0"/>
    <w:rsid w:val="00ED638E"/>
    <w:rsid w:val="00ED7A8D"/>
    <w:rsid w:val="00ED7F7A"/>
    <w:rsid w:val="00EE037A"/>
    <w:rsid w:val="00EE093D"/>
    <w:rsid w:val="00EE1D0C"/>
    <w:rsid w:val="00EE2125"/>
    <w:rsid w:val="00EE2CD6"/>
    <w:rsid w:val="00EE2F18"/>
    <w:rsid w:val="00EE3290"/>
    <w:rsid w:val="00EE3E15"/>
    <w:rsid w:val="00EE4092"/>
    <w:rsid w:val="00EE418B"/>
    <w:rsid w:val="00EE4741"/>
    <w:rsid w:val="00EE50CC"/>
    <w:rsid w:val="00EE5821"/>
    <w:rsid w:val="00EE5D47"/>
    <w:rsid w:val="00EE5FBE"/>
    <w:rsid w:val="00EE61C5"/>
    <w:rsid w:val="00EE673F"/>
    <w:rsid w:val="00EE67CF"/>
    <w:rsid w:val="00EE6A6F"/>
    <w:rsid w:val="00EE6B72"/>
    <w:rsid w:val="00EE7497"/>
    <w:rsid w:val="00EF06D9"/>
    <w:rsid w:val="00EF083A"/>
    <w:rsid w:val="00EF0D1B"/>
    <w:rsid w:val="00EF1243"/>
    <w:rsid w:val="00EF2444"/>
    <w:rsid w:val="00EF2562"/>
    <w:rsid w:val="00EF2729"/>
    <w:rsid w:val="00EF30C3"/>
    <w:rsid w:val="00EF3B5C"/>
    <w:rsid w:val="00EF3B84"/>
    <w:rsid w:val="00EF43C3"/>
    <w:rsid w:val="00EF446F"/>
    <w:rsid w:val="00EF469C"/>
    <w:rsid w:val="00EF49CE"/>
    <w:rsid w:val="00EF4C77"/>
    <w:rsid w:val="00EF60F1"/>
    <w:rsid w:val="00EF60F8"/>
    <w:rsid w:val="00EF6C62"/>
    <w:rsid w:val="00EF6F60"/>
    <w:rsid w:val="00EF7AD8"/>
    <w:rsid w:val="00EF7F5A"/>
    <w:rsid w:val="00F01102"/>
    <w:rsid w:val="00F019F3"/>
    <w:rsid w:val="00F01EC3"/>
    <w:rsid w:val="00F0267A"/>
    <w:rsid w:val="00F028DA"/>
    <w:rsid w:val="00F02F4B"/>
    <w:rsid w:val="00F03DB5"/>
    <w:rsid w:val="00F03F89"/>
    <w:rsid w:val="00F04A59"/>
    <w:rsid w:val="00F05744"/>
    <w:rsid w:val="00F05B9E"/>
    <w:rsid w:val="00F05DFF"/>
    <w:rsid w:val="00F064BF"/>
    <w:rsid w:val="00F06B18"/>
    <w:rsid w:val="00F10211"/>
    <w:rsid w:val="00F10FCD"/>
    <w:rsid w:val="00F10FD1"/>
    <w:rsid w:val="00F113A5"/>
    <w:rsid w:val="00F11B4D"/>
    <w:rsid w:val="00F120D1"/>
    <w:rsid w:val="00F122A3"/>
    <w:rsid w:val="00F12EFA"/>
    <w:rsid w:val="00F1484D"/>
    <w:rsid w:val="00F14ACF"/>
    <w:rsid w:val="00F14C77"/>
    <w:rsid w:val="00F16564"/>
    <w:rsid w:val="00F16DD1"/>
    <w:rsid w:val="00F1775B"/>
    <w:rsid w:val="00F1787C"/>
    <w:rsid w:val="00F17AF0"/>
    <w:rsid w:val="00F17EF9"/>
    <w:rsid w:val="00F20286"/>
    <w:rsid w:val="00F2065F"/>
    <w:rsid w:val="00F2115F"/>
    <w:rsid w:val="00F21A32"/>
    <w:rsid w:val="00F23BED"/>
    <w:rsid w:val="00F24604"/>
    <w:rsid w:val="00F246EE"/>
    <w:rsid w:val="00F259A1"/>
    <w:rsid w:val="00F25BBD"/>
    <w:rsid w:val="00F25E4B"/>
    <w:rsid w:val="00F2760A"/>
    <w:rsid w:val="00F278D9"/>
    <w:rsid w:val="00F3083C"/>
    <w:rsid w:val="00F326AC"/>
    <w:rsid w:val="00F32F7D"/>
    <w:rsid w:val="00F33359"/>
    <w:rsid w:val="00F33816"/>
    <w:rsid w:val="00F33AE4"/>
    <w:rsid w:val="00F34129"/>
    <w:rsid w:val="00F3453B"/>
    <w:rsid w:val="00F34B64"/>
    <w:rsid w:val="00F352FC"/>
    <w:rsid w:val="00F358A1"/>
    <w:rsid w:val="00F35D5C"/>
    <w:rsid w:val="00F35DED"/>
    <w:rsid w:val="00F362DE"/>
    <w:rsid w:val="00F367C7"/>
    <w:rsid w:val="00F3764A"/>
    <w:rsid w:val="00F400BB"/>
    <w:rsid w:val="00F40532"/>
    <w:rsid w:val="00F406AF"/>
    <w:rsid w:val="00F439E1"/>
    <w:rsid w:val="00F45DCA"/>
    <w:rsid w:val="00F460D1"/>
    <w:rsid w:val="00F46157"/>
    <w:rsid w:val="00F46624"/>
    <w:rsid w:val="00F46C10"/>
    <w:rsid w:val="00F4701E"/>
    <w:rsid w:val="00F4718E"/>
    <w:rsid w:val="00F47485"/>
    <w:rsid w:val="00F50811"/>
    <w:rsid w:val="00F52584"/>
    <w:rsid w:val="00F52606"/>
    <w:rsid w:val="00F52751"/>
    <w:rsid w:val="00F52B75"/>
    <w:rsid w:val="00F5383E"/>
    <w:rsid w:val="00F54161"/>
    <w:rsid w:val="00F54422"/>
    <w:rsid w:val="00F54BC3"/>
    <w:rsid w:val="00F55254"/>
    <w:rsid w:val="00F55658"/>
    <w:rsid w:val="00F5655C"/>
    <w:rsid w:val="00F56AD2"/>
    <w:rsid w:val="00F604EC"/>
    <w:rsid w:val="00F60C50"/>
    <w:rsid w:val="00F62414"/>
    <w:rsid w:val="00F6381F"/>
    <w:rsid w:val="00F64B9C"/>
    <w:rsid w:val="00F65DFA"/>
    <w:rsid w:val="00F65E2B"/>
    <w:rsid w:val="00F65E73"/>
    <w:rsid w:val="00F66EFB"/>
    <w:rsid w:val="00F67BE3"/>
    <w:rsid w:val="00F67C6C"/>
    <w:rsid w:val="00F67D26"/>
    <w:rsid w:val="00F70E94"/>
    <w:rsid w:val="00F738FE"/>
    <w:rsid w:val="00F74672"/>
    <w:rsid w:val="00F74ADE"/>
    <w:rsid w:val="00F75894"/>
    <w:rsid w:val="00F7646F"/>
    <w:rsid w:val="00F76534"/>
    <w:rsid w:val="00F7669C"/>
    <w:rsid w:val="00F76913"/>
    <w:rsid w:val="00F80224"/>
    <w:rsid w:val="00F80E96"/>
    <w:rsid w:val="00F811CD"/>
    <w:rsid w:val="00F8184E"/>
    <w:rsid w:val="00F81F9E"/>
    <w:rsid w:val="00F82BA7"/>
    <w:rsid w:val="00F82C2D"/>
    <w:rsid w:val="00F82DF5"/>
    <w:rsid w:val="00F83055"/>
    <w:rsid w:val="00F84172"/>
    <w:rsid w:val="00F8426C"/>
    <w:rsid w:val="00F84FCE"/>
    <w:rsid w:val="00F868E2"/>
    <w:rsid w:val="00F86D65"/>
    <w:rsid w:val="00F8731D"/>
    <w:rsid w:val="00F90599"/>
    <w:rsid w:val="00F910CC"/>
    <w:rsid w:val="00F912CD"/>
    <w:rsid w:val="00F92113"/>
    <w:rsid w:val="00F9344F"/>
    <w:rsid w:val="00F9393F"/>
    <w:rsid w:val="00F9497B"/>
    <w:rsid w:val="00F94F33"/>
    <w:rsid w:val="00F959BB"/>
    <w:rsid w:val="00F95CF7"/>
    <w:rsid w:val="00FA04F5"/>
    <w:rsid w:val="00FA08F4"/>
    <w:rsid w:val="00FA0D3E"/>
    <w:rsid w:val="00FA1270"/>
    <w:rsid w:val="00FA1704"/>
    <w:rsid w:val="00FA3650"/>
    <w:rsid w:val="00FA3F8B"/>
    <w:rsid w:val="00FA5286"/>
    <w:rsid w:val="00FA55E9"/>
    <w:rsid w:val="00FA64E4"/>
    <w:rsid w:val="00FA71A5"/>
    <w:rsid w:val="00FA7AF4"/>
    <w:rsid w:val="00FA7E09"/>
    <w:rsid w:val="00FA7FFE"/>
    <w:rsid w:val="00FB01E2"/>
    <w:rsid w:val="00FB01E8"/>
    <w:rsid w:val="00FB0ED3"/>
    <w:rsid w:val="00FB0FCA"/>
    <w:rsid w:val="00FB16EC"/>
    <w:rsid w:val="00FB1E93"/>
    <w:rsid w:val="00FB2826"/>
    <w:rsid w:val="00FB362D"/>
    <w:rsid w:val="00FB3A1B"/>
    <w:rsid w:val="00FB40BB"/>
    <w:rsid w:val="00FB49BB"/>
    <w:rsid w:val="00FB5B7D"/>
    <w:rsid w:val="00FB610C"/>
    <w:rsid w:val="00FB63E3"/>
    <w:rsid w:val="00FC0716"/>
    <w:rsid w:val="00FC0AF0"/>
    <w:rsid w:val="00FC2DFC"/>
    <w:rsid w:val="00FC2FC8"/>
    <w:rsid w:val="00FC3A28"/>
    <w:rsid w:val="00FC5BC3"/>
    <w:rsid w:val="00FC6233"/>
    <w:rsid w:val="00FC653E"/>
    <w:rsid w:val="00FC673D"/>
    <w:rsid w:val="00FC751E"/>
    <w:rsid w:val="00FC77EA"/>
    <w:rsid w:val="00FD08EE"/>
    <w:rsid w:val="00FD0DF7"/>
    <w:rsid w:val="00FD0EAA"/>
    <w:rsid w:val="00FD2071"/>
    <w:rsid w:val="00FD22AA"/>
    <w:rsid w:val="00FD2E87"/>
    <w:rsid w:val="00FD3506"/>
    <w:rsid w:val="00FD39FF"/>
    <w:rsid w:val="00FD3D09"/>
    <w:rsid w:val="00FD3EA0"/>
    <w:rsid w:val="00FD4258"/>
    <w:rsid w:val="00FD4A60"/>
    <w:rsid w:val="00FD5CD7"/>
    <w:rsid w:val="00FE0D1B"/>
    <w:rsid w:val="00FE1DA0"/>
    <w:rsid w:val="00FE1F6E"/>
    <w:rsid w:val="00FE249E"/>
    <w:rsid w:val="00FE33F8"/>
    <w:rsid w:val="00FE49CC"/>
    <w:rsid w:val="00FE4B8A"/>
    <w:rsid w:val="00FE501D"/>
    <w:rsid w:val="00FE50AA"/>
    <w:rsid w:val="00FE571C"/>
    <w:rsid w:val="00FE6597"/>
    <w:rsid w:val="00FE704A"/>
    <w:rsid w:val="00FE7152"/>
    <w:rsid w:val="00FE7D42"/>
    <w:rsid w:val="00FF0255"/>
    <w:rsid w:val="00FF050B"/>
    <w:rsid w:val="00FF0587"/>
    <w:rsid w:val="00FF08CA"/>
    <w:rsid w:val="00FF09AD"/>
    <w:rsid w:val="00FF0CAC"/>
    <w:rsid w:val="00FF2FEB"/>
    <w:rsid w:val="00FF3AB2"/>
    <w:rsid w:val="00FF3E22"/>
    <w:rsid w:val="00FF5DD2"/>
    <w:rsid w:val="00FF7897"/>
  </w:rsids>
  <m:mathPr>
    <m:mathFont m:val="Cambria Math"/>
    <m:brkBin m:val="before"/>
    <m:brkBinSub m:val="--"/>
    <m:smallFrac/>
    <m:dispDef/>
    <m:lMargin m:val="0"/>
    <m:rMargin m:val="0"/>
    <m:defJc m:val="centerGroup"/>
    <m:wrapIndent m:val="1440"/>
    <m:intLim m:val="subSup"/>
    <m:naryLim m:val="undOvr"/>
  </m:mathPr>
  <w:themeFontLang w:val="en-IE"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80"/>
        <o:r id="V:Rule2" type="connector" idref="#_x0000_s1074"/>
        <o:r id="V:Rule3" type="connector" idref="#_x0000_s1079"/>
        <o:r id="V:Rule4" type="connector" idref="#_x0000_s1093"/>
        <o:r id="V:Rule5" type="connector" idref="#_x0000_s1126"/>
        <o:r id="V:Rule6" type="connector" idref="#_x0000_s1106"/>
        <o:r id="V:Rule7" type="connector" idref="#_x0000_s1109"/>
        <o:r id="V:Rule8" type="connector" idref="#_x0000_s1112"/>
        <o:r id="V:Rule9" type="connector" idref="#_x0000_s1110"/>
        <o:r id="V:Rule10" type="connector" idref="#_x0000_s1081"/>
        <o:r id="V:Rule11" type="connector" idref="#_x0000_s1127"/>
        <o:r id="V:Rule12" type="connector" idref="#_x0000_s1111"/>
      </o:rules>
    </o:shapelayout>
  </w:shapeDefaults>
  <w:decimalSymbol w:val="."/>
  <w:listSeparator w:val=","/>
  <w14:docId w14:val="54CED9E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E027A"/>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55D5E"/>
    <w:pPr>
      <w:keepNext/>
      <w:keepLines/>
      <w:spacing w:before="480" w:after="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455D5E"/>
    <w:pPr>
      <w:keepNext/>
      <w:keepLines/>
      <w:spacing w:before="200" w:after="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455D5E"/>
    <w:pPr>
      <w:keepNext/>
      <w:keepLines/>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55D5E"/>
    <w:pPr>
      <w:keepNext/>
      <w:keepLines/>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55D5E"/>
    <w:pPr>
      <w:keepNext/>
      <w:keepLines/>
      <w:spacing w:before="200" w:after="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unhideWhenUsed/>
    <w:qFormat/>
    <w:rsid w:val="00455D5E"/>
    <w:pPr>
      <w:keepNext/>
      <w:keepLines/>
      <w:spacing w:before="200" w:after="0"/>
      <w:outlineLvl w:val="5"/>
    </w:pPr>
    <w:rPr>
      <w:rFonts w:asciiTheme="majorHAnsi" w:eastAsiaTheme="majorEastAsia" w:hAnsiTheme="majorHAns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D5E"/>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455D5E"/>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rsid w:val="00455D5E"/>
    <w:rPr>
      <w:rFonts w:asciiTheme="majorHAnsi" w:eastAsiaTheme="majorEastAsia" w:hAnsiTheme="majorHAnsi" w:cstheme="majorBidi"/>
      <w:b/>
      <w:bCs/>
      <w:color w:val="000000" w:themeColor="text1"/>
      <w:sz w:val="24"/>
    </w:rPr>
  </w:style>
  <w:style w:type="character" w:customStyle="1" w:styleId="Heading4Char">
    <w:name w:val="Heading 4 Char"/>
    <w:basedOn w:val="DefaultParagraphFont"/>
    <w:link w:val="Heading4"/>
    <w:uiPriority w:val="9"/>
    <w:rsid w:val="00455D5E"/>
    <w:rPr>
      <w:rFonts w:asciiTheme="majorHAnsi" w:eastAsiaTheme="majorEastAsia" w:hAnsiTheme="majorHAnsi" w:cstheme="majorBidi"/>
      <w:b/>
      <w:bCs/>
      <w:i/>
      <w:iCs/>
      <w:color w:val="000000" w:themeColor="text1"/>
      <w:sz w:val="24"/>
    </w:rPr>
  </w:style>
  <w:style w:type="character" w:customStyle="1" w:styleId="Heading5Char">
    <w:name w:val="Heading 5 Char"/>
    <w:basedOn w:val="DefaultParagraphFont"/>
    <w:link w:val="Heading5"/>
    <w:uiPriority w:val="9"/>
    <w:rsid w:val="00455D5E"/>
    <w:rPr>
      <w:rFonts w:asciiTheme="majorHAnsi" w:eastAsiaTheme="majorEastAsia" w:hAnsiTheme="majorHAnsi" w:cstheme="majorBidi"/>
      <w:color w:val="000000" w:themeColor="text1"/>
      <w:sz w:val="24"/>
    </w:rPr>
  </w:style>
  <w:style w:type="character" w:customStyle="1" w:styleId="Heading6Char">
    <w:name w:val="Heading 6 Char"/>
    <w:basedOn w:val="DefaultParagraphFont"/>
    <w:link w:val="Heading6"/>
    <w:uiPriority w:val="9"/>
    <w:rsid w:val="00455D5E"/>
    <w:rPr>
      <w:rFonts w:asciiTheme="majorHAnsi" w:eastAsiaTheme="majorEastAsia" w:hAnsiTheme="majorHAnsi" w:cstheme="majorBidi"/>
      <w:i/>
      <w:iCs/>
      <w:color w:val="000000" w:themeColor="text1"/>
      <w:sz w:val="24"/>
    </w:rPr>
  </w:style>
  <w:style w:type="character" w:customStyle="1" w:styleId="apple-converted-space">
    <w:name w:val="apple-converted-space"/>
    <w:basedOn w:val="DefaultParagraphFont"/>
    <w:rsid w:val="00C555E0"/>
  </w:style>
  <w:style w:type="paragraph" w:styleId="NoSpacing">
    <w:name w:val="No Spacing"/>
    <w:uiPriority w:val="1"/>
    <w:qFormat/>
    <w:rsid w:val="00C555E0"/>
    <w:pPr>
      <w:spacing w:after="0" w:line="240" w:lineRule="auto"/>
      <w:jc w:val="both"/>
    </w:pPr>
  </w:style>
  <w:style w:type="paragraph" w:styleId="ListParagraph">
    <w:name w:val="List Paragraph"/>
    <w:basedOn w:val="Normal"/>
    <w:uiPriority w:val="34"/>
    <w:qFormat/>
    <w:rsid w:val="00AB7483"/>
    <w:pPr>
      <w:ind w:left="720"/>
      <w:contextualSpacing/>
    </w:pPr>
  </w:style>
  <w:style w:type="character" w:styleId="Hyperlink">
    <w:name w:val="Hyperlink"/>
    <w:basedOn w:val="DefaultParagraphFont"/>
    <w:uiPriority w:val="99"/>
    <w:unhideWhenUsed/>
    <w:rsid w:val="00134DD2"/>
    <w:rPr>
      <w:color w:val="0000FF"/>
      <w:u w:val="single"/>
    </w:rPr>
  </w:style>
  <w:style w:type="paragraph" w:styleId="NormalWeb">
    <w:name w:val="Normal (Web)"/>
    <w:basedOn w:val="Normal"/>
    <w:uiPriority w:val="99"/>
    <w:semiHidden/>
    <w:unhideWhenUsed/>
    <w:rsid w:val="00134DD2"/>
    <w:pPr>
      <w:spacing w:before="100" w:beforeAutospacing="1" w:after="100" w:afterAutospacing="1" w:line="240" w:lineRule="auto"/>
    </w:pPr>
    <w:rPr>
      <w:rFonts w:eastAsia="Times New Roman" w:cs="Times New Roman"/>
      <w:szCs w:val="24"/>
      <w:lang w:eastAsia="en-IE"/>
    </w:rPr>
  </w:style>
  <w:style w:type="paragraph" w:styleId="TOCHeading">
    <w:name w:val="TOC Heading"/>
    <w:basedOn w:val="Heading1"/>
    <w:next w:val="Normal"/>
    <w:uiPriority w:val="39"/>
    <w:unhideWhenUsed/>
    <w:qFormat/>
    <w:rsid w:val="005348AA"/>
    <w:pPr>
      <w:outlineLvl w:val="9"/>
    </w:pPr>
    <w:rPr>
      <w:lang w:val="en-US"/>
    </w:rPr>
  </w:style>
  <w:style w:type="paragraph" w:styleId="TOC2">
    <w:name w:val="toc 2"/>
    <w:basedOn w:val="Normal"/>
    <w:next w:val="Normal"/>
    <w:autoRedefine/>
    <w:uiPriority w:val="39"/>
    <w:unhideWhenUsed/>
    <w:rsid w:val="005348AA"/>
    <w:pPr>
      <w:spacing w:after="100"/>
      <w:ind w:left="240"/>
    </w:pPr>
  </w:style>
  <w:style w:type="paragraph" w:styleId="TOC1">
    <w:name w:val="toc 1"/>
    <w:basedOn w:val="Normal"/>
    <w:next w:val="Normal"/>
    <w:autoRedefine/>
    <w:uiPriority w:val="39"/>
    <w:unhideWhenUsed/>
    <w:rsid w:val="005348AA"/>
    <w:pPr>
      <w:spacing w:after="100"/>
    </w:pPr>
  </w:style>
  <w:style w:type="paragraph" w:styleId="BalloonText">
    <w:name w:val="Balloon Text"/>
    <w:basedOn w:val="Normal"/>
    <w:link w:val="BalloonTextChar"/>
    <w:uiPriority w:val="99"/>
    <w:semiHidden/>
    <w:unhideWhenUsed/>
    <w:rsid w:val="005348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48AA"/>
    <w:rPr>
      <w:rFonts w:ascii="Tahoma" w:hAnsi="Tahoma" w:cs="Tahoma"/>
      <w:sz w:val="16"/>
      <w:szCs w:val="16"/>
    </w:rPr>
  </w:style>
  <w:style w:type="paragraph" w:styleId="TOC3">
    <w:name w:val="toc 3"/>
    <w:basedOn w:val="Normal"/>
    <w:next w:val="Normal"/>
    <w:autoRedefine/>
    <w:uiPriority w:val="39"/>
    <w:unhideWhenUsed/>
    <w:rsid w:val="00977E96"/>
    <w:pPr>
      <w:spacing w:after="100"/>
      <w:ind w:left="480"/>
    </w:pPr>
  </w:style>
  <w:style w:type="paragraph" w:styleId="Header">
    <w:name w:val="header"/>
    <w:basedOn w:val="Normal"/>
    <w:link w:val="HeaderChar"/>
    <w:uiPriority w:val="99"/>
    <w:unhideWhenUsed/>
    <w:rsid w:val="001052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52D8"/>
    <w:rPr>
      <w:rFonts w:ascii="Times New Roman" w:hAnsi="Times New Roman"/>
      <w:sz w:val="24"/>
    </w:rPr>
  </w:style>
  <w:style w:type="paragraph" w:styleId="Footer">
    <w:name w:val="footer"/>
    <w:basedOn w:val="Normal"/>
    <w:link w:val="FooterChar"/>
    <w:uiPriority w:val="99"/>
    <w:unhideWhenUsed/>
    <w:rsid w:val="001052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52D8"/>
    <w:rPr>
      <w:rFonts w:ascii="Times New Roman" w:hAnsi="Times New Roman"/>
      <w:sz w:val="24"/>
    </w:rPr>
  </w:style>
  <w:style w:type="character" w:customStyle="1" w:styleId="apple-style-span">
    <w:name w:val="apple-style-span"/>
    <w:basedOn w:val="DefaultParagraphFont"/>
    <w:rsid w:val="007B1B89"/>
  </w:style>
  <w:style w:type="table" w:styleId="TableGrid">
    <w:name w:val="Table Grid"/>
    <w:basedOn w:val="TableNormal"/>
    <w:uiPriority w:val="59"/>
    <w:rsid w:val="00C5333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F32E4"/>
    <w:pPr>
      <w:spacing w:line="240" w:lineRule="auto"/>
    </w:pPr>
    <w:rPr>
      <w:b/>
      <w:bCs/>
      <w:sz w:val="18"/>
      <w:szCs w:val="18"/>
    </w:rPr>
  </w:style>
  <w:style w:type="paragraph" w:styleId="BodyText2">
    <w:name w:val="Body Text 2"/>
    <w:basedOn w:val="Normal"/>
    <w:link w:val="BodyText2Char"/>
    <w:rsid w:val="00BA531E"/>
    <w:pPr>
      <w:suppressAutoHyphens/>
      <w:spacing w:after="0" w:line="240" w:lineRule="auto"/>
    </w:pPr>
    <w:rPr>
      <w:rFonts w:eastAsia="Times New Roman" w:cs="Times New Roman"/>
      <w:szCs w:val="24"/>
      <w:lang w:val="en-GB" w:eastAsia="ar-SA"/>
    </w:rPr>
  </w:style>
  <w:style w:type="character" w:customStyle="1" w:styleId="BodyText2Char">
    <w:name w:val="Body Text 2 Char"/>
    <w:basedOn w:val="DefaultParagraphFont"/>
    <w:link w:val="BodyText2"/>
    <w:rsid w:val="00BA531E"/>
    <w:rPr>
      <w:rFonts w:ascii="Times New Roman" w:eastAsia="Times New Roman" w:hAnsi="Times New Roman" w:cs="Times New Roman"/>
      <w:sz w:val="24"/>
      <w:szCs w:val="24"/>
      <w:lang w:val="en-GB" w:eastAsia="ar-SA"/>
    </w:rPr>
  </w:style>
  <w:style w:type="paragraph" w:styleId="FootnoteText">
    <w:name w:val="footnote text"/>
    <w:basedOn w:val="Normal"/>
    <w:link w:val="FootnoteTextChar"/>
    <w:uiPriority w:val="99"/>
    <w:unhideWhenUsed/>
    <w:rsid w:val="007C4F28"/>
    <w:pPr>
      <w:spacing w:after="0" w:line="240" w:lineRule="auto"/>
    </w:pPr>
    <w:rPr>
      <w:sz w:val="20"/>
      <w:szCs w:val="20"/>
    </w:rPr>
  </w:style>
  <w:style w:type="character" w:customStyle="1" w:styleId="FootnoteTextChar">
    <w:name w:val="Footnote Text Char"/>
    <w:basedOn w:val="DefaultParagraphFont"/>
    <w:link w:val="FootnoteText"/>
    <w:uiPriority w:val="99"/>
    <w:rsid w:val="007C4F28"/>
    <w:rPr>
      <w:rFonts w:ascii="Times New Roman" w:hAnsi="Times New Roman"/>
      <w:sz w:val="20"/>
      <w:szCs w:val="20"/>
    </w:rPr>
  </w:style>
  <w:style w:type="character" w:styleId="FootnoteReference">
    <w:name w:val="footnote reference"/>
    <w:basedOn w:val="DefaultParagraphFont"/>
    <w:uiPriority w:val="99"/>
    <w:semiHidden/>
    <w:unhideWhenUsed/>
    <w:rsid w:val="007C4F28"/>
    <w:rPr>
      <w:vertAlign w:val="superscript"/>
    </w:rPr>
  </w:style>
  <w:style w:type="paragraph" w:styleId="TableofFigures">
    <w:name w:val="table of figures"/>
    <w:basedOn w:val="Normal"/>
    <w:next w:val="Normal"/>
    <w:uiPriority w:val="99"/>
    <w:unhideWhenUsed/>
    <w:rsid w:val="00573459"/>
    <w:pPr>
      <w:spacing w:after="0"/>
    </w:pPr>
  </w:style>
  <w:style w:type="paragraph" w:styleId="TOC4">
    <w:name w:val="toc 4"/>
    <w:basedOn w:val="Normal"/>
    <w:next w:val="Normal"/>
    <w:autoRedefine/>
    <w:uiPriority w:val="39"/>
    <w:unhideWhenUsed/>
    <w:rsid w:val="00307511"/>
    <w:pPr>
      <w:spacing w:after="100" w:line="276" w:lineRule="auto"/>
      <w:ind w:left="660"/>
      <w:jc w:val="left"/>
    </w:pPr>
    <w:rPr>
      <w:rFonts w:asciiTheme="minorHAnsi" w:eastAsiaTheme="minorEastAsia" w:hAnsiTheme="minorHAnsi"/>
      <w:sz w:val="22"/>
      <w:lang w:eastAsia="en-IE"/>
    </w:rPr>
  </w:style>
  <w:style w:type="paragraph" w:styleId="TOC5">
    <w:name w:val="toc 5"/>
    <w:basedOn w:val="Normal"/>
    <w:next w:val="Normal"/>
    <w:autoRedefine/>
    <w:uiPriority w:val="39"/>
    <w:unhideWhenUsed/>
    <w:rsid w:val="00307511"/>
    <w:pPr>
      <w:spacing w:after="100" w:line="276" w:lineRule="auto"/>
      <w:ind w:left="880"/>
      <w:jc w:val="left"/>
    </w:pPr>
    <w:rPr>
      <w:rFonts w:asciiTheme="minorHAnsi" w:eastAsiaTheme="minorEastAsia" w:hAnsiTheme="minorHAnsi"/>
      <w:sz w:val="22"/>
      <w:lang w:eastAsia="en-IE"/>
    </w:rPr>
  </w:style>
  <w:style w:type="paragraph" w:styleId="TOC6">
    <w:name w:val="toc 6"/>
    <w:basedOn w:val="Normal"/>
    <w:next w:val="Normal"/>
    <w:autoRedefine/>
    <w:uiPriority w:val="39"/>
    <w:unhideWhenUsed/>
    <w:rsid w:val="00307511"/>
    <w:pPr>
      <w:spacing w:after="100" w:line="276" w:lineRule="auto"/>
      <w:ind w:left="1100"/>
      <w:jc w:val="left"/>
    </w:pPr>
    <w:rPr>
      <w:rFonts w:asciiTheme="minorHAnsi" w:eastAsiaTheme="minorEastAsia" w:hAnsiTheme="minorHAnsi"/>
      <w:sz w:val="22"/>
      <w:lang w:eastAsia="en-IE"/>
    </w:rPr>
  </w:style>
  <w:style w:type="paragraph" w:styleId="TOC7">
    <w:name w:val="toc 7"/>
    <w:basedOn w:val="Normal"/>
    <w:next w:val="Normal"/>
    <w:autoRedefine/>
    <w:uiPriority w:val="39"/>
    <w:unhideWhenUsed/>
    <w:rsid w:val="00307511"/>
    <w:pPr>
      <w:spacing w:after="100" w:line="276" w:lineRule="auto"/>
      <w:ind w:left="1320"/>
      <w:jc w:val="left"/>
    </w:pPr>
    <w:rPr>
      <w:rFonts w:asciiTheme="minorHAnsi" w:eastAsiaTheme="minorEastAsia" w:hAnsiTheme="minorHAnsi"/>
      <w:sz w:val="22"/>
      <w:lang w:eastAsia="en-IE"/>
    </w:rPr>
  </w:style>
  <w:style w:type="paragraph" w:styleId="TOC8">
    <w:name w:val="toc 8"/>
    <w:basedOn w:val="Normal"/>
    <w:next w:val="Normal"/>
    <w:autoRedefine/>
    <w:uiPriority w:val="39"/>
    <w:unhideWhenUsed/>
    <w:rsid w:val="00307511"/>
    <w:pPr>
      <w:spacing w:after="100" w:line="276" w:lineRule="auto"/>
      <w:ind w:left="1540"/>
      <w:jc w:val="left"/>
    </w:pPr>
    <w:rPr>
      <w:rFonts w:asciiTheme="minorHAnsi" w:eastAsiaTheme="minorEastAsia" w:hAnsiTheme="minorHAnsi"/>
      <w:sz w:val="22"/>
      <w:lang w:eastAsia="en-IE"/>
    </w:rPr>
  </w:style>
  <w:style w:type="paragraph" w:styleId="TOC9">
    <w:name w:val="toc 9"/>
    <w:basedOn w:val="Normal"/>
    <w:next w:val="Normal"/>
    <w:autoRedefine/>
    <w:uiPriority w:val="39"/>
    <w:unhideWhenUsed/>
    <w:rsid w:val="00307511"/>
    <w:pPr>
      <w:spacing w:after="100" w:line="276" w:lineRule="auto"/>
      <w:ind w:left="1760"/>
      <w:jc w:val="left"/>
    </w:pPr>
    <w:rPr>
      <w:rFonts w:asciiTheme="minorHAnsi" w:eastAsiaTheme="minorEastAsia" w:hAnsiTheme="minorHAnsi"/>
      <w:sz w:val="22"/>
      <w:lang w:eastAsia="en-IE"/>
    </w:rPr>
  </w:style>
  <w:style w:type="character" w:styleId="Strong">
    <w:name w:val="Strong"/>
    <w:basedOn w:val="DefaultParagraphFont"/>
    <w:uiPriority w:val="22"/>
    <w:qFormat/>
    <w:rsid w:val="001651BF"/>
    <w:rPr>
      <w:b/>
      <w:bCs/>
    </w:rPr>
  </w:style>
  <w:style w:type="character" w:styleId="FollowedHyperlink">
    <w:name w:val="FollowedHyperlink"/>
    <w:basedOn w:val="DefaultParagraphFont"/>
    <w:uiPriority w:val="99"/>
    <w:semiHidden/>
    <w:unhideWhenUsed/>
    <w:rsid w:val="009A7CD1"/>
    <w:rPr>
      <w:color w:val="800080" w:themeColor="followedHyperlink"/>
      <w:u w:val="single"/>
    </w:rPr>
  </w:style>
  <w:style w:type="paragraph" w:styleId="EndnoteText">
    <w:name w:val="endnote text"/>
    <w:basedOn w:val="Normal"/>
    <w:link w:val="EndnoteTextChar"/>
    <w:uiPriority w:val="99"/>
    <w:semiHidden/>
    <w:unhideWhenUsed/>
    <w:rsid w:val="004C209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C2092"/>
    <w:rPr>
      <w:rFonts w:ascii="Times New Roman" w:hAnsi="Times New Roman"/>
      <w:sz w:val="20"/>
      <w:szCs w:val="20"/>
    </w:rPr>
  </w:style>
  <w:style w:type="character" w:styleId="EndnoteReference">
    <w:name w:val="endnote reference"/>
    <w:basedOn w:val="DefaultParagraphFont"/>
    <w:uiPriority w:val="99"/>
    <w:semiHidden/>
    <w:unhideWhenUsed/>
    <w:rsid w:val="004C20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3583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footer" Target="footer2.xml"/><Relationship Id="rId11" Type="http://schemas.openxmlformats.org/officeDocument/2006/relationships/header" Target="header2.xml"/><Relationship Id="rId12" Type="http://schemas.openxmlformats.org/officeDocument/2006/relationships/footer" Target="footer3.xml"/><Relationship Id="rId13" Type="http://schemas.openxmlformats.org/officeDocument/2006/relationships/header" Target="header3.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60" Type="http://schemas.openxmlformats.org/officeDocument/2006/relationships/image" Target="media/image40.jpeg"/><Relationship Id="rId61" Type="http://schemas.openxmlformats.org/officeDocument/2006/relationships/image" Target="media/image41.png"/><Relationship Id="rId62" Type="http://schemas.openxmlformats.org/officeDocument/2006/relationships/image" Target="media/image42.png"/><Relationship Id="rId63" Type="http://schemas.openxmlformats.org/officeDocument/2006/relationships/image" Target="media/image43.png"/><Relationship Id="rId64" Type="http://schemas.openxmlformats.org/officeDocument/2006/relationships/image" Target="media/image44.png"/><Relationship Id="rId65" Type="http://schemas.openxmlformats.org/officeDocument/2006/relationships/image" Target="media/image45.png"/><Relationship Id="rId66" Type="http://schemas.openxmlformats.org/officeDocument/2006/relationships/image" Target="media/image46.png"/><Relationship Id="rId67" Type="http://schemas.openxmlformats.org/officeDocument/2006/relationships/image" Target="media/image47.png"/><Relationship Id="rId68" Type="http://schemas.openxmlformats.org/officeDocument/2006/relationships/header" Target="header6.xml"/><Relationship Id="rId69" Type="http://schemas.openxmlformats.org/officeDocument/2006/relationships/footer" Target="footer4.xml"/><Relationship Id="rId120" Type="http://schemas.openxmlformats.org/officeDocument/2006/relationships/image" Target="media/image83.png"/><Relationship Id="rId121" Type="http://schemas.openxmlformats.org/officeDocument/2006/relationships/image" Target="media/image84.png"/><Relationship Id="rId122" Type="http://schemas.openxmlformats.org/officeDocument/2006/relationships/image" Target="media/image85.png"/><Relationship Id="rId123" Type="http://schemas.openxmlformats.org/officeDocument/2006/relationships/image" Target="media/image86.png"/><Relationship Id="rId124" Type="http://schemas.openxmlformats.org/officeDocument/2006/relationships/image" Target="media/image87.png"/><Relationship Id="rId125" Type="http://schemas.openxmlformats.org/officeDocument/2006/relationships/footer" Target="footer8.xml"/><Relationship Id="rId126" Type="http://schemas.openxmlformats.org/officeDocument/2006/relationships/fontTable" Target="fontTable.xml"/><Relationship Id="rId127" Type="http://schemas.openxmlformats.org/officeDocument/2006/relationships/theme" Target="theme/theme1.xml"/><Relationship Id="rId40" Type="http://schemas.openxmlformats.org/officeDocument/2006/relationships/oleObject" Target="embeddings/oleObject4.bin"/><Relationship Id="rId41" Type="http://schemas.openxmlformats.org/officeDocument/2006/relationships/image" Target="media/image22.png"/><Relationship Id="rId42" Type="http://schemas.openxmlformats.org/officeDocument/2006/relationships/oleObject" Target="embeddings/oleObject5.bin"/><Relationship Id="rId90" Type="http://schemas.openxmlformats.org/officeDocument/2006/relationships/image" Target="media/image60.png"/><Relationship Id="rId91" Type="http://schemas.openxmlformats.org/officeDocument/2006/relationships/image" Target="media/image61.png"/><Relationship Id="rId92" Type="http://schemas.openxmlformats.org/officeDocument/2006/relationships/image" Target="media/image62.png"/><Relationship Id="rId93" Type="http://schemas.openxmlformats.org/officeDocument/2006/relationships/image" Target="media/image63.png"/><Relationship Id="rId94" Type="http://schemas.openxmlformats.org/officeDocument/2006/relationships/image" Target="media/image64.png"/><Relationship Id="rId95" Type="http://schemas.openxmlformats.org/officeDocument/2006/relationships/image" Target="media/image65.png"/><Relationship Id="rId96" Type="http://schemas.openxmlformats.org/officeDocument/2006/relationships/image" Target="media/image66.png"/><Relationship Id="rId101" Type="http://schemas.openxmlformats.org/officeDocument/2006/relationships/image" Target="media/image71.png"/><Relationship Id="rId102" Type="http://schemas.openxmlformats.org/officeDocument/2006/relationships/image" Target="media/image72.png"/><Relationship Id="rId103" Type="http://schemas.openxmlformats.org/officeDocument/2006/relationships/image" Target="media/image73.png"/><Relationship Id="rId104" Type="http://schemas.openxmlformats.org/officeDocument/2006/relationships/image" Target="media/image74.png"/><Relationship Id="rId105" Type="http://schemas.openxmlformats.org/officeDocument/2006/relationships/image" Target="media/image75.png"/><Relationship Id="rId106" Type="http://schemas.openxmlformats.org/officeDocument/2006/relationships/image" Target="media/image76.png"/><Relationship Id="rId107" Type="http://schemas.openxmlformats.org/officeDocument/2006/relationships/oleObject" Target="embeddings/oleObject6.bin"/><Relationship Id="rId108" Type="http://schemas.openxmlformats.org/officeDocument/2006/relationships/image" Target="media/image77.png"/><Relationship Id="rId109" Type="http://schemas.openxmlformats.org/officeDocument/2006/relationships/oleObject" Target="embeddings/oleObject7.bin"/><Relationship Id="rId97" Type="http://schemas.openxmlformats.org/officeDocument/2006/relationships/image" Target="media/image67.png"/><Relationship Id="rId98" Type="http://schemas.openxmlformats.org/officeDocument/2006/relationships/image" Target="media/image68.png"/><Relationship Id="rId99" Type="http://schemas.openxmlformats.org/officeDocument/2006/relationships/image" Target="media/image69.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27.jpeg"/><Relationship Id="rId48" Type="http://schemas.openxmlformats.org/officeDocument/2006/relationships/image" Target="media/image28.png"/><Relationship Id="rId49" Type="http://schemas.openxmlformats.org/officeDocument/2006/relationships/image" Target="media/image29.jpeg"/><Relationship Id="rId100" Type="http://schemas.openxmlformats.org/officeDocument/2006/relationships/image" Target="media/image70.png"/><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png"/><Relationship Id="rId70" Type="http://schemas.openxmlformats.org/officeDocument/2006/relationships/header" Target="header7.xml"/><Relationship Id="rId71" Type="http://schemas.openxmlformats.org/officeDocument/2006/relationships/footer" Target="footer5.xml"/><Relationship Id="rId72" Type="http://schemas.openxmlformats.org/officeDocument/2006/relationships/image" Target="media/image48.png"/><Relationship Id="rId73" Type="http://schemas.openxmlformats.org/officeDocument/2006/relationships/image" Target="media/image49.png"/><Relationship Id="rId74" Type="http://schemas.openxmlformats.org/officeDocument/2006/relationships/image" Target="media/image50.png"/><Relationship Id="rId75" Type="http://schemas.openxmlformats.org/officeDocument/2006/relationships/header" Target="header8.xml"/><Relationship Id="rId76" Type="http://schemas.openxmlformats.org/officeDocument/2006/relationships/header" Target="header9.xml"/><Relationship Id="rId77" Type="http://schemas.openxmlformats.org/officeDocument/2006/relationships/header" Target="header10.xml"/><Relationship Id="rId78" Type="http://schemas.openxmlformats.org/officeDocument/2006/relationships/footer" Target="footer6.xml"/><Relationship Id="rId79" Type="http://schemas.openxmlformats.org/officeDocument/2006/relationships/header" Target="header11.xml"/><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header" Target="header4.xml"/><Relationship Id="rId28" Type="http://schemas.openxmlformats.org/officeDocument/2006/relationships/header" Target="header5.xml"/><Relationship Id="rId2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50" Type="http://schemas.openxmlformats.org/officeDocument/2006/relationships/image" Target="media/image30.png"/><Relationship Id="rId51" Type="http://schemas.openxmlformats.org/officeDocument/2006/relationships/image" Target="media/image31.jpeg"/><Relationship Id="rId52" Type="http://schemas.openxmlformats.org/officeDocument/2006/relationships/image" Target="media/image32.png"/><Relationship Id="rId53" Type="http://schemas.openxmlformats.org/officeDocument/2006/relationships/image" Target="media/image33.png"/><Relationship Id="rId54" Type="http://schemas.openxmlformats.org/officeDocument/2006/relationships/image" Target="media/image34.png"/><Relationship Id="rId55" Type="http://schemas.openxmlformats.org/officeDocument/2006/relationships/image" Target="media/image35.jpe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image" Target="media/image38.jpeg"/><Relationship Id="rId59" Type="http://schemas.openxmlformats.org/officeDocument/2006/relationships/image" Target="media/image39.png"/><Relationship Id="rId110" Type="http://schemas.openxmlformats.org/officeDocument/2006/relationships/image" Target="media/image78.png"/><Relationship Id="rId111" Type="http://schemas.openxmlformats.org/officeDocument/2006/relationships/oleObject" Target="embeddings/oleObject8.bin"/><Relationship Id="rId112" Type="http://schemas.openxmlformats.org/officeDocument/2006/relationships/image" Target="media/image79.png"/><Relationship Id="rId113" Type="http://schemas.openxmlformats.org/officeDocument/2006/relationships/oleObject" Target="embeddings/oleObject9.bin"/><Relationship Id="rId114" Type="http://schemas.openxmlformats.org/officeDocument/2006/relationships/image" Target="media/image80.png"/><Relationship Id="rId115" Type="http://schemas.openxmlformats.org/officeDocument/2006/relationships/oleObject" Target="embeddings/oleObject10.bin"/><Relationship Id="rId116" Type="http://schemas.openxmlformats.org/officeDocument/2006/relationships/image" Target="media/image81.png"/><Relationship Id="rId117" Type="http://schemas.openxmlformats.org/officeDocument/2006/relationships/oleObject" Target="embeddings/oleObject11.bin"/><Relationship Id="rId118" Type="http://schemas.openxmlformats.org/officeDocument/2006/relationships/image" Target="media/image82.png"/><Relationship Id="rId119" Type="http://schemas.openxmlformats.org/officeDocument/2006/relationships/oleObject" Target="embeddings/oleObject12.bin"/><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oleObject" Target="embeddings/oleObject1.bin"/><Relationship Id="rId35" Type="http://schemas.openxmlformats.org/officeDocument/2006/relationships/image" Target="media/image19.png"/><Relationship Id="rId36" Type="http://schemas.openxmlformats.org/officeDocument/2006/relationships/oleObject" Target="embeddings/oleObject2.bin"/><Relationship Id="rId37" Type="http://schemas.openxmlformats.org/officeDocument/2006/relationships/image" Target="media/image20.png"/><Relationship Id="rId38" Type="http://schemas.openxmlformats.org/officeDocument/2006/relationships/oleObject" Target="embeddings/oleObject3.bin"/><Relationship Id="rId39" Type="http://schemas.openxmlformats.org/officeDocument/2006/relationships/image" Target="media/image21.png"/><Relationship Id="rId80" Type="http://schemas.openxmlformats.org/officeDocument/2006/relationships/footer" Target="footer7.xml"/><Relationship Id="rId81" Type="http://schemas.openxmlformats.org/officeDocument/2006/relationships/image" Target="media/image51.png"/><Relationship Id="rId82" Type="http://schemas.openxmlformats.org/officeDocument/2006/relationships/image" Target="media/image52.png"/><Relationship Id="rId83" Type="http://schemas.openxmlformats.org/officeDocument/2006/relationships/image" Target="media/image53.png"/><Relationship Id="rId84" Type="http://schemas.openxmlformats.org/officeDocument/2006/relationships/image" Target="media/image54.png"/><Relationship Id="rId85" Type="http://schemas.openxmlformats.org/officeDocument/2006/relationships/image" Target="media/image55.emf"/><Relationship Id="rId86" Type="http://schemas.openxmlformats.org/officeDocument/2006/relationships/image" Target="media/image56.emf"/><Relationship Id="rId87" Type="http://schemas.openxmlformats.org/officeDocument/2006/relationships/image" Target="media/image57.png"/><Relationship Id="rId88" Type="http://schemas.openxmlformats.org/officeDocument/2006/relationships/image" Target="media/image58.png"/><Relationship Id="rId89"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BC2D78-2F77-2447-A363-DF32A47C7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178</Pages>
  <Words>67768</Words>
  <Characters>386282</Characters>
  <Application>Microsoft Macintosh Word</Application>
  <DocSecurity>0</DocSecurity>
  <Lines>3219</Lines>
  <Paragraphs>9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dc:creator>
  <cp:lastModifiedBy>Microsoft Office User</cp:lastModifiedBy>
  <cp:revision>36</cp:revision>
  <cp:lastPrinted>2012-06-18T12:53:00Z</cp:lastPrinted>
  <dcterms:created xsi:type="dcterms:W3CDTF">2012-06-20T10:00:00Z</dcterms:created>
  <dcterms:modified xsi:type="dcterms:W3CDTF">2018-01-09T18:50:00Z</dcterms:modified>
</cp:coreProperties>
</file>